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bookmarkStart w:id="0" w:name="_Hlk75851109"/>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181BC493" w:rsidR="000756C9" w:rsidRPr="00A341E4" w:rsidRDefault="004F022B" w:rsidP="00954DDD">
      <w:pPr>
        <w:spacing w:before="120" w:after="120" w:line="240" w:lineRule="auto"/>
        <w:rPr>
          <w:vertAlign w:val="superscript"/>
          <w:lang w:val="en-GB"/>
        </w:rPr>
      </w:pPr>
      <w:r w:rsidRPr="00A341E4">
        <w:rPr>
          <w:lang w:val="en-GB"/>
        </w:rPr>
        <w:t>Sina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bookmarkEnd w:id="0"/>
    <w:p w14:paraId="258F6CA5" w14:textId="16E7545D"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CC29729"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Research Unit Global Governance, WZB Berlin Social Science Center</w:t>
      </w:r>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6316A9DC" w:rsidR="0064153D" w:rsidRPr="00A341E4" w:rsidRDefault="001C2021" w:rsidP="00C169D3">
      <w:pPr>
        <w:spacing w:after="0" w:line="240" w:lineRule="auto"/>
        <w:jc w:val="both"/>
        <w:rPr>
          <w:sz w:val="20"/>
          <w:lang w:val="en-GB"/>
        </w:rPr>
      </w:pPr>
      <w:r>
        <w:rPr>
          <w:sz w:val="20"/>
          <w:lang w:val="en-GB"/>
        </w:rPr>
        <w:t>Given</w:t>
      </w:r>
      <w:r w:rsidRPr="00A341E4">
        <w:rPr>
          <w:sz w:val="20"/>
          <w:lang w:val="en-GB"/>
        </w:rPr>
        <w:t xml:space="preserve"> </w:t>
      </w:r>
      <w:r w:rsidR="00037F16" w:rsidRPr="00A341E4">
        <w:rPr>
          <w:sz w:val="20"/>
          <w:lang w:val="en-GB"/>
        </w:rPr>
        <w:t xml:space="preserve">the politicization of European integration, </w:t>
      </w:r>
      <w:r w:rsidR="00316DAC">
        <w:rPr>
          <w:sz w:val="20"/>
          <w:lang w:val="en-GB"/>
        </w:rPr>
        <w:t xml:space="preserve">effective </w:t>
      </w:r>
      <w:r w:rsidR="00037F16" w:rsidRPr="00A341E4">
        <w:rPr>
          <w:sz w:val="20"/>
          <w:lang w:val="en-GB"/>
        </w:rPr>
        <w:t xml:space="preserve">public communication </w:t>
      </w:r>
      <w:r w:rsidR="00316DAC">
        <w:rPr>
          <w:sz w:val="20"/>
          <w:lang w:val="en-GB"/>
        </w:rPr>
        <w:t>by</w:t>
      </w:r>
      <w:r w:rsidR="00316DAC" w:rsidRPr="00A341E4">
        <w:rPr>
          <w:sz w:val="20"/>
          <w:lang w:val="en-GB"/>
        </w:rPr>
        <w:t xml:space="preserve"> </w:t>
      </w:r>
      <w:r w:rsidR="00037F16" w:rsidRPr="00A341E4">
        <w:rPr>
          <w:sz w:val="20"/>
          <w:lang w:val="en-GB"/>
        </w:rPr>
        <w:t xml:space="preserve">the European Union matters. Especially for </w:t>
      </w:r>
      <w:r w:rsidR="00C169D3" w:rsidRPr="00A341E4">
        <w:rPr>
          <w:sz w:val="20"/>
          <w:lang w:val="en-GB"/>
        </w:rPr>
        <w:t xml:space="preserve">usually rather detached </w:t>
      </w:r>
      <w:r w:rsidR="00037F16" w:rsidRPr="00A341E4">
        <w:rPr>
          <w:sz w:val="20"/>
          <w:lang w:val="en-GB"/>
        </w:rPr>
        <w:t xml:space="preserve">supranational executives, social media platforms offer unique opportunities to communicate to and engage </w:t>
      </w:r>
      <w:r w:rsidR="00316DAC">
        <w:rPr>
          <w:sz w:val="20"/>
          <w:lang w:val="en-GB"/>
        </w:rPr>
        <w:t xml:space="preserve">with </w:t>
      </w:r>
      <w:r w:rsidR="00037F16" w:rsidRPr="00A341E4">
        <w:rPr>
          <w:sz w:val="20"/>
          <w:lang w:val="en-GB"/>
        </w:rPr>
        <w:t xml:space="preserve">European citizens. Yet, how do </w:t>
      </w:r>
      <w:r w:rsidR="00C169D3" w:rsidRPr="00A341E4">
        <w:rPr>
          <w:sz w:val="20"/>
          <w:lang w:val="en-GB"/>
        </w:rPr>
        <w:t>these actors</w:t>
      </w:r>
      <w:r w:rsidR="00037F16"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00037F16" w:rsidRPr="00A341E4">
        <w:rPr>
          <w:sz w:val="20"/>
          <w:lang w:val="en-GB"/>
        </w:rPr>
        <w:t xml:space="preserve"> social media? </w:t>
      </w:r>
      <w:r w:rsidR="00C169D3" w:rsidRPr="00A341E4">
        <w:rPr>
          <w:sz w:val="20"/>
          <w:lang w:val="en-GB"/>
        </w:rPr>
        <w:t>This article provides a bird’s eye view</w:t>
      </w:r>
      <w:r w:rsidR="00316DAC">
        <w:rPr>
          <w:sz w:val="20"/>
          <w:lang w:val="en-GB"/>
        </w:rPr>
        <w:t xml:space="preserve"> of</w:t>
      </w:r>
      <w:r w:rsidR="00C169D3" w:rsidRPr="00A341E4">
        <w:rPr>
          <w:sz w:val="20"/>
          <w:lang w:val="en-GB"/>
        </w:rPr>
        <w:t xml:space="preserve"> and quantitatively describes more than one million tweets from 115 supranational EU accounts in the 2009-2021 period</w:t>
      </w:r>
      <w:r w:rsidR="00CF2954">
        <w:rPr>
          <w:sz w:val="20"/>
          <w:lang w:val="en-GB"/>
        </w:rPr>
        <w:t xml:space="preserve"> by focusing on the volume, </w:t>
      </w:r>
      <w:proofErr w:type="gramStart"/>
      <w:r w:rsidR="00CF2954">
        <w:rPr>
          <w:sz w:val="20"/>
          <w:lang w:val="en-GB"/>
        </w:rPr>
        <w:t>readability</w:t>
      </w:r>
      <w:proofErr w:type="gramEnd"/>
      <w:r w:rsidR="00CF2954">
        <w:rPr>
          <w:sz w:val="20"/>
          <w:lang w:val="en-GB"/>
        </w:rPr>
        <w:t xml:space="preserve"> and publicity of the communication. We</w:t>
      </w:r>
      <w:r w:rsidR="00C169D3" w:rsidRPr="00A341E4">
        <w:rPr>
          <w:sz w:val="20"/>
          <w:lang w:val="en-GB"/>
        </w:rPr>
        <w:t xml:space="preserve"> benchmark </w:t>
      </w:r>
      <w:r w:rsidR="00CF2954">
        <w:rPr>
          <w:sz w:val="20"/>
          <w:lang w:val="en-GB"/>
        </w:rPr>
        <w:t>these</w:t>
      </w:r>
      <w:r w:rsidR="00CF2954" w:rsidRPr="00A341E4">
        <w:rPr>
          <w:sz w:val="20"/>
          <w:lang w:val="en-GB"/>
        </w:rPr>
        <w:t xml:space="preserve"> </w:t>
      </w:r>
      <w:r w:rsidR="00C169D3" w:rsidRPr="00A341E4">
        <w:rPr>
          <w:sz w:val="20"/>
          <w:lang w:val="en-GB"/>
        </w:rPr>
        <w:t xml:space="preserve">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and </w:t>
      </w:r>
      <w:r w:rsidR="00B85972" w:rsidRPr="00A341E4">
        <w:rPr>
          <w:sz w:val="20"/>
          <w:lang w:val="en-GB"/>
        </w:rPr>
        <w:t>outperforms</w:t>
      </w:r>
      <w:r w:rsidR="00BC6502" w:rsidRPr="00A341E4">
        <w:rPr>
          <w:sz w:val="20"/>
          <w:lang w:val="en-GB"/>
        </w:rPr>
        <w:t xml:space="preserve"> </w:t>
      </w:r>
      <w:r w:rsidR="0096361F">
        <w:rPr>
          <w:sz w:val="20"/>
          <w:lang w:val="en-GB"/>
        </w:rPr>
        <w:t xml:space="preserve">communication from </w:t>
      </w:r>
      <w:r w:rsidR="00BC6502" w:rsidRPr="00A341E4">
        <w:rPr>
          <w:sz w:val="20"/>
          <w:lang w:val="en-GB"/>
        </w:rPr>
        <w:t xml:space="preserve">other political executives on many dimensions. However, we also find </w:t>
      </w:r>
      <w:r w:rsidR="00B2374D">
        <w:rPr>
          <w:sz w:val="20"/>
          <w:lang w:val="en-GB"/>
        </w:rPr>
        <w:t>a</w:t>
      </w:r>
      <w:r w:rsidR="00BC6502" w:rsidRPr="00A341E4">
        <w:rPr>
          <w:sz w:val="20"/>
          <w:lang w:val="en-GB"/>
        </w:rPr>
        <w:t xml:space="preserve"> high </w:t>
      </w:r>
      <w:r w:rsidR="00B2374D">
        <w:rPr>
          <w:sz w:val="20"/>
          <w:lang w:val="en-GB"/>
        </w:rPr>
        <w:t xml:space="preserve">textual </w:t>
      </w:r>
      <w:r w:rsidR="00BC6502" w:rsidRPr="00A341E4">
        <w:rPr>
          <w:sz w:val="20"/>
          <w:lang w:val="en-GB"/>
        </w:rPr>
        <w:t>complexity of supranational messages</w:t>
      </w:r>
      <w:r w:rsidR="00B2374D">
        <w:rPr>
          <w:sz w:val="20"/>
          <w:lang w:val="en-GB"/>
        </w:rPr>
        <w:t>, skewed user engagement metrics, and high levels of variation across actors and messages</w:t>
      </w:r>
      <w:r w:rsidR="00BC6502" w:rsidRPr="00A341E4">
        <w:rPr>
          <w:sz w:val="20"/>
          <w:lang w:val="en-GB"/>
        </w:rPr>
        <w:t xml:space="preserve">. We discuss these findings </w:t>
      </w:r>
      <w:proofErr w:type="gramStart"/>
      <w:r w:rsidR="00BC6502" w:rsidRPr="00A341E4">
        <w:rPr>
          <w:sz w:val="20"/>
          <w:lang w:val="en-GB"/>
        </w:rPr>
        <w:t>in light of</w:t>
      </w:r>
      <w:proofErr w:type="gramEnd"/>
      <w:r w:rsidR="00BC6502" w:rsidRPr="00A341E4">
        <w:rPr>
          <w:sz w:val="20"/>
          <w:lang w:val="en-GB"/>
        </w:rPr>
        <w:t xml:space="preserve"> the legitimacy and public accountability challenges that supranational EU </w:t>
      </w:r>
      <w:r w:rsidR="00B85972" w:rsidRPr="00A341E4">
        <w:rPr>
          <w:sz w:val="20"/>
          <w:lang w:val="en-GB"/>
        </w:rPr>
        <w:t xml:space="preserve">actors </w:t>
      </w:r>
      <w:r w:rsidR="00BC6502" w:rsidRPr="00A341E4">
        <w:rPr>
          <w:sz w:val="20"/>
          <w:lang w:val="en-GB"/>
        </w:rPr>
        <w:t>face</w:t>
      </w:r>
      <w:r w:rsidR="00B2374D">
        <w:rPr>
          <w:sz w:val="20"/>
          <w:lang w:val="en-GB"/>
        </w:rPr>
        <w:t xml:space="preserve"> and derive four promising areas of future research on supranational social media messages</w:t>
      </w:r>
      <w:r w:rsidR="00BC6502" w:rsidRPr="00A341E4">
        <w:rPr>
          <w:sz w:val="20"/>
          <w:lang w:val="en-GB"/>
        </w:rPr>
        <w:t>.</w:t>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0623BC4F" w14:textId="77777777" w:rsidR="00365750" w:rsidRDefault="00B54B30" w:rsidP="00917E73">
      <w:pPr>
        <w:spacing w:after="0" w:line="240" w:lineRule="auto"/>
        <w:rPr>
          <w:sz w:val="20"/>
          <w:lang w:val="en-GB"/>
        </w:rPr>
      </w:pPr>
      <w:r w:rsidRPr="00A341E4">
        <w:rPr>
          <w:sz w:val="20"/>
          <w:lang w:val="en-GB"/>
        </w:rPr>
        <w:t xml:space="preserve">European Union; social media; political communication; politicization; </w:t>
      </w:r>
      <w:r w:rsidR="00821EFA">
        <w:rPr>
          <w:sz w:val="20"/>
          <w:lang w:val="en-GB"/>
        </w:rPr>
        <w:t xml:space="preserve">automated </w:t>
      </w:r>
      <w:r w:rsidRPr="00A341E4">
        <w:rPr>
          <w:sz w:val="20"/>
          <w:lang w:val="en-GB"/>
        </w:rPr>
        <w:t>text analysis</w:t>
      </w:r>
    </w:p>
    <w:p w14:paraId="14F234F2" w14:textId="1BA438CC" w:rsidR="00777349" w:rsidRPr="00A341E4" w:rsidRDefault="00024341" w:rsidP="00917E73">
      <w:pPr>
        <w:spacing w:after="0" w:line="240" w:lineRule="auto"/>
        <w:rPr>
          <w:sz w:val="20"/>
          <w:lang w:val="en-GB"/>
        </w:rPr>
      </w:pPr>
      <w:r w:rsidRPr="00A341E4" w:rsidDel="00024341">
        <w:rPr>
          <w:sz w:val="20"/>
          <w:lang w:val="en-GB"/>
        </w:rPr>
        <w:t xml:space="preserve"> </w:t>
      </w:r>
    </w:p>
    <w:p w14:paraId="2AE5DFF7" w14:textId="77777777" w:rsidR="000A1A9E" w:rsidRPr="00A341E4" w:rsidRDefault="005B31BD" w:rsidP="008801A7">
      <w:pPr>
        <w:spacing w:after="0" w:line="240" w:lineRule="auto"/>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Cogitatio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53F7A746"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5F7FE3">
        <w:rPr>
          <w:sz w:val="20"/>
          <w:szCs w:val="18"/>
          <w:lang w:val="en-GB"/>
        </w:rPr>
        <w:t>: i</w:t>
      </w:r>
      <w:r w:rsidR="00AD2F11" w:rsidRPr="00A341E4">
        <w:rPr>
          <w:sz w:val="20"/>
          <w:szCs w:val="18"/>
          <w:lang w:val="en-GB"/>
        </w:rPr>
        <w:t>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more generally</w:t>
      </w:r>
      <w:r w:rsidR="005F7FE3">
        <w:rPr>
          <w:sz w:val="20"/>
          <w:szCs w:val="18"/>
          <w:lang w:val="en-GB"/>
        </w:rPr>
        <w:t>,</w:t>
      </w:r>
      <w:r w:rsidR="00AD2F11" w:rsidRPr="00A341E4">
        <w:rPr>
          <w:sz w:val="20"/>
          <w:szCs w:val="18"/>
          <w:lang w:val="en-GB"/>
        </w:rPr>
        <w:t xml:space="preserve">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E23A6A">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MNJkfG2x/Mni4U2gb","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C72046">
        <w:rPr>
          <w:sz w:val="20"/>
          <w:szCs w:val="18"/>
          <w:lang w:val="en-GB"/>
        </w:rPr>
        <w:t xml:space="preserve">In such controversial debates, </w:t>
      </w:r>
      <w:r w:rsidR="00457108" w:rsidRPr="00C72046">
        <w:rPr>
          <w:sz w:val="20"/>
          <w:szCs w:val="18"/>
          <w:lang w:val="en-GB"/>
        </w:rPr>
        <w:t>the EU’s</w:t>
      </w:r>
      <w:r w:rsidR="00C43FA7" w:rsidRPr="00C72046">
        <w:rPr>
          <w:sz w:val="20"/>
          <w:szCs w:val="18"/>
          <w:lang w:val="en-GB"/>
        </w:rPr>
        <w:t xml:space="preserve"> rather detached supranational institutions are frequent</w:t>
      </w:r>
      <w:r w:rsidR="00701E9C" w:rsidRPr="00C72046">
        <w:rPr>
          <w:sz w:val="20"/>
          <w:szCs w:val="18"/>
          <w:lang w:val="en-GB"/>
        </w:rPr>
        <w:t>ly</w:t>
      </w:r>
      <w:r w:rsidR="00C43FA7" w:rsidRPr="00C72046">
        <w:rPr>
          <w:sz w:val="20"/>
          <w:szCs w:val="18"/>
          <w:lang w:val="en-GB"/>
        </w:rPr>
        <w:t xml:space="preserve"> addresse</w:t>
      </w:r>
      <w:r w:rsidR="00701E9C" w:rsidRPr="00C72046">
        <w:rPr>
          <w:sz w:val="20"/>
          <w:szCs w:val="18"/>
          <w:lang w:val="en-GB"/>
        </w:rPr>
        <w:t>d</w:t>
      </w:r>
      <w:r w:rsidR="00F61ADB">
        <w:rPr>
          <w:sz w:val="20"/>
          <w:szCs w:val="18"/>
          <w:lang w:val="en-GB"/>
        </w:rPr>
        <w:t>, often as</w:t>
      </w:r>
      <w:r w:rsidR="00C43FA7" w:rsidRPr="00C72046">
        <w:rPr>
          <w:sz w:val="20"/>
          <w:szCs w:val="18"/>
          <w:lang w:val="en-GB"/>
        </w:rPr>
        <w:t xml:space="preserve"> targets</w:t>
      </w:r>
      <w:r w:rsidR="00C72046" w:rsidRPr="00C72046">
        <w:rPr>
          <w:sz w:val="20"/>
          <w:szCs w:val="18"/>
          <w:lang w:val="en-GB"/>
        </w:rPr>
        <w:t xml:space="preserve"> of blame-shifting </w:t>
      </w:r>
      <w:r w:rsidR="00C43FA7" w:rsidRPr="00C72046">
        <w:rPr>
          <w:sz w:val="20"/>
          <w:szCs w:val="18"/>
          <w:u w:val="single"/>
          <w:lang w:val="en-GB"/>
        </w:rPr>
        <w:fldChar w:fldCharType="begin"/>
      </w:r>
      <w:r w:rsidR="00DC2184">
        <w:rPr>
          <w:sz w:val="20"/>
          <w:szCs w:val="18"/>
          <w:u w:val="single"/>
          <w:lang w:val="en-GB"/>
        </w:rPr>
        <w: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instrText>
      </w:r>
      <w:r w:rsidR="00C43FA7" w:rsidRPr="00C72046">
        <w:rPr>
          <w:sz w:val="20"/>
          <w:szCs w:val="18"/>
          <w:u w:val="single"/>
          <w:lang w:val="en-GB"/>
        </w:rPr>
        <w:fldChar w:fldCharType="separate"/>
      </w:r>
      <w:r w:rsidR="00DC2184" w:rsidRPr="00DC2184">
        <w:rPr>
          <w:rFonts w:cs="Calibri"/>
          <w:sz w:val="20"/>
          <w:szCs w:val="24"/>
        </w:rPr>
        <w:t xml:space="preserve">(Gerhards </w:t>
      </w:r>
      <w:r w:rsidR="00DC2184" w:rsidRPr="00DC2184">
        <w:rPr>
          <w:rFonts w:cs="Calibri"/>
          <w:i/>
          <w:iCs/>
          <w:sz w:val="20"/>
          <w:szCs w:val="24"/>
        </w:rPr>
        <w:t>et al.</w:t>
      </w:r>
      <w:r w:rsidR="00DC2184" w:rsidRPr="00DC2184">
        <w:rPr>
          <w:rFonts w:cs="Calibri"/>
          <w:sz w:val="20"/>
          <w:szCs w:val="24"/>
        </w:rPr>
        <w:t xml:space="preserve"> 2009; Harteveld </w:t>
      </w:r>
      <w:r w:rsidR="00DC2184" w:rsidRPr="00DC2184">
        <w:rPr>
          <w:rFonts w:cs="Calibri"/>
          <w:i/>
          <w:iCs/>
          <w:sz w:val="20"/>
          <w:szCs w:val="24"/>
        </w:rPr>
        <w:t>et al.</w:t>
      </w:r>
      <w:r w:rsidR="00DC2184" w:rsidRPr="00DC2184">
        <w:rPr>
          <w:rFonts w:cs="Calibri"/>
          <w:sz w:val="20"/>
          <w:szCs w:val="24"/>
        </w:rPr>
        <w:t xml:space="preserve"> 2018)</w:t>
      </w:r>
      <w:r w:rsidR="00C43FA7" w:rsidRPr="00C72046">
        <w:rPr>
          <w:sz w:val="20"/>
          <w:szCs w:val="18"/>
          <w:u w:val="single"/>
          <w:lang w:val="en-GB"/>
        </w:rPr>
        <w:fldChar w:fldCharType="end"/>
      </w:r>
      <w:r w:rsidR="00C43FA7" w:rsidRPr="00A341E4">
        <w:rPr>
          <w:sz w:val="20"/>
          <w:szCs w:val="18"/>
          <w:lang w:val="en-GB"/>
        </w:rPr>
        <w:t>.</w:t>
      </w:r>
    </w:p>
    <w:p w14:paraId="6AE6D3AA" w14:textId="4EC9B96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w:t>
      </w:r>
      <w:r w:rsidR="00DC2184">
        <w:rPr>
          <w:sz w:val="20"/>
          <w:szCs w:val="18"/>
          <w:lang w:val="en-GB"/>
        </w:rPr>
        <w:t>possibly</w:t>
      </w:r>
      <w:r w:rsidR="00701E9C" w:rsidRPr="00A341E4">
        <w:rPr>
          <w:sz w:val="20"/>
          <w:szCs w:val="18"/>
          <w:lang w:val="en-GB"/>
        </w:rPr>
        <w:t xml:space="preserve"> nurtur</w:t>
      </w:r>
      <w:r w:rsidR="00DC2184">
        <w:rPr>
          <w:sz w:val="20"/>
          <w:szCs w:val="18"/>
          <w:lang w:val="en-GB"/>
        </w:rPr>
        <w:t>ing</w:t>
      </w:r>
      <w:r w:rsidR="00701E9C" w:rsidRPr="00A341E4">
        <w:rPr>
          <w:sz w:val="20"/>
          <w:szCs w:val="18"/>
          <w:lang w:val="en-GB"/>
        </w:rPr>
        <w:t xml:space="preserve"> popular </w:t>
      </w:r>
      <w:r w:rsidR="00DC2184">
        <w:rPr>
          <w:sz w:val="20"/>
          <w:szCs w:val="18"/>
          <w:lang w:val="en-GB"/>
        </w:rPr>
        <w:t xml:space="preserve">EU </w:t>
      </w:r>
      <w:r w:rsidR="00701E9C" w:rsidRPr="00A341E4">
        <w:rPr>
          <w:sz w:val="20"/>
          <w:szCs w:val="18"/>
          <w:lang w:val="en-GB"/>
        </w:rPr>
        <w:t xml:space="preserve">legitimacy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w:t>
      </w:r>
      <w:r w:rsidR="005F7FE3">
        <w:rPr>
          <w:sz w:val="20"/>
          <w:szCs w:val="18"/>
          <w:lang w:val="en-GB"/>
        </w:rPr>
        <w:t xml:space="preserve">an </w:t>
      </w:r>
      <w:r w:rsidR="00091B45" w:rsidRPr="00A341E4">
        <w:rPr>
          <w:sz w:val="20"/>
          <w:szCs w:val="18"/>
          <w:lang w:val="en-GB"/>
        </w:rPr>
        <w:t xml:space="preserve">account of </w:t>
      </w:r>
      <w:r w:rsidR="007319FF" w:rsidRPr="00A341E4">
        <w:rPr>
          <w:sz w:val="20"/>
          <w:szCs w:val="18"/>
          <w:lang w:val="en-GB"/>
        </w:rPr>
        <w:t xml:space="preserve">how </w:t>
      </w:r>
      <w:r w:rsidR="00DC2184">
        <w:rPr>
          <w:sz w:val="20"/>
          <w:szCs w:val="18"/>
          <w:lang w:val="en-GB"/>
        </w:rPr>
        <w:t xml:space="preserve">and why </w:t>
      </w:r>
      <w:r w:rsidR="007319FF" w:rsidRPr="00A341E4">
        <w:rPr>
          <w:sz w:val="20"/>
          <w:szCs w:val="18"/>
          <w:lang w:val="en-GB"/>
        </w:rPr>
        <w:t xml:space="preserve">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701E9C" w:rsidRPr="00C72046">
        <w:rPr>
          <w:sz w:val="20"/>
          <w:szCs w:val="18"/>
          <w:lang w:val="en-GB"/>
        </w:rPr>
        <w:t>.</w:t>
      </w:r>
      <w:r w:rsidR="00091B45" w:rsidRPr="00C72046">
        <w:rPr>
          <w:sz w:val="20"/>
          <w:szCs w:val="18"/>
          <w:lang w:val="en-GB"/>
        </w:rPr>
        <w:t xml:space="preserve"> </w:t>
      </w:r>
      <w:r w:rsidR="005F7FE3">
        <w:rPr>
          <w:sz w:val="20"/>
          <w:szCs w:val="18"/>
          <w:lang w:val="en-GB"/>
        </w:rPr>
        <w:t>Therefore, when f</w:t>
      </w:r>
      <w:r w:rsidR="007319FF" w:rsidRPr="00C72046">
        <w:rPr>
          <w:sz w:val="20"/>
          <w:szCs w:val="18"/>
          <w:lang w:val="en-GB"/>
        </w:rPr>
        <w:t xml:space="preserve">aced with </w:t>
      </w:r>
      <w:r w:rsidR="00701E9C" w:rsidRPr="00C72046">
        <w:rPr>
          <w:sz w:val="20"/>
          <w:szCs w:val="18"/>
          <w:lang w:val="en-GB"/>
        </w:rPr>
        <w:t xml:space="preserve">public politicization, political institutions beyond </w:t>
      </w:r>
      <w:r w:rsidR="00457108" w:rsidRPr="00C72046">
        <w:rPr>
          <w:sz w:val="20"/>
          <w:szCs w:val="18"/>
          <w:lang w:val="en-GB"/>
        </w:rPr>
        <w:t xml:space="preserve">the </w:t>
      </w:r>
      <w:r w:rsidR="00701E9C" w:rsidRPr="00C72046">
        <w:rPr>
          <w:sz w:val="20"/>
          <w:szCs w:val="18"/>
          <w:lang w:val="en-GB"/>
        </w:rPr>
        <w:t xml:space="preserve">nation state </w:t>
      </w:r>
      <w:r w:rsidR="00DC2184">
        <w:rPr>
          <w:sz w:val="20"/>
          <w:szCs w:val="18"/>
          <w:lang w:val="en-GB"/>
        </w:rPr>
        <w:t xml:space="preserve">have incentives to </w:t>
      </w:r>
      <w:r w:rsidR="003275B8" w:rsidRPr="00C72046">
        <w:rPr>
          <w:sz w:val="20"/>
          <w:szCs w:val="18"/>
          <w:lang w:val="en-GB"/>
        </w:rPr>
        <w:t>invest in</w:t>
      </w:r>
      <w:r w:rsidR="007319FF" w:rsidRPr="00C72046">
        <w:rPr>
          <w:sz w:val="20"/>
          <w:szCs w:val="18"/>
          <w:lang w:val="en-GB"/>
        </w:rPr>
        <w:t xml:space="preserve"> </w:t>
      </w:r>
      <w:r w:rsidR="00701E9C" w:rsidRPr="00C72046">
        <w:rPr>
          <w:sz w:val="20"/>
          <w:szCs w:val="18"/>
          <w:lang w:val="en-GB"/>
        </w:rPr>
        <w:t xml:space="preserve">public communication </w:t>
      </w:r>
      <w:r w:rsidR="00091B45" w:rsidRPr="00A341E4">
        <w:rPr>
          <w:sz w:val="20"/>
          <w:szCs w:val="18"/>
          <w:lang w:val="en-GB"/>
        </w:rPr>
        <w:fldChar w:fldCharType="begin"/>
      </w:r>
      <w:r w:rsidR="00E23A6A">
        <w:rPr>
          <w:sz w:val="20"/>
          <w:szCs w:val="18"/>
          <w:lang w:val="en-GB"/>
        </w:rPr>
        <w:instrText xml:space="preserve"> ADDIN ZOTERO_ITEM CSL_CITATION {"citationID":"e1rUx1sA","properties":{"formattedCitation":"(Ecker-Ehrhardt 2018; Ecker-Ehrhardt 2020)","plainCitation":"(Ecker-Ehrhardt 2018; Ecker-Ehrhardt 2020)","noteIndex":0},"citationItems":[{"id":"MNJkfG2x/hLrTwr6T","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56D424D7" w:rsidR="002E7307" w:rsidRPr="008801A7" w:rsidRDefault="007319FF" w:rsidP="006E17DF">
      <w:pPr>
        <w:spacing w:before="120" w:after="0" w:line="240" w:lineRule="auto"/>
        <w:jc w:val="both"/>
        <w:rPr>
          <w:sz w:val="20"/>
          <w:szCs w:val="18"/>
          <w:lang w:val="en-US"/>
        </w:rPr>
      </w:pPr>
      <w:bookmarkStart w:id="1"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communicating with the wider European citizenry. </w:t>
      </w:r>
      <w:r w:rsidR="002E7307" w:rsidRPr="00A341E4">
        <w:rPr>
          <w:sz w:val="20"/>
          <w:szCs w:val="18"/>
          <w:lang w:val="en-GB"/>
        </w:rPr>
        <w:t>Part of these obstacles are internal</w:t>
      </w:r>
      <w:r w:rsidR="00B92EA2">
        <w:rPr>
          <w:sz w:val="20"/>
          <w:szCs w:val="18"/>
          <w:lang w:val="en-GB"/>
        </w:rPr>
        <w:t>; p</w:t>
      </w:r>
      <w:r w:rsidR="003275B8" w:rsidRPr="00A341E4">
        <w:rPr>
          <w:sz w:val="20"/>
          <w:szCs w:val="18"/>
          <w:lang w:val="en-GB"/>
        </w:rPr>
        <w:t xml:space="preserve">ublic communication is often subject to internal conflicts and competition over limited resources </w:t>
      </w:r>
      <w:r w:rsidR="003275B8" w:rsidRPr="00A341E4">
        <w:rPr>
          <w:sz w:val="20"/>
          <w:szCs w:val="18"/>
          <w:lang w:val="en-GB"/>
        </w:rPr>
        <w:fldChar w:fldCharType="begin"/>
      </w:r>
      <w:r w:rsidR="00E23A6A">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MNJkfG2x/zp0Hbe4u","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897810">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xml:space="preserve">, </w:t>
      </w:r>
      <w:r w:rsidR="003275B8" w:rsidRPr="00A341E4">
        <w:rPr>
          <w:sz w:val="20"/>
          <w:szCs w:val="18"/>
          <w:lang w:val="en-GB"/>
        </w:rPr>
        <w:lastRenderedPageBreak/>
        <w:t>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calm controversial debates</w:t>
      </w:r>
      <w:r w:rsidR="006E17DF" w:rsidRPr="00A341E4">
        <w:rPr>
          <w:sz w:val="20"/>
          <w:szCs w:val="18"/>
          <w:lang w:val="en-GB"/>
        </w:rPr>
        <w:t xml:space="preserve"> </w:t>
      </w:r>
      <w:r w:rsidR="00091B45" w:rsidRPr="00A341E4">
        <w:rPr>
          <w:sz w:val="20"/>
          <w:szCs w:val="18"/>
          <w:lang w:val="en-GB"/>
        </w:rPr>
        <w:fldChar w:fldCharType="begin"/>
      </w:r>
      <w:r w:rsidR="00E23A6A">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MNJkfG2x/3gR1jetH","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MNJkfG2x/Mni4U2gb","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often </w:t>
      </w:r>
      <w:r w:rsidR="00CD769B" w:rsidRPr="00CD769B">
        <w:rPr>
          <w:sz w:val="20"/>
          <w:szCs w:val="18"/>
          <w:lang w:val="en-GB"/>
        </w:rPr>
        <w:t>illegible</w:t>
      </w:r>
      <w:r w:rsidR="00CD769B">
        <w:rPr>
          <w:sz w:val="20"/>
          <w:szCs w:val="18"/>
          <w:lang w:val="en-GB"/>
        </w:rPr>
        <w:t xml:space="preserve"> for</w:t>
      </w:r>
      <w:r w:rsidR="00C77C3D" w:rsidRPr="00A341E4">
        <w:rPr>
          <w:sz w:val="20"/>
          <w:szCs w:val="18"/>
          <w:lang w:val="en-GB"/>
        </w:rPr>
        <w:t xml:space="preserve"> the wider public </w:t>
      </w:r>
      <w:r w:rsidR="00091B45" w:rsidRPr="00A341E4">
        <w:rPr>
          <w:sz w:val="20"/>
          <w:szCs w:val="18"/>
          <w:lang w:val="en-GB"/>
        </w:rPr>
        <w:fldChar w:fldCharType="begin"/>
      </w:r>
      <w:r w:rsidR="0076658E">
        <w:rPr>
          <w:sz w:val="20"/>
          <w:szCs w:val="18"/>
          <w:lang w:val="en-GB"/>
        </w:rPr>
        <w: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instrText>
      </w:r>
      <w:r w:rsidR="0076658E" w:rsidRPr="008801A7">
        <w:rPr>
          <w:sz w:val="20"/>
          <w:szCs w:val="18"/>
          <w:lang w:val="en-US"/>
        </w:rPr>
        <w: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091B45" w:rsidRPr="00A341E4">
        <w:rPr>
          <w:sz w:val="20"/>
          <w:szCs w:val="18"/>
          <w:lang w:val="en-GB"/>
        </w:rPr>
        <w:fldChar w:fldCharType="separate"/>
      </w:r>
      <w:r w:rsidR="0076658E" w:rsidRPr="0076658E">
        <w:rPr>
          <w:rFonts w:cs="Calibri"/>
          <w:sz w:val="20"/>
          <w:szCs w:val="24"/>
        </w:rPr>
        <w:t xml:space="preserve">(Rauh </w:t>
      </w:r>
      <w:r w:rsidR="0076658E" w:rsidRPr="0076658E">
        <w:rPr>
          <w:rFonts w:cs="Calibri"/>
          <w:i/>
          <w:iCs/>
          <w:sz w:val="20"/>
          <w:szCs w:val="24"/>
        </w:rPr>
        <w:t>et al.</w:t>
      </w:r>
      <w:r w:rsidR="0076658E" w:rsidRPr="0076658E">
        <w:rPr>
          <w:rFonts w:cs="Calibri"/>
          <w:sz w:val="20"/>
          <w:szCs w:val="24"/>
        </w:rPr>
        <w:t xml:space="preserve"> 2020; Rauh 2021b)</w:t>
      </w:r>
      <w:r w:rsidR="00091B45" w:rsidRPr="00A341E4">
        <w:rPr>
          <w:sz w:val="20"/>
          <w:szCs w:val="18"/>
          <w:lang w:val="en-GB"/>
        </w:rPr>
        <w:fldChar w:fldCharType="end"/>
      </w:r>
      <w:r w:rsidR="00091B45" w:rsidRPr="008801A7">
        <w:rPr>
          <w:sz w:val="20"/>
          <w:szCs w:val="18"/>
          <w:lang w:val="en-US"/>
        </w:rPr>
        <w:t xml:space="preserve">. </w:t>
      </w:r>
    </w:p>
    <w:p w14:paraId="73C29382" w14:textId="18B583BD" w:rsidR="00091B45" w:rsidRPr="00A341E4" w:rsidRDefault="00386C03" w:rsidP="00457108">
      <w:pPr>
        <w:spacing w:before="120" w:after="0" w:line="240" w:lineRule="auto"/>
        <w:jc w:val="both"/>
        <w:rPr>
          <w:sz w:val="20"/>
          <w:szCs w:val="18"/>
          <w:lang w:val="en-GB"/>
        </w:rPr>
      </w:pPr>
      <w:r>
        <w:rPr>
          <w:sz w:val="20"/>
          <w:szCs w:val="18"/>
          <w:lang w:val="en-US"/>
        </w:rPr>
        <w:t>S</w:t>
      </w:r>
      <w:r w:rsidR="00457108" w:rsidRPr="00CD5DB4">
        <w:rPr>
          <w:sz w:val="20"/>
          <w:szCs w:val="18"/>
          <w:lang w:val="en-US"/>
        </w:rPr>
        <w:t xml:space="preserve">upranational institutions </w:t>
      </w:r>
      <w:r w:rsidR="008074B6" w:rsidRPr="00CD5DB4">
        <w:rPr>
          <w:sz w:val="20"/>
          <w:szCs w:val="18"/>
          <w:lang w:val="en-US"/>
        </w:rPr>
        <w:t xml:space="preserve">also </w:t>
      </w:r>
      <w:r w:rsidR="00457108" w:rsidRPr="00CD5DB4">
        <w:rPr>
          <w:sz w:val="20"/>
          <w:szCs w:val="18"/>
          <w:lang w:val="en-US"/>
        </w:rPr>
        <w:t xml:space="preserve">face notable communication obstacles in </w:t>
      </w:r>
      <w:r w:rsidR="0010619A" w:rsidRPr="00CD5DB4">
        <w:rPr>
          <w:sz w:val="20"/>
          <w:szCs w:val="18"/>
          <w:lang w:val="en-US"/>
        </w:rPr>
        <w:t>the</w:t>
      </w:r>
      <w:r w:rsidR="00CD5DB4" w:rsidRPr="00CD5DB4">
        <w:rPr>
          <w:sz w:val="20"/>
          <w:szCs w:val="18"/>
          <w:lang w:val="en-US"/>
        </w:rPr>
        <w:t xml:space="preserve"> broader</w:t>
      </w:r>
      <w:r w:rsidR="0010619A" w:rsidRPr="00CD5DB4">
        <w:rPr>
          <w:sz w:val="20"/>
          <w:szCs w:val="18"/>
          <w:lang w:val="en-US"/>
        </w:rPr>
        <w:t xml:space="preserve"> communication</w:t>
      </w:r>
      <w:r w:rsidR="00457108" w:rsidRPr="00CD5DB4">
        <w:rPr>
          <w:sz w:val="20"/>
          <w:szCs w:val="18"/>
          <w:lang w:val="en-US"/>
        </w:rPr>
        <w:t xml:space="preserve"> environment</w:t>
      </w:r>
      <w:r w:rsidR="002E7307" w:rsidRPr="00CD5DB4">
        <w:rPr>
          <w:sz w:val="20"/>
          <w:szCs w:val="18"/>
          <w:lang w:val="en-US"/>
        </w:rPr>
        <w:t xml:space="preserve">. </w:t>
      </w:r>
      <w:r>
        <w:rPr>
          <w:sz w:val="20"/>
          <w:szCs w:val="18"/>
          <w:lang w:val="en-GB"/>
        </w:rPr>
        <w:t>Although</w:t>
      </w:r>
      <w:r w:rsidRPr="00A341E4">
        <w:rPr>
          <w:sz w:val="20"/>
          <w:szCs w:val="18"/>
          <w:lang w:val="en-GB"/>
        </w:rPr>
        <w:t xml:space="preserve"> </w:t>
      </w:r>
      <w:r w:rsidR="002E7307" w:rsidRPr="00A341E4">
        <w:rPr>
          <w:sz w:val="20"/>
          <w:szCs w:val="18"/>
          <w:lang w:val="en-GB"/>
        </w:rPr>
        <w:t xml:space="preserve">supranational institutions are tasked </w:t>
      </w:r>
      <w:r>
        <w:rPr>
          <w:sz w:val="20"/>
          <w:szCs w:val="18"/>
          <w:lang w:val="en-GB"/>
        </w:rPr>
        <w:t>with</w:t>
      </w:r>
      <w:r w:rsidRPr="00A341E4">
        <w:rPr>
          <w:sz w:val="20"/>
          <w:szCs w:val="18"/>
          <w:lang w:val="en-GB"/>
        </w:rPr>
        <w:t xml:space="preserve"> </w:t>
      </w:r>
      <w:r w:rsidR="002E7307" w:rsidRPr="00A341E4">
        <w:rPr>
          <w:sz w:val="20"/>
          <w:szCs w:val="18"/>
          <w:lang w:val="en-GB"/>
        </w:rPr>
        <w:t>defend</w:t>
      </w:r>
      <w:r>
        <w:rPr>
          <w:sz w:val="20"/>
          <w:szCs w:val="18"/>
          <w:lang w:val="en-GB"/>
        </w:rPr>
        <w:t>ing</w:t>
      </w:r>
      <w:r w:rsidR="002E7307" w:rsidRPr="00A341E4">
        <w:rPr>
          <w:sz w:val="20"/>
          <w:szCs w:val="18"/>
          <w:lang w:val="en-GB"/>
        </w:rPr>
        <w:t xml:space="preserve">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and media systems</w:t>
      </w:r>
      <w:r w:rsidR="00CD5DB4">
        <w:rPr>
          <w:sz w:val="20"/>
          <w:szCs w:val="18"/>
          <w:lang w:val="en-GB"/>
        </w:rPr>
        <w:t>, thus forcing supranational institutions to communicate via national media</w:t>
      </w:r>
      <w:r w:rsidR="0057200D" w:rsidRPr="00A341E4">
        <w:rPr>
          <w:sz w:val="20"/>
          <w:szCs w:val="18"/>
          <w:lang w:val="en-GB"/>
        </w:rPr>
        <w:t xml:space="preserve"> </w:t>
      </w:r>
      <w:r w:rsidR="0057200D" w:rsidRPr="00A341E4">
        <w:rPr>
          <w:sz w:val="20"/>
          <w:szCs w:val="18"/>
          <w:lang w:val="en-GB"/>
        </w:rPr>
        <w:fldChar w:fldCharType="begin"/>
      </w:r>
      <w:r w:rsidR="00897810">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00457108" w:rsidRPr="00A341E4">
        <w:rPr>
          <w:sz w:val="20"/>
          <w:szCs w:val="18"/>
          <w:lang w:val="en-GB"/>
        </w:rPr>
        <w:t>N</w:t>
      </w:r>
      <w:r w:rsidR="00091B45" w:rsidRPr="00A341E4">
        <w:rPr>
          <w:sz w:val="20"/>
          <w:szCs w:val="18"/>
          <w:lang w:val="en-GB"/>
        </w:rPr>
        <w:t>ational media</w:t>
      </w:r>
      <w:r w:rsidR="00457108" w:rsidRPr="00A341E4">
        <w:rPr>
          <w:sz w:val="20"/>
          <w:szCs w:val="18"/>
          <w:lang w:val="en-GB"/>
        </w:rPr>
        <w:t xml:space="preserve"> are</w:t>
      </w:r>
      <w:r w:rsidR="00450389">
        <w:rPr>
          <w:sz w:val="20"/>
          <w:szCs w:val="18"/>
          <w:lang w:val="en-GB"/>
        </w:rPr>
        <w:t>,</w:t>
      </w:r>
      <w:r w:rsidR="00457108" w:rsidRPr="00A341E4">
        <w:rPr>
          <w:sz w:val="20"/>
          <w:szCs w:val="18"/>
          <w:lang w:val="en-GB"/>
        </w:rPr>
        <w:t xml:space="preserve"> </w:t>
      </w:r>
      <w:r w:rsidR="00450389">
        <w:rPr>
          <w:sz w:val="20"/>
          <w:szCs w:val="18"/>
          <w:lang w:val="en-GB"/>
        </w:rPr>
        <w:t>however,</w:t>
      </w:r>
      <w:r w:rsidR="004A4DF3" w:rsidRPr="00A341E4">
        <w:rPr>
          <w:sz w:val="20"/>
          <w:szCs w:val="18"/>
          <w:lang w:val="en-GB"/>
        </w:rPr>
        <w:t xml:space="preserve"> </w:t>
      </w:r>
      <w:r w:rsidR="00457108" w:rsidRPr="00A341E4">
        <w:rPr>
          <w:sz w:val="20"/>
          <w:szCs w:val="18"/>
          <w:lang w:val="en-GB"/>
        </w:rPr>
        <w:t>rather selective in covering EU affairs</w:t>
      </w:r>
      <w:r>
        <w:rPr>
          <w:sz w:val="20"/>
          <w:szCs w:val="18"/>
          <w:lang w:val="en-GB"/>
        </w:rPr>
        <w:t>, as</w:t>
      </w:r>
      <w:r w:rsidR="00457108" w:rsidRPr="00A341E4">
        <w:rPr>
          <w:sz w:val="20"/>
          <w:szCs w:val="18"/>
          <w:lang w:val="en-GB"/>
        </w:rPr>
        <w:t xml:space="preserve"> traditional journalistic selection logics </w:t>
      </w:r>
      <w:r>
        <w:rPr>
          <w:sz w:val="20"/>
          <w:szCs w:val="18"/>
          <w:lang w:val="en-GB"/>
        </w:rPr>
        <w:t xml:space="preserve">are </w:t>
      </w:r>
      <w:r w:rsidR="00457108" w:rsidRPr="00A341E4">
        <w:rPr>
          <w:sz w:val="20"/>
          <w:szCs w:val="18"/>
          <w:lang w:val="en-GB"/>
        </w:rPr>
        <w:t xml:space="preserve">often </w:t>
      </w:r>
      <w:r w:rsidR="009067AC">
        <w:rPr>
          <w:sz w:val="20"/>
          <w:szCs w:val="18"/>
          <w:lang w:val="en-GB"/>
        </w:rPr>
        <w:t>partial</w:t>
      </w:r>
      <w:r w:rsidR="00457108" w:rsidRPr="00A341E4">
        <w:rPr>
          <w:sz w:val="20"/>
          <w:szCs w:val="18"/>
          <w:lang w:val="en-GB"/>
        </w:rPr>
        <w:t xml:space="preserve"> to national interest</w:t>
      </w:r>
      <w:r w:rsidR="00D0206E" w:rsidRPr="00A341E4">
        <w:rPr>
          <w:sz w:val="20"/>
          <w:szCs w:val="18"/>
          <w:lang w:val="en-GB"/>
        </w:rPr>
        <w:t>s</w:t>
      </w:r>
      <w:r w:rsidR="00457108" w:rsidRPr="00A341E4">
        <w:rPr>
          <w:sz w:val="20"/>
          <w:szCs w:val="18"/>
          <w:lang w:val="en-GB"/>
        </w:rPr>
        <w:t>, domestic executives</w:t>
      </w:r>
      <w:r w:rsidR="007F21B5">
        <w:rPr>
          <w:sz w:val="20"/>
          <w:szCs w:val="18"/>
          <w:lang w:val="en-GB"/>
        </w:rPr>
        <w:t>,</w:t>
      </w:r>
      <w:r w:rsidR="00457108" w:rsidRPr="00A341E4">
        <w:rPr>
          <w:sz w:val="20"/>
          <w:szCs w:val="18"/>
          <w:lang w:val="en-GB"/>
        </w:rPr>
        <w:t xml:space="preserve"> and their </w:t>
      </w:r>
      <w:r w:rsidR="00BA5FAA" w:rsidRPr="00A341E4">
        <w:rPr>
          <w:sz w:val="20"/>
          <w:szCs w:val="18"/>
          <w:lang w:val="en-GB"/>
        </w:rPr>
        <w:t>challengers</w:t>
      </w:r>
      <w:r w:rsidR="00457108" w:rsidRPr="00A341E4">
        <w:rPr>
          <w:sz w:val="20"/>
          <w:szCs w:val="18"/>
          <w:lang w:val="en-GB"/>
        </w:rPr>
        <w:t xml:space="preserve"> </w:t>
      </w:r>
      <w:r w:rsidR="00795D0B" w:rsidRPr="00A341E4">
        <w:rPr>
          <w:sz w:val="20"/>
          <w:szCs w:val="18"/>
          <w:lang w:val="en-GB"/>
        </w:rPr>
        <w:fldChar w:fldCharType="begin"/>
      </w:r>
      <w:r w:rsidR="00897810">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C87EA3" w:rsidRPr="00C87EA3">
        <w:rPr>
          <w:rFonts w:cs="Calibri"/>
          <w:sz w:val="20"/>
          <w:szCs w:val="24"/>
        </w:rPr>
        <w:t xml:space="preserve">(De Vreese 2001; De Vreese </w:t>
      </w:r>
      <w:r w:rsidR="00C87EA3" w:rsidRPr="00C87EA3">
        <w:rPr>
          <w:rFonts w:cs="Calibri"/>
          <w:i/>
          <w:iCs/>
          <w:sz w:val="20"/>
          <w:szCs w:val="24"/>
        </w:rPr>
        <w:t>et al.</w:t>
      </w:r>
      <w:r w:rsidR="00C87EA3" w:rsidRPr="00C87EA3">
        <w:rPr>
          <w:rFonts w:cs="Calibri"/>
          <w:sz w:val="20"/>
          <w:szCs w:val="24"/>
        </w:rPr>
        <w:t xml:space="preserve"> 2006; Trenz 2008)</w:t>
      </w:r>
      <w:r w:rsidR="00795D0B" w:rsidRPr="00A341E4">
        <w:rPr>
          <w:sz w:val="20"/>
          <w:szCs w:val="18"/>
          <w:lang w:val="en-GB"/>
        </w:rPr>
        <w:fldChar w:fldCharType="end"/>
      </w:r>
      <w:r w:rsidR="00091B45" w:rsidRPr="00C87EA3">
        <w:rPr>
          <w:sz w:val="20"/>
          <w:szCs w:val="18"/>
          <w:lang w:val="en-US"/>
        </w:rPr>
        <w:t xml:space="preserve">. </w:t>
      </w:r>
      <w:r w:rsidR="007F21B5">
        <w:rPr>
          <w:sz w:val="20"/>
          <w:szCs w:val="18"/>
          <w:lang w:val="en-GB"/>
        </w:rPr>
        <w:t>M</w:t>
      </w:r>
      <w:r w:rsidR="00457108" w:rsidRPr="00A341E4">
        <w:rPr>
          <w:sz w:val="20"/>
          <w:szCs w:val="18"/>
          <w:lang w:val="en-GB"/>
        </w:rPr>
        <w:t>edia coverage of the EU is</w:t>
      </w:r>
      <w:r w:rsidR="009067AC">
        <w:rPr>
          <w:sz w:val="20"/>
          <w:szCs w:val="18"/>
          <w:lang w:val="en-GB"/>
        </w:rPr>
        <w:t xml:space="preserve"> then</w:t>
      </w:r>
      <w:r w:rsidR="00457108" w:rsidRPr="00A341E4">
        <w:rPr>
          <w:sz w:val="20"/>
          <w:szCs w:val="18"/>
          <w:lang w:val="en-GB"/>
        </w:rPr>
        <w:t xml:space="preserve">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Pr>
          <w:sz w:val="20"/>
          <w:szCs w:val="18"/>
          <w:lang w:val="en-GB"/>
        </w:rPr>
        <w:t>European Parliament (</w:t>
      </w:r>
      <w:r w:rsidR="00BA5FAA" w:rsidRPr="00A341E4">
        <w:rPr>
          <w:sz w:val="20"/>
          <w:szCs w:val="18"/>
          <w:lang w:val="en-GB"/>
        </w:rPr>
        <w:t>EP</w:t>
      </w:r>
      <w:r>
        <w:rPr>
          <w:sz w:val="20"/>
          <w:szCs w:val="18"/>
          <w:lang w:val="en-GB"/>
        </w:rPr>
        <w:t>)</w:t>
      </w:r>
      <w:r w:rsidR="00BA5FAA" w:rsidRPr="00A341E4">
        <w:rPr>
          <w:sz w:val="20"/>
          <w:szCs w:val="18"/>
          <w:lang w:val="en-GB"/>
        </w:rPr>
        <w:t xml:space="preserve">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F61ADB">
        <w:rPr>
          <w:sz w:val="20"/>
          <w:szCs w:val="18"/>
          <w:lang w:val="en-GB"/>
        </w:rPr>
        <w:fldChar w:fldCharType="begin"/>
      </w:r>
      <w:r w:rsidR="00E23A6A">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MNJkfG2x/WbwisMlS","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D0206E" w:rsidRPr="00F61ADB">
        <w:rPr>
          <w:sz w:val="20"/>
          <w:szCs w:val="18"/>
          <w:lang w:val="en-GB"/>
        </w:rPr>
        <w:fldChar w:fldCharType="separate"/>
      </w:r>
      <w:r w:rsidR="00C87EA3" w:rsidRPr="00F61ADB">
        <w:rPr>
          <w:rFonts w:cs="Calibri"/>
          <w:sz w:val="20"/>
          <w:szCs w:val="24"/>
        </w:rPr>
        <w:t xml:space="preserve">(Boomgaarden </w:t>
      </w:r>
      <w:r w:rsidR="00C87EA3" w:rsidRPr="00F61ADB">
        <w:rPr>
          <w:rFonts w:cs="Calibri"/>
          <w:i/>
          <w:iCs/>
          <w:sz w:val="20"/>
          <w:szCs w:val="24"/>
        </w:rPr>
        <w:t>et al.</w:t>
      </w:r>
      <w:r w:rsidR="00C87EA3" w:rsidRPr="00F61ADB">
        <w:rPr>
          <w:rFonts w:cs="Calibri"/>
          <w:sz w:val="20"/>
          <w:szCs w:val="24"/>
        </w:rPr>
        <w:t xml:space="preserve"> 2013; Hobolt and Tilley 2014)</w:t>
      </w:r>
      <w:r w:rsidR="00D0206E" w:rsidRPr="00F61ADB">
        <w:rPr>
          <w:sz w:val="20"/>
          <w:szCs w:val="18"/>
          <w:lang w:val="en-GB"/>
        </w:rPr>
        <w:fldChar w:fldCharType="end"/>
      </w:r>
      <w:r w:rsidR="00091B45" w:rsidRPr="00F61ADB">
        <w:rPr>
          <w:sz w:val="20"/>
          <w:szCs w:val="18"/>
          <w:lang w:val="en-GB"/>
        </w:rPr>
        <w:t xml:space="preserve">. </w:t>
      </w:r>
      <w:r w:rsidR="004D2367">
        <w:rPr>
          <w:sz w:val="20"/>
          <w:szCs w:val="18"/>
          <w:lang w:val="en-GB"/>
        </w:rPr>
        <w:t>T</w:t>
      </w:r>
      <w:r w:rsidR="00D0206E" w:rsidRPr="00F61ADB">
        <w:rPr>
          <w:sz w:val="20"/>
          <w:szCs w:val="18"/>
          <w:lang w:val="en-GB"/>
        </w:rPr>
        <w:t xml:space="preserve">hus, supranational institutions have a hard time </w:t>
      </w:r>
      <w:r>
        <w:rPr>
          <w:sz w:val="20"/>
          <w:szCs w:val="18"/>
          <w:lang w:val="en-GB"/>
        </w:rPr>
        <w:t>getting</w:t>
      </w:r>
      <w:r w:rsidR="00D0206E" w:rsidRPr="00F61ADB">
        <w:rPr>
          <w:sz w:val="20"/>
          <w:szCs w:val="18"/>
          <w:lang w:val="en-GB"/>
        </w:rPr>
        <w:t xml:space="preserve"> their message across</w:t>
      </w:r>
      <w:r w:rsidR="004D2367">
        <w:rPr>
          <w:sz w:val="20"/>
          <w:szCs w:val="18"/>
          <w:lang w:val="en-GB"/>
        </w:rPr>
        <w:t xml:space="preserve"> via traditional media</w:t>
      </w:r>
      <w:r w:rsidR="006547B2">
        <w:rPr>
          <w:sz w:val="20"/>
          <w:szCs w:val="18"/>
          <w:lang w:val="en-GB"/>
        </w:rPr>
        <w:t xml:space="preserve"> channels</w:t>
      </w:r>
      <w:r w:rsidR="00D0206E" w:rsidRPr="00F61ADB">
        <w:rPr>
          <w:sz w:val="20"/>
          <w:szCs w:val="18"/>
          <w:lang w:val="en-GB"/>
        </w:rPr>
        <w:t>.</w:t>
      </w:r>
    </w:p>
    <w:p w14:paraId="4906D443" w14:textId="1C5C9EB8" w:rsidR="001665A9" w:rsidRPr="00F61ADB" w:rsidRDefault="00386C03" w:rsidP="003275B8">
      <w:pPr>
        <w:spacing w:before="120" w:after="0" w:line="240" w:lineRule="auto"/>
        <w:jc w:val="both"/>
        <w:rPr>
          <w:sz w:val="20"/>
          <w:szCs w:val="18"/>
          <w:lang w:val="en-US"/>
        </w:rPr>
      </w:pPr>
      <w:r w:rsidRPr="001C51F8">
        <w:rPr>
          <w:sz w:val="20"/>
          <w:szCs w:val="18"/>
          <w:lang w:val="en-GB"/>
        </w:rPr>
        <w:t xml:space="preserve">Given </w:t>
      </w:r>
      <w:r w:rsidR="001665A9" w:rsidRPr="001C51F8">
        <w:rPr>
          <w:sz w:val="20"/>
          <w:szCs w:val="18"/>
          <w:lang w:val="en-GB"/>
        </w:rPr>
        <w:t xml:space="preserve">these </w:t>
      </w:r>
      <w:r w:rsidRPr="001C51F8">
        <w:rPr>
          <w:sz w:val="20"/>
          <w:szCs w:val="18"/>
          <w:lang w:val="en-GB"/>
        </w:rPr>
        <w:t>limitations</w:t>
      </w:r>
      <w:r w:rsidR="001665A9" w:rsidRPr="001C51F8">
        <w:rPr>
          <w:sz w:val="20"/>
          <w:szCs w:val="18"/>
          <w:lang w:val="en-GB"/>
        </w:rPr>
        <w:t>, s</w:t>
      </w:r>
      <w:r w:rsidR="004A4DF3" w:rsidRPr="001C51F8">
        <w:rPr>
          <w:sz w:val="20"/>
          <w:szCs w:val="18"/>
          <w:lang w:val="en-GB"/>
        </w:rPr>
        <w:t xml:space="preserve">ocial media platforms </w:t>
      </w:r>
      <w:r w:rsidR="001665A9" w:rsidRPr="001C51F8">
        <w:rPr>
          <w:sz w:val="20"/>
          <w:szCs w:val="18"/>
          <w:lang w:val="en-GB"/>
        </w:rPr>
        <w:t xml:space="preserve">should be promising </w:t>
      </w:r>
      <w:r w:rsidR="007F21B5" w:rsidRPr="001C51F8">
        <w:rPr>
          <w:sz w:val="20"/>
          <w:szCs w:val="18"/>
          <w:lang w:val="en-GB"/>
        </w:rPr>
        <w:t xml:space="preserve">communication </w:t>
      </w:r>
      <w:r w:rsidR="004A4DF3" w:rsidRPr="001C51F8">
        <w:rPr>
          <w:sz w:val="20"/>
          <w:szCs w:val="18"/>
          <w:lang w:val="en-GB"/>
        </w:rPr>
        <w:t>channel</w:t>
      </w:r>
      <w:r w:rsidR="006547B2" w:rsidRPr="001C51F8">
        <w:rPr>
          <w:sz w:val="20"/>
          <w:szCs w:val="18"/>
          <w:lang w:val="en-GB"/>
        </w:rPr>
        <w:t>s</w:t>
      </w:r>
      <w:r w:rsidR="004A4DF3" w:rsidRPr="001C51F8">
        <w:rPr>
          <w:sz w:val="20"/>
          <w:szCs w:val="18"/>
          <w:lang w:val="en-GB"/>
        </w:rPr>
        <w:t xml:space="preserve"> </w:t>
      </w:r>
      <w:r w:rsidR="001665A9" w:rsidRPr="001C51F8">
        <w:rPr>
          <w:sz w:val="20"/>
          <w:szCs w:val="18"/>
          <w:lang w:val="en-GB"/>
        </w:rPr>
        <w:t xml:space="preserve">for supranational </w:t>
      </w:r>
      <w:r w:rsidR="007F21B5" w:rsidRPr="001C51F8">
        <w:rPr>
          <w:sz w:val="20"/>
          <w:szCs w:val="18"/>
          <w:lang w:val="en-GB"/>
        </w:rPr>
        <w:t>actors</w:t>
      </w:r>
      <w:r w:rsidR="004A4DF3" w:rsidRPr="001C51F8">
        <w:rPr>
          <w:sz w:val="20"/>
          <w:szCs w:val="18"/>
          <w:lang w:val="en-GB"/>
        </w:rPr>
        <w:t>.</w:t>
      </w:r>
      <w:r w:rsidR="004A4DF3" w:rsidRPr="00A341E4">
        <w:rPr>
          <w:sz w:val="20"/>
          <w:szCs w:val="18"/>
          <w:lang w:val="en-GB"/>
        </w:rPr>
        <w:t xml:space="preserve"> </w:t>
      </w:r>
      <w:bookmarkStart w:id="2" w:name="para-3"/>
      <w:bookmarkEnd w:id="1"/>
      <w:r w:rsidR="004A4DF3" w:rsidRPr="00A341E4">
        <w:rPr>
          <w:sz w:val="20"/>
          <w:szCs w:val="18"/>
          <w:lang w:val="en-GB"/>
        </w:rPr>
        <w:t>With a view to external constraints</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llow citizens to engage with content beyond national boundaries </w:t>
      </w:r>
      <w:r w:rsidR="00091B45" w:rsidRPr="00A341E4">
        <w:rPr>
          <w:sz w:val="20"/>
          <w:szCs w:val="18"/>
          <w:lang w:val="en-GB"/>
        </w:rPr>
        <w:t>(Bossetta et al., 2017)</w:t>
      </w:r>
      <w:r w:rsidR="006547B2">
        <w:rPr>
          <w:sz w:val="20"/>
          <w:szCs w:val="18"/>
          <w:lang w:val="en-GB"/>
        </w:rPr>
        <w:t xml:space="preserve">, thus potentially </w:t>
      </w:r>
      <w:r w:rsidR="00F53338">
        <w:rPr>
          <w:sz w:val="20"/>
          <w:szCs w:val="18"/>
          <w:lang w:val="en-GB"/>
        </w:rPr>
        <w:t>ameliorat</w:t>
      </w:r>
      <w:r>
        <w:rPr>
          <w:sz w:val="20"/>
          <w:szCs w:val="18"/>
          <w:lang w:val="en-GB"/>
        </w:rPr>
        <w:t>ing</w:t>
      </w:r>
      <w:r w:rsidR="00F53338">
        <w:rPr>
          <w:sz w:val="20"/>
          <w:szCs w:val="18"/>
          <w:lang w:val="en-GB"/>
        </w:rPr>
        <w:t xml:space="preserve"> adverse effects of</w:t>
      </w:r>
      <w:r w:rsidR="005D43D0">
        <w:rPr>
          <w:sz w:val="20"/>
          <w:szCs w:val="18"/>
          <w:lang w:val="en-GB"/>
        </w:rPr>
        <w:t xml:space="preserve"> fractured public spheres</w:t>
      </w:r>
      <w:r w:rsidR="00091B45" w:rsidRPr="00A341E4">
        <w:rPr>
          <w:sz w:val="20"/>
          <w:szCs w:val="18"/>
          <w:lang w:val="en-GB"/>
        </w:rPr>
        <w:t>.</w:t>
      </w:r>
      <w:r w:rsidR="00CE7CE8">
        <w:rPr>
          <w:sz w:val="20"/>
          <w:szCs w:val="18"/>
          <w:lang w:val="en-GB"/>
        </w:rPr>
        <w:t xml:space="preserve"> Furthermore,</w:t>
      </w:r>
      <w:r w:rsidR="00091B45" w:rsidRPr="00A341E4">
        <w:rPr>
          <w:sz w:val="20"/>
          <w:szCs w:val="18"/>
          <w:lang w:val="en-GB"/>
        </w:rPr>
        <w:t xml:space="preserve"> </w:t>
      </w:r>
      <w:r w:rsidR="00CE7CE8">
        <w:rPr>
          <w:sz w:val="20"/>
          <w:szCs w:val="18"/>
          <w:lang w:val="en-GB"/>
        </w:rPr>
        <w:t>s</w:t>
      </w:r>
      <w:r w:rsidR="00C138C8" w:rsidRPr="00A341E4">
        <w:rPr>
          <w:sz w:val="20"/>
          <w:szCs w:val="18"/>
          <w:lang w:val="en-GB"/>
        </w:rPr>
        <w:t xml:space="preserve">ocial media imbue users with a degree of gatekeeping power (Wallace, 2018). The decentralized structure of these platforms, where users themselves can choose which </w:t>
      </w:r>
      <w:r w:rsidR="001665A9"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w:t>
      </w:r>
      <w:r w:rsidR="00B3438C">
        <w:rPr>
          <w:sz w:val="20"/>
          <w:szCs w:val="18"/>
          <w:lang w:val="en-GB"/>
        </w:rPr>
        <w:t>highlight</w:t>
      </w:r>
      <w:r w:rsidR="00B3438C" w:rsidRPr="00A341E4">
        <w:rPr>
          <w:sz w:val="20"/>
          <w:szCs w:val="18"/>
          <w:lang w:val="en-GB"/>
        </w:rPr>
        <w:t xml:space="preserve"> </w:t>
      </w:r>
      <w:r w:rsidR="00C138C8" w:rsidRPr="00A341E4">
        <w:rPr>
          <w:sz w:val="20"/>
          <w:szCs w:val="18"/>
          <w:lang w:val="en-GB"/>
        </w:rPr>
        <w:t>and how to best generate engagement. This allow</w:t>
      </w:r>
      <w:r w:rsidR="001665A9" w:rsidRPr="00A341E4">
        <w:rPr>
          <w:sz w:val="20"/>
          <w:szCs w:val="18"/>
          <w:lang w:val="en-GB"/>
        </w:rPr>
        <w:t>s</w:t>
      </w:r>
      <w:r w:rsidR="00C138C8" w:rsidRPr="00A341E4">
        <w:rPr>
          <w:sz w:val="20"/>
          <w:szCs w:val="18"/>
          <w:lang w:val="en-GB"/>
        </w:rPr>
        <w:t xml:space="preserve"> them to </w:t>
      </w:r>
      <w:r w:rsidR="00F61ADB">
        <w:rPr>
          <w:sz w:val="20"/>
          <w:szCs w:val="18"/>
          <w:lang w:val="en-GB"/>
        </w:rPr>
        <w:t xml:space="preserve">partially </w:t>
      </w:r>
      <w:r w:rsidR="00C138C8" w:rsidRPr="00A341E4">
        <w:rPr>
          <w:sz w:val="20"/>
          <w:szCs w:val="18"/>
          <w:lang w:val="en-GB"/>
        </w:rPr>
        <w:t xml:space="preserve">circumvent traditional media selection logics, generate attention </w:t>
      </w:r>
      <w:r w:rsidR="001665A9" w:rsidRPr="00A341E4">
        <w:rPr>
          <w:sz w:val="20"/>
          <w:szCs w:val="18"/>
          <w:lang w:val="en-GB"/>
        </w:rPr>
        <w:t xml:space="preserve">on their preferred topics, and reach out to European citizens more directly. </w:t>
      </w:r>
      <w:r w:rsidR="000D4F85">
        <w:rPr>
          <w:sz w:val="20"/>
          <w:szCs w:val="18"/>
          <w:lang w:val="en-GB"/>
        </w:rPr>
        <w:t xml:space="preserve">Moreover, </w:t>
      </w:r>
      <w:r w:rsidR="00645A19">
        <w:rPr>
          <w:sz w:val="20"/>
          <w:szCs w:val="18"/>
          <w:lang w:val="en-GB"/>
        </w:rPr>
        <w:t>social media platform</w:t>
      </w:r>
      <w:r w:rsidR="00F61ADB">
        <w:rPr>
          <w:sz w:val="20"/>
          <w:szCs w:val="18"/>
          <w:lang w:val="en-GB"/>
        </w:rPr>
        <w:t>s</w:t>
      </w:r>
      <w:r w:rsidR="00645A19">
        <w:rPr>
          <w:sz w:val="20"/>
          <w:szCs w:val="18"/>
          <w:lang w:val="en-GB"/>
        </w:rPr>
        <w:t xml:space="preserve">, specifically Twitter, can act as a </w:t>
      </w:r>
      <w:r w:rsidR="00F61ADB">
        <w:rPr>
          <w:sz w:val="20"/>
          <w:szCs w:val="18"/>
          <w:lang w:val="en-GB"/>
        </w:rPr>
        <w:t>‘</w:t>
      </w:r>
      <w:r w:rsidR="00F479CA">
        <w:rPr>
          <w:sz w:val="20"/>
          <w:szCs w:val="18"/>
          <w:lang w:val="en-GB"/>
        </w:rPr>
        <w:t>double-barrelled</w:t>
      </w:r>
      <w:r w:rsidR="00645A19">
        <w:rPr>
          <w:sz w:val="20"/>
          <w:szCs w:val="18"/>
          <w:lang w:val="en-GB"/>
        </w:rPr>
        <w:t xml:space="preserve"> gun</w:t>
      </w:r>
      <w:r w:rsidR="00F61ADB">
        <w:rPr>
          <w:sz w:val="20"/>
          <w:szCs w:val="18"/>
          <w:lang w:val="en-GB"/>
        </w:rPr>
        <w:t>’</w:t>
      </w:r>
      <w:r w:rsidR="00645A19">
        <w:rPr>
          <w:sz w:val="20"/>
          <w:szCs w:val="18"/>
          <w:lang w:val="en-GB"/>
        </w:rPr>
        <w:t xml:space="preserve"> for reach</w:t>
      </w:r>
      <w:r w:rsidR="00F479CA">
        <w:rPr>
          <w:sz w:val="20"/>
          <w:szCs w:val="18"/>
          <w:lang w:val="en-GB"/>
        </w:rPr>
        <w:t>ing</w:t>
      </w:r>
      <w:r w:rsidR="00645A19">
        <w:rPr>
          <w:sz w:val="20"/>
          <w:szCs w:val="18"/>
          <w:lang w:val="en-GB"/>
        </w:rPr>
        <w:t xml:space="preserve"> out</w:t>
      </w:r>
      <w:r w:rsidR="00261C76">
        <w:rPr>
          <w:sz w:val="20"/>
          <w:szCs w:val="18"/>
          <w:lang w:val="en-GB"/>
        </w:rPr>
        <w:t xml:space="preserve"> to </w:t>
      </w:r>
      <w:r w:rsidR="00F61ADB">
        <w:rPr>
          <w:sz w:val="20"/>
          <w:szCs w:val="18"/>
          <w:lang w:val="en-GB"/>
        </w:rPr>
        <w:t xml:space="preserve">the </w:t>
      </w:r>
      <w:r w:rsidR="00261C76">
        <w:rPr>
          <w:sz w:val="20"/>
          <w:szCs w:val="18"/>
          <w:lang w:val="en-GB"/>
        </w:rPr>
        <w:t>citizenry</w:t>
      </w:r>
      <w:r w:rsidR="00F61ADB">
        <w:rPr>
          <w:sz w:val="20"/>
          <w:szCs w:val="18"/>
          <w:lang w:val="en-GB"/>
        </w:rPr>
        <w:t xml:space="preserve">: </w:t>
      </w:r>
      <w:r w:rsidR="00645A19">
        <w:rPr>
          <w:sz w:val="20"/>
          <w:szCs w:val="18"/>
          <w:lang w:val="en-GB"/>
        </w:rPr>
        <w:t>recent research shows that</w:t>
      </w:r>
      <w:r w:rsidR="00880B6E">
        <w:rPr>
          <w:sz w:val="20"/>
          <w:szCs w:val="18"/>
          <w:lang w:val="en-GB"/>
        </w:rPr>
        <w:t xml:space="preserve"> journalists tend to pick up</w:t>
      </w:r>
      <w:r w:rsidR="00645A19">
        <w:rPr>
          <w:sz w:val="20"/>
          <w:szCs w:val="18"/>
          <w:lang w:val="en-GB"/>
        </w:rPr>
        <w:t xml:space="preserve"> </w:t>
      </w:r>
      <w:r w:rsidR="00601A09">
        <w:rPr>
          <w:sz w:val="20"/>
          <w:szCs w:val="18"/>
          <w:lang w:val="en-GB"/>
        </w:rPr>
        <w:t xml:space="preserve">tweets from political actors </w:t>
      </w:r>
      <w:r w:rsidR="00B3438C">
        <w:rPr>
          <w:sz w:val="20"/>
          <w:szCs w:val="18"/>
          <w:lang w:val="en-GB"/>
        </w:rPr>
        <w:t>(</w:t>
      </w:r>
      <w:r w:rsidR="00601A09">
        <w:rPr>
          <w:sz w:val="20"/>
          <w:szCs w:val="18"/>
          <w:lang w:val="en-GB"/>
        </w:rPr>
        <w:t>especially highly engag</w:t>
      </w:r>
      <w:r w:rsidR="00F61ADB">
        <w:rPr>
          <w:sz w:val="20"/>
          <w:szCs w:val="18"/>
          <w:lang w:val="en-GB"/>
        </w:rPr>
        <w:t>ing</w:t>
      </w:r>
      <w:r w:rsidR="00601A09">
        <w:rPr>
          <w:sz w:val="20"/>
          <w:szCs w:val="18"/>
          <w:lang w:val="en-GB"/>
        </w:rPr>
        <w:t xml:space="preserve"> </w:t>
      </w:r>
      <w:r w:rsidR="0052271A">
        <w:rPr>
          <w:sz w:val="20"/>
          <w:szCs w:val="18"/>
          <w:lang w:val="en-GB"/>
        </w:rPr>
        <w:t>tweets</w:t>
      </w:r>
      <w:r w:rsidR="00B3438C">
        <w:rPr>
          <w:sz w:val="20"/>
          <w:szCs w:val="18"/>
          <w:lang w:val="en-GB"/>
        </w:rPr>
        <w:t>) and</w:t>
      </w:r>
      <w:r w:rsidR="00601A09">
        <w:rPr>
          <w:sz w:val="20"/>
          <w:szCs w:val="18"/>
          <w:lang w:val="en-GB"/>
        </w:rPr>
        <w:t xml:space="preserve"> incorporate</w:t>
      </w:r>
      <w:r w:rsidR="00880B6E">
        <w:rPr>
          <w:sz w:val="20"/>
          <w:szCs w:val="18"/>
          <w:lang w:val="en-GB"/>
        </w:rPr>
        <w:t xml:space="preserve"> them</w:t>
      </w:r>
      <w:r w:rsidR="00601A09">
        <w:rPr>
          <w:sz w:val="20"/>
          <w:szCs w:val="18"/>
          <w:lang w:val="en-GB"/>
        </w:rPr>
        <w:t xml:space="preserve"> </w:t>
      </w:r>
      <w:r w:rsidR="00150107">
        <w:rPr>
          <w:sz w:val="20"/>
          <w:szCs w:val="18"/>
          <w:lang w:val="en-GB"/>
        </w:rPr>
        <w:t>in</w:t>
      </w:r>
      <w:r w:rsidR="00601A09">
        <w:rPr>
          <w:sz w:val="20"/>
          <w:szCs w:val="18"/>
          <w:lang w:val="en-GB"/>
        </w:rPr>
        <w:t xml:space="preserve"> news articles</w:t>
      </w:r>
      <w:r w:rsidR="00F61ADB">
        <w:rPr>
          <w:sz w:val="20"/>
          <w:szCs w:val="18"/>
          <w:lang w:val="en-GB"/>
        </w:rPr>
        <w:t xml:space="preserve"> </w:t>
      </w:r>
      <w:r w:rsidR="00150107">
        <w:rPr>
          <w:sz w:val="20"/>
          <w:szCs w:val="18"/>
          <w:lang w:val="en-GB"/>
        </w:rPr>
        <w:fldChar w:fldCharType="begin"/>
      </w:r>
      <w:r w:rsidR="00897810">
        <w:rPr>
          <w:sz w:val="20"/>
          <w:szCs w:val="18"/>
          <w:lang w:val="en-GB"/>
        </w:rPr>
        <w: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50107">
        <w:rPr>
          <w:sz w:val="20"/>
          <w:szCs w:val="18"/>
          <w:lang w:val="en-GB"/>
        </w:rPr>
        <w:fldChar w:fldCharType="separate"/>
      </w:r>
      <w:r w:rsidR="00760074" w:rsidRPr="00F61ADB">
        <w:rPr>
          <w:rFonts w:cs="Calibri"/>
          <w:sz w:val="20"/>
          <w:szCs w:val="24"/>
        </w:rPr>
        <w:t xml:space="preserve">(Cage </w:t>
      </w:r>
      <w:r w:rsidR="00760074" w:rsidRPr="00F61ADB">
        <w:rPr>
          <w:rFonts w:cs="Calibri"/>
          <w:i/>
          <w:iCs/>
          <w:sz w:val="20"/>
          <w:szCs w:val="24"/>
        </w:rPr>
        <w:t>et al.</w:t>
      </w:r>
      <w:r w:rsidR="00760074" w:rsidRPr="00F61ADB">
        <w:rPr>
          <w:rFonts w:cs="Calibri"/>
          <w:sz w:val="20"/>
          <w:szCs w:val="24"/>
        </w:rPr>
        <w:t xml:space="preserve"> 2020; Oschatz </w:t>
      </w:r>
      <w:r w:rsidR="00760074" w:rsidRPr="00F61ADB">
        <w:rPr>
          <w:rFonts w:cs="Calibri"/>
          <w:i/>
          <w:iCs/>
          <w:sz w:val="20"/>
          <w:szCs w:val="24"/>
        </w:rPr>
        <w:t>et al.</w:t>
      </w:r>
      <w:r w:rsidR="00760074" w:rsidRPr="00F61ADB">
        <w:rPr>
          <w:rFonts w:cs="Calibri"/>
          <w:sz w:val="20"/>
          <w:szCs w:val="24"/>
        </w:rPr>
        <w:t xml:space="preserve"> 2021)</w:t>
      </w:r>
      <w:r w:rsidR="00150107">
        <w:rPr>
          <w:sz w:val="20"/>
          <w:szCs w:val="18"/>
          <w:lang w:val="en-GB"/>
        </w:rPr>
        <w:fldChar w:fldCharType="end"/>
      </w:r>
      <w:r w:rsidR="00F61ADB">
        <w:rPr>
          <w:sz w:val="20"/>
          <w:szCs w:val="18"/>
          <w:lang w:val="en-US"/>
        </w:rPr>
        <w:t>, boosting their communication potential further.</w:t>
      </w:r>
    </w:p>
    <w:p w14:paraId="7E72D366" w14:textId="13668D74" w:rsidR="00091B45" w:rsidRPr="007F21B5" w:rsidRDefault="00B3438C" w:rsidP="0032673F">
      <w:pPr>
        <w:spacing w:before="120" w:after="0" w:line="240" w:lineRule="auto"/>
        <w:jc w:val="both"/>
        <w:rPr>
          <w:sz w:val="20"/>
          <w:szCs w:val="18"/>
          <w:lang w:val="en-GB"/>
        </w:rPr>
      </w:pPr>
      <w:r w:rsidRPr="00E23A6A">
        <w:rPr>
          <w:sz w:val="20"/>
          <w:szCs w:val="18"/>
          <w:lang w:val="en-GB"/>
        </w:rPr>
        <w:t>Social media’s attractiveness</w:t>
      </w:r>
      <w:r w:rsidR="001665A9" w:rsidRPr="00E23A6A">
        <w:rPr>
          <w:sz w:val="20"/>
          <w:szCs w:val="18"/>
          <w:lang w:val="en-GB"/>
        </w:rPr>
        <w:t xml:space="preserve"> to supranational communicat</w:t>
      </w:r>
      <w:r w:rsidR="00CA6CDD" w:rsidRPr="00E23A6A">
        <w:rPr>
          <w:sz w:val="20"/>
          <w:szCs w:val="18"/>
          <w:lang w:val="en-GB"/>
        </w:rPr>
        <w:t>ors</w:t>
      </w:r>
      <w:r w:rsidR="001665A9" w:rsidRPr="00E23A6A">
        <w:rPr>
          <w:sz w:val="20"/>
          <w:szCs w:val="18"/>
          <w:lang w:val="en-GB"/>
        </w:rPr>
        <w:t xml:space="preserve"> </w:t>
      </w:r>
      <w:r w:rsidR="00DC7BB0" w:rsidRPr="00E23A6A">
        <w:rPr>
          <w:sz w:val="20"/>
          <w:szCs w:val="18"/>
          <w:lang w:val="en-GB"/>
        </w:rPr>
        <w:t xml:space="preserve">extends beyond the potential to reach a wider audience and includes time, cost, and scope </w:t>
      </w:r>
      <w:r w:rsidR="00D16D89" w:rsidRPr="00E23A6A">
        <w:rPr>
          <w:sz w:val="20"/>
          <w:szCs w:val="18"/>
          <w:lang w:val="en-GB"/>
        </w:rPr>
        <w:t>efficiencies.</w:t>
      </w:r>
      <w:r w:rsidR="00DC7BB0" w:rsidRPr="007F21B5">
        <w:rPr>
          <w:sz w:val="20"/>
          <w:szCs w:val="18"/>
          <w:lang w:val="en-GB"/>
        </w:rPr>
        <w:t xml:space="preserve"> </w:t>
      </w:r>
      <w:r w:rsidR="00D44EC1">
        <w:rPr>
          <w:sz w:val="20"/>
          <w:szCs w:val="18"/>
          <w:lang w:val="en-GB"/>
        </w:rPr>
        <w:t xml:space="preserve">Firstly, </w:t>
      </w:r>
      <w:r w:rsidR="00E23A6A">
        <w:rPr>
          <w:sz w:val="20"/>
          <w:szCs w:val="18"/>
          <w:lang w:val="en-GB"/>
        </w:rPr>
        <w:t>i</w:t>
      </w:r>
      <w:r w:rsidR="00DC7BB0" w:rsidRPr="007F21B5">
        <w:rPr>
          <w:sz w:val="20"/>
          <w:szCs w:val="18"/>
          <w:lang w:val="en-GB"/>
        </w:rPr>
        <w:t xml:space="preserve">t takes mere minutes to set up an account and they are rather easy to maintain, thus </w:t>
      </w:r>
      <w:r w:rsidR="00DC7BB0">
        <w:rPr>
          <w:sz w:val="20"/>
          <w:szCs w:val="18"/>
          <w:lang w:val="en-GB"/>
        </w:rPr>
        <w:t>partially</w:t>
      </w:r>
      <w:r w:rsidR="00DC7BB0" w:rsidRPr="007F21B5">
        <w:rPr>
          <w:sz w:val="20"/>
          <w:szCs w:val="18"/>
          <w:lang w:val="en-GB"/>
        </w:rPr>
        <w:t xml:space="preserve"> mitigating the effect of internal competition over limited resources. </w:t>
      </w:r>
      <w:r w:rsidR="0032673F" w:rsidRPr="007F21B5">
        <w:rPr>
          <w:sz w:val="20"/>
          <w:szCs w:val="18"/>
          <w:lang w:val="en-GB"/>
        </w:rPr>
        <w:t>In addition,</w:t>
      </w:r>
      <w:r w:rsidR="00E45B74">
        <w:rPr>
          <w:sz w:val="20"/>
          <w:szCs w:val="18"/>
          <w:lang w:val="en-GB"/>
        </w:rPr>
        <w:t xml:space="preserve"> </w:t>
      </w:r>
      <w:r w:rsidR="00E45B74" w:rsidRPr="007F21B5">
        <w:rPr>
          <w:sz w:val="20"/>
          <w:szCs w:val="18"/>
          <w:lang w:val="en-GB"/>
        </w:rPr>
        <w:t>platforms usually reward clear and concise messaging</w:t>
      </w:r>
      <w:r w:rsidR="00E45B74">
        <w:rPr>
          <w:sz w:val="20"/>
          <w:szCs w:val="18"/>
          <w:lang w:val="en-GB"/>
        </w:rPr>
        <w:t xml:space="preserve"> which are arguably cheaper to produce than press releases</w:t>
      </w:r>
      <w:r w:rsidR="00E45B74" w:rsidRPr="007F21B5">
        <w:rPr>
          <w:sz w:val="20"/>
          <w:szCs w:val="18"/>
          <w:lang w:val="en-GB"/>
        </w:rPr>
        <w:t>.</w:t>
      </w:r>
      <w:r w:rsidR="00D44EC1">
        <w:rPr>
          <w:sz w:val="20"/>
          <w:szCs w:val="18"/>
          <w:lang w:val="en-GB"/>
        </w:rPr>
        <w:t xml:space="preserve"> Secondly, t</w:t>
      </w:r>
      <w:r w:rsidR="00D44EC1" w:rsidRPr="007F21B5">
        <w:rPr>
          <w:sz w:val="20"/>
          <w:szCs w:val="18"/>
          <w:lang w:val="en-GB"/>
        </w:rPr>
        <w:t>he platforms usually reward clear and concise messaging</w:t>
      </w:r>
      <w:r w:rsidR="00D44EC1">
        <w:rPr>
          <w:sz w:val="20"/>
          <w:szCs w:val="18"/>
          <w:lang w:val="en-GB"/>
        </w:rPr>
        <w:t xml:space="preserve"> which are arguably cheaper to produce than press releases</w:t>
      </w:r>
      <w:r w:rsidR="00D44EC1" w:rsidRPr="007F21B5">
        <w:rPr>
          <w:sz w:val="20"/>
          <w:szCs w:val="18"/>
          <w:lang w:val="en-GB"/>
        </w:rPr>
        <w:t>.</w:t>
      </w:r>
      <w:r w:rsidR="00D44EC1">
        <w:rPr>
          <w:sz w:val="20"/>
          <w:szCs w:val="18"/>
          <w:lang w:val="en-GB"/>
        </w:rPr>
        <w:t xml:space="preserve"> Thirdly,</w:t>
      </w:r>
      <w:r w:rsidR="00E45B74">
        <w:rPr>
          <w:sz w:val="20"/>
          <w:szCs w:val="18"/>
          <w:lang w:val="en-GB"/>
        </w:rPr>
        <w:t xml:space="preserve"> </w:t>
      </w:r>
      <w:r w:rsidR="00E45B74" w:rsidRPr="007F21B5">
        <w:rPr>
          <w:sz w:val="20"/>
          <w:szCs w:val="18"/>
          <w:lang w:val="en-GB"/>
        </w:rPr>
        <w:t xml:space="preserve">social media </w:t>
      </w:r>
      <w:r w:rsidR="004B48DA">
        <w:rPr>
          <w:sz w:val="20"/>
          <w:szCs w:val="18"/>
          <w:lang w:val="en-GB"/>
        </w:rPr>
        <w:t xml:space="preserve">allow </w:t>
      </w:r>
      <w:r w:rsidR="001665A9" w:rsidRPr="007F21B5">
        <w:rPr>
          <w:sz w:val="20"/>
          <w:szCs w:val="18"/>
          <w:lang w:val="en-GB"/>
        </w:rPr>
        <w:t xml:space="preserve">multimedia features that </w:t>
      </w:r>
      <w:r w:rsidR="008074B6">
        <w:rPr>
          <w:sz w:val="20"/>
          <w:szCs w:val="18"/>
          <w:lang w:val="en-GB"/>
        </w:rPr>
        <w:t>are</w:t>
      </w:r>
      <w:r w:rsidR="001665A9" w:rsidRPr="007F21B5">
        <w:rPr>
          <w:sz w:val="20"/>
          <w:szCs w:val="18"/>
          <w:lang w:val="en-GB"/>
        </w:rPr>
        <w:t xml:space="preserve"> </w:t>
      </w:r>
      <w:r w:rsidR="0032673F" w:rsidRPr="007F21B5">
        <w:rPr>
          <w:sz w:val="20"/>
          <w:szCs w:val="18"/>
          <w:lang w:val="en-GB"/>
        </w:rPr>
        <w:t xml:space="preserve">also </w:t>
      </w:r>
      <w:r w:rsidR="001665A9" w:rsidRPr="007F21B5">
        <w:rPr>
          <w:sz w:val="20"/>
          <w:szCs w:val="18"/>
          <w:lang w:val="en-GB"/>
        </w:rPr>
        <w:t xml:space="preserve">beneficial for accessible and engaging </w:t>
      </w:r>
      <w:r w:rsidR="0032673F" w:rsidRPr="007F21B5">
        <w:rPr>
          <w:sz w:val="20"/>
          <w:szCs w:val="18"/>
          <w:lang w:val="en-GB"/>
        </w:rPr>
        <w:t>communication</w:t>
      </w:r>
      <w:r w:rsidR="001665A9" w:rsidRPr="007F21B5">
        <w:rPr>
          <w:sz w:val="20"/>
          <w:szCs w:val="18"/>
          <w:lang w:val="en-GB"/>
        </w:rPr>
        <w:t>.</w:t>
      </w:r>
      <w:r w:rsidR="0032673F" w:rsidRPr="007F21B5">
        <w:rPr>
          <w:sz w:val="20"/>
          <w:szCs w:val="18"/>
          <w:lang w:val="en-GB"/>
        </w:rPr>
        <w:t xml:space="preserve"> </w:t>
      </w:r>
      <w:r w:rsidR="00091B45" w:rsidRPr="007F21B5">
        <w:rPr>
          <w:sz w:val="20"/>
          <w:szCs w:val="18"/>
          <w:lang w:val="en-GB"/>
        </w:rPr>
        <w:t xml:space="preserve">Lastly, social media provide </w:t>
      </w:r>
      <w:r w:rsidR="0032673F" w:rsidRPr="007F21B5">
        <w:rPr>
          <w:sz w:val="20"/>
          <w:szCs w:val="18"/>
          <w:lang w:val="en-GB"/>
        </w:rPr>
        <w:t xml:space="preserve">a </w:t>
      </w:r>
      <w:r w:rsidR="00091B45" w:rsidRPr="007F21B5">
        <w:rPr>
          <w:sz w:val="20"/>
          <w:szCs w:val="18"/>
          <w:lang w:val="en-GB"/>
        </w:rPr>
        <w:t>low</w:t>
      </w:r>
      <w:r w:rsidR="0032673F" w:rsidRPr="007F21B5">
        <w:rPr>
          <w:sz w:val="20"/>
          <w:szCs w:val="18"/>
          <w:lang w:val="en-GB"/>
        </w:rPr>
        <w:t>-</w:t>
      </w:r>
      <w:r w:rsidR="00091B45" w:rsidRPr="007F21B5">
        <w:rPr>
          <w:sz w:val="20"/>
          <w:szCs w:val="18"/>
          <w:lang w:val="en-GB"/>
        </w:rPr>
        <w:t xml:space="preserve">hurdle and continuous information source for users. Unlike </w:t>
      </w:r>
      <w:r w:rsidR="006076B2" w:rsidRPr="007F21B5">
        <w:rPr>
          <w:sz w:val="20"/>
          <w:szCs w:val="18"/>
          <w:lang w:val="en-GB"/>
        </w:rPr>
        <w:t>official</w:t>
      </w:r>
      <w:r w:rsidR="00091B45" w:rsidRPr="007F21B5">
        <w:rPr>
          <w:sz w:val="20"/>
          <w:szCs w:val="18"/>
          <w:lang w:val="en-GB"/>
        </w:rPr>
        <w:t xml:space="preserve"> webpages, social media do not require the user to consciously </w:t>
      </w:r>
      <w:r w:rsidR="0032673F" w:rsidRPr="007F21B5">
        <w:rPr>
          <w:sz w:val="20"/>
          <w:szCs w:val="18"/>
          <w:lang w:val="en-GB"/>
        </w:rPr>
        <w:t xml:space="preserve">search for information </w:t>
      </w:r>
      <w:r w:rsidR="00091B45" w:rsidRPr="007F21B5">
        <w:rPr>
          <w:sz w:val="20"/>
          <w:szCs w:val="18"/>
          <w:lang w:val="en-GB"/>
        </w:rPr>
        <w:t xml:space="preserve">about </w:t>
      </w:r>
      <w:r w:rsidR="0032673F" w:rsidRPr="007F21B5">
        <w:rPr>
          <w:sz w:val="20"/>
          <w:szCs w:val="18"/>
          <w:lang w:val="en-GB"/>
        </w:rPr>
        <w:t xml:space="preserve">supranational activity in the </w:t>
      </w:r>
      <w:r w:rsidR="00091B45" w:rsidRPr="007F21B5">
        <w:rPr>
          <w:sz w:val="20"/>
          <w:szCs w:val="18"/>
          <w:lang w:val="en-GB"/>
        </w:rPr>
        <w:t xml:space="preserve">EU. Users </w:t>
      </w:r>
      <w:r w:rsidR="0032673F" w:rsidRPr="007F21B5">
        <w:rPr>
          <w:sz w:val="20"/>
          <w:szCs w:val="18"/>
          <w:lang w:val="en-GB"/>
        </w:rPr>
        <w:t>may encounter EU messages in their timelines</w:t>
      </w:r>
      <w:r w:rsidR="00A53CA7" w:rsidRPr="007F21B5">
        <w:rPr>
          <w:sz w:val="20"/>
          <w:szCs w:val="18"/>
          <w:lang w:val="en-GB"/>
        </w:rPr>
        <w:t xml:space="preserve"> </w:t>
      </w:r>
      <w:r w:rsidR="003B4071" w:rsidRPr="007F21B5">
        <w:rPr>
          <w:sz w:val="20"/>
          <w:szCs w:val="18"/>
          <w:lang w:val="en-GB"/>
        </w:rPr>
        <w:t xml:space="preserve">from </w:t>
      </w:r>
      <w:r w:rsidR="00A53CA7" w:rsidRPr="007F21B5">
        <w:rPr>
          <w:sz w:val="20"/>
          <w:szCs w:val="18"/>
          <w:lang w:val="en-GB"/>
        </w:rPr>
        <w:t xml:space="preserve">their </w:t>
      </w:r>
      <w:r w:rsidR="003B4071" w:rsidRPr="007F21B5">
        <w:rPr>
          <w:sz w:val="20"/>
          <w:szCs w:val="18"/>
          <w:lang w:val="en-GB"/>
        </w:rPr>
        <w:t>connections</w:t>
      </w:r>
      <w:r w:rsidR="001B1E72" w:rsidRPr="007F21B5">
        <w:rPr>
          <w:sz w:val="20"/>
          <w:szCs w:val="18"/>
          <w:lang w:val="en-GB"/>
        </w:rPr>
        <w:t xml:space="preserve"> on social media</w:t>
      </w:r>
      <w:r w:rsidR="0032673F" w:rsidRPr="007F21B5">
        <w:rPr>
          <w:sz w:val="20"/>
          <w:szCs w:val="18"/>
          <w:lang w:val="en-GB"/>
        </w:rPr>
        <w:t xml:space="preserve"> or </w:t>
      </w:r>
      <w:r w:rsidR="008074B6">
        <w:rPr>
          <w:sz w:val="20"/>
          <w:szCs w:val="18"/>
          <w:lang w:val="en-GB"/>
        </w:rPr>
        <w:t xml:space="preserve">they </w:t>
      </w:r>
      <w:r w:rsidR="0032673F" w:rsidRPr="007F21B5">
        <w:rPr>
          <w:sz w:val="20"/>
          <w:szCs w:val="18"/>
          <w:lang w:val="en-GB"/>
        </w:rPr>
        <w:t xml:space="preserve">could simply </w:t>
      </w:r>
      <w:r w:rsidR="00091B45" w:rsidRPr="007F21B5">
        <w:rPr>
          <w:sz w:val="20"/>
          <w:szCs w:val="18"/>
          <w:lang w:val="en-GB"/>
        </w:rPr>
        <w:t>follow</w:t>
      </w:r>
      <w:r w:rsidR="001B1E72" w:rsidRPr="007F21B5">
        <w:rPr>
          <w:sz w:val="20"/>
          <w:szCs w:val="18"/>
          <w:lang w:val="en-GB"/>
        </w:rPr>
        <w:t xml:space="preserve"> </w:t>
      </w:r>
      <w:r w:rsidR="008074B6">
        <w:rPr>
          <w:sz w:val="20"/>
          <w:szCs w:val="18"/>
          <w:lang w:val="en-GB"/>
        </w:rPr>
        <w:t xml:space="preserve">respective </w:t>
      </w:r>
      <w:r w:rsidR="00091B45" w:rsidRPr="007F21B5">
        <w:rPr>
          <w:sz w:val="20"/>
          <w:szCs w:val="18"/>
          <w:lang w:val="en-GB"/>
        </w:rPr>
        <w:t>accounts</w:t>
      </w:r>
      <w:r w:rsidR="00DF4ED4" w:rsidRPr="007F21B5">
        <w:rPr>
          <w:sz w:val="20"/>
          <w:szCs w:val="18"/>
          <w:lang w:val="en-GB"/>
        </w:rPr>
        <w:t xml:space="preserve"> </w:t>
      </w:r>
      <w:r w:rsidR="008074B6">
        <w:rPr>
          <w:sz w:val="20"/>
          <w:szCs w:val="18"/>
          <w:lang w:val="en-GB"/>
        </w:rPr>
        <w:t xml:space="preserve">by a simple </w:t>
      </w:r>
      <w:r w:rsidR="0032673F" w:rsidRPr="007F21B5">
        <w:rPr>
          <w:sz w:val="20"/>
          <w:szCs w:val="18"/>
          <w:lang w:val="en-GB"/>
        </w:rPr>
        <w:t>click</w:t>
      </w:r>
      <w:r w:rsidR="00091B45" w:rsidRPr="007F21B5">
        <w:rPr>
          <w:sz w:val="20"/>
          <w:szCs w:val="18"/>
          <w:lang w:val="en-GB"/>
        </w:rPr>
        <w:t>.</w:t>
      </w:r>
    </w:p>
    <w:p w14:paraId="417026C4" w14:textId="5C537F91" w:rsidR="004A4DF3" w:rsidRPr="00A341E4" w:rsidRDefault="00F56448" w:rsidP="00424129">
      <w:pPr>
        <w:spacing w:before="120" w:after="0" w:line="240" w:lineRule="auto"/>
        <w:jc w:val="both"/>
        <w:rPr>
          <w:sz w:val="20"/>
          <w:szCs w:val="18"/>
          <w:lang w:val="en-GB"/>
        </w:rPr>
      </w:pPr>
      <w:bookmarkStart w:id="3" w:name="para-4"/>
      <w:bookmarkEnd w:id="2"/>
      <w:r>
        <w:rPr>
          <w:sz w:val="20"/>
          <w:szCs w:val="18"/>
          <w:lang w:val="en-GB"/>
        </w:rPr>
        <w:t>Realistically, s</w:t>
      </w:r>
      <w:r w:rsidR="004A4DF3" w:rsidRPr="00A341E4">
        <w:rPr>
          <w:sz w:val="20"/>
          <w:szCs w:val="18"/>
          <w:lang w:val="en-GB"/>
        </w:rPr>
        <w:t>ocial media are hardly the panacea to all the public communication ailments of the EU</w:t>
      </w:r>
      <w:r w:rsidR="008074B6">
        <w:rPr>
          <w:sz w:val="20"/>
          <w:szCs w:val="18"/>
          <w:lang w:val="en-GB"/>
        </w:rPr>
        <w:t>.</w:t>
      </w:r>
      <w:r w:rsidR="004A4DF3" w:rsidRPr="00A341E4">
        <w:rPr>
          <w:sz w:val="20"/>
          <w:szCs w:val="18"/>
          <w:lang w:val="en-GB"/>
        </w:rPr>
        <w:t xml:space="preserve"> </w:t>
      </w:r>
      <w:r w:rsidR="00917CBB">
        <w:rPr>
          <w:sz w:val="20"/>
          <w:szCs w:val="18"/>
          <w:lang w:val="en-GB"/>
        </w:rPr>
        <w:t xml:space="preserve">Nevertheless, </w:t>
      </w:r>
      <w:r w:rsidR="008074B6">
        <w:rPr>
          <w:sz w:val="20"/>
          <w:szCs w:val="18"/>
          <w:lang w:val="en-GB"/>
        </w:rPr>
        <w:t xml:space="preserve">their </w:t>
      </w:r>
      <w:r w:rsidR="0032673F" w:rsidRPr="00A341E4">
        <w:rPr>
          <w:sz w:val="20"/>
          <w:szCs w:val="18"/>
          <w:lang w:val="en-GB"/>
        </w:rPr>
        <w:t xml:space="preserve">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additional communication channel for supranational institutions willing to defend themselves in a politicized climate</w:t>
      </w:r>
      <w:r w:rsidR="009F5680">
        <w:rPr>
          <w:sz w:val="20"/>
          <w:szCs w:val="18"/>
          <w:lang w:val="en-GB"/>
        </w:rPr>
        <w:t>. Naturally,</w:t>
      </w:r>
      <w:r w:rsidR="00486D55">
        <w:rPr>
          <w:sz w:val="20"/>
          <w:szCs w:val="18"/>
          <w:lang w:val="en-GB"/>
        </w:rPr>
        <w:t xml:space="preserve"> </w:t>
      </w:r>
      <w:r w:rsidR="001103D6">
        <w:rPr>
          <w:sz w:val="20"/>
          <w:szCs w:val="18"/>
          <w:lang w:val="en-GB"/>
        </w:rPr>
        <w:t xml:space="preserve">there are many confounders </w:t>
      </w:r>
      <w:r w:rsidR="00012A01">
        <w:rPr>
          <w:sz w:val="20"/>
          <w:szCs w:val="18"/>
          <w:lang w:val="en-GB"/>
        </w:rPr>
        <w:t>in realizing the full</w:t>
      </w:r>
      <w:r w:rsidR="008074B6">
        <w:rPr>
          <w:sz w:val="20"/>
          <w:szCs w:val="18"/>
          <w:lang w:val="en-GB"/>
        </w:rPr>
        <w:t xml:space="preserve"> </w:t>
      </w:r>
      <w:r w:rsidR="00012A01">
        <w:rPr>
          <w:sz w:val="20"/>
          <w:szCs w:val="18"/>
          <w:lang w:val="en-GB"/>
        </w:rPr>
        <w:t xml:space="preserve">potential of social media platforms for </w:t>
      </w:r>
      <w:r w:rsidR="008074B6">
        <w:rPr>
          <w:sz w:val="20"/>
          <w:szCs w:val="18"/>
          <w:lang w:val="en-GB"/>
        </w:rPr>
        <w:t>nurturing</w:t>
      </w:r>
      <w:r w:rsidR="00012A01">
        <w:rPr>
          <w:sz w:val="20"/>
          <w:szCs w:val="18"/>
          <w:lang w:val="en-GB"/>
        </w:rPr>
        <w:t xml:space="preserve"> popular legitimacy,</w:t>
      </w:r>
      <w:r w:rsidR="00865BDE">
        <w:rPr>
          <w:sz w:val="20"/>
          <w:szCs w:val="18"/>
          <w:lang w:val="en-GB"/>
        </w:rPr>
        <w:t xml:space="preserve"> but </w:t>
      </w:r>
      <w:r w:rsidR="00377799">
        <w:rPr>
          <w:sz w:val="20"/>
          <w:szCs w:val="18"/>
          <w:lang w:val="en-GB"/>
        </w:rPr>
        <w:t>there are two cardinal duties that fall on the communicator</w:t>
      </w:r>
      <w:r w:rsidR="00865BDE">
        <w:rPr>
          <w:sz w:val="20"/>
          <w:szCs w:val="18"/>
          <w:lang w:val="en-GB"/>
        </w:rPr>
        <w:t xml:space="preserve"> </w:t>
      </w:r>
      <w:r w:rsidR="005725E5">
        <w:rPr>
          <w:sz w:val="20"/>
          <w:szCs w:val="18"/>
          <w:lang w:val="en-GB"/>
        </w:rPr>
        <w:t>for this purpose</w:t>
      </w:r>
      <w:r w:rsidR="008074B6">
        <w:rPr>
          <w:sz w:val="20"/>
          <w:szCs w:val="18"/>
          <w:lang w:val="en-GB"/>
        </w:rPr>
        <w:t>:</w:t>
      </w:r>
      <w:r w:rsidR="0035623F">
        <w:rPr>
          <w:sz w:val="20"/>
          <w:szCs w:val="18"/>
          <w:lang w:val="en-GB"/>
        </w:rPr>
        <w:t xml:space="preserve"> creating </w:t>
      </w:r>
      <w:r w:rsidR="0035623F" w:rsidRPr="008801A7">
        <w:rPr>
          <w:i/>
          <w:iCs/>
          <w:sz w:val="20"/>
          <w:szCs w:val="18"/>
          <w:lang w:val="en-GB"/>
        </w:rPr>
        <w:t>transparency</w:t>
      </w:r>
      <w:r w:rsidR="0035623F">
        <w:rPr>
          <w:sz w:val="20"/>
          <w:szCs w:val="18"/>
          <w:lang w:val="en-GB"/>
        </w:rPr>
        <w:t xml:space="preserve"> and </w:t>
      </w:r>
      <w:r w:rsidR="0035623F" w:rsidRPr="008801A7">
        <w:rPr>
          <w:i/>
          <w:iCs/>
          <w:sz w:val="20"/>
          <w:szCs w:val="18"/>
          <w:lang w:val="en-GB"/>
        </w:rPr>
        <w:t>publicity</w:t>
      </w:r>
      <w:r w:rsidR="0035623F">
        <w:rPr>
          <w:sz w:val="20"/>
          <w:szCs w:val="18"/>
          <w:lang w:val="en-GB"/>
        </w:rPr>
        <w:t xml:space="preserve"> </w:t>
      </w:r>
      <w:r w:rsidR="0035623F">
        <w:rPr>
          <w:sz w:val="20"/>
          <w:szCs w:val="18"/>
          <w:lang w:val="en-GB"/>
        </w:rPr>
        <w:fldChar w:fldCharType="begin"/>
      </w:r>
      <w:r w:rsidR="00E23A6A">
        <w:rPr>
          <w:sz w:val="20"/>
          <w:szCs w:val="18"/>
          <w:lang w:val="en-GB"/>
        </w:rPr>
        <w:instrText xml:space="preserve"> ADDIN ZOTERO_ITEM CSL_CITATION {"citationID":"GdkEnmNy","properties":{"formattedCitation":"(Curtin and Meijer 2006; H\\uc0\\u252{}ller 2007)","plainCitation":"(Curtin and Meijer 2006; Hüller 2007)","noteIndex":0},"citationItems":[{"id":"MNJkfG2x/m3ybk1zC","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5623F">
        <w:rPr>
          <w:sz w:val="20"/>
          <w:szCs w:val="18"/>
          <w:lang w:val="en-GB"/>
        </w:rPr>
        <w:fldChar w:fldCharType="separate"/>
      </w:r>
      <w:r w:rsidR="00BB034F" w:rsidRPr="008074B6">
        <w:rPr>
          <w:rFonts w:cs="Calibri"/>
          <w:sz w:val="20"/>
          <w:szCs w:val="24"/>
        </w:rPr>
        <w:t>(Curtin and Meijer 2006; Hüller 2007)</w:t>
      </w:r>
      <w:r w:rsidR="0035623F">
        <w:rPr>
          <w:sz w:val="20"/>
          <w:szCs w:val="18"/>
          <w:lang w:val="en-GB"/>
        </w:rPr>
        <w:fldChar w:fldCharType="end"/>
      </w:r>
      <w:r w:rsidR="005728AF">
        <w:rPr>
          <w:sz w:val="20"/>
          <w:szCs w:val="18"/>
          <w:lang w:val="en-GB"/>
        </w:rPr>
        <w:t xml:space="preserve">. </w:t>
      </w:r>
      <w:r w:rsidR="005728AF" w:rsidRPr="008801A7">
        <w:rPr>
          <w:i/>
          <w:iCs/>
          <w:sz w:val="20"/>
          <w:szCs w:val="18"/>
          <w:lang w:val="en-GB"/>
        </w:rPr>
        <w:t>Transparency</w:t>
      </w:r>
      <w:r w:rsidR="008074B6">
        <w:rPr>
          <w:sz w:val="20"/>
          <w:szCs w:val="18"/>
          <w:lang w:val="en-GB"/>
        </w:rPr>
        <w:t xml:space="preserve"> </w:t>
      </w:r>
      <w:r w:rsidR="005728AF" w:rsidRPr="008074B6">
        <w:rPr>
          <w:sz w:val="20"/>
          <w:szCs w:val="18"/>
          <w:lang w:val="en-GB"/>
        </w:rPr>
        <w:t xml:space="preserve">means that public communication </w:t>
      </w:r>
      <w:r w:rsidR="008074B6">
        <w:rPr>
          <w:sz w:val="20"/>
          <w:szCs w:val="18"/>
          <w:lang w:val="en-GB"/>
        </w:rPr>
        <w:t xml:space="preserve">makes </w:t>
      </w:r>
      <w:r w:rsidR="005728AF" w:rsidRPr="008074B6">
        <w:rPr>
          <w:sz w:val="20"/>
          <w:szCs w:val="18"/>
          <w:lang w:val="en-GB"/>
        </w:rPr>
        <w:t xml:space="preserve">political </w:t>
      </w:r>
      <w:r w:rsidR="008074B6">
        <w:rPr>
          <w:sz w:val="20"/>
          <w:szCs w:val="18"/>
          <w:lang w:val="en-GB"/>
        </w:rPr>
        <w:t>decisions</w:t>
      </w:r>
      <w:r w:rsidR="005728AF" w:rsidRPr="008074B6">
        <w:rPr>
          <w:sz w:val="20"/>
          <w:szCs w:val="18"/>
          <w:lang w:val="en-GB"/>
        </w:rPr>
        <w:t>, processes, issues</w:t>
      </w:r>
      <w:r w:rsidR="008074B6">
        <w:rPr>
          <w:sz w:val="20"/>
          <w:szCs w:val="18"/>
          <w:lang w:val="en-GB"/>
        </w:rPr>
        <w:t>,</w:t>
      </w:r>
      <w:r w:rsidR="005728AF" w:rsidRPr="008074B6">
        <w:rPr>
          <w:sz w:val="20"/>
          <w:szCs w:val="18"/>
          <w:lang w:val="en-GB"/>
        </w:rPr>
        <w:t xml:space="preserve"> and responsibilities </w:t>
      </w:r>
      <w:r w:rsidR="008074B6">
        <w:rPr>
          <w:sz w:val="20"/>
          <w:szCs w:val="18"/>
          <w:lang w:val="en-GB"/>
        </w:rPr>
        <w:t>visible to the wider audience</w:t>
      </w:r>
      <w:r w:rsidR="005728AF" w:rsidRPr="008074B6">
        <w:rPr>
          <w:sz w:val="20"/>
          <w:szCs w:val="18"/>
          <w:lang w:val="en-GB"/>
        </w:rPr>
        <w:t>.</w:t>
      </w:r>
      <w:r w:rsidR="00F61FFB" w:rsidRPr="00F61FFB">
        <w:rPr>
          <w:sz w:val="20"/>
          <w:szCs w:val="18"/>
          <w:lang w:val="en-GB"/>
        </w:rPr>
        <w:t xml:space="preserve"> </w:t>
      </w:r>
      <w:r w:rsidR="00F61FFB">
        <w:rPr>
          <w:sz w:val="20"/>
          <w:szCs w:val="18"/>
          <w:lang w:val="en-GB"/>
        </w:rPr>
        <w:t>Via transparency</w:t>
      </w:r>
      <w:r w:rsidR="00F61FFB" w:rsidRPr="00C90D91">
        <w:rPr>
          <w:sz w:val="20"/>
          <w:szCs w:val="18"/>
          <w:lang w:val="en-GB"/>
        </w:rPr>
        <w:t xml:space="preserve">, public communication provides the </w:t>
      </w:r>
      <w:r w:rsidR="008074B6">
        <w:rPr>
          <w:sz w:val="20"/>
          <w:szCs w:val="18"/>
          <w:lang w:val="en-GB"/>
        </w:rPr>
        <w:t>addresse</w:t>
      </w:r>
      <w:r w:rsidR="007162A6">
        <w:rPr>
          <w:sz w:val="20"/>
          <w:szCs w:val="18"/>
          <w:lang w:val="en-GB"/>
        </w:rPr>
        <w:t>e</w:t>
      </w:r>
      <w:r w:rsidR="008074B6">
        <w:rPr>
          <w:sz w:val="20"/>
          <w:szCs w:val="18"/>
          <w:lang w:val="en-GB"/>
        </w:rPr>
        <w:t>s</w:t>
      </w:r>
      <w:r w:rsidR="00F61FFB" w:rsidRPr="00C90D91">
        <w:rPr>
          <w:sz w:val="20"/>
          <w:szCs w:val="18"/>
          <w:lang w:val="en-GB"/>
        </w:rPr>
        <w:t xml:space="preserve"> of political authority with the necessary information to make an informed decision in democratic feed-back processes</w:t>
      </w:r>
      <w:r w:rsidR="00F61FFB">
        <w:rPr>
          <w:sz w:val="20"/>
          <w:szCs w:val="18"/>
          <w:lang w:val="en-GB"/>
        </w:rPr>
        <w:t>. Yet putting</w:t>
      </w:r>
      <w:r w:rsidR="003A227C">
        <w:rPr>
          <w:sz w:val="20"/>
          <w:szCs w:val="18"/>
          <w:lang w:val="en-GB"/>
        </w:rPr>
        <w:t xml:space="preserve"> such</w:t>
      </w:r>
      <w:r w:rsidR="00F61FFB">
        <w:rPr>
          <w:sz w:val="20"/>
          <w:szCs w:val="18"/>
          <w:lang w:val="en-GB"/>
        </w:rPr>
        <w:t xml:space="preserve"> information </w:t>
      </w:r>
      <w:r w:rsidR="00486D55">
        <w:rPr>
          <w:sz w:val="20"/>
          <w:szCs w:val="18"/>
          <w:lang w:val="en-GB"/>
        </w:rPr>
        <w:t xml:space="preserve">into the </w:t>
      </w:r>
      <w:r w:rsidR="00F61FFB">
        <w:rPr>
          <w:sz w:val="20"/>
          <w:szCs w:val="18"/>
          <w:lang w:val="en-GB"/>
        </w:rPr>
        <w:t xml:space="preserve">ether is not enough, </w:t>
      </w:r>
      <w:r w:rsidR="00482C41">
        <w:rPr>
          <w:sz w:val="20"/>
          <w:szCs w:val="18"/>
          <w:lang w:val="en-GB"/>
        </w:rPr>
        <w:t>citizenry must consume and engage with the information and integrate them into their political knowledge structure.</w:t>
      </w:r>
      <w:r w:rsidR="002C2BA1">
        <w:rPr>
          <w:sz w:val="20"/>
          <w:szCs w:val="18"/>
          <w:lang w:val="en-GB"/>
        </w:rPr>
        <w:t xml:space="preserve"> In other words, </w:t>
      </w:r>
      <w:r w:rsidR="008074B6">
        <w:rPr>
          <w:sz w:val="20"/>
          <w:szCs w:val="18"/>
          <w:lang w:val="en-GB"/>
        </w:rPr>
        <w:t xml:space="preserve">communication </w:t>
      </w:r>
      <w:r w:rsidR="002C2BA1">
        <w:rPr>
          <w:sz w:val="20"/>
          <w:szCs w:val="18"/>
          <w:lang w:val="en-GB"/>
        </w:rPr>
        <w:t xml:space="preserve">needs to generate </w:t>
      </w:r>
      <w:r w:rsidR="002C2BA1" w:rsidRPr="008801A7">
        <w:rPr>
          <w:i/>
          <w:iCs/>
          <w:sz w:val="20"/>
          <w:szCs w:val="18"/>
          <w:lang w:val="en-GB"/>
        </w:rPr>
        <w:t>publicity</w:t>
      </w:r>
      <w:r w:rsidR="00E85D84">
        <w:rPr>
          <w:sz w:val="20"/>
          <w:szCs w:val="18"/>
          <w:lang w:val="en-GB"/>
        </w:rPr>
        <w:t>.</w:t>
      </w:r>
      <w:r w:rsidR="005728AF" w:rsidRPr="008074B6">
        <w:rPr>
          <w:sz w:val="20"/>
          <w:szCs w:val="18"/>
          <w:lang w:val="en-GB"/>
        </w:rPr>
        <w:t xml:space="preserve"> </w:t>
      </w:r>
      <w:r w:rsidR="003A227C">
        <w:rPr>
          <w:sz w:val="20"/>
          <w:szCs w:val="18"/>
          <w:lang w:val="en-GB"/>
        </w:rPr>
        <w:t xml:space="preserve">In this constellation, </w:t>
      </w:r>
      <w:r w:rsidR="00BC54AB">
        <w:rPr>
          <w:sz w:val="20"/>
          <w:szCs w:val="18"/>
          <w:lang w:val="en-GB"/>
        </w:rPr>
        <w:t>publicity</w:t>
      </w:r>
      <w:r w:rsidR="00DC4F36" w:rsidRPr="008074B6">
        <w:rPr>
          <w:sz w:val="20"/>
          <w:szCs w:val="18"/>
          <w:lang w:val="en-GB"/>
        </w:rPr>
        <w:t xml:space="preserve"> refers to the </w:t>
      </w:r>
      <w:r w:rsidR="008074B6">
        <w:rPr>
          <w:sz w:val="20"/>
          <w:szCs w:val="18"/>
          <w:lang w:val="en-GB"/>
        </w:rPr>
        <w:t xml:space="preserve">degree to which </w:t>
      </w:r>
      <w:r w:rsidR="00DC4F36" w:rsidRPr="008074B6">
        <w:rPr>
          <w:sz w:val="20"/>
          <w:szCs w:val="18"/>
          <w:lang w:val="en-GB"/>
        </w:rPr>
        <w:t xml:space="preserve">the audience </w:t>
      </w:r>
      <w:r w:rsidR="008074B6">
        <w:rPr>
          <w:sz w:val="20"/>
          <w:szCs w:val="18"/>
          <w:lang w:val="en-GB"/>
        </w:rPr>
        <w:t xml:space="preserve">engages with </w:t>
      </w:r>
      <w:r w:rsidR="00DC4F36" w:rsidRPr="008074B6">
        <w:rPr>
          <w:sz w:val="20"/>
          <w:szCs w:val="18"/>
          <w:lang w:val="en-GB"/>
        </w:rPr>
        <w:t>the issues, acts and processes of the political system</w:t>
      </w:r>
      <w:r w:rsidR="004A0703">
        <w:rPr>
          <w:sz w:val="20"/>
          <w:szCs w:val="18"/>
          <w:lang w:val="en-GB"/>
        </w:rPr>
        <w:t>.</w:t>
      </w:r>
      <w:r w:rsidR="00DC4F36" w:rsidRPr="00CF6326">
        <w:rPr>
          <w:sz w:val="20"/>
          <w:szCs w:val="18"/>
          <w:lang w:val="en-GB"/>
        </w:rPr>
        <w:t xml:space="preserve"> </w:t>
      </w:r>
      <w:r w:rsidR="008074B6">
        <w:rPr>
          <w:sz w:val="20"/>
          <w:szCs w:val="18"/>
          <w:lang w:val="en-GB"/>
        </w:rPr>
        <w:t>E</w:t>
      </w:r>
      <w:r w:rsidR="00C9144F">
        <w:rPr>
          <w:sz w:val="20"/>
          <w:szCs w:val="18"/>
          <w:lang w:val="en-GB"/>
        </w:rPr>
        <w:t>xtant research</w:t>
      </w:r>
      <w:r w:rsidR="00BD1E7C">
        <w:rPr>
          <w:sz w:val="20"/>
          <w:szCs w:val="18"/>
          <w:lang w:val="en-GB"/>
        </w:rPr>
        <w:t xml:space="preserve"> </w:t>
      </w:r>
      <w:r w:rsidR="00C9144F">
        <w:rPr>
          <w:sz w:val="20"/>
          <w:szCs w:val="18"/>
          <w:lang w:val="en-GB"/>
        </w:rPr>
        <w:t>show</w:t>
      </w:r>
      <w:r w:rsidR="00BD1E7C">
        <w:rPr>
          <w:sz w:val="20"/>
          <w:szCs w:val="18"/>
          <w:lang w:val="en-GB"/>
        </w:rPr>
        <w:t>s</w:t>
      </w:r>
      <w:r w:rsidR="00C9144F">
        <w:rPr>
          <w:sz w:val="20"/>
          <w:szCs w:val="18"/>
          <w:lang w:val="en-GB"/>
        </w:rPr>
        <w:t xml:space="preserve"> that the key precondition for </w:t>
      </w:r>
      <w:r w:rsidR="008074B6">
        <w:rPr>
          <w:sz w:val="20"/>
          <w:szCs w:val="18"/>
          <w:lang w:val="en-GB"/>
        </w:rPr>
        <w:t xml:space="preserve">publicity </w:t>
      </w:r>
      <w:r w:rsidR="00C9144F">
        <w:rPr>
          <w:sz w:val="20"/>
          <w:szCs w:val="18"/>
          <w:lang w:val="en-GB"/>
        </w:rPr>
        <w:t>is the understandability of the political messages</w:t>
      </w:r>
      <w:r w:rsidR="008074B6">
        <w:rPr>
          <w:sz w:val="20"/>
          <w:szCs w:val="18"/>
          <w:lang w:val="en-GB"/>
        </w:rPr>
        <w:t xml:space="preserve"> </w:t>
      </w:r>
      <w:r w:rsidR="00C9144F">
        <w:rPr>
          <w:sz w:val="20"/>
          <w:szCs w:val="18"/>
          <w:lang w:val="en-GB"/>
        </w:rPr>
        <w:fldChar w:fldCharType="begin"/>
      </w:r>
      <w:r w:rsidR="00897810">
        <w:rPr>
          <w:sz w:val="20"/>
          <w:szCs w:val="18"/>
          <w:lang w:val="en-GB"/>
        </w:rPr>
        <w: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C9144F">
        <w:rPr>
          <w:sz w:val="20"/>
          <w:szCs w:val="18"/>
          <w:lang w:val="en-GB"/>
        </w:rPr>
        <w:fldChar w:fldCharType="separate"/>
      </w:r>
      <w:r w:rsidR="00227A93" w:rsidRPr="008074B6">
        <w:rPr>
          <w:rFonts w:cs="Calibri"/>
          <w:sz w:val="20"/>
          <w:szCs w:val="24"/>
        </w:rPr>
        <w:t xml:space="preserve">(Bischof and Senninger 2018; Tolochko </w:t>
      </w:r>
      <w:r w:rsidR="00227A93" w:rsidRPr="008074B6">
        <w:rPr>
          <w:rFonts w:cs="Calibri"/>
          <w:i/>
          <w:iCs/>
          <w:sz w:val="20"/>
          <w:szCs w:val="24"/>
        </w:rPr>
        <w:t>et al.</w:t>
      </w:r>
      <w:r w:rsidR="00227A93" w:rsidRPr="008074B6">
        <w:rPr>
          <w:rFonts w:cs="Calibri"/>
          <w:sz w:val="20"/>
          <w:szCs w:val="24"/>
        </w:rPr>
        <w:t xml:space="preserve"> 2019)</w:t>
      </w:r>
      <w:r w:rsidR="00C9144F">
        <w:rPr>
          <w:sz w:val="20"/>
          <w:szCs w:val="18"/>
          <w:lang w:val="en-GB"/>
        </w:rPr>
        <w:fldChar w:fldCharType="end"/>
      </w:r>
      <w:r w:rsidR="00E85D84">
        <w:rPr>
          <w:sz w:val="20"/>
          <w:szCs w:val="18"/>
          <w:lang w:val="en-GB"/>
        </w:rPr>
        <w:t>. Against this backdrop, we ask</w:t>
      </w:r>
      <w:r w:rsidR="008074B6">
        <w:rPr>
          <w:sz w:val="20"/>
          <w:szCs w:val="18"/>
          <w:lang w:val="en-GB"/>
        </w:rPr>
        <w:t>:</w:t>
      </w:r>
      <w:r w:rsidR="00E85D84">
        <w:rPr>
          <w:sz w:val="20"/>
          <w:szCs w:val="18"/>
          <w:lang w:val="en-GB"/>
        </w:rPr>
        <w:t xml:space="preserve"> </w:t>
      </w:r>
      <w:r w:rsidR="001B1E72">
        <w:rPr>
          <w:sz w:val="20"/>
          <w:szCs w:val="18"/>
          <w:lang w:val="en-GB"/>
        </w:rPr>
        <w:t>to what exten</w:t>
      </w:r>
      <w:r w:rsidR="00486D55">
        <w:rPr>
          <w:sz w:val="20"/>
          <w:szCs w:val="18"/>
          <w:lang w:val="en-GB"/>
        </w:rPr>
        <w:t>t</w:t>
      </w:r>
      <w:r w:rsidR="00424129" w:rsidRPr="00A341E4">
        <w:rPr>
          <w:sz w:val="20"/>
          <w:szCs w:val="18"/>
          <w:lang w:val="en-GB"/>
        </w:rPr>
        <w:t xml:space="preserve"> </w:t>
      </w:r>
      <w:r w:rsidR="008074B6">
        <w:rPr>
          <w:sz w:val="20"/>
          <w:szCs w:val="18"/>
          <w:lang w:val="en-GB"/>
        </w:rPr>
        <w:t xml:space="preserve">and how do </w:t>
      </w:r>
      <w:r w:rsidR="00424129" w:rsidRPr="00A341E4">
        <w:rPr>
          <w:sz w:val="20"/>
          <w:szCs w:val="18"/>
          <w:lang w:val="en-GB"/>
        </w:rPr>
        <w:t>supranational</w:t>
      </w:r>
      <w:r w:rsidR="00E85D84">
        <w:rPr>
          <w:sz w:val="20"/>
          <w:szCs w:val="18"/>
          <w:lang w:val="en-GB"/>
        </w:rPr>
        <w:t xml:space="preserve"> EU</w:t>
      </w:r>
      <w:r w:rsidR="00424129" w:rsidRPr="00A341E4">
        <w:rPr>
          <w:sz w:val="20"/>
          <w:szCs w:val="18"/>
          <w:lang w:val="en-GB"/>
        </w:rPr>
        <w:t xml:space="preserve"> actors </w:t>
      </w:r>
      <w:r w:rsidR="00E85D84">
        <w:rPr>
          <w:sz w:val="20"/>
          <w:szCs w:val="18"/>
          <w:lang w:val="en-GB"/>
        </w:rPr>
        <w:t>communicate</w:t>
      </w:r>
      <w:r w:rsidR="00BD379F">
        <w:rPr>
          <w:sz w:val="20"/>
          <w:szCs w:val="18"/>
          <w:lang w:val="en-GB"/>
        </w:rPr>
        <w:t xml:space="preserve"> </w:t>
      </w:r>
      <w:r w:rsidR="004D5E50">
        <w:rPr>
          <w:sz w:val="20"/>
          <w:szCs w:val="18"/>
          <w:lang w:val="en-GB"/>
        </w:rPr>
        <w:t>on social media</w:t>
      </w:r>
      <w:r w:rsidR="008074B6">
        <w:rPr>
          <w:sz w:val="20"/>
          <w:szCs w:val="18"/>
          <w:lang w:val="en-GB"/>
        </w:rPr>
        <w:t>?</w:t>
      </w:r>
    </w:p>
    <w:p w14:paraId="3B987C2E" w14:textId="49082B24" w:rsidR="004A4DF3" w:rsidRDefault="009873DB" w:rsidP="00091B45">
      <w:pPr>
        <w:spacing w:before="120" w:after="0" w:line="240" w:lineRule="auto"/>
        <w:jc w:val="both"/>
        <w:rPr>
          <w:sz w:val="20"/>
          <w:szCs w:val="18"/>
          <w:lang w:val="en-GB"/>
        </w:rPr>
      </w:pPr>
      <w:r w:rsidRPr="00A341E4">
        <w:rPr>
          <w:sz w:val="20"/>
          <w:szCs w:val="18"/>
          <w:lang w:val="en-GB"/>
        </w:rPr>
        <w:t xml:space="preserve">While </w:t>
      </w:r>
      <w:r w:rsidR="00BF5DB8">
        <w:rPr>
          <w:sz w:val="20"/>
          <w:szCs w:val="18"/>
          <w:lang w:val="en-GB"/>
        </w:rPr>
        <w:t xml:space="preserve">insightful theoretical </w:t>
      </w:r>
      <w:r w:rsidR="00814738">
        <w:rPr>
          <w:sz w:val="20"/>
          <w:szCs w:val="18"/>
          <w:lang w:val="en-GB"/>
        </w:rPr>
        <w:t>analyses</w:t>
      </w:r>
      <w:r w:rsidR="00BF5DB8">
        <w:rPr>
          <w:sz w:val="20"/>
          <w:szCs w:val="18"/>
          <w:lang w:val="en-GB"/>
        </w:rPr>
        <w:t xml:space="preserve"> and cases studies of the EU on social media exist </w:t>
      </w:r>
      <w:r w:rsidR="003A753F">
        <w:rPr>
          <w:sz w:val="20"/>
          <w:szCs w:val="18"/>
          <w:lang w:val="en-GB"/>
        </w:rPr>
        <w:fldChar w:fldCharType="begin"/>
      </w:r>
      <w:r w:rsidR="00E23A6A">
        <w:rPr>
          <w:sz w:val="20"/>
          <w:szCs w:val="18"/>
          <w:lang w:val="en-GB"/>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MNJkfG2x/0XusIR9q","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3A753F">
        <w:rPr>
          <w:sz w:val="20"/>
          <w:szCs w:val="18"/>
          <w:lang w:val="en-GB"/>
        </w:rPr>
        <w:fldChar w:fldCharType="separate"/>
      </w:r>
      <w:r w:rsidR="00897810" w:rsidRPr="00897810">
        <w:rPr>
          <w:rFonts w:cs="Calibri"/>
          <w:sz w:val="20"/>
          <w:szCs w:val="24"/>
        </w:rPr>
        <w:t>(e.g. Barisione and Michailidou 2017; Krzyżanowski 2020; Zaiotti 2020)</w:t>
      </w:r>
      <w:r w:rsidR="003A753F">
        <w:rPr>
          <w:sz w:val="20"/>
          <w:szCs w:val="18"/>
          <w:lang w:val="en-GB"/>
        </w:rPr>
        <w:fldChar w:fldCharType="end"/>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814738">
        <w:rPr>
          <w:i/>
          <w:sz w:val="20"/>
          <w:szCs w:val="18"/>
          <w:lang w:val="en-GB"/>
        </w:rPr>
        <w:t xml:space="preserve">social media </w:t>
      </w:r>
      <w:r w:rsidR="00BF039F" w:rsidRPr="00A341E4">
        <w:rPr>
          <w:i/>
          <w:sz w:val="20"/>
          <w:szCs w:val="18"/>
          <w:lang w:val="en-GB"/>
        </w:rPr>
        <w:t>behaviour</w:t>
      </w:r>
      <w:r w:rsidRPr="00A341E4">
        <w:rPr>
          <w:i/>
          <w:sz w:val="20"/>
          <w:szCs w:val="18"/>
          <w:lang w:val="en-GB"/>
        </w:rPr>
        <w:t xml:space="preserve"> of supranational actors </w:t>
      </w:r>
      <w:r w:rsidRPr="00A341E4">
        <w:rPr>
          <w:sz w:val="20"/>
          <w:szCs w:val="18"/>
          <w:lang w:val="en-GB"/>
        </w:rPr>
        <w:t xml:space="preserve">is </w:t>
      </w:r>
      <w:r w:rsidR="007F3308">
        <w:rPr>
          <w:sz w:val="20"/>
          <w:szCs w:val="18"/>
          <w:lang w:val="en-GB"/>
        </w:rPr>
        <w:t>rare</w:t>
      </w:r>
      <w:r w:rsidR="00897810">
        <w:rPr>
          <w:sz w:val="20"/>
          <w:szCs w:val="18"/>
          <w:lang w:val="en-GB"/>
        </w:rPr>
        <w:t>. Extant studies</w:t>
      </w:r>
      <w:r w:rsidR="007F3308">
        <w:rPr>
          <w:sz w:val="20"/>
          <w:szCs w:val="18"/>
          <w:lang w:val="en-GB"/>
        </w:rPr>
        <w:t xml:space="preserve"> focu</w:t>
      </w:r>
      <w:r w:rsidR="00897810">
        <w:rPr>
          <w:sz w:val="20"/>
          <w:szCs w:val="18"/>
          <w:lang w:val="en-GB"/>
        </w:rPr>
        <w:t>s</w:t>
      </w:r>
      <w:r w:rsidR="007F3308">
        <w:rPr>
          <w:sz w:val="20"/>
          <w:szCs w:val="18"/>
          <w:lang w:val="en-GB"/>
        </w:rPr>
        <w:t xml:space="preserve"> on </w:t>
      </w:r>
      <w:r w:rsidR="00897810">
        <w:rPr>
          <w:sz w:val="20"/>
          <w:szCs w:val="18"/>
          <w:lang w:val="en-GB"/>
        </w:rPr>
        <w:t xml:space="preserve">EU actors with direct electoral accountability, </w:t>
      </w:r>
      <w:r w:rsidR="003C5444">
        <w:rPr>
          <w:sz w:val="20"/>
          <w:szCs w:val="18"/>
          <w:lang w:val="en-GB"/>
        </w:rPr>
        <w:t xml:space="preserve">such as </w:t>
      </w:r>
      <w:r w:rsidR="00897810">
        <w:rPr>
          <w:sz w:val="20"/>
          <w:szCs w:val="18"/>
          <w:lang w:val="en-GB"/>
        </w:rPr>
        <w:t xml:space="preserve">governmental </w:t>
      </w:r>
      <w:r w:rsidR="00814738">
        <w:rPr>
          <w:sz w:val="20"/>
          <w:szCs w:val="18"/>
          <w:lang w:val="en-GB"/>
        </w:rPr>
        <w:t>representatives</w:t>
      </w:r>
      <w:r w:rsidR="00897810">
        <w:rPr>
          <w:sz w:val="20"/>
          <w:szCs w:val="18"/>
          <w:lang w:val="en-GB"/>
        </w:rPr>
        <w:t xml:space="preserve"> in the C</w:t>
      </w:r>
      <w:r w:rsidR="003C5444">
        <w:rPr>
          <w:sz w:val="20"/>
          <w:szCs w:val="18"/>
          <w:lang w:val="en-GB"/>
        </w:rPr>
        <w:t xml:space="preserve">ouncil or </w:t>
      </w:r>
      <w:r w:rsidR="00814738">
        <w:rPr>
          <w:sz w:val="20"/>
          <w:szCs w:val="18"/>
          <w:lang w:val="en-GB"/>
        </w:rPr>
        <w:t xml:space="preserve">EP </w:t>
      </w:r>
      <w:r w:rsidR="003C5444">
        <w:rPr>
          <w:sz w:val="20"/>
          <w:szCs w:val="18"/>
          <w:lang w:val="en-GB"/>
        </w:rPr>
        <w:t xml:space="preserve">members </w:t>
      </w:r>
      <w:r w:rsidR="007F3308">
        <w:rPr>
          <w:sz w:val="20"/>
          <w:szCs w:val="18"/>
          <w:lang w:val="en-GB"/>
        </w:rPr>
        <w:fldChar w:fldCharType="begin"/>
      </w:r>
      <w:r w:rsidR="00E23A6A">
        <w:rPr>
          <w:sz w:val="20"/>
          <w:szCs w:val="18"/>
          <w:lang w:val="en-GB"/>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MNJkfG2x/W2bn6fKL","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7F3308">
        <w:rPr>
          <w:sz w:val="20"/>
          <w:szCs w:val="18"/>
          <w:lang w:val="en-GB"/>
        </w:rPr>
        <w:fldChar w:fldCharType="separate"/>
      </w:r>
      <w:r w:rsidR="00986992" w:rsidRPr="00BF5DB8">
        <w:rPr>
          <w:rFonts w:cs="Calibri"/>
          <w:sz w:val="20"/>
          <w:szCs w:val="24"/>
        </w:rPr>
        <w:t xml:space="preserve">(European Parliament. Directorate General for Parliamentary Research Services. 2021; Fazekas </w:t>
      </w:r>
      <w:r w:rsidR="00986992" w:rsidRPr="00BF5DB8">
        <w:rPr>
          <w:rFonts w:cs="Calibri"/>
          <w:i/>
          <w:iCs/>
          <w:sz w:val="20"/>
          <w:szCs w:val="24"/>
        </w:rPr>
        <w:t>et al.</w:t>
      </w:r>
      <w:r w:rsidR="00986992" w:rsidRPr="00BF5DB8">
        <w:rPr>
          <w:rFonts w:cs="Calibri"/>
          <w:sz w:val="20"/>
          <w:szCs w:val="24"/>
        </w:rPr>
        <w:t xml:space="preserve"> 2021; Haßler </w:t>
      </w:r>
      <w:r w:rsidR="00986992" w:rsidRPr="00BF5DB8">
        <w:rPr>
          <w:rFonts w:cs="Calibri"/>
          <w:i/>
          <w:iCs/>
          <w:sz w:val="20"/>
          <w:szCs w:val="24"/>
        </w:rPr>
        <w:t>et al.</w:t>
      </w:r>
      <w:r w:rsidR="00986992" w:rsidRPr="00BF5DB8">
        <w:rPr>
          <w:rFonts w:cs="Calibri"/>
          <w:sz w:val="20"/>
          <w:szCs w:val="24"/>
        </w:rPr>
        <w:t xml:space="preserve"> 2021; Nulty </w:t>
      </w:r>
      <w:r w:rsidR="00986992" w:rsidRPr="00BF5DB8">
        <w:rPr>
          <w:rFonts w:cs="Calibri"/>
          <w:i/>
          <w:iCs/>
          <w:sz w:val="20"/>
          <w:szCs w:val="24"/>
        </w:rPr>
        <w:t>et al.</w:t>
      </w:r>
      <w:r w:rsidR="00986992" w:rsidRPr="00BF5DB8">
        <w:rPr>
          <w:rFonts w:cs="Calibri"/>
          <w:sz w:val="20"/>
          <w:szCs w:val="24"/>
        </w:rPr>
        <w:t xml:space="preserve"> 2016; Umit 2017)</w:t>
      </w:r>
      <w:r w:rsidR="007F3308">
        <w:rPr>
          <w:sz w:val="20"/>
          <w:szCs w:val="18"/>
          <w:lang w:val="en-GB"/>
        </w:rPr>
        <w:fldChar w:fldCharType="end"/>
      </w:r>
      <w:r w:rsidRPr="00BF5DB8">
        <w:rPr>
          <w:sz w:val="20"/>
          <w:szCs w:val="18"/>
          <w:lang w:val="en-US"/>
        </w:rPr>
        <w:t xml:space="preserve">. </w:t>
      </w:r>
      <w:r w:rsidR="00F93DCA" w:rsidRPr="00814738">
        <w:rPr>
          <w:sz w:val="20"/>
          <w:szCs w:val="18"/>
          <w:lang w:val="en-GB"/>
        </w:rPr>
        <w:t>This article</w:t>
      </w:r>
      <w:r w:rsidR="00897810" w:rsidRPr="00814738">
        <w:rPr>
          <w:sz w:val="20"/>
          <w:szCs w:val="18"/>
          <w:lang w:val="en-GB"/>
        </w:rPr>
        <w:t>, in contrast,</w:t>
      </w:r>
      <w:r w:rsidR="00F93DCA" w:rsidRPr="00814738">
        <w:rPr>
          <w:sz w:val="20"/>
          <w:szCs w:val="18"/>
          <w:lang w:val="en-GB"/>
        </w:rPr>
        <w:t xml:space="preserve"> </w:t>
      </w:r>
      <w:r w:rsidR="00897810" w:rsidRPr="00814738">
        <w:rPr>
          <w:sz w:val="20"/>
          <w:szCs w:val="18"/>
          <w:lang w:val="en-GB"/>
        </w:rPr>
        <w:t xml:space="preserve">studies </w:t>
      </w:r>
      <w:r w:rsidR="005A437F" w:rsidRPr="00814738">
        <w:rPr>
          <w:sz w:val="20"/>
          <w:szCs w:val="18"/>
          <w:lang w:val="en-GB"/>
        </w:rPr>
        <w:t xml:space="preserve">the public communication of </w:t>
      </w:r>
      <w:r w:rsidR="003C6B0D" w:rsidRPr="00814738">
        <w:rPr>
          <w:sz w:val="20"/>
          <w:szCs w:val="18"/>
          <w:lang w:val="en-GB"/>
        </w:rPr>
        <w:t xml:space="preserve">executive </w:t>
      </w:r>
      <w:r w:rsidR="00814738" w:rsidRPr="00814738">
        <w:rPr>
          <w:sz w:val="20"/>
          <w:szCs w:val="18"/>
          <w:lang w:val="en-GB"/>
        </w:rPr>
        <w:t xml:space="preserve">supranational </w:t>
      </w:r>
      <w:r w:rsidR="003C6B0D" w:rsidRPr="00814738">
        <w:rPr>
          <w:sz w:val="20"/>
          <w:szCs w:val="18"/>
          <w:lang w:val="en-GB"/>
        </w:rPr>
        <w:t>institutions and</w:t>
      </w:r>
      <w:r w:rsidR="00897810" w:rsidRPr="00814738">
        <w:rPr>
          <w:sz w:val="20"/>
          <w:szCs w:val="18"/>
          <w:lang w:val="en-GB"/>
        </w:rPr>
        <w:t xml:space="preserve"> the individuals heading them.</w:t>
      </w:r>
      <w:r w:rsidR="003C6B0D" w:rsidRPr="00814738">
        <w:rPr>
          <w:sz w:val="20"/>
          <w:szCs w:val="18"/>
          <w:lang w:val="en-GB"/>
        </w:rPr>
        <w:t xml:space="preserve"> </w:t>
      </w:r>
      <w:r w:rsidR="00897810" w:rsidRPr="00814738">
        <w:rPr>
          <w:sz w:val="20"/>
          <w:szCs w:val="18"/>
          <w:lang w:val="en-GB"/>
        </w:rPr>
        <w:t xml:space="preserve">We focus on </w:t>
      </w:r>
      <w:r w:rsidR="003C6B0D" w:rsidRPr="00814738">
        <w:rPr>
          <w:sz w:val="20"/>
          <w:szCs w:val="18"/>
          <w:lang w:val="en-GB"/>
        </w:rPr>
        <w:t>Twitter</w:t>
      </w:r>
      <w:r w:rsidR="00897810" w:rsidRPr="00814738">
        <w:rPr>
          <w:sz w:val="20"/>
          <w:szCs w:val="18"/>
          <w:lang w:val="en-GB"/>
        </w:rPr>
        <w:t xml:space="preserve">, a leading social media platform that </w:t>
      </w:r>
      <w:r w:rsidR="003C6B0D" w:rsidRPr="00814738">
        <w:rPr>
          <w:sz w:val="20"/>
          <w:szCs w:val="18"/>
          <w:lang w:val="en-GB"/>
        </w:rPr>
        <w:t xml:space="preserve">has become an integral part of </w:t>
      </w:r>
      <w:r w:rsidR="00486D55">
        <w:rPr>
          <w:sz w:val="20"/>
          <w:szCs w:val="18"/>
          <w:lang w:val="en-GB"/>
        </w:rPr>
        <w:t xml:space="preserve">the </w:t>
      </w:r>
      <w:r w:rsidR="003C6B0D" w:rsidRPr="00814738">
        <w:rPr>
          <w:sz w:val="20"/>
          <w:szCs w:val="18"/>
          <w:lang w:val="en-GB"/>
        </w:rPr>
        <w:t xml:space="preserve">political communication environment </w:t>
      </w:r>
      <w:r w:rsidR="003A248E" w:rsidRPr="00814738">
        <w:rPr>
          <w:sz w:val="20"/>
          <w:szCs w:val="18"/>
          <w:lang w:val="en-GB"/>
        </w:rPr>
        <w:t xml:space="preserve">for </w:t>
      </w:r>
      <w:r w:rsidR="003A248E" w:rsidRPr="00814738">
        <w:rPr>
          <w:sz w:val="20"/>
          <w:szCs w:val="18"/>
          <w:lang w:val="en-GB"/>
        </w:rPr>
        <w:lastRenderedPageBreak/>
        <w:t xml:space="preserve">mobilization and campaigning </w:t>
      </w:r>
      <w:r w:rsidR="003C6B0D" w:rsidRPr="00814738">
        <w:rPr>
          <w:sz w:val="20"/>
          <w:szCs w:val="18"/>
          <w:lang w:val="en-GB"/>
        </w:rPr>
        <w:t xml:space="preserve">in the last decade </w:t>
      </w:r>
      <w:r w:rsidR="004836FE" w:rsidRPr="00814738">
        <w:rPr>
          <w:sz w:val="20"/>
          <w:szCs w:val="18"/>
          <w:lang w:val="en-GB"/>
        </w:rPr>
        <w:fldChar w:fldCharType="begin"/>
      </w:r>
      <w:r w:rsidR="00897810" w:rsidRPr="00814738">
        <w:rPr>
          <w:sz w:val="20"/>
          <w:szCs w:val="18"/>
          <w:lang w:val="en-GB"/>
        </w:rPr>
        <w: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4836FE" w:rsidRPr="00814738">
        <w:rPr>
          <w:sz w:val="20"/>
          <w:szCs w:val="18"/>
          <w:lang w:val="en-GB"/>
        </w:rPr>
        <w:fldChar w:fldCharType="separate"/>
      </w:r>
      <w:r w:rsidR="0054042E" w:rsidRPr="00814738">
        <w:rPr>
          <w:rFonts w:cs="Calibri"/>
          <w:sz w:val="20"/>
          <w:szCs w:val="24"/>
        </w:rPr>
        <w:t xml:space="preserve">(Jungherr 2016; Segesten and Bossetta 2017; Stier </w:t>
      </w:r>
      <w:r w:rsidR="0054042E" w:rsidRPr="00814738">
        <w:rPr>
          <w:rFonts w:cs="Calibri"/>
          <w:i/>
          <w:iCs/>
          <w:sz w:val="20"/>
          <w:szCs w:val="24"/>
        </w:rPr>
        <w:t>et al.</w:t>
      </w:r>
      <w:r w:rsidR="0054042E" w:rsidRPr="00814738">
        <w:rPr>
          <w:rFonts w:cs="Calibri"/>
          <w:sz w:val="20"/>
          <w:szCs w:val="24"/>
        </w:rPr>
        <w:t xml:space="preserve"> 2018)</w:t>
      </w:r>
      <w:r w:rsidR="004836FE" w:rsidRPr="00814738">
        <w:rPr>
          <w:sz w:val="20"/>
          <w:szCs w:val="18"/>
          <w:lang w:val="en-GB"/>
        </w:rPr>
        <w:fldChar w:fldCharType="end"/>
      </w:r>
      <w:r w:rsidR="00897810" w:rsidRPr="00814738">
        <w:rPr>
          <w:sz w:val="20"/>
          <w:szCs w:val="18"/>
          <w:lang w:val="en-GB"/>
        </w:rPr>
        <w:t>.</w:t>
      </w:r>
      <w:r w:rsidR="00F93DCA" w:rsidRPr="00BF5DB8">
        <w:rPr>
          <w:sz w:val="20"/>
          <w:szCs w:val="18"/>
          <w:u w:val="single"/>
          <w:lang w:val="en-GB"/>
        </w:rPr>
        <w:t xml:space="preserve"> </w:t>
      </w:r>
      <w:r w:rsidR="00347AD4" w:rsidRPr="00A341E4">
        <w:rPr>
          <w:sz w:val="20"/>
          <w:szCs w:val="18"/>
          <w:lang w:val="en-GB"/>
        </w:rPr>
        <w:t xml:space="preserve">We </w:t>
      </w:r>
      <w:r w:rsidR="00C74E55">
        <w:rPr>
          <w:sz w:val="20"/>
          <w:szCs w:val="18"/>
          <w:lang w:val="en-GB"/>
        </w:rPr>
        <w:t xml:space="preserve">analyze the </w:t>
      </w:r>
      <w:r w:rsidR="007E046E">
        <w:rPr>
          <w:sz w:val="20"/>
          <w:szCs w:val="18"/>
          <w:lang w:val="en-GB"/>
        </w:rPr>
        <w:t>executive supranational communication on Twitter in terms of its volume, readability, and publicity with automated content analysis. Our corpus consists of</w:t>
      </w:r>
      <w:r w:rsidR="00347AD4" w:rsidRPr="00A341E4">
        <w:rPr>
          <w:sz w:val="20"/>
          <w:szCs w:val="18"/>
          <w:lang w:val="en-GB"/>
        </w:rPr>
        <w:t xml:space="preserve"> </w:t>
      </w:r>
      <w:r w:rsidR="00BE71A4">
        <w:rPr>
          <w:sz w:val="20"/>
          <w:szCs w:val="18"/>
          <w:lang w:val="en-GB"/>
        </w:rPr>
        <w:t>the full population of</w:t>
      </w:r>
      <w:r w:rsidR="00347AD4" w:rsidRPr="00A341E4">
        <w:rPr>
          <w:sz w:val="20"/>
          <w:szCs w:val="18"/>
          <w:lang w:val="en-GB"/>
        </w:rPr>
        <w:t xml:space="preserve"> public messages (tweets) issued by 115 supranational </w:t>
      </w:r>
      <w:r w:rsidR="00814738">
        <w:rPr>
          <w:sz w:val="20"/>
          <w:szCs w:val="18"/>
          <w:lang w:val="en-GB"/>
        </w:rPr>
        <w:t>executive accounts</w:t>
      </w:r>
      <w:r w:rsidR="00347AD4" w:rsidRPr="00A341E4">
        <w:rPr>
          <w:sz w:val="20"/>
          <w:szCs w:val="18"/>
          <w:lang w:val="en-GB"/>
        </w:rPr>
        <w:t xml:space="preserve"> in the 2009-2021 period. To put </w:t>
      </w:r>
      <w:r w:rsidR="00013D14" w:rsidRPr="00A341E4">
        <w:rPr>
          <w:sz w:val="20"/>
          <w:szCs w:val="18"/>
          <w:lang w:val="en-GB"/>
        </w:rPr>
        <w:t xml:space="preserve">this </w:t>
      </w:r>
      <w:r w:rsidR="00347AD4" w:rsidRPr="00A341E4">
        <w:rPr>
          <w:sz w:val="20"/>
          <w:szCs w:val="18"/>
          <w:lang w:val="en-GB"/>
        </w:rPr>
        <w:t>supranational Twitter activity into perspective, we</w:t>
      </w:r>
      <w:r w:rsidR="0091230B">
        <w:rPr>
          <w:sz w:val="20"/>
          <w:szCs w:val="18"/>
          <w:lang w:val="en-GB"/>
        </w:rPr>
        <w:t xml:space="preserve"> then</w:t>
      </w:r>
      <w:r w:rsidR="00347AD4" w:rsidRPr="00A341E4">
        <w:rPr>
          <w:sz w:val="20"/>
          <w:szCs w:val="18"/>
          <w:lang w:val="en-GB"/>
        </w:rPr>
        <w:t xml:space="preserve"> benchmark our </w:t>
      </w:r>
      <w:r w:rsidR="00897810">
        <w:rPr>
          <w:sz w:val="20"/>
          <w:szCs w:val="18"/>
          <w:lang w:val="en-GB"/>
        </w:rPr>
        <w:t xml:space="preserve">respective </w:t>
      </w:r>
      <w:r w:rsidR="00347AD4" w:rsidRPr="00A341E4">
        <w:rPr>
          <w:sz w:val="20"/>
          <w:szCs w:val="18"/>
          <w:lang w:val="en-GB"/>
        </w:rPr>
        <w:t xml:space="preserve">indicators </w:t>
      </w:r>
      <w:r w:rsidR="00897810">
        <w:rPr>
          <w:sz w:val="20"/>
          <w:szCs w:val="18"/>
          <w:lang w:val="en-GB"/>
        </w:rPr>
        <w:t xml:space="preserve">against random tweets as well as </w:t>
      </w:r>
      <w:r w:rsidR="0091230B">
        <w:rPr>
          <w:sz w:val="20"/>
          <w:szCs w:val="18"/>
          <w:lang w:val="en-GB"/>
        </w:rPr>
        <w:t>full population</w:t>
      </w:r>
      <w:r w:rsidR="00347AD4" w:rsidRPr="00A341E4">
        <w:rPr>
          <w:sz w:val="20"/>
          <w:szCs w:val="18"/>
          <w:lang w:val="en-GB"/>
        </w:rPr>
        <w:t xml:space="preserve"> of </w:t>
      </w:r>
      <w:r w:rsidR="00013D14" w:rsidRPr="00A341E4">
        <w:rPr>
          <w:sz w:val="20"/>
          <w:szCs w:val="18"/>
          <w:lang w:val="en-GB"/>
        </w:rPr>
        <w:t>tweets</w:t>
      </w:r>
      <w:r w:rsidR="00347AD4" w:rsidRPr="00A341E4">
        <w:rPr>
          <w:sz w:val="20"/>
          <w:szCs w:val="18"/>
          <w:lang w:val="en-GB"/>
        </w:rPr>
        <w:t xml:space="preserve"> from </w:t>
      </w:r>
      <w:r w:rsidR="005C7B9B">
        <w:rPr>
          <w:sz w:val="20"/>
          <w:szCs w:val="18"/>
          <w:lang w:val="en-GB"/>
        </w:rPr>
        <w:t xml:space="preserve">the </w:t>
      </w:r>
      <w:r w:rsidR="00486D55">
        <w:rPr>
          <w:sz w:val="20"/>
          <w:szCs w:val="18"/>
          <w:lang w:val="en-GB"/>
        </w:rPr>
        <w:t>United Kingdom (</w:t>
      </w:r>
      <w:r w:rsidR="005C7B9B">
        <w:rPr>
          <w:sz w:val="20"/>
          <w:szCs w:val="18"/>
          <w:lang w:val="en-GB"/>
        </w:rPr>
        <w:t>UK</w:t>
      </w:r>
      <w:r w:rsidR="00486D55">
        <w:rPr>
          <w:sz w:val="20"/>
          <w:szCs w:val="18"/>
          <w:lang w:val="en-GB"/>
        </w:rPr>
        <w:t>)</w:t>
      </w:r>
      <w:r w:rsidR="005C7B9B">
        <w:rPr>
          <w:sz w:val="20"/>
          <w:szCs w:val="18"/>
          <w:lang w:val="en-GB"/>
        </w:rPr>
        <w:t xml:space="preserve"> executive branc</w:t>
      </w:r>
      <w:r w:rsidR="00BF5DB8">
        <w:rPr>
          <w:sz w:val="20"/>
          <w:szCs w:val="18"/>
          <w:lang w:val="en-GB"/>
        </w:rPr>
        <w:t>h</w:t>
      </w:r>
      <w:r w:rsidR="005C7B9B" w:rsidRPr="00A341E4">
        <w:rPr>
          <w:sz w:val="20"/>
          <w:szCs w:val="18"/>
          <w:lang w:val="en-GB"/>
        </w:rPr>
        <w:t xml:space="preserve"> </w:t>
      </w:r>
      <w:r w:rsidR="00013D14" w:rsidRPr="00A341E4">
        <w:rPr>
          <w:sz w:val="20"/>
          <w:szCs w:val="18"/>
          <w:lang w:val="en-GB"/>
        </w:rPr>
        <w:t>and international institutions</w:t>
      </w:r>
      <w:r w:rsidR="00B20A3B">
        <w:rPr>
          <w:sz w:val="20"/>
          <w:szCs w:val="18"/>
          <w:lang w:val="en-GB"/>
        </w:rPr>
        <w:t xml:space="preserve"> such as </w:t>
      </w:r>
      <w:r w:rsidR="00C338A4" w:rsidRPr="00C338A4">
        <w:rPr>
          <w:sz w:val="20"/>
          <w:szCs w:val="18"/>
          <w:lang w:val="en-GB"/>
        </w:rPr>
        <w:t>Association of Southeast Asian Nations</w:t>
      </w:r>
      <w:r w:rsidR="00C338A4">
        <w:rPr>
          <w:sz w:val="20"/>
          <w:szCs w:val="18"/>
          <w:lang w:val="en-GB"/>
        </w:rPr>
        <w:t xml:space="preserve"> (ASEAN)</w:t>
      </w:r>
      <w:r w:rsidR="00013D14" w:rsidRPr="00A341E4">
        <w:rPr>
          <w:sz w:val="20"/>
          <w:szCs w:val="18"/>
          <w:lang w:val="en-GB"/>
        </w:rPr>
        <w:t>.</w:t>
      </w:r>
    </w:p>
    <w:p w14:paraId="6C472957" w14:textId="080A810F" w:rsidR="00E259CD" w:rsidRDefault="00E259CD" w:rsidP="00091B45">
      <w:pPr>
        <w:spacing w:before="120" w:after="0" w:line="240" w:lineRule="auto"/>
        <w:jc w:val="both"/>
        <w:rPr>
          <w:sz w:val="20"/>
          <w:szCs w:val="18"/>
          <w:lang w:val="en-GB"/>
        </w:rPr>
      </w:pPr>
    </w:p>
    <w:p w14:paraId="7526BAEA" w14:textId="6033A14C" w:rsidR="00013D14" w:rsidRPr="00A341E4" w:rsidRDefault="000F68C2" w:rsidP="008801A7">
      <w:pPr>
        <w:spacing w:before="120" w:after="0" w:line="240" w:lineRule="auto"/>
        <w:jc w:val="both"/>
        <w:rPr>
          <w:sz w:val="20"/>
          <w:szCs w:val="18"/>
          <w:lang w:val="en-GB"/>
        </w:rPr>
      </w:pPr>
      <w:r w:rsidRPr="000F68C2">
        <w:rPr>
          <w:sz w:val="20"/>
          <w:szCs w:val="18"/>
          <w:lang w:val="en-US"/>
        </w:rPr>
        <w:t>This hitherto under-researched area is addressed in this encompassing description of supranational EU activity on a key communication medium; we show that a drastically increasing volume of supranational messaging often outperforms domestic and international organizations.</w:t>
      </w:r>
      <w:r w:rsidR="00013D14" w:rsidRPr="00A341E4">
        <w:rPr>
          <w:sz w:val="20"/>
          <w:szCs w:val="18"/>
          <w:lang w:val="en-GB"/>
        </w:rPr>
        <w:t xml:space="preserve"> </w:t>
      </w:r>
      <w:r w:rsidR="003657FF">
        <w:rPr>
          <w:sz w:val="20"/>
          <w:szCs w:val="18"/>
          <w:lang w:val="en-GB"/>
        </w:rPr>
        <w:t xml:space="preserve">While </w:t>
      </w:r>
      <w:r w:rsidR="00013D14" w:rsidRPr="00A341E4">
        <w:rPr>
          <w:sz w:val="20"/>
          <w:szCs w:val="18"/>
          <w:lang w:val="en-GB"/>
        </w:rPr>
        <w:t xml:space="preserve">the text of supranational messages is comparatively </w:t>
      </w:r>
      <w:r w:rsidR="00897810">
        <w:rPr>
          <w:sz w:val="20"/>
          <w:szCs w:val="18"/>
          <w:lang w:val="en-GB"/>
        </w:rPr>
        <w:t xml:space="preserve">hard to </w:t>
      </w:r>
      <w:r w:rsidR="00013D14" w:rsidRPr="00A341E4">
        <w:rPr>
          <w:sz w:val="20"/>
          <w:szCs w:val="18"/>
          <w:lang w:val="en-GB"/>
        </w:rPr>
        <w:t>acces</w:t>
      </w:r>
      <w:r w:rsidR="00897810">
        <w:rPr>
          <w:sz w:val="20"/>
          <w:szCs w:val="18"/>
          <w:lang w:val="en-GB"/>
        </w:rPr>
        <w:t>s for average citizens</w:t>
      </w:r>
      <w:r w:rsidR="003657FF">
        <w:rPr>
          <w:sz w:val="20"/>
          <w:szCs w:val="18"/>
          <w:lang w:val="en-GB"/>
        </w:rPr>
        <w:t>,</w:t>
      </w:r>
      <w:r w:rsidR="00897810">
        <w:rPr>
          <w:sz w:val="20"/>
          <w:szCs w:val="18"/>
          <w:lang w:val="en-GB"/>
        </w:rPr>
        <w:t xml:space="preserve"> </w:t>
      </w:r>
      <w:r w:rsidR="00C559FE">
        <w:rPr>
          <w:sz w:val="20"/>
          <w:szCs w:val="18"/>
          <w:lang w:val="en-GB"/>
        </w:rPr>
        <w:t>supranational actors</w:t>
      </w:r>
      <w:r w:rsidR="00C924BE">
        <w:rPr>
          <w:sz w:val="20"/>
          <w:szCs w:val="18"/>
          <w:lang w:val="en-GB"/>
        </w:rPr>
        <w:t xml:space="preserve"> </w:t>
      </w:r>
      <w:r w:rsidR="003657FF">
        <w:rPr>
          <w:sz w:val="20"/>
          <w:szCs w:val="18"/>
          <w:lang w:val="en-GB"/>
        </w:rPr>
        <w:t xml:space="preserve">champion </w:t>
      </w:r>
      <w:r w:rsidR="00C559FE">
        <w:rPr>
          <w:sz w:val="20"/>
          <w:szCs w:val="18"/>
          <w:lang w:val="en-GB"/>
        </w:rPr>
        <w:t>non-textual communication</w:t>
      </w:r>
      <w:r w:rsidR="00897810">
        <w:rPr>
          <w:sz w:val="20"/>
          <w:szCs w:val="18"/>
          <w:lang w:val="en-GB"/>
        </w:rPr>
        <w:t xml:space="preserve">, enriching their messages with </w:t>
      </w:r>
      <w:r w:rsidR="00C559FE">
        <w:rPr>
          <w:sz w:val="20"/>
          <w:szCs w:val="18"/>
          <w:lang w:val="en-GB"/>
        </w:rPr>
        <w:t>visual content, external links</w:t>
      </w:r>
      <w:r w:rsidR="00897810">
        <w:rPr>
          <w:sz w:val="20"/>
          <w:szCs w:val="18"/>
          <w:lang w:val="en-GB"/>
        </w:rPr>
        <w:t>,</w:t>
      </w:r>
      <w:r w:rsidR="00C559FE">
        <w:rPr>
          <w:sz w:val="20"/>
          <w:szCs w:val="18"/>
          <w:lang w:val="en-GB"/>
        </w:rPr>
        <w:t xml:space="preserve"> and</w:t>
      </w:r>
      <w:r w:rsidR="00832CA1">
        <w:rPr>
          <w:sz w:val="20"/>
          <w:szCs w:val="18"/>
          <w:lang w:val="en-GB"/>
        </w:rPr>
        <w:t xml:space="preserve"> meta-linguistic </w:t>
      </w:r>
      <w:r w:rsidR="00AC0DC9">
        <w:rPr>
          <w:sz w:val="20"/>
          <w:szCs w:val="18"/>
          <w:lang w:val="en-GB"/>
        </w:rPr>
        <w:t>elements such as emojis</w:t>
      </w:r>
      <w:r w:rsidR="00CA6A4C">
        <w:rPr>
          <w:sz w:val="20"/>
          <w:szCs w:val="18"/>
          <w:lang w:val="en-GB"/>
        </w:rPr>
        <w:t xml:space="preserve"> </w:t>
      </w:r>
      <w:r w:rsidR="00897810">
        <w:rPr>
          <w:sz w:val="20"/>
          <w:szCs w:val="18"/>
          <w:lang w:val="en-GB"/>
        </w:rPr>
        <w:t xml:space="preserve">much more </w:t>
      </w:r>
      <w:r w:rsidR="008D24C1">
        <w:rPr>
          <w:sz w:val="20"/>
          <w:szCs w:val="18"/>
          <w:lang w:val="en-GB"/>
        </w:rPr>
        <w:t xml:space="preserve">often </w:t>
      </w:r>
      <w:r w:rsidR="00897810">
        <w:rPr>
          <w:sz w:val="20"/>
          <w:szCs w:val="18"/>
          <w:lang w:val="en-GB"/>
        </w:rPr>
        <w:t>than other executives do</w:t>
      </w:r>
      <w:r w:rsidR="00AC0DC9">
        <w:rPr>
          <w:sz w:val="20"/>
          <w:szCs w:val="18"/>
          <w:lang w:val="en-GB"/>
        </w:rPr>
        <w:t>.</w:t>
      </w:r>
      <w:r w:rsidR="00FE3F92">
        <w:rPr>
          <w:sz w:val="20"/>
          <w:szCs w:val="18"/>
          <w:lang w:val="en-GB"/>
        </w:rPr>
        <w:t xml:space="preserve"> In terms of publicity, while</w:t>
      </w:r>
      <w:r w:rsidR="00C559FE">
        <w:rPr>
          <w:sz w:val="20"/>
          <w:szCs w:val="18"/>
          <w:lang w:val="en-GB"/>
        </w:rPr>
        <w:t xml:space="preserve"> </w:t>
      </w:r>
      <w:r w:rsidR="00FE3F92">
        <w:rPr>
          <w:sz w:val="20"/>
          <w:szCs w:val="18"/>
          <w:lang w:val="en-GB"/>
        </w:rPr>
        <w:t>t</w:t>
      </w:r>
      <w:r w:rsidR="003657FF">
        <w:rPr>
          <w:sz w:val="20"/>
          <w:szCs w:val="18"/>
          <w:lang w:val="en-GB"/>
        </w:rPr>
        <w:t xml:space="preserve">he number of followers has been </w:t>
      </w:r>
      <w:r w:rsidR="008D24C1">
        <w:rPr>
          <w:sz w:val="20"/>
          <w:szCs w:val="18"/>
          <w:lang w:val="en-GB"/>
        </w:rPr>
        <w:t xml:space="preserve">strongly </w:t>
      </w:r>
      <w:r w:rsidR="003657FF">
        <w:rPr>
          <w:sz w:val="20"/>
          <w:szCs w:val="18"/>
          <w:lang w:val="en-GB"/>
        </w:rPr>
        <w:t>increasing for some supranational EU actors</w:t>
      </w:r>
      <w:r w:rsidR="00FE3F92">
        <w:rPr>
          <w:sz w:val="20"/>
          <w:szCs w:val="18"/>
          <w:lang w:val="en-GB"/>
        </w:rPr>
        <w:t>,</w:t>
      </w:r>
      <w:r w:rsidR="008D24C1">
        <w:rPr>
          <w:sz w:val="20"/>
          <w:szCs w:val="18"/>
          <w:lang w:val="en-GB"/>
        </w:rPr>
        <w:t xml:space="preserve"> </w:t>
      </w:r>
      <w:r w:rsidR="003657FF">
        <w:rPr>
          <w:sz w:val="20"/>
          <w:szCs w:val="18"/>
          <w:lang w:val="en-GB"/>
        </w:rPr>
        <w:t>the rates of direct user engagement remain low in absolute terms</w:t>
      </w:r>
      <w:r w:rsidR="007D6C1B">
        <w:rPr>
          <w:sz w:val="20"/>
          <w:szCs w:val="18"/>
          <w:lang w:val="en-GB"/>
        </w:rPr>
        <w:t>.</w:t>
      </w:r>
      <w:r w:rsidR="008D24C1">
        <w:rPr>
          <w:sz w:val="20"/>
          <w:szCs w:val="18"/>
          <w:lang w:val="en-GB"/>
        </w:rPr>
        <w:t xml:space="preserve"> </w:t>
      </w:r>
      <w:r w:rsidR="007D6C1B">
        <w:rPr>
          <w:sz w:val="20"/>
          <w:szCs w:val="18"/>
          <w:lang w:val="en-GB"/>
        </w:rPr>
        <w:t>T</w:t>
      </w:r>
      <w:r w:rsidR="008D24C1">
        <w:rPr>
          <w:sz w:val="20"/>
          <w:szCs w:val="18"/>
          <w:lang w:val="en-GB"/>
        </w:rPr>
        <w:t>hey stay within</w:t>
      </w:r>
      <w:r w:rsidR="003657FF">
        <w:rPr>
          <w:sz w:val="20"/>
          <w:szCs w:val="18"/>
          <w:lang w:val="en-GB"/>
        </w:rPr>
        <w:t xml:space="preserve"> the range observed for domestic and international actors. Against the backdrop of public politicization and communication deficits,</w:t>
      </w:r>
      <w:r w:rsidR="007D6C1B">
        <w:rPr>
          <w:sz w:val="20"/>
          <w:szCs w:val="18"/>
          <w:lang w:val="en-GB"/>
        </w:rPr>
        <w:t xml:space="preserve"> our results hint that</w:t>
      </w:r>
      <w:r w:rsidR="003657FF">
        <w:rPr>
          <w:sz w:val="20"/>
          <w:szCs w:val="18"/>
          <w:lang w:val="en-GB"/>
        </w:rPr>
        <w:t xml:space="preserve"> supranational EU executives try to use the communication potential of social media</w:t>
      </w:r>
      <w:r w:rsidR="00837500">
        <w:rPr>
          <w:sz w:val="20"/>
          <w:szCs w:val="18"/>
          <w:lang w:val="en-GB"/>
        </w:rPr>
        <w:t>, yet</w:t>
      </w:r>
      <w:r w:rsidR="003657FF">
        <w:rPr>
          <w:sz w:val="20"/>
          <w:szCs w:val="18"/>
          <w:lang w:val="en-GB"/>
        </w:rPr>
        <w:t xml:space="preserve"> important fruitful avenues for further research remain.</w:t>
      </w:r>
    </w:p>
    <w:p w14:paraId="03CFD1EE" w14:textId="77777777" w:rsidR="00A233EF" w:rsidRPr="00ED341A" w:rsidRDefault="00A233EF" w:rsidP="007D7C37">
      <w:pPr>
        <w:spacing w:before="120" w:after="0" w:line="240" w:lineRule="auto"/>
        <w:jc w:val="both"/>
        <w:rPr>
          <w:b/>
          <w:sz w:val="20"/>
          <w:szCs w:val="18"/>
          <w:lang w:val="en-US"/>
        </w:rPr>
      </w:pPr>
    </w:p>
    <w:p w14:paraId="6DB8B620" w14:textId="27E05935" w:rsidR="00A233EF" w:rsidRPr="00A341E4" w:rsidRDefault="00A233EF" w:rsidP="00A233EF">
      <w:pPr>
        <w:spacing w:before="120" w:after="120" w:line="240" w:lineRule="auto"/>
        <w:jc w:val="both"/>
        <w:rPr>
          <w:sz w:val="20"/>
          <w:szCs w:val="18"/>
          <w:lang w:val="en-GB"/>
        </w:rPr>
      </w:pPr>
      <w:bookmarkStart w:id="4" w:name="_Hlk75851178"/>
      <w:r w:rsidRPr="00A341E4">
        <w:rPr>
          <w:b/>
          <w:sz w:val="20"/>
          <w:szCs w:val="18"/>
          <w:lang w:val="en-GB"/>
        </w:rPr>
        <w:t>2. Data collection: Supranational tweets and relevant benchmarks</w:t>
      </w:r>
    </w:p>
    <w:bookmarkEnd w:id="4"/>
    <w:p w14:paraId="0C6744AA" w14:textId="566E2540" w:rsidR="00A233EF" w:rsidRPr="00A341E4" w:rsidRDefault="003657FF" w:rsidP="00B937F8">
      <w:pPr>
        <w:spacing w:before="120" w:after="0" w:line="240" w:lineRule="auto"/>
        <w:jc w:val="both"/>
        <w:rPr>
          <w:sz w:val="20"/>
          <w:szCs w:val="18"/>
          <w:lang w:val="en-GB"/>
        </w:rPr>
      </w:pPr>
      <w:r>
        <w:rPr>
          <w:sz w:val="20"/>
          <w:szCs w:val="18"/>
          <w:lang w:val="en-GB"/>
        </w:rPr>
        <w:t>I</w:t>
      </w:r>
      <w:r w:rsidR="00A233EF" w:rsidRPr="00A341E4">
        <w:rPr>
          <w:sz w:val="20"/>
          <w:szCs w:val="18"/>
          <w:lang w:val="en-GB"/>
        </w:rPr>
        <w:t xml:space="preserve">dentifying the population of </w:t>
      </w:r>
      <w:r>
        <w:rPr>
          <w:sz w:val="20"/>
          <w:szCs w:val="18"/>
          <w:lang w:val="en-GB"/>
        </w:rPr>
        <w:t xml:space="preserve">relevant </w:t>
      </w:r>
      <w:r w:rsidR="00A233EF" w:rsidRPr="00A341E4">
        <w:rPr>
          <w:sz w:val="20"/>
          <w:szCs w:val="18"/>
          <w:lang w:val="en-GB"/>
        </w:rPr>
        <w:t>supranational Twitter accounts</w:t>
      </w:r>
      <w:r>
        <w:rPr>
          <w:sz w:val="20"/>
          <w:szCs w:val="18"/>
          <w:lang w:val="en-GB"/>
        </w:rPr>
        <w:t xml:space="preserve"> follow</w:t>
      </w:r>
      <w:r w:rsidR="00AE1460">
        <w:rPr>
          <w:sz w:val="20"/>
          <w:szCs w:val="18"/>
          <w:lang w:val="en-GB"/>
        </w:rPr>
        <w:t>ed</w:t>
      </w:r>
      <w:r>
        <w:rPr>
          <w:sz w:val="20"/>
          <w:szCs w:val="18"/>
          <w:lang w:val="en-GB"/>
        </w:rPr>
        <w:t xml:space="preserve"> </w:t>
      </w:r>
      <w:r w:rsidR="00A233EF" w:rsidRPr="00A341E4">
        <w:rPr>
          <w:sz w:val="20"/>
          <w:szCs w:val="18"/>
          <w:lang w:val="en-GB"/>
        </w:rPr>
        <w:t xml:space="preserve">two considerations. </w:t>
      </w:r>
      <w:r w:rsidR="00CF046B" w:rsidRPr="00A341E4">
        <w:rPr>
          <w:sz w:val="20"/>
          <w:szCs w:val="18"/>
          <w:lang w:val="en-GB"/>
        </w:rPr>
        <w:t xml:space="preserve">First, our interest </w:t>
      </w:r>
      <w:r w:rsidR="00AE1460">
        <w:rPr>
          <w:sz w:val="20"/>
          <w:szCs w:val="18"/>
          <w:lang w:val="en-GB"/>
        </w:rPr>
        <w:t>was</w:t>
      </w:r>
      <w:r w:rsidR="00AE1460" w:rsidRPr="00A341E4">
        <w:rPr>
          <w:sz w:val="20"/>
          <w:szCs w:val="18"/>
          <w:lang w:val="en-GB"/>
        </w:rPr>
        <w:t xml:space="preserve"> </w:t>
      </w:r>
      <w:r w:rsidR="00525614">
        <w:rPr>
          <w:sz w:val="20"/>
          <w:szCs w:val="18"/>
          <w:lang w:val="en-GB"/>
        </w:rPr>
        <w:t xml:space="preserve">in </w:t>
      </w:r>
      <w:r w:rsidR="00CF046B" w:rsidRPr="00A341E4">
        <w:rPr>
          <w:sz w:val="20"/>
          <w:szCs w:val="18"/>
          <w:lang w:val="en-GB"/>
        </w:rPr>
        <w:t xml:space="preserve">the executive branches of the EU which control independent delegated powers. Institutions such as the European Commission or the </w:t>
      </w:r>
      <w:r w:rsidR="00525614">
        <w:rPr>
          <w:sz w:val="20"/>
          <w:szCs w:val="18"/>
          <w:lang w:val="en-GB"/>
        </w:rPr>
        <w:t>European Central Bank (</w:t>
      </w:r>
      <w:r w:rsidR="00CF046B" w:rsidRPr="00A341E4">
        <w:rPr>
          <w:sz w:val="20"/>
          <w:szCs w:val="18"/>
          <w:lang w:val="en-GB"/>
        </w:rPr>
        <w:t>ECB</w:t>
      </w:r>
      <w:r w:rsidR="00525614">
        <w:rPr>
          <w:sz w:val="20"/>
          <w:szCs w:val="18"/>
          <w:lang w:val="en-GB"/>
        </w:rPr>
        <w:t>)</w:t>
      </w:r>
      <w:r w:rsidR="00CF046B" w:rsidRPr="00A341E4">
        <w:rPr>
          <w:sz w:val="20"/>
          <w:szCs w:val="18"/>
          <w:lang w:val="en-GB"/>
        </w:rPr>
        <w:t xml:space="preserve"> are often 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897810">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w:t>
      </w:r>
      <w:r w:rsidR="00AE1460">
        <w:rPr>
          <w:sz w:val="20"/>
          <w:szCs w:val="18"/>
          <w:lang w:val="en-GB"/>
        </w:rPr>
        <w:t>ed</w:t>
      </w:r>
      <w:r w:rsidR="00B937F8" w:rsidRPr="00A341E4">
        <w:rPr>
          <w:sz w:val="20"/>
          <w:szCs w:val="18"/>
          <w:lang w:val="en-GB"/>
        </w:rPr>
        <w:t xml:space="preserve"> to cover the EU polity as broadly as possible by reflecting all executive branches exercising political authority.</w:t>
      </w:r>
    </w:p>
    <w:p w14:paraId="70C1D7CA" w14:textId="1383B31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w:t>
      </w:r>
      <w:r w:rsidR="003657FF">
        <w:rPr>
          <w:sz w:val="20"/>
          <w:szCs w:val="18"/>
          <w:lang w:val="en-GB"/>
        </w:rPr>
        <w:t xml:space="preserve">such </w:t>
      </w:r>
      <w:r w:rsidRPr="00A341E4">
        <w:rPr>
          <w:sz w:val="20"/>
          <w:szCs w:val="18"/>
          <w:lang w:val="en-GB"/>
        </w:rPr>
        <w:t xml:space="preserve">as </w:t>
      </w:r>
      <w:r w:rsidR="00B937F8" w:rsidRPr="00A341E4">
        <w:rPr>
          <w:sz w:val="20"/>
          <w:szCs w:val="18"/>
          <w:lang w:val="en-GB"/>
        </w:rPr>
        <w:t xml:space="preserve">Presidents (e.g., </w:t>
      </w:r>
      <w:r w:rsidR="00B937F8" w:rsidRPr="002D4867">
        <w:rPr>
          <w:iCs/>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w:t>
      </w:r>
      <w:r w:rsidR="0082263F">
        <w:rPr>
          <w:sz w:val="20"/>
          <w:szCs w:val="18"/>
          <w:lang w:val="en-GB"/>
        </w:rPr>
        <w:t xml:space="preserve">or </w:t>
      </w:r>
      <w:r w:rsidRPr="00A341E4">
        <w:rPr>
          <w:sz w:val="20"/>
          <w:szCs w:val="18"/>
          <w:lang w:val="en-GB"/>
        </w:rPr>
        <w:t>Director-Generals (e.g.</w:t>
      </w:r>
      <w:r w:rsidR="00B937F8" w:rsidRPr="00A341E4">
        <w:rPr>
          <w:sz w:val="20"/>
          <w:szCs w:val="18"/>
          <w:lang w:val="en-GB"/>
        </w:rPr>
        <w:t>,</w:t>
      </w:r>
      <w:r w:rsidRPr="00A341E4">
        <w:rPr>
          <w:sz w:val="20"/>
          <w:szCs w:val="18"/>
          <w:lang w:val="en-GB"/>
        </w:rPr>
        <w:t xml:space="preserve"> @lemaitre_eu)</w:t>
      </w:r>
      <w:r w:rsidR="00554E27">
        <w:rPr>
          <w:sz w:val="20"/>
          <w:szCs w:val="18"/>
          <w:lang w:val="en-GB"/>
        </w:rPr>
        <w:t xml:space="preserve"> using the official webpage of the EU</w:t>
      </w:r>
      <w:r w:rsidR="00554E27">
        <w:rPr>
          <w:rStyle w:val="Funotenzeichen"/>
          <w:sz w:val="20"/>
          <w:szCs w:val="18"/>
          <w:lang w:val="en-GB"/>
        </w:rPr>
        <w:footnoteReference w:id="1"/>
      </w:r>
      <w:r w:rsidR="003657FF">
        <w:rPr>
          <w:sz w:val="20"/>
          <w:szCs w:val="18"/>
          <w:lang w:val="en-GB"/>
        </w:rPr>
        <w:t>.</w:t>
      </w:r>
      <w:r w:rsidRPr="00A341E4">
        <w:rPr>
          <w:sz w:val="20"/>
          <w:szCs w:val="18"/>
          <w:lang w:val="en-GB"/>
        </w:rPr>
        <w:t xml:space="preserve"> </w:t>
      </w:r>
      <w:r w:rsidR="00B937F8" w:rsidRPr="00A341E4">
        <w:rPr>
          <w:sz w:val="20"/>
          <w:szCs w:val="18"/>
          <w:lang w:val="en-GB"/>
        </w:rPr>
        <w:t>We include</w:t>
      </w:r>
      <w:r w:rsidR="00AE1460">
        <w:rPr>
          <w:sz w:val="20"/>
          <w:szCs w:val="18"/>
          <w:lang w:val="en-GB"/>
        </w:rPr>
        <w:t>d</w:t>
      </w:r>
      <w:r w:rsidR="00B937F8" w:rsidRPr="00A341E4">
        <w:rPr>
          <w:sz w:val="20"/>
          <w:szCs w:val="18"/>
          <w:lang w:val="en-GB"/>
        </w:rPr>
        <w:t xml:space="preserve"> only</w:t>
      </w:r>
      <w:r w:rsidR="00007D1B">
        <w:rPr>
          <w:sz w:val="20"/>
          <w:szCs w:val="18"/>
          <w:lang w:val="en-GB"/>
        </w:rPr>
        <w:t xml:space="preserve"> the official</w:t>
      </w:r>
      <w:r w:rsidR="00B937F8" w:rsidRPr="00A341E4">
        <w:rPr>
          <w:sz w:val="20"/>
          <w:szCs w:val="18"/>
          <w:lang w:val="en-GB"/>
        </w:rPr>
        <w:t xml:space="preserve"> accounts</w:t>
      </w:r>
      <w:r w:rsidR="00007D1B">
        <w:rPr>
          <w:sz w:val="20"/>
          <w:szCs w:val="18"/>
          <w:lang w:val="en-GB"/>
        </w:rPr>
        <w:t xml:space="preserve"> verified by Twitter</w:t>
      </w:r>
      <w:r w:rsidR="00B937F8" w:rsidRPr="00A341E4">
        <w:rPr>
          <w:sz w:val="20"/>
          <w:szCs w:val="18"/>
          <w:lang w:val="en-GB"/>
        </w:rPr>
        <w:t xml:space="preserve"> to </w:t>
      </w:r>
      <w:r w:rsidRPr="00A341E4">
        <w:rPr>
          <w:sz w:val="20"/>
          <w:szCs w:val="18"/>
          <w:lang w:val="en-GB"/>
        </w:rPr>
        <w:t>be owned by the</w:t>
      </w:r>
      <w:r w:rsidR="00007D1B">
        <w:rPr>
          <w:sz w:val="20"/>
          <w:szCs w:val="18"/>
          <w:lang w:val="en-GB"/>
        </w:rPr>
        <w:t xml:space="preserve"> said</w:t>
      </w:r>
      <w:r w:rsidRPr="00A341E4">
        <w:rPr>
          <w:sz w:val="20"/>
          <w:szCs w:val="18"/>
          <w:lang w:val="en-GB"/>
        </w:rPr>
        <w:t xml:space="preserve"> person or organization (as indicated by the blue check mark badge on the platform)</w:t>
      </w:r>
      <w:r w:rsidR="00B937F8" w:rsidRPr="00A341E4">
        <w:rPr>
          <w:sz w:val="20"/>
          <w:szCs w:val="18"/>
          <w:lang w:val="en-GB"/>
        </w:rPr>
        <w:t>. This result</w:t>
      </w:r>
      <w:r w:rsidR="00AE1460">
        <w:rPr>
          <w:sz w:val="20"/>
          <w:szCs w:val="18"/>
          <w:lang w:val="en-GB"/>
        </w:rPr>
        <w:t>ed</w:t>
      </w:r>
      <w:r w:rsidR="00525614">
        <w:rPr>
          <w:sz w:val="20"/>
          <w:szCs w:val="18"/>
          <w:lang w:val="en-GB"/>
        </w:rPr>
        <w:t xml:space="preserve"> in</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 xml:space="preserve">full list in Appendix </w:t>
      </w:r>
      <w:r w:rsidR="00630732">
        <w:rPr>
          <w:sz w:val="20"/>
          <w:szCs w:val="18"/>
          <w:lang w:val="en-GB"/>
        </w:rPr>
        <w:t>A1</w:t>
      </w:r>
      <w:r w:rsidR="00B937F8" w:rsidRPr="00A341E4">
        <w:rPr>
          <w:sz w:val="20"/>
          <w:szCs w:val="18"/>
          <w:lang w:val="en-GB"/>
        </w:rPr>
        <w:t>)</w:t>
      </w:r>
      <w:r w:rsidRPr="00A341E4">
        <w:rPr>
          <w:sz w:val="20"/>
          <w:szCs w:val="18"/>
          <w:lang w:val="en-GB"/>
        </w:rPr>
        <w:t>. For each of these accounts</w:t>
      </w:r>
      <w:r w:rsidR="00AE1460">
        <w:rPr>
          <w:sz w:val="20"/>
          <w:szCs w:val="18"/>
          <w:lang w:val="en-GB"/>
        </w:rPr>
        <w:t>,</w:t>
      </w:r>
      <w:r w:rsidRPr="00A341E4">
        <w:rPr>
          <w:sz w:val="20"/>
          <w:szCs w:val="18"/>
          <w:lang w:val="en-GB"/>
        </w:rPr>
        <w:t xml:space="preserve"> we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issued </w:t>
      </w:r>
      <w:r w:rsidRPr="00A341E4">
        <w:rPr>
          <w:sz w:val="20"/>
          <w:szCs w:val="18"/>
          <w:lang w:val="en-GB"/>
        </w:rPr>
        <w:t xml:space="preserve">between the </w:t>
      </w:r>
      <w:r w:rsidR="003657FF">
        <w:rPr>
          <w:sz w:val="20"/>
          <w:szCs w:val="18"/>
          <w:lang w:val="en-GB"/>
        </w:rPr>
        <w:t xml:space="preserve">account creation </w:t>
      </w:r>
      <w:r w:rsidRPr="00A341E4">
        <w:rPr>
          <w:sz w:val="20"/>
          <w:szCs w:val="18"/>
          <w:lang w:val="en-GB"/>
        </w:rPr>
        <w:t>date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3657FF">
        <w:rPr>
          <w:sz w:val="20"/>
          <w:szCs w:val="18"/>
          <w:lang w:val="en-GB"/>
        </w:rPr>
        <w:t>T</w:t>
      </w:r>
      <w:r w:rsidR="00322DEE" w:rsidRPr="00A341E4">
        <w:rPr>
          <w:sz w:val="20"/>
          <w:szCs w:val="18"/>
          <w:lang w:val="en-GB"/>
        </w:rPr>
        <w:t xml:space="preserve">his approach </w:t>
      </w:r>
      <w:r w:rsidR="00AE1460">
        <w:rPr>
          <w:sz w:val="20"/>
          <w:szCs w:val="18"/>
          <w:lang w:val="en-GB"/>
        </w:rPr>
        <w:t>gave</w:t>
      </w:r>
      <w:r w:rsidR="00AE1460" w:rsidRPr="00A341E4">
        <w:rPr>
          <w:sz w:val="20"/>
          <w:szCs w:val="18"/>
          <w:lang w:val="en-GB"/>
        </w:rPr>
        <w:t xml:space="preserve"> </w:t>
      </w:r>
      <w:r w:rsidR="00322DEE" w:rsidRPr="00A341E4">
        <w:rPr>
          <w:sz w:val="20"/>
          <w:szCs w:val="18"/>
          <w:lang w:val="en-GB"/>
        </w:rPr>
        <w:t>us</w:t>
      </w:r>
      <w:r w:rsidR="002762DB" w:rsidRPr="00A341E4">
        <w:rPr>
          <w:sz w:val="20"/>
          <w:szCs w:val="18"/>
          <w:lang w:val="en-GB"/>
        </w:rPr>
        <w:t xml:space="preserve"> </w:t>
      </w:r>
      <w:r w:rsidRPr="00A341E4">
        <w:rPr>
          <w:iCs/>
          <w:sz w:val="20"/>
          <w:szCs w:val="18"/>
          <w:lang w:val="en-GB"/>
        </w:rPr>
        <w:t xml:space="preserve">1,065,203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727392C2" w14:textId="77B3A15D"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702B20">
        <w:rPr>
          <w:sz w:val="20"/>
          <w:szCs w:val="18"/>
          <w:lang w:val="en-GB"/>
        </w:rPr>
        <w:t xml:space="preserve">on </w:t>
      </w:r>
      <w:r w:rsidR="00322DEE" w:rsidRPr="00A341E4">
        <w:rPr>
          <w:sz w:val="20"/>
          <w:szCs w:val="18"/>
          <w:lang w:val="en-GB"/>
        </w:rPr>
        <w:t xml:space="preserve">supranational </w:t>
      </w:r>
      <w:r w:rsidR="00B26B2A">
        <w:rPr>
          <w:sz w:val="20"/>
          <w:szCs w:val="18"/>
          <w:lang w:val="en-GB"/>
        </w:rPr>
        <w:t xml:space="preserve">social media </w:t>
      </w:r>
      <w:r w:rsidR="00B26B2A" w:rsidRPr="00A341E4">
        <w:rPr>
          <w:sz w:val="20"/>
          <w:szCs w:val="18"/>
          <w:lang w:val="en-GB"/>
        </w:rPr>
        <w:t>behaviour</w:t>
      </w:r>
      <w:r w:rsidR="00322DEE" w:rsidRPr="00A341E4">
        <w:rPr>
          <w:sz w:val="20"/>
          <w:szCs w:val="18"/>
          <w:lang w:val="en-GB"/>
        </w:rPr>
        <w:t xml:space="preserve">, we </w:t>
      </w:r>
      <w:r w:rsidR="00702B20">
        <w:rPr>
          <w:sz w:val="20"/>
          <w:szCs w:val="18"/>
          <w:lang w:val="en-GB"/>
        </w:rPr>
        <w:t xml:space="preserve">must put </w:t>
      </w:r>
      <w:r w:rsidR="00322DEE" w:rsidRPr="00A341E4">
        <w:rPr>
          <w:sz w:val="20"/>
          <w:szCs w:val="18"/>
          <w:lang w:val="en-GB"/>
        </w:rPr>
        <w:t>the</w:t>
      </w:r>
      <w:r w:rsidR="005970EE" w:rsidRPr="00A341E4">
        <w:rPr>
          <w:sz w:val="20"/>
          <w:szCs w:val="18"/>
          <w:lang w:val="en-GB"/>
        </w:rPr>
        <w:t xml:space="preserve"> characteristics of these</w:t>
      </w:r>
      <w:r w:rsidR="00322DEE" w:rsidRPr="00A341E4">
        <w:rPr>
          <w:sz w:val="20"/>
          <w:szCs w:val="18"/>
          <w:lang w:val="en-GB"/>
        </w:rPr>
        <w:t xml:space="preserve"> messages into perspective. </w:t>
      </w:r>
      <w:r w:rsidRPr="00A341E4">
        <w:rPr>
          <w:sz w:val="20"/>
          <w:szCs w:val="18"/>
          <w:lang w:val="en-GB"/>
        </w:rPr>
        <w:t xml:space="preserve">Thus, we collected </w:t>
      </w:r>
      <w:r w:rsidRPr="00A341E4">
        <w:rPr>
          <w:iCs/>
          <w:sz w:val="20"/>
          <w:szCs w:val="18"/>
          <w:lang w:val="en-GB"/>
        </w:rPr>
        <w:t>three benchmark datasets.</w:t>
      </w:r>
      <w:r w:rsidR="00702B20">
        <w:rPr>
          <w:iCs/>
          <w:sz w:val="20"/>
          <w:szCs w:val="18"/>
          <w:lang w:val="en-GB"/>
        </w:rPr>
        <w:t xml:space="preserve"> </w:t>
      </w:r>
      <w:r w:rsidRPr="00A341E4">
        <w:rPr>
          <w:sz w:val="20"/>
          <w:szCs w:val="18"/>
          <w:lang w:val="en-GB"/>
        </w:rPr>
        <w:t xml:space="preserve">The first </w:t>
      </w:r>
      <w:r w:rsidR="00322DEE" w:rsidRPr="00A341E4">
        <w:rPr>
          <w:sz w:val="20"/>
          <w:szCs w:val="18"/>
          <w:lang w:val="en-GB"/>
        </w:rPr>
        <w:t>on</w:t>
      </w:r>
      <w:r w:rsidR="00702B20">
        <w:rPr>
          <w:sz w:val="20"/>
          <w:szCs w:val="18"/>
          <w:lang w:val="en-GB"/>
        </w:rPr>
        <w:t>e</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r w:rsidR="00702B20" w:rsidRPr="00A341E4">
        <w:rPr>
          <w:sz w:val="20"/>
          <w:szCs w:val="18"/>
          <w:lang w:val="en-GB"/>
        </w:rPr>
        <w:t>behaviour</w:t>
      </w:r>
      <w:r w:rsidRPr="00A341E4">
        <w:rPr>
          <w:sz w:val="20"/>
          <w:szCs w:val="18"/>
          <w:lang w:val="en-GB"/>
        </w:rPr>
        <w:t xml:space="preserve"> on the platform. </w:t>
      </w:r>
      <w:r w:rsidR="00702B20">
        <w:rPr>
          <w:sz w:val="20"/>
          <w:szCs w:val="18"/>
          <w:lang w:val="en-GB"/>
        </w:rPr>
        <w:t>W</w:t>
      </w:r>
      <w:r w:rsidRPr="00A341E4">
        <w:rPr>
          <w:sz w:val="20"/>
          <w:szCs w:val="18"/>
          <w:lang w:val="en-GB"/>
        </w:rPr>
        <w:t>e streamed in tweets from 26 EU countries</w:t>
      </w:r>
      <w:r w:rsidR="00702B20">
        <w:rPr>
          <w:sz w:val="20"/>
          <w:szCs w:val="18"/>
          <w:lang w:val="en-GB"/>
        </w:rPr>
        <w:t xml:space="preserve"> (excluding Malta)</w:t>
      </w:r>
      <w:r w:rsidRPr="00A341E4">
        <w:rPr>
          <w:sz w:val="20"/>
          <w:szCs w:val="18"/>
          <w:lang w:val="en-GB"/>
        </w:rPr>
        <w:t xml:space="preserve">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Decahose API. This generate</w:t>
      </w:r>
      <w:r w:rsidR="00AE1460">
        <w:rPr>
          <w:sz w:val="20"/>
          <w:szCs w:val="18"/>
          <w:lang w:val="en-GB"/>
        </w:rPr>
        <w:t>d</w:t>
      </w:r>
      <w:r w:rsidRPr="00A341E4">
        <w:rPr>
          <w:sz w:val="20"/>
          <w:szCs w:val="18"/>
          <w:lang w:val="en-GB"/>
        </w:rPr>
        <w:t xml:space="preserve"> </w:t>
      </w:r>
      <w:r w:rsidR="00322DEE" w:rsidRPr="00A341E4">
        <w:rPr>
          <w:sz w:val="20"/>
          <w:szCs w:val="18"/>
          <w:lang w:val="en-GB"/>
        </w:rPr>
        <w:t>83,823 tweets</w:t>
      </w:r>
      <w:r w:rsidRPr="00A341E4">
        <w:rPr>
          <w:sz w:val="20"/>
          <w:szCs w:val="18"/>
          <w:lang w:val="en-GB"/>
        </w:rPr>
        <w:t xml:space="preserve"> that we </w:t>
      </w:r>
      <w:r w:rsidR="00AE1460">
        <w:rPr>
          <w:sz w:val="20"/>
          <w:szCs w:val="18"/>
          <w:lang w:val="en-GB"/>
        </w:rPr>
        <w:t>used</w:t>
      </w:r>
      <w:r w:rsidRPr="00A341E4">
        <w:rPr>
          <w:sz w:val="20"/>
          <w:szCs w:val="18"/>
          <w:lang w:val="en-GB"/>
        </w:rPr>
        <w:t xml:space="preserve"> as a baseline for typical </w:t>
      </w:r>
      <w:r w:rsidR="00322DEE" w:rsidRPr="00A341E4">
        <w:rPr>
          <w:sz w:val="20"/>
          <w:szCs w:val="18"/>
          <w:lang w:val="en-GB"/>
        </w:rPr>
        <w:t xml:space="preserve">characteristics of </w:t>
      </w:r>
      <w:r w:rsidR="00702B20">
        <w:rPr>
          <w:sz w:val="20"/>
          <w:szCs w:val="18"/>
          <w:lang w:val="en-GB"/>
        </w:rPr>
        <w:t>Twitter</w:t>
      </w:r>
      <w:r w:rsidR="00322DEE" w:rsidRPr="00A341E4">
        <w:rPr>
          <w:sz w:val="20"/>
          <w:szCs w:val="18"/>
          <w:lang w:val="en-GB"/>
        </w:rPr>
        <w:t xml:space="preserve"> messages</w:t>
      </w:r>
      <w:r w:rsidRPr="00A341E4">
        <w:rPr>
          <w:sz w:val="20"/>
          <w:szCs w:val="18"/>
          <w:lang w:val="en-GB"/>
        </w:rPr>
        <w:t>.</w:t>
      </w:r>
    </w:p>
    <w:p w14:paraId="56D20839" w14:textId="08E944A6" w:rsidR="00A233EF" w:rsidRPr="00A341E4" w:rsidRDefault="00DE6B51" w:rsidP="00DE6B51">
      <w:pPr>
        <w:spacing w:before="120" w:after="0" w:line="240" w:lineRule="auto"/>
        <w:jc w:val="both"/>
        <w:rPr>
          <w:sz w:val="20"/>
          <w:szCs w:val="18"/>
          <w:lang w:val="en-GB"/>
        </w:rPr>
      </w:pPr>
      <w:r w:rsidRPr="00A341E4">
        <w:rPr>
          <w:sz w:val="20"/>
          <w:szCs w:val="18"/>
          <w:lang w:val="en-GB"/>
        </w:rPr>
        <w:t>The theoretically more meaningful benchmarks are geared to locate supranational communication within a broader population of actors holding executive powers. After all, public politicization, legitimacy challenges, and the need for effective communication emerge from</w:t>
      </w:r>
      <w:r w:rsidR="004B5181" w:rsidRPr="00A341E4">
        <w:rPr>
          <w:sz w:val="20"/>
          <w:szCs w:val="18"/>
          <w:lang w:val="en-GB"/>
        </w:rPr>
        <w:t>, to use Delors’ famous description</w:t>
      </w:r>
      <w:r w:rsidR="004B5181">
        <w:rPr>
          <w:sz w:val="20"/>
          <w:szCs w:val="18"/>
          <w:lang w:val="en-GB"/>
        </w:rPr>
        <w:t>,</w:t>
      </w:r>
      <w:r w:rsidRPr="00A341E4">
        <w:rPr>
          <w:sz w:val="20"/>
          <w:szCs w:val="18"/>
          <w:lang w:val="en-GB"/>
        </w:rPr>
        <w:t xml:space="preserve"> the EU’s nature as an </w:t>
      </w:r>
      <w:r w:rsidR="00A233EF" w:rsidRPr="00A341E4">
        <w:rPr>
          <w:sz w:val="20"/>
          <w:szCs w:val="18"/>
          <w:lang w:val="en-GB"/>
        </w:rPr>
        <w:t>unidentified political object</w:t>
      </w:r>
      <w:r w:rsidRPr="00A341E4">
        <w:rPr>
          <w:sz w:val="20"/>
          <w:szCs w:val="18"/>
          <w:lang w:val="en-GB"/>
        </w:rPr>
        <w:t>.</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r w:rsidR="00702B20">
        <w:rPr>
          <w:sz w:val="20"/>
          <w:szCs w:val="18"/>
          <w:lang w:val="en-GB"/>
        </w:rPr>
        <w:t>national</w:t>
      </w:r>
      <w:r w:rsidR="00A233EF" w:rsidRPr="00A341E4">
        <w:rPr>
          <w:sz w:val="20"/>
          <w:szCs w:val="18"/>
          <w:lang w:val="en-GB"/>
        </w:rPr>
        <w:t xml:space="preserve"> </w:t>
      </w:r>
      <w:r w:rsidRPr="00A341E4">
        <w:rPr>
          <w:sz w:val="20"/>
          <w:szCs w:val="18"/>
          <w:lang w:val="en-GB"/>
        </w:rPr>
        <w:t>executive</w:t>
      </w:r>
      <w:r w:rsidR="001A0796">
        <w:rPr>
          <w:sz w:val="20"/>
          <w:szCs w:val="18"/>
          <w:lang w:val="en-GB"/>
        </w:rPr>
        <w:t xml:space="preserve"> branch</w:t>
      </w:r>
      <w:r w:rsidR="00702B20">
        <w:rPr>
          <w:sz w:val="20"/>
          <w:szCs w:val="18"/>
          <w:lang w:val="en-GB"/>
        </w:rPr>
        <w:t>es</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t>
      </w:r>
      <w:proofErr w:type="gramStart"/>
      <w:r w:rsidR="00A233EF" w:rsidRPr="00A341E4">
        <w:rPr>
          <w:sz w:val="20"/>
          <w:szCs w:val="18"/>
          <w:lang w:val="en-GB"/>
        </w:rPr>
        <w:t>where</w:t>
      </w:r>
      <w:proofErr w:type="gramEnd"/>
      <w:r w:rsidR="00A233EF" w:rsidRPr="00A341E4">
        <w:rPr>
          <w:sz w:val="20"/>
          <w:szCs w:val="18"/>
          <w:lang w:val="en-GB"/>
        </w:rPr>
        <w:t xml:space="preserve"> member states </w:t>
      </w:r>
      <w:r w:rsidRPr="00A341E4">
        <w:rPr>
          <w:sz w:val="20"/>
          <w:szCs w:val="18"/>
          <w:lang w:val="en-GB"/>
        </w:rPr>
        <w:t>delegate and control</w:t>
      </w:r>
      <w:r w:rsidR="00A233EF" w:rsidRPr="00A341E4">
        <w:rPr>
          <w:sz w:val="20"/>
          <w:szCs w:val="18"/>
          <w:lang w:val="en-GB"/>
        </w:rPr>
        <w:t xml:space="preserve"> political authority.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 xml:space="preserve">benchmark data sets thus focus on comparing supranational </w:t>
      </w:r>
      <w:r w:rsidR="00D374C5">
        <w:rPr>
          <w:sz w:val="20"/>
          <w:szCs w:val="18"/>
          <w:lang w:val="en-GB"/>
        </w:rPr>
        <w:t xml:space="preserve">social </w:t>
      </w:r>
      <w:r w:rsidR="00A233EF" w:rsidRPr="00A341E4">
        <w:rPr>
          <w:sz w:val="20"/>
          <w:szCs w:val="18"/>
          <w:lang w:val="en-GB"/>
        </w:rPr>
        <w:t>media communication to exactly these different levels of governance.</w:t>
      </w:r>
    </w:p>
    <w:p w14:paraId="7DEAF349" w14:textId="144E61C6"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w:t>
      </w:r>
      <w:r w:rsidR="00AE1460">
        <w:rPr>
          <w:sz w:val="20"/>
          <w:szCs w:val="18"/>
          <w:lang w:val="en-GB"/>
        </w:rPr>
        <w:t xml:space="preserve">the </w:t>
      </w:r>
      <w:r w:rsidRPr="00A341E4">
        <w:rPr>
          <w:sz w:val="20"/>
          <w:szCs w:val="18"/>
          <w:lang w:val="en-GB"/>
        </w:rPr>
        <w:t>communication of national governments, we target</w:t>
      </w:r>
      <w:r w:rsidR="00AE1460">
        <w:rPr>
          <w:sz w:val="20"/>
          <w:szCs w:val="18"/>
          <w:lang w:val="en-GB"/>
        </w:rPr>
        <w:t>ed</w:t>
      </w:r>
      <w:r w:rsidRPr="00A341E4">
        <w:rPr>
          <w:sz w:val="20"/>
          <w:szCs w:val="18"/>
          <w:lang w:val="en-GB"/>
        </w:rPr>
        <w:t xml:space="preserve"> </w:t>
      </w:r>
      <w:r w:rsidR="00AC7F9F" w:rsidRPr="00A341E4">
        <w:rPr>
          <w:sz w:val="20"/>
          <w:szCs w:val="18"/>
          <w:lang w:val="en-GB"/>
        </w:rPr>
        <w:t xml:space="preserve">executive political institutions and actors in the </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w:t>
      </w:r>
      <w:r w:rsidR="00E23A6A" w:rsidRPr="00A341E4">
        <w:rPr>
          <w:sz w:val="20"/>
          <w:szCs w:val="18"/>
          <w:lang w:val="en-GB"/>
        </w:rPr>
        <w:t>identif</w:t>
      </w:r>
      <w:r w:rsidR="00E23A6A">
        <w:rPr>
          <w:sz w:val="20"/>
          <w:szCs w:val="18"/>
          <w:lang w:val="en-GB"/>
        </w:rPr>
        <w:t>ied</w:t>
      </w:r>
      <w:r w:rsidR="00AE1460" w:rsidRPr="00A341E4">
        <w:rPr>
          <w:sz w:val="20"/>
          <w:szCs w:val="18"/>
          <w:lang w:val="en-GB"/>
        </w:rPr>
        <w:t xml:space="preserve"> </w:t>
      </w:r>
      <w:r w:rsidR="00AC7F9F" w:rsidRPr="00A341E4">
        <w:rPr>
          <w:sz w:val="20"/>
          <w:szCs w:val="18"/>
          <w:lang w:val="en-GB"/>
        </w:rPr>
        <w:t xml:space="preserve">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w:t>
      </w:r>
      <w:r w:rsidRPr="00A341E4">
        <w:rPr>
          <w:sz w:val="20"/>
          <w:szCs w:val="18"/>
          <w:lang w:val="en-GB"/>
        </w:rPr>
        <w:lastRenderedPageBreak/>
        <w:t>in charge of these institutions (</w:t>
      </w:r>
      <w:r w:rsidR="00630732" w:rsidRPr="00A30420">
        <w:rPr>
          <w:sz w:val="20"/>
          <w:szCs w:val="18"/>
          <w:lang w:val="en-GB"/>
        </w:rPr>
        <w:t>A</w:t>
      </w:r>
      <w:r w:rsidRPr="00A30420">
        <w:rPr>
          <w:sz w:val="20"/>
          <w:szCs w:val="18"/>
          <w:lang w:val="en-GB"/>
        </w:rPr>
        <w:t xml:space="preserve">ppendix </w:t>
      </w:r>
      <w:r w:rsidR="00630732" w:rsidRPr="00A30420">
        <w:rPr>
          <w:sz w:val="20"/>
          <w:szCs w:val="18"/>
          <w:lang w:val="en-GB"/>
        </w:rPr>
        <w:t>A2</w:t>
      </w:r>
      <w:r w:rsidR="00630732" w:rsidRPr="00062E48">
        <w:rPr>
          <w:sz w:val="20"/>
          <w:szCs w:val="18"/>
          <w:lang w:val="en-GB"/>
        </w:rPr>
        <w:t xml:space="preserve"> </w:t>
      </w:r>
      <w:r w:rsidRPr="00062E48">
        <w:rPr>
          <w:sz w:val="20"/>
          <w:szCs w:val="18"/>
          <w:lang w:val="en-GB"/>
        </w:rPr>
        <w:t>for</w:t>
      </w:r>
      <w:r w:rsidRPr="00A341E4">
        <w:rPr>
          <w:sz w:val="20"/>
          <w:szCs w:val="18"/>
          <w:lang w:val="en-GB"/>
        </w:rPr>
        <w:t xml:space="preserve"> the full list)</w:t>
      </w:r>
      <w:r w:rsidR="004579E5">
        <w:rPr>
          <w:sz w:val="20"/>
          <w:szCs w:val="18"/>
          <w:lang w:val="en-GB"/>
        </w:rPr>
        <w:t xml:space="preserve"> using the official government webpages</w:t>
      </w:r>
      <w:r w:rsidR="004579E5">
        <w:rPr>
          <w:rStyle w:val="Funotenzeichen"/>
          <w:sz w:val="20"/>
          <w:szCs w:val="18"/>
          <w:lang w:val="en-GB"/>
        </w:rPr>
        <w:footnoteReference w:id="2"/>
      </w:r>
      <w:r w:rsidRPr="00A341E4">
        <w:rPr>
          <w:sz w:val="20"/>
          <w:szCs w:val="18"/>
          <w:lang w:val="en-GB"/>
        </w:rPr>
        <w:t>. Collecting the data analogous</w:t>
      </w:r>
      <w:r w:rsidR="00D03067">
        <w:rPr>
          <w:sz w:val="20"/>
          <w:szCs w:val="18"/>
          <w:lang w:val="en-GB"/>
        </w:rPr>
        <w:t>ly</w:t>
      </w:r>
      <w:r w:rsidRPr="00A341E4">
        <w:rPr>
          <w:sz w:val="20"/>
          <w:szCs w:val="18"/>
          <w:lang w:val="en-GB"/>
        </w:rPr>
        <w:t xml:space="preserve"> </w:t>
      </w:r>
      <w:r w:rsidR="00AE1460" w:rsidRPr="00A341E4">
        <w:rPr>
          <w:sz w:val="20"/>
          <w:szCs w:val="18"/>
          <w:lang w:val="en-GB"/>
        </w:rPr>
        <w:t>result</w:t>
      </w:r>
      <w:r w:rsidR="00AE1460">
        <w:rPr>
          <w:sz w:val="20"/>
          <w:szCs w:val="18"/>
          <w:lang w:val="en-GB"/>
        </w:rPr>
        <w:t xml:space="preserve">ed </w:t>
      </w:r>
      <w:r w:rsidRPr="00A341E4">
        <w:rPr>
          <w:sz w:val="20"/>
          <w:szCs w:val="18"/>
          <w:lang w:val="en-GB"/>
        </w:rPr>
        <w:t xml:space="preserve">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of international organizations</w:t>
      </w:r>
      <w:r w:rsidR="00AE1460">
        <w:rPr>
          <w:sz w:val="20"/>
          <w:szCs w:val="18"/>
          <w:lang w:val="en-GB"/>
        </w:rPr>
        <w:t xml:space="preserve"> (IOs)</w:t>
      </w:r>
      <w:r w:rsidRPr="00A341E4">
        <w:rPr>
          <w:sz w:val="20"/>
          <w:szCs w:val="18"/>
          <w:lang w:val="en-GB"/>
        </w:rPr>
        <w:t xml:space="preserve">, we </w:t>
      </w:r>
      <w:r w:rsidR="00582374" w:rsidRPr="00A341E4">
        <w:rPr>
          <w:sz w:val="20"/>
          <w:szCs w:val="18"/>
          <w:lang w:val="en-GB"/>
        </w:rPr>
        <w:t xml:space="preserve">first </w:t>
      </w:r>
      <w:r w:rsidRPr="00A341E4">
        <w:rPr>
          <w:sz w:val="20"/>
          <w:szCs w:val="18"/>
          <w:lang w:val="en-GB"/>
        </w:rPr>
        <w:t>identified IOs that have a</w:t>
      </w:r>
      <w:r w:rsidR="001B53FB">
        <w:rPr>
          <w:sz w:val="20"/>
          <w:szCs w:val="18"/>
          <w:lang w:val="en-GB"/>
        </w:rPr>
        <w:t xml:space="preserve"> similar</w:t>
      </w:r>
      <w:r w:rsidRPr="00A341E4">
        <w:rPr>
          <w:sz w:val="20"/>
          <w:szCs w:val="18"/>
          <w:lang w:val="en-GB"/>
        </w:rPr>
        <w:t xml:space="preserve"> policy scope as the EU, picking organizations that </w:t>
      </w:r>
      <w:r w:rsidR="004A21DD">
        <w:rPr>
          <w:sz w:val="20"/>
          <w:szCs w:val="18"/>
          <w:lang w:val="en-GB"/>
        </w:rPr>
        <w:t>were within</w:t>
      </w:r>
      <w:r w:rsidRPr="00A341E4">
        <w:rPr>
          <w:sz w:val="20"/>
          <w:szCs w:val="18"/>
          <w:lang w:val="en-GB"/>
        </w:rPr>
        <w:t xml:space="preserve"> one standard deviation </w:t>
      </w:r>
      <w:r w:rsidR="004A21DD">
        <w:rPr>
          <w:sz w:val="20"/>
          <w:szCs w:val="18"/>
          <w:lang w:val="en-GB"/>
        </w:rPr>
        <w:t>of</w:t>
      </w:r>
      <w:r w:rsidR="004A21DD" w:rsidRPr="00A341E4">
        <w:rPr>
          <w:sz w:val="20"/>
          <w:szCs w:val="18"/>
          <w:lang w:val="en-GB"/>
        </w:rPr>
        <w:t xml:space="preserve"> </w:t>
      </w:r>
      <w:r w:rsidRPr="00A341E4">
        <w:rPr>
          <w:sz w:val="20"/>
          <w:szCs w:val="18"/>
          <w:lang w:val="en-GB"/>
        </w:rPr>
        <w:t xml:space="preserve">the EU with regard to the number of policy areas as provided in </w:t>
      </w:r>
      <w:r w:rsidR="00491C74" w:rsidRPr="00491C74">
        <w:rPr>
          <w:sz w:val="20"/>
          <w:szCs w:val="18"/>
          <w:lang w:val="en-GB"/>
        </w:rPr>
        <w:t>The Measure of International Authority</w:t>
      </w:r>
      <w:r w:rsidR="00491C74" w:rsidRPr="00491C74" w:rsidDel="00491C74">
        <w:rPr>
          <w:sz w:val="20"/>
          <w:szCs w:val="18"/>
          <w:lang w:val="en-GB"/>
        </w:rPr>
        <w:t xml:space="preserve"> </w:t>
      </w:r>
      <w:r w:rsidR="004A21DD">
        <w:rPr>
          <w:sz w:val="20"/>
          <w:szCs w:val="18"/>
          <w:lang w:val="en-GB"/>
        </w:rPr>
        <w:t>(</w:t>
      </w:r>
      <w:r w:rsidRPr="00A341E4">
        <w:rPr>
          <w:sz w:val="20"/>
          <w:szCs w:val="18"/>
          <w:lang w:val="en-GB"/>
        </w:rPr>
        <w:t>MIA</w:t>
      </w:r>
      <w:r w:rsidR="004A21DD">
        <w:rPr>
          <w:sz w:val="20"/>
          <w:szCs w:val="18"/>
          <w:lang w:val="en-GB"/>
        </w:rPr>
        <w:t>)</w:t>
      </w:r>
      <w:r w:rsidRPr="00A341E4">
        <w:rPr>
          <w:sz w:val="20"/>
          <w:szCs w:val="18"/>
          <w:lang w:val="en-GB"/>
        </w:rPr>
        <w:t xml:space="preserve"> data set </w:t>
      </w:r>
      <w:r w:rsidRPr="00A341E4">
        <w:rPr>
          <w:sz w:val="20"/>
          <w:szCs w:val="18"/>
          <w:lang w:val="en-GB"/>
        </w:rPr>
        <w:fldChar w:fldCharType="begin"/>
      </w:r>
      <w:r w:rsidR="00897810">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w:t>
      </w:r>
      <w:r w:rsidR="00491C74">
        <w:rPr>
          <w:sz w:val="20"/>
          <w:szCs w:val="18"/>
          <w:lang w:val="en-GB"/>
        </w:rPr>
        <w:t>via</w:t>
      </w:r>
      <w:r w:rsidR="004A21DD" w:rsidRPr="00A341E4">
        <w:rPr>
          <w:sz w:val="20"/>
          <w:szCs w:val="18"/>
          <w:lang w:val="en-GB"/>
        </w:rPr>
        <w:t xml:space="preserve"> </w:t>
      </w:r>
      <w:r w:rsidRPr="00A341E4">
        <w:rPr>
          <w:sz w:val="20"/>
          <w:szCs w:val="18"/>
          <w:lang w:val="en-GB"/>
        </w:rPr>
        <w:t xml:space="preserve">the list collected and kindly shared by Matthias Ecker-Erhardt </w:t>
      </w:r>
      <w:r w:rsidRPr="00A341E4">
        <w:rPr>
          <w:sz w:val="20"/>
          <w:szCs w:val="18"/>
          <w:lang w:val="en-GB"/>
        </w:rPr>
        <w:fldChar w:fldCharType="begin"/>
      </w:r>
      <w:r w:rsidR="00897810">
        <w:rPr>
          <w:sz w:val="20"/>
          <w:szCs w:val="18"/>
          <w:lang w:val="en-GB"/>
        </w:rPr>
        <w: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instrText>
      </w:r>
      <w:r w:rsidRPr="00A341E4">
        <w:rPr>
          <w:sz w:val="20"/>
          <w:szCs w:val="18"/>
          <w:lang w:val="en-GB"/>
        </w:rPr>
        <w:fldChar w:fldCharType="separate"/>
      </w:r>
      <w:r w:rsidR="00630732" w:rsidRPr="00630732">
        <w:rPr>
          <w:rFonts w:cs="Calibri"/>
          <w:sz w:val="20"/>
        </w:rPr>
        <w:t>(2020; full list in Appendix A3)</w:t>
      </w:r>
      <w:r w:rsidRPr="00A341E4">
        <w:rPr>
          <w:sz w:val="20"/>
          <w:szCs w:val="18"/>
          <w:lang w:val="en-GB"/>
        </w:rPr>
        <w:fldChar w:fldCharType="end"/>
      </w:r>
      <w:r w:rsidRPr="00A341E4">
        <w:rPr>
          <w:sz w:val="20"/>
          <w:szCs w:val="18"/>
          <w:lang w:val="en-GB"/>
        </w:rPr>
        <w:t xml:space="preserve">. This </w:t>
      </w:r>
      <w:r w:rsidR="004A21DD" w:rsidRPr="00A341E4">
        <w:rPr>
          <w:sz w:val="20"/>
          <w:szCs w:val="18"/>
          <w:lang w:val="en-GB"/>
        </w:rPr>
        <w:t>result</w:t>
      </w:r>
      <w:r w:rsidR="004A21DD">
        <w:rPr>
          <w:sz w:val="20"/>
          <w:szCs w:val="18"/>
          <w:lang w:val="en-GB"/>
        </w:rPr>
        <w:t>ed</w:t>
      </w:r>
      <w:r w:rsidR="004A21DD" w:rsidRPr="00A341E4">
        <w:rPr>
          <w:sz w:val="20"/>
          <w:szCs w:val="18"/>
          <w:lang w:val="en-GB"/>
        </w:rPr>
        <w:t xml:space="preserve"> </w:t>
      </w:r>
      <w:r w:rsidRPr="00A341E4">
        <w:rPr>
          <w:sz w:val="20"/>
          <w:szCs w:val="18"/>
          <w:lang w:val="en-GB"/>
        </w:rPr>
        <w:t>in 55 accounts for which we could collect 294,219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B57D9A" w:rsidRPr="00B57D9A">
        <w:rPr>
          <w:sz w:val="20"/>
          <w:szCs w:val="20"/>
          <w:lang w:val="en-GB"/>
        </w:rPr>
        <w:t xml:space="preserve">Table </w:t>
      </w:r>
      <w:r w:rsidR="00B57D9A" w:rsidRPr="00B57D9A">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 xml:space="preserve">our tweet </w:t>
      </w:r>
      <w:r w:rsidR="00A30420">
        <w:rPr>
          <w:sz w:val="20"/>
          <w:szCs w:val="18"/>
          <w:lang w:val="en-GB"/>
        </w:rPr>
        <w:t>population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7AC0608D" w:rsidR="00582374" w:rsidRPr="00A341E4" w:rsidRDefault="009C6D4B" w:rsidP="009C6D4B">
      <w:pPr>
        <w:pStyle w:val="Beschriftung"/>
        <w:keepNext/>
        <w:keepLines/>
        <w:jc w:val="center"/>
        <w:rPr>
          <w:b/>
          <w:bCs/>
          <w:color w:val="auto"/>
          <w:sz w:val="20"/>
          <w:lang w:val="en-GB"/>
        </w:rPr>
      </w:pPr>
      <w:bookmarkStart w:id="5"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B57D9A">
        <w:rPr>
          <w:b/>
          <w:bCs/>
          <w:noProof/>
          <w:color w:val="auto"/>
          <w:lang w:val="en-GB"/>
        </w:rPr>
        <w:t>1</w:t>
      </w:r>
      <w:r w:rsidRPr="00A341E4">
        <w:rPr>
          <w:b/>
          <w:bCs/>
          <w:color w:val="auto"/>
          <w:lang w:val="en-GB"/>
        </w:rPr>
        <w:fldChar w:fldCharType="end"/>
      </w:r>
      <w:bookmarkEnd w:id="5"/>
      <w:r w:rsidRPr="00A341E4">
        <w:rPr>
          <w:b/>
          <w:bCs/>
          <w:color w:val="auto"/>
          <w:lang w:val="en-GB"/>
        </w:rPr>
        <w:t xml:space="preserve">: </w:t>
      </w:r>
      <w:r w:rsidRPr="00A341E4">
        <w:rPr>
          <w:color w:val="auto"/>
          <w:lang w:val="en-GB"/>
        </w:rPr>
        <w:t>Tweet samples available for comparative analysis</w:t>
      </w:r>
    </w:p>
    <w:p w14:paraId="4C8E755D" w14:textId="77777777" w:rsidR="00A233EF" w:rsidRPr="00A341E4" w:rsidRDefault="00A233EF" w:rsidP="00091B45">
      <w:pPr>
        <w:spacing w:before="120" w:after="0" w:line="240" w:lineRule="auto"/>
        <w:jc w:val="both"/>
        <w:rPr>
          <w:sz w:val="20"/>
          <w:szCs w:val="18"/>
          <w:lang w:val="en-GB"/>
        </w:rPr>
      </w:pPr>
    </w:p>
    <w:bookmarkEnd w:id="3"/>
    <w:p w14:paraId="28992719" w14:textId="416FDF7D"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 xml:space="preserve">Key characteristics of supranational Twitter </w:t>
      </w:r>
      <w:r w:rsidR="00355A52">
        <w:rPr>
          <w:b/>
          <w:sz w:val="20"/>
          <w:szCs w:val="18"/>
          <w:lang w:val="en-GB"/>
        </w:rPr>
        <w:t>messages</w:t>
      </w:r>
    </w:p>
    <w:p w14:paraId="76AA8F12" w14:textId="77777777" w:rsidR="00FC6904" w:rsidRPr="00A341E4" w:rsidRDefault="00FC6904" w:rsidP="00652588">
      <w:pPr>
        <w:spacing w:after="0" w:line="240" w:lineRule="auto"/>
        <w:jc w:val="both"/>
        <w:rPr>
          <w:i/>
          <w:sz w:val="20"/>
          <w:szCs w:val="18"/>
          <w:lang w:val="en-GB"/>
        </w:rPr>
      </w:pPr>
    </w:p>
    <w:p w14:paraId="167DB829" w14:textId="76BE6032"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Volume</w:t>
      </w:r>
    </w:p>
    <w:p w14:paraId="0364A94C" w14:textId="3513E167"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w:t>
      </w:r>
      <w:r w:rsidR="00E03F2B">
        <w:rPr>
          <w:sz w:val="20"/>
          <w:szCs w:val="18"/>
          <w:lang w:val="en-GB"/>
        </w:rPr>
        <w:t xml:space="preserve">their </w:t>
      </w:r>
      <w:r>
        <w:rPr>
          <w:sz w:val="20"/>
          <w:szCs w:val="18"/>
          <w:lang w:val="en-GB"/>
        </w:rPr>
        <w:t>messages</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35904674" w:rsidR="00DB0C73" w:rsidRPr="00A341E4" w:rsidRDefault="005D4A7B" w:rsidP="005D4A7B">
      <w:pPr>
        <w:pStyle w:val="Beschriftung"/>
        <w:keepLines/>
        <w:jc w:val="center"/>
        <w:rPr>
          <w:color w:val="auto"/>
          <w:sz w:val="20"/>
          <w:lang w:val="en-GB"/>
        </w:rPr>
      </w:pPr>
      <w:bookmarkStart w:id="6"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B57D9A">
        <w:rPr>
          <w:b/>
          <w:bCs/>
          <w:noProof/>
          <w:color w:val="auto"/>
          <w:lang w:val="en-GB"/>
        </w:rPr>
        <w:t>1</w:t>
      </w:r>
      <w:r w:rsidRPr="00A341E4">
        <w:rPr>
          <w:b/>
          <w:bCs/>
          <w:color w:val="auto"/>
          <w:lang w:val="en-GB"/>
        </w:rPr>
        <w:fldChar w:fldCharType="end"/>
      </w:r>
      <w:bookmarkEnd w:id="6"/>
      <w:r w:rsidRPr="00A341E4">
        <w:rPr>
          <w:color w:val="auto"/>
          <w:lang w:val="en-GB"/>
        </w:rPr>
        <w:t>: Number of tweets per day and account</w:t>
      </w:r>
    </w:p>
    <w:p w14:paraId="66283671" w14:textId="1014DCE5" w:rsidR="002140DD" w:rsidRPr="00A341E4" w:rsidRDefault="005D4A7B" w:rsidP="00FC6904">
      <w:pPr>
        <w:spacing w:before="120" w:after="0" w:line="240" w:lineRule="auto"/>
        <w:jc w:val="both"/>
        <w:rPr>
          <w:sz w:val="20"/>
          <w:szCs w:val="18"/>
          <w:lang w:val="en-GB"/>
        </w:rPr>
      </w:pPr>
      <w:r w:rsidRPr="00A341E4">
        <w:rPr>
          <w:sz w:val="20"/>
          <w:szCs w:val="18"/>
          <w:lang w:val="en-GB"/>
        </w:rPr>
        <w:lastRenderedPageBreak/>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w:t>
      </w:r>
      <w:r w:rsidR="000D33C2">
        <w:rPr>
          <w:sz w:val="20"/>
          <w:szCs w:val="18"/>
          <w:lang w:val="en-GB"/>
        </w:rPr>
        <w:t xml:space="preserve"> from</w:t>
      </w:r>
      <w:r w:rsidRPr="00A341E4">
        <w:rPr>
          <w:sz w:val="20"/>
          <w:szCs w:val="18"/>
          <w:lang w:val="en-GB"/>
        </w:rPr>
        <w:t xml:space="preserve"> roughly one tweet every second day during the </w:t>
      </w:r>
      <w:r w:rsidR="00744334" w:rsidRPr="00A341E4">
        <w:rPr>
          <w:sz w:val="20"/>
          <w:szCs w:val="18"/>
          <w:lang w:val="en-GB"/>
        </w:rPr>
        <w:t>early phase of supranational Twitter presence</w:t>
      </w:r>
      <w:r w:rsidR="000A0D2D" w:rsidRPr="00A341E4">
        <w:rPr>
          <w:sz w:val="20"/>
          <w:szCs w:val="18"/>
          <w:lang w:val="en-GB"/>
        </w:rPr>
        <w:t xml:space="preserve"> </w:t>
      </w:r>
      <w:r w:rsidR="00744334" w:rsidRPr="00A341E4">
        <w:rPr>
          <w:sz w:val="20"/>
          <w:szCs w:val="18"/>
          <w:lang w:val="en-GB"/>
        </w:rPr>
        <w:t xml:space="preserve">to 3 to 3.5 </w:t>
      </w:r>
      <w:r w:rsidR="00355A52">
        <w:rPr>
          <w:sz w:val="20"/>
          <w:szCs w:val="18"/>
          <w:lang w:val="en-GB"/>
        </w:rPr>
        <w:t xml:space="preserve">daily </w:t>
      </w:r>
      <w:r w:rsidR="00744334" w:rsidRPr="00A341E4">
        <w:rPr>
          <w:sz w:val="20"/>
          <w:szCs w:val="18"/>
          <w:lang w:val="en-GB"/>
        </w:rPr>
        <w:t xml:space="preserve">tweets more </w:t>
      </w:r>
      <w:r w:rsidR="00B02F28" w:rsidRPr="00A341E4">
        <w:rPr>
          <w:sz w:val="20"/>
          <w:szCs w:val="18"/>
          <w:lang w:val="en-GB"/>
        </w:rPr>
        <w:t>recently</w:t>
      </w:r>
      <w:r w:rsidR="000D33C2">
        <w:rPr>
          <w:sz w:val="20"/>
          <w:szCs w:val="18"/>
          <w:lang w:val="en-GB"/>
        </w:rPr>
        <w:t xml:space="preserve"> (a nearly seven-fold increase)</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w:t>
      </w:r>
      <w:r w:rsidR="004A21DD">
        <w:rPr>
          <w:sz w:val="20"/>
          <w:szCs w:val="18"/>
          <w:lang w:val="en-GB"/>
        </w:rPr>
        <w:t xml:space="preserve">notably </w:t>
      </w:r>
      <w:r w:rsidR="000A0D2D" w:rsidRPr="00A341E4">
        <w:rPr>
          <w:sz w:val="20"/>
          <w:szCs w:val="18"/>
          <w:lang w:val="en-GB"/>
        </w:rPr>
        <w:t xml:space="preserve">reduced its output of traditional press releases </w:t>
      </w:r>
      <w:r w:rsidR="000A0D2D" w:rsidRPr="00A341E4">
        <w:rPr>
          <w:sz w:val="20"/>
          <w:szCs w:val="18"/>
          <w:lang w:val="en-GB"/>
        </w:rPr>
        <w:fldChar w:fldCharType="begin"/>
      </w:r>
      <w:r w:rsidR="0076658E">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2A7ABDC8" w:rsidR="009E1560" w:rsidRPr="00A341E4" w:rsidRDefault="000D33C2" w:rsidP="00FC6904">
      <w:pPr>
        <w:spacing w:before="120" w:after="0" w:line="240" w:lineRule="auto"/>
        <w:jc w:val="both"/>
        <w:rPr>
          <w:sz w:val="20"/>
          <w:szCs w:val="20"/>
          <w:lang w:val="en-GB"/>
        </w:rPr>
      </w:pPr>
      <w:r>
        <w:rPr>
          <w:sz w:val="20"/>
          <w:szCs w:val="18"/>
          <w:lang w:val="en-GB"/>
        </w:rPr>
        <w:t>Furthermore, 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highlights that </w:t>
      </w:r>
      <w:r w:rsidR="00B02F28"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00795891">
        <w:rPr>
          <w:sz w:val="20"/>
          <w:szCs w:val="20"/>
          <w:lang w:val="en-GB"/>
        </w:rPr>
        <w:t>to</w:t>
      </w:r>
      <w:r w:rsidR="00B02F28" w:rsidRPr="00A341E4">
        <w:rPr>
          <w:sz w:val="20"/>
          <w:szCs w:val="20"/>
          <w:lang w:val="en-GB"/>
        </w:rPr>
        <w:t xml:space="preserve">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Institutional</w:t>
      </w:r>
      <w:r w:rsidR="000A0D2D" w:rsidRPr="00A341E4">
        <w:rPr>
          <w:sz w:val="20"/>
          <w:szCs w:val="20"/>
          <w:lang w:val="en-GB"/>
        </w:rPr>
        <w:t xml:space="preserve"> EU</w:t>
      </w:r>
      <w:r w:rsidR="00B21829" w:rsidRPr="00A341E4">
        <w:rPr>
          <w:sz w:val="20"/>
          <w:szCs w:val="20"/>
          <w:lang w:val="en-GB"/>
        </w:rPr>
        <w:t xml:space="preserve"> accounts </w:t>
      </w:r>
      <w:r>
        <w:rPr>
          <w:sz w:val="20"/>
          <w:szCs w:val="20"/>
          <w:lang w:val="en-GB"/>
        </w:rPr>
        <w:t>post</w:t>
      </w:r>
      <w:r w:rsidRPr="00A341E4">
        <w:rPr>
          <w:sz w:val="20"/>
          <w:szCs w:val="20"/>
          <w:lang w:val="en-GB"/>
        </w:rPr>
        <w:t xml:space="preserve"> </w:t>
      </w:r>
      <w:r w:rsidR="00B21829" w:rsidRPr="00A341E4">
        <w:rPr>
          <w:sz w:val="20"/>
          <w:szCs w:val="20"/>
          <w:lang w:val="en-GB"/>
        </w:rPr>
        <w:t xml:space="preserve">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w:t>
      </w:r>
      <w:r>
        <w:rPr>
          <w:sz w:val="20"/>
          <w:szCs w:val="20"/>
          <w:lang w:val="en-GB"/>
        </w:rPr>
        <w:t xml:space="preserve">fewer </w:t>
      </w:r>
      <w:r w:rsidR="000A0D2D" w:rsidRPr="00A341E4">
        <w:rPr>
          <w:sz w:val="20"/>
          <w:szCs w:val="20"/>
          <w:lang w:val="en-GB"/>
        </w:rPr>
        <w:t>daily</w:t>
      </w:r>
      <w:r w:rsidR="002140DD" w:rsidRPr="00A341E4">
        <w:rPr>
          <w:sz w:val="20"/>
          <w:szCs w:val="20"/>
          <w:lang w:val="en-GB"/>
        </w:rPr>
        <w:t xml:space="preserve"> tweet</w:t>
      </w:r>
      <w:r w:rsidR="00B21829" w:rsidRPr="00A341E4">
        <w:rPr>
          <w:sz w:val="20"/>
          <w:szCs w:val="20"/>
          <w:lang w:val="en-GB"/>
        </w:rPr>
        <w:t>.</w:t>
      </w:r>
    </w:p>
    <w:p w14:paraId="389A2F1A" w14:textId="438ABAA5"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w:t>
      </w:r>
      <w:r w:rsidR="00795891">
        <w:rPr>
          <w:sz w:val="20"/>
          <w:szCs w:val="20"/>
          <w:lang w:val="en-GB"/>
        </w:rPr>
        <w:t xml:space="preserve">supranational </w:t>
      </w:r>
      <w:r w:rsidR="00B21829" w:rsidRPr="00A341E4">
        <w:rPr>
          <w:sz w:val="20"/>
          <w:szCs w:val="20"/>
          <w:lang w:val="en-GB"/>
        </w:rPr>
        <w:t xml:space="preserve">population.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0D33C2">
        <w:rPr>
          <w:sz w:val="20"/>
          <w:szCs w:val="20"/>
          <w:lang w:val="en-GB"/>
        </w:rPr>
        <w:t xml:space="preserve"> and</w:t>
      </w:r>
      <w:r w:rsidR="00A60668">
        <w:rPr>
          <w:sz w:val="20"/>
          <w:szCs w:val="20"/>
          <w:lang w:val="en-GB"/>
        </w:rPr>
        <w:t xml:space="preserve">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w:t>
      </w:r>
      <w:r w:rsidR="00A60668">
        <w:rPr>
          <w:sz w:val="20"/>
          <w:szCs w:val="20"/>
          <w:lang w:val="en-GB"/>
        </w:rPr>
        <w:t>and</w:t>
      </w:r>
      <w:r w:rsidR="00A60668" w:rsidRPr="00A341E4">
        <w:rPr>
          <w:sz w:val="20"/>
          <w:szCs w:val="20"/>
          <w:lang w:val="en-GB"/>
        </w:rPr>
        <w:t xml:space="preserve"> </w:t>
      </w:r>
      <w:r w:rsidR="002140DD" w:rsidRPr="00A341E4">
        <w:rPr>
          <w:sz w:val="20"/>
          <w:szCs w:val="20"/>
          <w:lang w:val="en-GB"/>
        </w:rPr>
        <w:t xml:space="preserve">the Euratom Supply Agency (@EuratomA) </w:t>
      </w:r>
      <w:r w:rsidR="00D92073" w:rsidRPr="00A341E4">
        <w:rPr>
          <w:sz w:val="20"/>
          <w:szCs w:val="20"/>
          <w:lang w:val="en-GB"/>
        </w:rPr>
        <w:t xml:space="preserve">issuing a message only around </w:t>
      </w:r>
      <w:r w:rsidR="00A60668">
        <w:rPr>
          <w:sz w:val="20"/>
          <w:szCs w:val="20"/>
          <w:lang w:val="en-GB"/>
        </w:rPr>
        <w:t>e</w:t>
      </w:r>
      <w:r w:rsidR="00D92073" w:rsidRPr="00A341E4">
        <w:rPr>
          <w:sz w:val="20"/>
          <w:szCs w:val="20"/>
          <w:lang w:val="en-GB"/>
        </w:rPr>
        <w:t>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w:t>
      </w:r>
      <w:r w:rsidR="00795891">
        <w:rPr>
          <w:sz w:val="20"/>
          <w:szCs w:val="20"/>
          <w:lang w:val="en-GB"/>
        </w:rPr>
        <w:t xml:space="preserve">daily </w:t>
      </w:r>
      <w:r w:rsidR="00D92073" w:rsidRPr="00A341E4">
        <w:rPr>
          <w:sz w:val="20"/>
          <w:szCs w:val="20"/>
          <w:lang w:val="en-GB"/>
        </w:rPr>
        <w:t xml:space="preserve">tweets) is not distinct from our UK sample (2.23 daily tweets) and markedly lower than in </w:t>
      </w:r>
      <w:r w:rsidR="00A60668">
        <w:rPr>
          <w:sz w:val="20"/>
          <w:szCs w:val="20"/>
          <w:lang w:val="en-GB"/>
        </w:rPr>
        <w:t xml:space="preserve">our </w:t>
      </w:r>
      <w:r w:rsidR="00D92073" w:rsidRPr="00A341E4">
        <w:rPr>
          <w:sz w:val="20"/>
          <w:szCs w:val="20"/>
          <w:lang w:val="en-GB"/>
        </w:rPr>
        <w:t>sample of international organization</w:t>
      </w:r>
      <w:r w:rsidR="00E10406">
        <w:rPr>
          <w:sz w:val="20"/>
          <w:szCs w:val="20"/>
          <w:lang w:val="en-GB"/>
        </w:rPr>
        <w:t xml:space="preserve"> tweets </w:t>
      </w:r>
      <w:r w:rsidR="00D92073" w:rsidRPr="00A341E4">
        <w:rPr>
          <w:sz w:val="20"/>
          <w:szCs w:val="20"/>
          <w:lang w:val="en-GB"/>
        </w:rPr>
        <w:t>(4 daily tweets).</w:t>
      </w:r>
    </w:p>
    <w:p w14:paraId="7D8B4BD2" w14:textId="1AA30B6D"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r w:rsidR="00E10406">
        <w:rPr>
          <w:sz w:val="20"/>
          <w:szCs w:val="20"/>
          <w:lang w:val="en-GB"/>
        </w:rPr>
        <w:t>right</w:t>
      </w:r>
      <w:r w:rsidRPr="00A341E4">
        <w:rPr>
          <w:sz w:val="20"/>
          <w:szCs w:val="20"/>
          <w:lang w:val="en-GB"/>
        </w:rPr>
        <w:t xml:space="preserve">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w:t>
      </w:r>
      <w:r w:rsidR="00DE17A6">
        <w:rPr>
          <w:sz w:val="20"/>
          <w:szCs w:val="20"/>
          <w:lang w:val="en-GB"/>
        </w:rPr>
        <w:t xml:space="preserve"> </w:t>
      </w:r>
      <w:r w:rsidR="00E10406">
        <w:rPr>
          <w:sz w:val="20"/>
          <w:szCs w:val="20"/>
          <w:lang w:val="en-GB"/>
        </w:rPr>
        <w:t>average</w:t>
      </w:r>
      <w:r w:rsidRPr="00A341E4">
        <w:rPr>
          <w:sz w:val="20"/>
          <w:szCs w:val="20"/>
          <w:lang w:val="en-GB"/>
        </w:rPr>
        <w:t xml:space="preserv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t>
      </w:r>
      <w:r w:rsidR="000449BB">
        <w:rPr>
          <w:sz w:val="20"/>
          <w:szCs w:val="20"/>
          <w:lang w:val="en-GB"/>
        </w:rPr>
        <w:t>with</w:t>
      </w:r>
      <w:r w:rsidR="000449BB" w:rsidRPr="00A341E4">
        <w:rPr>
          <w:sz w:val="20"/>
          <w:szCs w:val="20"/>
          <w:lang w:val="en-GB"/>
        </w:rPr>
        <w:t xml:space="preserve"> </w:t>
      </w:r>
      <w:r w:rsidRPr="00A341E4">
        <w:rPr>
          <w:sz w:val="20"/>
          <w:szCs w:val="20"/>
          <w:lang w:val="en-GB"/>
        </w:rPr>
        <w:t xml:space="preserve">national executives in the United Kingdom. </w:t>
      </w:r>
      <w:r w:rsidR="00E352E9" w:rsidRPr="00A341E4">
        <w:rPr>
          <w:sz w:val="20"/>
          <w:szCs w:val="20"/>
          <w:lang w:val="en-GB"/>
        </w:rPr>
        <w:t>Regarding</w:t>
      </w:r>
      <w:r w:rsidR="005E5C2B" w:rsidRPr="00A341E4">
        <w:rPr>
          <w:sz w:val="20"/>
          <w:szCs w:val="20"/>
          <w:lang w:val="en-GB"/>
        </w:rPr>
        <w:t xml:space="preserve"> volume, thus, we can state that supranational actors try to exploit the communication potentials of this particular social medium</w:t>
      </w:r>
      <w:r w:rsidR="000449BB">
        <w:rPr>
          <w:sz w:val="20"/>
          <w:szCs w:val="20"/>
          <w:lang w:val="en-GB"/>
        </w:rPr>
        <w:t xml:space="preserve"> relative to peer organizations</w:t>
      </w:r>
      <w:r w:rsidR="005E5C2B" w:rsidRPr="00A341E4">
        <w:rPr>
          <w:sz w:val="20"/>
          <w:szCs w:val="20"/>
          <w:lang w:val="en-GB"/>
        </w:rPr>
        <w:t>.</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5B4BD903" w14:textId="1C975227" w:rsidR="008A6FB2" w:rsidRPr="00A341E4" w:rsidRDefault="004154F4" w:rsidP="00FC6904">
      <w:pPr>
        <w:spacing w:before="120" w:after="0" w:line="240" w:lineRule="auto"/>
        <w:jc w:val="both"/>
        <w:rPr>
          <w:sz w:val="20"/>
          <w:szCs w:val="18"/>
          <w:lang w:val="en-GB"/>
        </w:rPr>
      </w:pPr>
      <w:r>
        <w:rPr>
          <w:sz w:val="20"/>
          <w:szCs w:val="18"/>
          <w:lang w:val="en-GB"/>
        </w:rPr>
        <w:t xml:space="preserve">A more pressing question </w:t>
      </w:r>
      <w:r w:rsidR="00E10406">
        <w:rPr>
          <w:sz w:val="20"/>
          <w:szCs w:val="18"/>
          <w:lang w:val="en-GB"/>
        </w:rPr>
        <w:t>i</w:t>
      </w:r>
      <w:r w:rsidR="008A6FB2" w:rsidRPr="00A341E4">
        <w:rPr>
          <w:sz w:val="20"/>
          <w:szCs w:val="18"/>
          <w:lang w:val="en-GB"/>
        </w:rPr>
        <w:t>s</w:t>
      </w:r>
      <w:r>
        <w:rPr>
          <w:sz w:val="20"/>
          <w:szCs w:val="18"/>
          <w:lang w:val="en-GB"/>
        </w:rPr>
        <w:t xml:space="preserve"> whether</w:t>
      </w:r>
      <w:r w:rsidR="008A6FB2" w:rsidRPr="00A341E4">
        <w:rPr>
          <w:sz w:val="20"/>
          <w:szCs w:val="18"/>
          <w:lang w:val="en-GB"/>
        </w:rPr>
        <w:t xml:space="preserve"> this increasing amount of supranational communication on Twitter</w:t>
      </w:r>
      <w:r w:rsidR="000449BB">
        <w:rPr>
          <w:sz w:val="20"/>
          <w:szCs w:val="18"/>
          <w:lang w:val="en-GB"/>
        </w:rPr>
        <w:t xml:space="preserve"> is</w:t>
      </w:r>
      <w:r w:rsidR="008A6FB2" w:rsidRPr="00A341E4">
        <w:rPr>
          <w:sz w:val="20"/>
          <w:szCs w:val="18"/>
          <w:lang w:val="en-GB"/>
        </w:rPr>
        <w:t xml:space="preserve"> </w:t>
      </w:r>
      <w:r w:rsidR="003E4EAB" w:rsidRPr="00A341E4">
        <w:rPr>
          <w:sz w:val="20"/>
          <w:szCs w:val="18"/>
          <w:lang w:val="en-GB"/>
        </w:rPr>
        <w:t>understandable to the average European citizen</w:t>
      </w:r>
      <w:r>
        <w:rPr>
          <w:sz w:val="20"/>
          <w:szCs w:val="18"/>
          <w:lang w:val="en-GB"/>
        </w:rPr>
        <w:t xml:space="preserve">. </w:t>
      </w:r>
      <w:r w:rsidR="00E10406">
        <w:rPr>
          <w:sz w:val="20"/>
          <w:szCs w:val="18"/>
          <w:lang w:val="en-GB"/>
        </w:rPr>
        <w:t xml:space="preserve">Analysing the language of supranational Twitter messages </w:t>
      </w:r>
      <w:r w:rsidR="00B02F28" w:rsidRPr="00A341E4">
        <w:rPr>
          <w:sz w:val="20"/>
          <w:szCs w:val="18"/>
          <w:lang w:val="en-GB"/>
        </w:rPr>
        <w:t>require</w:t>
      </w:r>
      <w:r w:rsidR="00E10406">
        <w:rPr>
          <w:sz w:val="20"/>
          <w:szCs w:val="18"/>
          <w:lang w:val="en-GB"/>
        </w:rPr>
        <w:t>s</w:t>
      </w:r>
      <w:r w:rsidR="00B02F28" w:rsidRPr="00A341E4">
        <w:rPr>
          <w:sz w:val="20"/>
          <w:szCs w:val="18"/>
          <w:lang w:val="en-GB"/>
        </w:rPr>
        <w:t xml:space="preserve"> </w:t>
      </w:r>
      <w:r w:rsidR="008A6FB2" w:rsidRPr="00A341E4">
        <w:rPr>
          <w:sz w:val="20"/>
          <w:szCs w:val="18"/>
          <w:lang w:val="en-GB"/>
        </w:rPr>
        <w:t>extensive pre-processing of the tweets’ contents</w:t>
      </w:r>
      <w:r w:rsidR="00E10406">
        <w:rPr>
          <w:sz w:val="20"/>
          <w:szCs w:val="18"/>
          <w:lang w:val="en-GB"/>
        </w:rPr>
        <w:t>. W</w:t>
      </w:r>
      <w:r w:rsidR="00B02F28" w:rsidRPr="00A341E4">
        <w:rPr>
          <w:sz w:val="20"/>
          <w:szCs w:val="18"/>
          <w:lang w:val="en-GB"/>
        </w:rPr>
        <w:t>e aimed</w:t>
      </w:r>
      <w:r w:rsidR="008A6FB2" w:rsidRPr="00A341E4">
        <w:rPr>
          <w:sz w:val="20"/>
          <w:szCs w:val="18"/>
          <w:lang w:val="en-GB"/>
        </w:rPr>
        <w:t xml:space="preserve"> to isolate the textual content to ensure reliable extraction of the language indicators</w:t>
      </w:r>
      <w:r w:rsidR="003C3069">
        <w:rPr>
          <w:sz w:val="20"/>
          <w:szCs w:val="18"/>
          <w:lang w:val="en-GB"/>
        </w:rPr>
        <w:t xml:space="preserve"> </w:t>
      </w:r>
      <w:r w:rsidR="008A6FB2" w:rsidRPr="00A341E4">
        <w:rPr>
          <w:sz w:val="20"/>
          <w:szCs w:val="18"/>
          <w:lang w:val="en-GB"/>
        </w:rPr>
        <w:t>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separately</w:t>
      </w:r>
      <w:r w:rsidR="008A6FB2" w:rsidRPr="00A341E4">
        <w:rPr>
          <w:sz w:val="20"/>
          <w:szCs w:val="18"/>
          <w:lang w:val="en-GB"/>
        </w:rPr>
        <w:t>)</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The replication scripts provide</w:t>
      </w:r>
      <w:r w:rsidR="00933399">
        <w:rPr>
          <w:sz w:val="20"/>
          <w:szCs w:val="18"/>
          <w:lang w:val="en-GB"/>
        </w:rPr>
        <w:t>d</w:t>
      </w:r>
      <w:r w:rsidR="008A6FB2" w:rsidRPr="00A341E4">
        <w:rPr>
          <w:sz w:val="20"/>
          <w:szCs w:val="18"/>
          <w:lang w:val="en-GB"/>
        </w:rPr>
        <w:t xml:space="preserve"> full detail</w:t>
      </w:r>
      <w:r w:rsidR="00933399">
        <w:rPr>
          <w:sz w:val="20"/>
          <w:szCs w:val="18"/>
          <w:lang w:val="en-GB"/>
        </w:rPr>
        <w:t>s from each tweet;</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B57D9A" w:rsidRPr="00B57D9A">
        <w:rPr>
          <w:sz w:val="20"/>
          <w:szCs w:val="20"/>
          <w:lang w:val="en-GB"/>
        </w:rPr>
        <w:t xml:space="preserve">Table </w:t>
      </w:r>
      <w:r w:rsidR="00B57D9A" w:rsidRPr="00B57D9A">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933399">
        <w:rPr>
          <w:sz w:val="20"/>
          <w:szCs w:val="18"/>
          <w:lang w:val="en-GB"/>
        </w:rPr>
        <w:t>similarly</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A341E4" w14:paraId="57438C9F" w14:textId="77777777" w:rsidTr="00E10406">
        <w:trPr>
          <w:tblHeader/>
          <w:tblCellSpacing w:w="15" w:type="dxa"/>
        </w:trPr>
        <w:tc>
          <w:tcPr>
            <w:tcW w:w="5453" w:type="dxa"/>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E10406">
        <w:trPr>
          <w:tblCellSpacing w:w="15" w:type="dxa"/>
        </w:trPr>
        <w:tc>
          <w:tcPr>
            <w:tcW w:w="5453" w:type="dxa"/>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gramStart"/>
            <w:r w:rsidRPr="00A341E4">
              <w:rPr>
                <w:rFonts w:asciiTheme="minorHAnsi" w:eastAsia="Times New Roman" w:hAnsiTheme="minorHAnsi" w:cstheme="minorHAnsi"/>
                <w:sz w:val="20"/>
                <w:szCs w:val="20"/>
                <w:lang w:val="en-GB" w:eastAsia="de-DE"/>
              </w:rPr>
              <w:t>dream.Europe</w:t>
            </w:r>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e'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e've lost a piece of our history. </w:t>
            </w:r>
          </w:p>
        </w:tc>
      </w:tr>
      <w:tr w:rsidR="008A6FB2" w:rsidRPr="00A341E4" w14:paraId="242A24A9" w14:textId="77777777" w:rsidTr="00E10406">
        <w:trPr>
          <w:tblCellSpacing w:w="15" w:type="dxa"/>
        </w:trPr>
        <w:tc>
          <w:tcPr>
            <w:tcW w:w="5453" w:type="dxa"/>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e’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Sharing risk. Maximising impact. Today we’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04EFA18B" w:rsidR="00AB6DA4" w:rsidRPr="00A341E4" w:rsidRDefault="00AB6DA4" w:rsidP="00AB6DA4">
      <w:pPr>
        <w:pStyle w:val="Beschriftung"/>
        <w:keepNext/>
        <w:keepLines/>
        <w:jc w:val="center"/>
        <w:rPr>
          <w:b/>
          <w:bCs/>
          <w:color w:val="auto"/>
          <w:sz w:val="20"/>
          <w:lang w:val="en-GB"/>
        </w:rPr>
      </w:pPr>
      <w:bookmarkStart w:id="7"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B57D9A">
        <w:rPr>
          <w:b/>
          <w:bCs/>
          <w:noProof/>
          <w:color w:val="auto"/>
          <w:lang w:val="en-GB"/>
        </w:rPr>
        <w:t>2</w:t>
      </w:r>
      <w:r w:rsidRPr="00A341E4">
        <w:rPr>
          <w:b/>
          <w:bCs/>
          <w:color w:val="auto"/>
          <w:lang w:val="en-GB"/>
        </w:rPr>
        <w:fldChar w:fldCharType="end"/>
      </w:r>
      <w:bookmarkEnd w:id="7"/>
      <w:r w:rsidRPr="00A341E4">
        <w:rPr>
          <w:b/>
          <w:bCs/>
          <w:color w:val="auto"/>
          <w:lang w:val="en-GB"/>
        </w:rPr>
        <w:t xml:space="preserve">: </w:t>
      </w:r>
      <w:r w:rsidRPr="00A341E4">
        <w:rPr>
          <w:color w:val="auto"/>
          <w:lang w:val="en-GB"/>
        </w:rPr>
        <w:t>Tweet text processing examples</w:t>
      </w:r>
    </w:p>
    <w:p w14:paraId="538D785D" w14:textId="52303A56"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tweets</w:t>
      </w:r>
      <w:r w:rsidR="00756FF3">
        <w:rPr>
          <w:sz w:val="20"/>
          <w:szCs w:val="18"/>
          <w:lang w:val="en-GB"/>
        </w:rPr>
        <w:t>,</w:t>
      </w:r>
      <w:r w:rsidR="00965014" w:rsidRPr="00A341E4">
        <w:rPr>
          <w:sz w:val="20"/>
          <w:szCs w:val="18"/>
          <w:lang w:val="en-GB"/>
        </w:rPr>
        <w:t xml:space="preserve"> </w:t>
      </w:r>
      <w:r w:rsidR="00E23A6A">
        <w:rPr>
          <w:sz w:val="20"/>
          <w:szCs w:val="18"/>
          <w:lang w:val="en-GB"/>
        </w:rPr>
        <w:t xml:space="preserve">as </w:t>
      </w:r>
      <w:r w:rsidR="00E23A6A" w:rsidRPr="00E23A6A">
        <w:rPr>
          <w:sz w:val="20"/>
          <w:szCs w:val="18"/>
          <w:lang w:val="en-GB"/>
        </w:rPr>
        <w:t xml:space="preserve">detected on sentence level with Google’s compact language detector 2 implemented in the cld2 R package </w:t>
      </w:r>
      <w:r w:rsidR="00900B9E">
        <w:rPr>
          <w:sz w:val="20"/>
          <w:szCs w:val="18"/>
          <w:lang w:val="en-GB"/>
        </w:rPr>
        <w:fldChar w:fldCharType="begin"/>
      </w:r>
      <w:r w:rsidR="00E23A6A">
        <w:rPr>
          <w:sz w:val="20"/>
          <w:szCs w:val="18"/>
          <w:lang w:val="en-GB"/>
        </w:rPr>
        <w:instrText xml:space="preserve"> ADDIN ZOTERO_ITEM CSL_CITATION {"citationID":"3KV3WQu3","properties":{"formattedCitation":"(Ooms and Sites 2020)","plainCitation":"(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schema":"https://github.com/citation-style-language/schema/raw/master/csl-citation.json"} </w:instrText>
      </w:r>
      <w:r w:rsidR="00900B9E">
        <w:rPr>
          <w:sz w:val="20"/>
          <w:szCs w:val="18"/>
          <w:lang w:val="en-GB"/>
        </w:rPr>
        <w:fldChar w:fldCharType="separate"/>
      </w:r>
      <w:r w:rsidR="00E23A6A" w:rsidRPr="00E23A6A">
        <w:rPr>
          <w:rFonts w:cs="Calibri"/>
          <w:sz w:val="20"/>
        </w:rPr>
        <w:t>(Ooms and Sites 2020)</w:t>
      </w:r>
      <w:r w:rsidR="00900B9E">
        <w:rPr>
          <w:sz w:val="20"/>
          <w:szCs w:val="18"/>
          <w:lang w:val="en-GB"/>
        </w:rPr>
        <w:fldChar w:fldCharType="end"/>
      </w:r>
      <w:r w:rsidRPr="00A341E4">
        <w:rPr>
          <w:sz w:val="20"/>
          <w:szCs w:val="18"/>
          <w:lang w:val="en-GB"/>
        </w:rPr>
        <w:t>. In total</w:t>
      </w:r>
      <w:r w:rsidR="000449BB">
        <w:rPr>
          <w:sz w:val="20"/>
          <w:szCs w:val="18"/>
          <w:lang w:val="en-GB"/>
        </w:rPr>
        <w:t>,</w:t>
      </w:r>
      <w:r w:rsidRPr="00A341E4">
        <w:rPr>
          <w:sz w:val="20"/>
          <w:szCs w:val="18"/>
          <w:lang w:val="en-GB"/>
        </w:rPr>
        <w:t xml:space="preserve"> 82% of all supranational tweets </w:t>
      </w:r>
      <w:r w:rsidR="00AE2590">
        <w:rPr>
          <w:sz w:val="20"/>
          <w:szCs w:val="18"/>
          <w:lang w:val="en-GB"/>
        </w:rPr>
        <w:t>were</w:t>
      </w:r>
      <w:r w:rsidR="00AE2590" w:rsidRPr="00A341E4">
        <w:rPr>
          <w:sz w:val="20"/>
          <w:szCs w:val="18"/>
          <w:lang w:val="en-GB"/>
        </w:rPr>
        <w:t xml:space="preserve"> </w:t>
      </w:r>
      <w:r w:rsidRPr="00A341E4">
        <w:rPr>
          <w:sz w:val="20"/>
          <w:szCs w:val="18"/>
          <w:lang w:val="en-GB"/>
        </w:rPr>
        <w:t xml:space="preserve">solely </w:t>
      </w:r>
      <w:r w:rsidRPr="00A341E4">
        <w:rPr>
          <w:sz w:val="20"/>
          <w:szCs w:val="18"/>
          <w:lang w:val="en-GB"/>
        </w:rPr>
        <w:lastRenderedPageBreak/>
        <w:t>written in English while 88.2% contained at least on English sentence. Other languages appear</w:t>
      </w:r>
      <w:r w:rsidR="00AE2590">
        <w:rPr>
          <w:sz w:val="20"/>
          <w:szCs w:val="18"/>
          <w:lang w:val="en-GB"/>
        </w:rPr>
        <w:t>ed</w:t>
      </w:r>
      <w:r w:rsidRPr="00A341E4">
        <w:rPr>
          <w:sz w:val="20"/>
          <w:szCs w:val="18"/>
          <w:lang w:val="en-GB"/>
        </w:rPr>
        <w:t xml:space="preserve">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the European Commission </w:t>
      </w:r>
      <w:r w:rsidR="00933399">
        <w:rPr>
          <w:sz w:val="20"/>
          <w:szCs w:val="18"/>
          <w:lang w:val="en-GB"/>
        </w:rPr>
        <w:t>maintains</w:t>
      </w:r>
      <w:r w:rsidR="00933399" w:rsidRPr="00A341E4">
        <w:rPr>
          <w:sz w:val="20"/>
          <w:szCs w:val="18"/>
          <w:lang w:val="en-GB"/>
        </w:rPr>
        <w:t xml:space="preserve"> </w:t>
      </w:r>
      <w:r w:rsidR="009315E0" w:rsidRPr="00A341E4">
        <w:rPr>
          <w:sz w:val="20"/>
          <w:szCs w:val="18"/>
          <w:lang w:val="en-GB"/>
        </w:rPr>
        <w:t xml:space="preserve">representation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p>
    <w:p w14:paraId="205FB5BD" w14:textId="0E84A214" w:rsidR="0093719C" w:rsidRDefault="00965014" w:rsidP="00FC6904">
      <w:pPr>
        <w:spacing w:before="120" w:after="0" w:line="240" w:lineRule="auto"/>
        <w:jc w:val="both"/>
        <w:rPr>
          <w:sz w:val="20"/>
          <w:szCs w:val="18"/>
          <w:lang w:val="en-GB"/>
        </w:rPr>
      </w:pPr>
      <w:r w:rsidRPr="00A341E4">
        <w:rPr>
          <w:sz w:val="20"/>
          <w:szCs w:val="18"/>
          <w:lang w:val="en-GB"/>
        </w:rPr>
        <w:t>Here we focus on the English-language content of the tweets</w:t>
      </w:r>
      <w:r w:rsidR="00C54FD2">
        <w:rPr>
          <w:sz w:val="20"/>
          <w:szCs w:val="18"/>
          <w:lang w:val="en-GB"/>
        </w:rPr>
        <w:t xml:space="preserve"> and want to learn whether they contribute to making EU politics transparent</w:t>
      </w:r>
      <w:r w:rsidRPr="00A341E4">
        <w:rPr>
          <w:sz w:val="20"/>
          <w:szCs w:val="18"/>
          <w:lang w:val="en-GB"/>
        </w:rPr>
        <w:t xml:space="preserve">.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897810">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76658E">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2D4AA51E" w:rsidR="0093719C" w:rsidRDefault="0017781E" w:rsidP="00FC6904">
      <w:pPr>
        <w:spacing w:before="120" w:after="0" w:line="240" w:lineRule="auto"/>
        <w:jc w:val="both"/>
        <w:rPr>
          <w:sz w:val="20"/>
          <w:szCs w:val="18"/>
          <w:lang w:val="en-GB"/>
        </w:rPr>
      </w:pPr>
      <w:r w:rsidRPr="00A341E4">
        <w:rPr>
          <w:sz w:val="20"/>
          <w:szCs w:val="18"/>
          <w:lang w:val="en-GB"/>
        </w:rPr>
        <w:t>First, the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897810">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positively associated with engagement of social media users </w:t>
      </w:r>
      <w:r w:rsidR="00933399">
        <w:rPr>
          <w:sz w:val="20"/>
          <w:szCs w:val="18"/>
          <w:lang w:val="en-GB"/>
        </w:rPr>
        <w:t xml:space="preserve">and </w:t>
      </w:r>
      <w:r w:rsidR="002255C6">
        <w:rPr>
          <w:sz w:val="20"/>
          <w:szCs w:val="18"/>
          <w:lang w:val="en-GB"/>
        </w:rPr>
        <w:t xml:space="preserve">journalists </w:t>
      </w:r>
      <w:r w:rsidR="002255C6">
        <w:rPr>
          <w:sz w:val="20"/>
          <w:szCs w:val="18"/>
          <w:lang w:val="en-GB"/>
        </w:rPr>
        <w:fldChar w:fldCharType="begin"/>
      </w:r>
      <w:r w:rsidR="0076658E">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23AD3476"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measure</w:t>
      </w:r>
      <w:r w:rsidR="00AE2590">
        <w:rPr>
          <w:sz w:val="20"/>
          <w:szCs w:val="18"/>
          <w:lang w:val="en-GB"/>
        </w:rPr>
        <w:t>d</w:t>
      </w:r>
      <w:r w:rsidR="002255C6">
        <w:rPr>
          <w:sz w:val="20"/>
          <w:szCs w:val="18"/>
          <w:lang w:val="en-GB"/>
        </w:rPr>
        <w:t xml:space="preserve"> whether supranational actors use familiar vocabulary o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tweets</w:t>
      </w:r>
      <w:r w:rsidR="00814738">
        <w:rPr>
          <w:sz w:val="20"/>
          <w:szCs w:val="18"/>
          <w:lang w:val="en-GB"/>
        </w:rPr>
        <w:t>,</w:t>
      </w:r>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897810">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170E6B32" w:rsidR="0050284E" w:rsidRDefault="008828BA" w:rsidP="00FC6904">
      <w:pPr>
        <w:spacing w:before="120" w:after="0" w:line="240" w:lineRule="auto"/>
        <w:jc w:val="both"/>
        <w:rPr>
          <w:sz w:val="20"/>
          <w:szCs w:val="18"/>
          <w:lang w:val="en-GB"/>
        </w:rPr>
      </w:pPr>
      <w:r w:rsidRPr="00A341E4">
        <w:rPr>
          <w:sz w:val="20"/>
          <w:szCs w:val="18"/>
          <w:lang w:val="en-GB"/>
        </w:rPr>
        <w:t>Third</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897810">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A nominal style</w:t>
      </w:r>
      <w:r w:rsidR="008E31D7">
        <w:rPr>
          <w:sz w:val="20"/>
          <w:szCs w:val="18"/>
          <w:lang w:val="en-GB"/>
        </w:rPr>
        <w:t xml:space="preserve"> </w:t>
      </w:r>
      <w:r w:rsidR="00B2654C">
        <w:rPr>
          <w:sz w:val="20"/>
          <w:szCs w:val="18"/>
          <w:lang w:val="en-GB"/>
        </w:rPr>
        <w:t>(</w:t>
      </w:r>
      <w:r w:rsidR="00CD6A32" w:rsidRPr="00A341E4">
        <w:rPr>
          <w:sz w:val="20"/>
          <w:szCs w:val="18"/>
          <w:lang w:val="en-GB"/>
        </w:rPr>
        <w:t xml:space="preserve">often a </w:t>
      </w:r>
      <w:r w:rsidR="00A341E4" w:rsidRPr="00A341E4">
        <w:rPr>
          <w:sz w:val="20"/>
          <w:szCs w:val="18"/>
          <w:lang w:val="en-GB"/>
        </w:rPr>
        <w:t>characteristic</w:t>
      </w:r>
      <w:r w:rsidR="00CD6A32" w:rsidRPr="00A341E4">
        <w:rPr>
          <w:sz w:val="20"/>
          <w:szCs w:val="18"/>
          <w:lang w:val="en-GB"/>
        </w:rPr>
        <w:t xml:space="preserve"> of academic prose</w:t>
      </w:r>
      <w:r w:rsidR="00B2654C">
        <w:rPr>
          <w:sz w:val="20"/>
          <w:szCs w:val="18"/>
          <w:lang w:val="en-GB"/>
        </w:rPr>
        <w:t>)</w:t>
      </w:r>
      <w:r w:rsidR="00CD6A32" w:rsidRPr="00A341E4">
        <w:rPr>
          <w:sz w:val="20"/>
          <w:szCs w:val="18"/>
          <w:lang w:val="en-GB"/>
        </w:rPr>
        <w:t xml:space="preserve"> uses many nouns and nominalizations</w:t>
      </w:r>
      <w:r w:rsidR="00441C3A">
        <w:rPr>
          <w:sz w:val="20"/>
          <w:szCs w:val="18"/>
          <w:lang w:val="en-GB"/>
        </w:rPr>
        <w:t>,</w:t>
      </w:r>
      <w:r w:rsidR="00CD6A32" w:rsidRPr="00A341E4">
        <w:rPr>
          <w:sz w:val="20"/>
          <w:szCs w:val="18"/>
          <w:lang w:val="en-GB"/>
        </w:rPr>
        <w:t xml:space="preserve">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w:t>
      </w:r>
      <w:r w:rsidR="00B2654C">
        <w:rPr>
          <w:sz w:val="20"/>
          <w:szCs w:val="18"/>
          <w:lang w:val="en-GB"/>
        </w:rPr>
        <w:t>(</w:t>
      </w:r>
      <w:r w:rsidR="00CD6A32" w:rsidRPr="00A341E4">
        <w:rPr>
          <w:sz w:val="20"/>
          <w:szCs w:val="18"/>
          <w:lang w:val="en-GB"/>
        </w:rPr>
        <w:t xml:space="preserve">often a characteristic of </w:t>
      </w:r>
      <w:r w:rsidR="00A341E4" w:rsidRPr="00A341E4">
        <w:rPr>
          <w:sz w:val="20"/>
          <w:szCs w:val="18"/>
          <w:lang w:val="en-GB"/>
        </w:rPr>
        <w:t>conversational</w:t>
      </w:r>
      <w:r w:rsidR="00CD6A32" w:rsidRPr="00A341E4">
        <w:rPr>
          <w:sz w:val="20"/>
          <w:szCs w:val="18"/>
          <w:lang w:val="en-GB"/>
        </w:rPr>
        <w:t xml:space="preserve"> communication</w:t>
      </w:r>
      <w:r w:rsidR="00B2654C">
        <w:rPr>
          <w:sz w:val="20"/>
          <w:szCs w:val="18"/>
          <w:lang w:val="en-GB"/>
        </w:rPr>
        <w:t>)</w:t>
      </w:r>
      <w:r w:rsidR="00CD6A32" w:rsidRPr="00A341E4">
        <w:rPr>
          <w:sz w:val="20"/>
          <w:szCs w:val="18"/>
          <w:lang w:val="en-GB"/>
        </w:rPr>
        <w:t xml:space="preserve">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w:t>
      </w:r>
      <w:r w:rsidR="00AE2590">
        <w:rPr>
          <w:sz w:val="20"/>
          <w:szCs w:val="18"/>
          <w:lang w:val="en-GB"/>
        </w:rPr>
        <w:t>and</w:t>
      </w:r>
      <w:r w:rsidR="00AE2590" w:rsidRPr="00A341E4">
        <w:rPr>
          <w:sz w:val="20"/>
          <w:szCs w:val="18"/>
          <w:lang w:val="en-GB"/>
        </w:rPr>
        <w:t xml:space="preserve"> </w:t>
      </w:r>
      <w:r w:rsidR="00CD6A32" w:rsidRPr="00A341E4">
        <w:rPr>
          <w:sz w:val="20"/>
          <w:szCs w:val="18"/>
          <w:lang w:val="en-GB"/>
        </w:rPr>
        <w:t xml:space="preserve">providing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4ED37FA4" w:rsidR="00CD6A32" w:rsidRPr="00A341E4" w:rsidRDefault="00CD6A32" w:rsidP="00CD6A32">
      <w:pPr>
        <w:pStyle w:val="Beschriftung"/>
        <w:keepLines/>
        <w:jc w:val="center"/>
        <w:rPr>
          <w:color w:val="auto"/>
          <w:sz w:val="20"/>
          <w:lang w:val="en-GB"/>
        </w:rPr>
      </w:pPr>
      <w:bookmarkStart w:id="8"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B57D9A">
        <w:rPr>
          <w:b/>
          <w:bCs/>
          <w:noProof/>
          <w:color w:val="auto"/>
          <w:lang w:val="en-GB"/>
        </w:rPr>
        <w:t>2</w:t>
      </w:r>
      <w:r w:rsidRPr="00A341E4">
        <w:rPr>
          <w:b/>
          <w:bCs/>
          <w:color w:val="auto"/>
          <w:lang w:val="en-GB"/>
        </w:rPr>
        <w:fldChar w:fldCharType="end"/>
      </w:r>
      <w:bookmarkEnd w:id="8"/>
      <w:r w:rsidRPr="00A341E4">
        <w:rPr>
          <w:color w:val="auto"/>
          <w:lang w:val="en-GB"/>
        </w:rPr>
        <w:t>: Language clarity indicators</w:t>
      </w:r>
    </w:p>
    <w:p w14:paraId="21982503" w14:textId="48233E7E"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w:t>
      </w:r>
      <w:r w:rsidR="009975C1">
        <w:rPr>
          <w:sz w:val="20"/>
          <w:szCs w:val="18"/>
          <w:lang w:val="en-GB"/>
        </w:rPr>
        <w:lastRenderedPageBreak/>
        <w:t>communication is clearly and significantly harder to understand</w:t>
      </w:r>
      <w:r w:rsidR="00217A3A">
        <w:rPr>
          <w:sz w:val="20"/>
          <w:szCs w:val="18"/>
          <w:lang w:val="en-GB"/>
        </w:rPr>
        <w:t xml:space="preserve"> for</w:t>
      </w:r>
      <w:r w:rsidR="009975C1">
        <w:rPr>
          <w:sz w:val="20"/>
          <w:szCs w:val="18"/>
          <w:lang w:val="en-GB"/>
        </w:rPr>
        <w:t xml:space="preserve">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w:t>
      </w:r>
      <w:r w:rsidR="00441C3A">
        <w:rPr>
          <w:sz w:val="20"/>
          <w:szCs w:val="18"/>
          <w:lang w:val="en-GB"/>
        </w:rPr>
        <w:t>findings</w:t>
      </w:r>
      <w:r>
        <w:rPr>
          <w:sz w:val="20"/>
          <w:szCs w:val="18"/>
          <w:lang w:val="en-GB"/>
        </w:rPr>
        <w:t xml:space="preserve"> of a very technocratic </w:t>
      </w:r>
      <w:r w:rsidR="00441C3A">
        <w:rPr>
          <w:sz w:val="20"/>
          <w:szCs w:val="18"/>
          <w:lang w:val="en-GB"/>
        </w:rPr>
        <w:t xml:space="preserve">approach to </w:t>
      </w:r>
      <w:r w:rsidR="009975C1">
        <w:rPr>
          <w:sz w:val="20"/>
          <w:szCs w:val="18"/>
          <w:lang w:val="en-GB"/>
        </w:rPr>
        <w:t xml:space="preserve">communication </w:t>
      </w:r>
      <w:r w:rsidR="00441C3A">
        <w:rPr>
          <w:sz w:val="20"/>
          <w:szCs w:val="18"/>
          <w:lang w:val="en-GB"/>
        </w:rPr>
        <w:t xml:space="preserve">by supranational executive actors </w:t>
      </w:r>
      <w:r w:rsidR="009975C1">
        <w:rPr>
          <w:sz w:val="20"/>
          <w:szCs w:val="18"/>
          <w:lang w:val="en-GB"/>
        </w:rPr>
        <w:fldChar w:fldCharType="begin"/>
      </w:r>
      <w:r w:rsidR="0076658E">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1F0A7691" w:rsidR="00CA02D3" w:rsidRDefault="00273E50" w:rsidP="00CA02D3">
      <w:pPr>
        <w:spacing w:before="120" w:after="0" w:line="240" w:lineRule="auto"/>
        <w:jc w:val="both"/>
        <w:rPr>
          <w:sz w:val="20"/>
          <w:szCs w:val="18"/>
          <w:lang w:val="en-GB"/>
        </w:rPr>
      </w:pPr>
      <w:r>
        <w:rPr>
          <w:sz w:val="20"/>
          <w:szCs w:val="18"/>
          <w:lang w:val="en-GB"/>
        </w:rPr>
        <w:t>However</w:t>
      </w:r>
      <w:r w:rsidR="007D0F40">
        <w:rPr>
          <w:sz w:val="20"/>
          <w:szCs w:val="18"/>
          <w:lang w:val="en-GB"/>
        </w:rPr>
        <w:t xml:space="preserve">, notable variation within the </w:t>
      </w:r>
      <w:r w:rsidR="00441C3A">
        <w:rPr>
          <w:sz w:val="20"/>
          <w:szCs w:val="18"/>
          <w:lang w:val="en-GB"/>
        </w:rPr>
        <w:t xml:space="preserve">supranational </w:t>
      </w:r>
      <w:r w:rsidR="007D0F40">
        <w:rPr>
          <w:sz w:val="20"/>
          <w:szCs w:val="18"/>
          <w:lang w:val="en-GB"/>
        </w:rPr>
        <w: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t>
      </w:r>
      <w:r>
        <w:rPr>
          <w:sz w:val="20"/>
          <w:szCs w:val="18"/>
          <w:lang w:val="en-GB"/>
        </w:rPr>
        <w:t>irector-</w:t>
      </w:r>
      <w:r w:rsidR="007D0F40">
        <w:rPr>
          <w:sz w:val="20"/>
          <w:szCs w:val="18"/>
          <w:lang w:val="en-GB"/>
        </w:rPr>
        <w:t>G</w:t>
      </w:r>
      <w:r>
        <w:rPr>
          <w:sz w:val="20"/>
          <w:szCs w:val="18"/>
          <w:lang w:val="en-GB"/>
        </w:rPr>
        <w:t>eneral</w:t>
      </w:r>
      <w:r w:rsidR="007D0F40">
        <w:rPr>
          <w:sz w:val="20"/>
          <w:szCs w:val="18"/>
          <w:lang w:val="en-GB"/>
        </w:rPr>
        <w:t xml:space="preserve"> for Competition Policy (ironically headed by </w:t>
      </w:r>
      <w:r w:rsidR="00C14E54">
        <w:rPr>
          <w:sz w:val="20"/>
          <w:szCs w:val="18"/>
          <w:lang w:val="en-GB"/>
        </w:rPr>
        <w:t xml:space="preserve">the clearly communicating </w:t>
      </w:r>
      <w:r w:rsidR="007D0F40">
        <w:rPr>
          <w:sz w:val="20"/>
          <w:szCs w:val="18"/>
          <w:lang w:val="en-GB"/>
        </w:rPr>
        <w:t>Margrethe Vestager), Justice Commissioner Reynders</w:t>
      </w:r>
      <w:r w:rsidR="00C557DA">
        <w:rPr>
          <w:sz w:val="20"/>
          <w:szCs w:val="18"/>
          <w:lang w:val="en-GB"/>
        </w:rPr>
        <w:t>,</w:t>
      </w:r>
      <w:r w:rsidR="007D0F40">
        <w:rPr>
          <w:sz w:val="20"/>
          <w:szCs w:val="18"/>
          <w:lang w:val="en-GB"/>
        </w:rPr>
        <w:t xml:space="preserve"> </w:t>
      </w:r>
      <w:r w:rsidR="00C557DA">
        <w:rPr>
          <w:sz w:val="20"/>
          <w:szCs w:val="18"/>
          <w:lang w:val="en-GB"/>
        </w:rPr>
        <w:t xml:space="preserve">and </w:t>
      </w:r>
      <w:r w:rsidR="007D0F40">
        <w:rPr>
          <w:sz w:val="20"/>
          <w:szCs w:val="18"/>
          <w:lang w:val="en-GB"/>
        </w:rPr>
        <w:t xml:space="preserve">the European Defence Agency. </w:t>
      </w:r>
      <w:r w:rsidR="005E3248">
        <w:rPr>
          <w:sz w:val="20"/>
          <w:szCs w:val="18"/>
          <w:lang w:val="en-GB"/>
        </w:rPr>
        <w:t>Average</w:t>
      </w:r>
      <w:r w:rsidR="003D016B">
        <w:rPr>
          <w:sz w:val="20"/>
          <w:szCs w:val="18"/>
          <w:lang w:val="en-GB"/>
        </w:rPr>
        <w:t>d</w:t>
      </w:r>
      <w:r w:rsidR="005E3248">
        <w:rPr>
          <w:sz w:val="20"/>
          <w:szCs w:val="18"/>
          <w:lang w:val="en-GB"/>
        </w:rPr>
        <w:t xml:space="preserve"> across indicators</w:t>
      </w:r>
      <w:r w:rsidR="002B2795">
        <w:rPr>
          <w:sz w:val="20"/>
          <w:szCs w:val="18"/>
          <w:lang w:val="en-GB"/>
        </w:rPr>
        <w:t>, the tweets from supranational actors tweeting in personal capacity are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3FBA5E54" w:rsidR="009E1560" w:rsidRPr="00A341E4" w:rsidRDefault="009E1560" w:rsidP="009E1560">
      <w:pPr>
        <w:spacing w:after="0" w:line="240" w:lineRule="auto"/>
        <w:jc w:val="both"/>
        <w:rPr>
          <w:i/>
          <w:sz w:val="20"/>
          <w:szCs w:val="18"/>
          <w:lang w:val="en-GB"/>
        </w:rPr>
      </w:pPr>
      <w:r w:rsidRPr="00A341E4">
        <w:rPr>
          <w:i/>
          <w:sz w:val="20"/>
          <w:szCs w:val="18"/>
          <w:lang w:val="en-GB"/>
        </w:rPr>
        <w:t>3.1. Media usage</w:t>
      </w:r>
    </w:p>
    <w:p w14:paraId="11E4CEF3" w14:textId="433C1922"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451F95">
        <w:rPr>
          <w:sz w:val="20"/>
          <w:szCs w:val="18"/>
          <w:lang w:val="en-GB"/>
        </w:rPr>
        <w:t xml:space="preserve">designed </w:t>
      </w:r>
      <w:r>
        <w:rPr>
          <w:sz w:val="20"/>
          <w:szCs w:val="18"/>
          <w:lang w:val="en-GB"/>
        </w:rPr>
        <w:t xml:space="preserve">to attract attention and generate engagement with messages. To what extent do supranational actors and institutions use this additional communication potential? Relying on the raw tweet texts as well as on the URL entities object </w:t>
      </w:r>
      <w:r w:rsidR="005E3248">
        <w:rPr>
          <w:sz w:val="20"/>
          <w:szCs w:val="18"/>
          <w:lang w:val="en-GB"/>
        </w:rPr>
        <w:t xml:space="preserve">of </w:t>
      </w:r>
      <w:r>
        <w:rPr>
          <w:sz w:val="20"/>
          <w:szCs w:val="18"/>
          <w:lang w:val="en-GB"/>
        </w:rPr>
        <w:t xml:space="preserve">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4A19D605" w:rsidR="006B4C5B" w:rsidRPr="00A341E4" w:rsidRDefault="006B4C5B" w:rsidP="006B4C5B">
      <w:pPr>
        <w:pStyle w:val="Beschriftung"/>
        <w:keepLines/>
        <w:jc w:val="center"/>
        <w:rPr>
          <w:color w:val="auto"/>
          <w:sz w:val="20"/>
          <w:lang w:val="en-GB"/>
        </w:rPr>
      </w:pPr>
      <w:bookmarkStart w:id="9"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B57D9A">
        <w:rPr>
          <w:b/>
          <w:bCs/>
          <w:noProof/>
          <w:color w:val="auto"/>
          <w:lang w:val="en-GB"/>
        </w:rPr>
        <w:t>3</w:t>
      </w:r>
      <w:r w:rsidRPr="00A341E4">
        <w:rPr>
          <w:b/>
          <w:bCs/>
          <w:color w:val="auto"/>
          <w:lang w:val="en-GB"/>
        </w:rPr>
        <w:fldChar w:fldCharType="end"/>
      </w:r>
      <w:bookmarkEnd w:id="9"/>
      <w:r w:rsidRPr="00A341E4">
        <w:rPr>
          <w:color w:val="auto"/>
          <w:lang w:val="en-GB"/>
        </w:rPr>
        <w:t xml:space="preserve">: </w:t>
      </w:r>
      <w:r>
        <w:rPr>
          <w:color w:val="auto"/>
          <w:lang w:val="en-GB"/>
        </w:rPr>
        <w:t>Multimedia usage</w:t>
      </w:r>
    </w:p>
    <w:p w14:paraId="781A369B" w14:textId="2647B960"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detail</w:t>
      </w:r>
      <w:r w:rsidR="00DB61BF">
        <w:rPr>
          <w:sz w:val="20"/>
          <w:szCs w:val="18"/>
          <w:lang w:val="en-GB"/>
        </w:rPr>
        <w:t>s</w:t>
      </w:r>
      <w:r w:rsidR="00697553">
        <w:rPr>
          <w:sz w:val="20"/>
          <w:szCs w:val="18"/>
          <w:lang w:val="en-GB"/>
        </w:rPr>
        <w:t xml:space="preserve">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lastRenderedPageBreak/>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w:t>
      </w:r>
      <w:r w:rsidR="00DB61BF">
        <w:rPr>
          <w:sz w:val="20"/>
          <w:szCs w:val="18"/>
          <w:lang w:val="en-GB"/>
        </w:rPr>
        <w:t>(</w:t>
      </w:r>
      <w:r w:rsidR="00537EA2">
        <w:rPr>
          <w:sz w:val="20"/>
          <w:szCs w:val="18"/>
          <w:lang w:val="en-GB"/>
        </w:rPr>
        <w:t>we consider movie files uploaded directly to Twitter as well as embedded videos from major platforms such as You</w:t>
      </w:r>
      <w:r w:rsidR="00982672">
        <w:rPr>
          <w:sz w:val="20"/>
          <w:szCs w:val="18"/>
          <w:lang w:val="en-GB"/>
        </w:rPr>
        <w:t>T</w:t>
      </w:r>
      <w:r w:rsidR="00537EA2">
        <w:rPr>
          <w:sz w:val="20"/>
          <w:szCs w:val="18"/>
          <w:lang w:val="en-GB"/>
        </w:rPr>
        <w:t>ube, Vimeo, TikTok, and Twitch</w:t>
      </w:r>
      <w:r w:rsidR="00DB61BF">
        <w:rPr>
          <w:sz w:val="20"/>
          <w:szCs w:val="18"/>
          <w:lang w:val="en-GB"/>
        </w:rPr>
        <w:t xml:space="preserve">) </w:t>
      </w:r>
      <w:r w:rsidR="00537EA2">
        <w:rPr>
          <w:sz w:val="20"/>
          <w:szCs w:val="18"/>
          <w:lang w:val="en-GB"/>
        </w:rPr>
        <w:t xml:space="preserve">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 xml:space="preserve">in the UK. While we </w:t>
      </w:r>
      <w:r w:rsidR="00DB61BF">
        <w:rPr>
          <w:sz w:val="20"/>
          <w:szCs w:val="18"/>
          <w:lang w:val="en-GB"/>
        </w:rPr>
        <w:t xml:space="preserve">do not </w:t>
      </w:r>
      <w:r w:rsidR="00982672">
        <w:rPr>
          <w:sz w:val="20"/>
          <w:szCs w:val="18"/>
          <w:lang w:val="en-GB"/>
        </w:rPr>
        <w:t>exactly quantify this here, we note that many of these videos seem to be particularly produced for the purpose of communicating EU policies, again pointing to a professionalisation of supranational social media presence.</w:t>
      </w:r>
    </w:p>
    <w:p w14:paraId="10FC2741" w14:textId="3447BC9B" w:rsidR="00615977" w:rsidRDefault="00697553" w:rsidP="00FC6904">
      <w:pPr>
        <w:spacing w:before="120" w:after="0" w:line="240" w:lineRule="auto"/>
        <w:jc w:val="both"/>
        <w:rPr>
          <w:sz w:val="20"/>
          <w:szCs w:val="18"/>
          <w:lang w:val="en-GB"/>
        </w:rPr>
      </w:pPr>
      <w:r>
        <w:rPr>
          <w:sz w:val="20"/>
          <w:szCs w:val="18"/>
          <w:lang w:val="en-GB"/>
        </w:rPr>
        <w:t xml:space="preserve">Furthermore, Twitter is notorious for having </w:t>
      </w:r>
      <w:r w:rsidR="00B2654C">
        <w:rPr>
          <w:sz w:val="20"/>
          <w:szCs w:val="18"/>
          <w:lang w:val="en-GB"/>
        </w:rPr>
        <w:t xml:space="preserve">popularized </w:t>
      </w:r>
      <w:r>
        <w:rPr>
          <w:sz w:val="20"/>
          <w:szCs w:val="18"/>
          <w:lang w:val="en-GB"/>
        </w:rPr>
        <w:t>the use of special characters and especially emoticons in public communication. Including such pictograms into the tweet text</w:t>
      </w:r>
      <w:r w:rsidR="00DB61BF">
        <w:rPr>
          <w:sz w:val="20"/>
          <w:szCs w:val="18"/>
          <w:lang w:val="en-GB"/>
        </w:rPr>
        <w:t>(</w:t>
      </w:r>
      <w:r w:rsidR="00982672">
        <w:rPr>
          <w:sz w:val="20"/>
          <w:szCs w:val="18"/>
          <w:lang w:val="en-GB"/>
        </w:rPr>
        <w:t xml:space="preserve">an </w:t>
      </w:r>
      <w:r>
        <w:rPr>
          <w:sz w:val="20"/>
          <w:szCs w:val="18"/>
          <w:lang w:val="en-GB"/>
        </w:rPr>
        <w:t xml:space="preserve">example </w:t>
      </w:r>
      <w:r w:rsidR="00982672">
        <w:rPr>
          <w:sz w:val="20"/>
          <w:szCs w:val="18"/>
          <w:lang w:val="en-GB"/>
        </w:rPr>
        <w:t xml:space="preserve">in </w:t>
      </w:r>
      <w:r>
        <w:rPr>
          <w:sz w:val="20"/>
          <w:szCs w:val="18"/>
          <w:lang w:val="en-GB"/>
        </w:rPr>
        <w:t>Table 2 above</w:t>
      </w:r>
      <w:r w:rsidR="00DB61BF">
        <w:rPr>
          <w:sz w:val="20"/>
          <w:szCs w:val="18"/>
          <w:lang w:val="en-GB"/>
        </w:rPr>
        <w:t>)</w:t>
      </w:r>
      <w:r>
        <w:rPr>
          <w:sz w:val="20"/>
          <w:szCs w:val="18"/>
          <w:lang w:val="en-GB"/>
        </w:rPr>
        <w:t xml:space="preserve">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00897810">
        <w:rPr>
          <w:sz w:val="20"/>
          <w:szCs w:val="18"/>
          <w:lang w:val="en-US"/>
        </w:rPr>
        <w: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00630732" w:rsidRPr="00630732">
        <w:rPr>
          <w:rFonts w:cs="Calibri"/>
          <w:sz w:val="20"/>
        </w:rPr>
        <w:t>(Tang and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w:t>
      </w:r>
      <w:r w:rsidR="00864B5C">
        <w:rPr>
          <w:sz w:val="20"/>
          <w:szCs w:val="18"/>
          <w:lang w:val="en-GB"/>
        </w:rPr>
        <w:t>,</w:t>
      </w:r>
      <w:r w:rsidR="00E352E9">
        <w:rPr>
          <w:sz w:val="20"/>
          <w:szCs w:val="18"/>
          <w:lang w:val="en-GB"/>
        </w:rPr>
        <w:t>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w:t>
      </w:r>
      <w:r w:rsidR="000A07F3">
        <w:rPr>
          <w:sz w:val="20"/>
          <w:szCs w:val="18"/>
          <w:lang w:val="en-GB"/>
        </w:rPr>
        <w:t>s</w:t>
      </w:r>
      <w:r w:rsidR="00A71F03">
        <w:rPr>
          <w:sz w:val="20"/>
          <w:szCs w:val="18"/>
          <w:lang w:val="en-GB"/>
        </w:rPr>
        <w:t xml:space="preserve"> of checkmark symbols.</w:t>
      </w:r>
    </w:p>
    <w:p w14:paraId="12A635D4" w14:textId="1E0974FE"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w:t>
      </w:r>
      <w:r w:rsidR="000A07F3">
        <w:rPr>
          <w:sz w:val="20"/>
          <w:szCs w:val="18"/>
          <w:lang w:val="en-GB"/>
        </w:rPr>
        <w:t>-</w:t>
      </w:r>
      <w:r>
        <w:rPr>
          <w:sz w:val="20"/>
          <w:szCs w:val="18"/>
          <w:lang w:val="en-GB"/>
        </w:rPr>
        <w:t xml:space="preserve">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sidR="003361B0">
        <w:rPr>
          <w:sz w:val="20"/>
          <w:szCs w:val="18"/>
          <w:lang w:val="en-GB"/>
        </w:rPr>
        <w:t>Also</w:t>
      </w:r>
      <w:proofErr w:type="gramEnd"/>
      <w:r>
        <w:rPr>
          <w:sz w:val="20"/>
          <w:szCs w:val="18"/>
          <w:lang w:val="en-GB"/>
        </w:rPr>
        <w:t xml:space="preserve"> with regard to this communication feature, tweets from supranational EU actors are on par </w:t>
      </w:r>
      <w:r w:rsidR="000A07F3">
        <w:rPr>
          <w:sz w:val="20"/>
          <w:szCs w:val="18"/>
          <w:lang w:val="en-GB"/>
        </w:rPr>
        <w:t xml:space="preserve">with </w:t>
      </w:r>
      <w:r>
        <w:rPr>
          <w:sz w:val="20"/>
          <w:szCs w:val="18"/>
          <w:lang w:val="en-GB"/>
        </w:rPr>
        <w:t xml:space="preserve">or even exceed </w:t>
      </w:r>
      <w:r w:rsidR="00DA3438">
        <w:rPr>
          <w:sz w:val="20"/>
          <w:szCs w:val="18"/>
          <w:lang w:val="en-GB"/>
        </w:rPr>
        <w:t xml:space="preserve">messages from </w:t>
      </w:r>
      <w:r>
        <w:rPr>
          <w:sz w:val="20"/>
          <w:szCs w:val="18"/>
          <w:lang w:val="en-GB"/>
        </w:rPr>
        <w:t xml:space="preserve">domestic and international political actors. In about 60 to 80% of all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r w:rsidR="00560269">
        <w:rPr>
          <w:sz w:val="20"/>
          <w:szCs w:val="18"/>
          <w:lang w:val="en-GB"/>
        </w:rPr>
        <w:t>Where th</w:t>
      </w:r>
      <w:r w:rsidR="009C4088">
        <w:rPr>
          <w:sz w:val="20"/>
          <w:szCs w:val="18"/>
          <w:lang w:val="en-GB"/>
        </w:rPr>
        <w:t>ese</w:t>
      </w:r>
      <w:r w:rsidR="00560269">
        <w:rPr>
          <w:sz w:val="20"/>
          <w:szCs w:val="18"/>
          <w:lang w:val="en-GB"/>
        </w:rPr>
        <w:t xml:space="preserve"> links</w:t>
      </w:r>
      <w:r w:rsidR="002F3D47">
        <w:rPr>
          <w:sz w:val="20"/>
          <w:szCs w:val="18"/>
          <w:lang w:val="en-GB"/>
        </w:rPr>
        <w:t xml:space="preserve"> lead citizens </w:t>
      </w:r>
      <w:r w:rsidR="00560269">
        <w:rPr>
          <w:sz w:val="20"/>
          <w:szCs w:val="18"/>
          <w:lang w:val="en-GB"/>
        </w:rPr>
        <w:t xml:space="preserve">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upranational actors also seem to use services that automatically post content across different social media accounts (</w:t>
      </w:r>
      <w:proofErr w:type="gramStart"/>
      <w:r w:rsidR="000A07F3">
        <w:rPr>
          <w:sz w:val="20"/>
          <w:szCs w:val="18"/>
          <w:lang w:val="en-GB"/>
        </w:rPr>
        <w:t>e.g.</w:t>
      </w:r>
      <w:proofErr w:type="gramEnd"/>
      <w:r w:rsidR="000A07F3">
        <w:rPr>
          <w:sz w:val="20"/>
          <w:szCs w:val="18"/>
          <w:lang w:val="en-GB"/>
        </w:rPr>
        <w:t xml:space="preserve"> </w:t>
      </w:r>
      <w:r w:rsidR="002F3D47">
        <w:rPr>
          <w:sz w:val="20"/>
          <w:szCs w:val="18"/>
          <w:lang w:val="en-GB"/>
        </w:rPr>
        <w:t xml:space="preserve">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3AD3D401" w:rsidR="00697553" w:rsidRDefault="00CE24DD" w:rsidP="00FC6904">
      <w:pPr>
        <w:spacing w:before="120" w:after="0" w:line="240" w:lineRule="auto"/>
        <w:jc w:val="both"/>
        <w:rPr>
          <w:sz w:val="20"/>
          <w:szCs w:val="18"/>
          <w:lang w:val="en-GB"/>
        </w:rPr>
      </w:pPr>
      <w:r>
        <w:rPr>
          <w:sz w:val="20"/>
          <w:szCs w:val="18"/>
          <w:lang w:val="en-GB"/>
        </w:rPr>
        <w:t xml:space="preserve">Based on these </w:t>
      </w:r>
      <w:r w:rsidR="00A94267">
        <w:rPr>
          <w:sz w:val="20"/>
          <w:szCs w:val="18"/>
          <w:lang w:val="en-GB"/>
        </w:rPr>
        <w:t>descriptions</w:t>
      </w:r>
      <w:r>
        <w:rPr>
          <w:sz w:val="20"/>
          <w:szCs w:val="18"/>
          <w:lang w:val="en-GB"/>
        </w:rPr>
        <w:t xml:space="preserve"> we can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w:t>
      </w:r>
      <w:r w:rsidR="000A07F3">
        <w:rPr>
          <w:sz w:val="20"/>
          <w:szCs w:val="18"/>
          <w:lang w:val="en-GB"/>
        </w:rPr>
        <w:t xml:space="preserve">their </w:t>
      </w:r>
      <w:r w:rsidR="002F3D47">
        <w:rPr>
          <w:sz w:val="20"/>
          <w:szCs w:val="18"/>
          <w:lang w:val="en-GB"/>
        </w:rPr>
        <w:t>own external online resources.</w:t>
      </w:r>
    </w:p>
    <w:p w14:paraId="1F13759E" w14:textId="77777777" w:rsidR="002D4867" w:rsidRPr="00D114D6" w:rsidRDefault="002D4867" w:rsidP="00D114D6">
      <w:pPr>
        <w:spacing w:before="120" w:after="0" w:line="240" w:lineRule="auto"/>
        <w:jc w:val="both"/>
        <w:rPr>
          <w:sz w:val="20"/>
          <w:szCs w:val="18"/>
          <w:lang w:val="en-GB"/>
        </w:rPr>
      </w:pPr>
    </w:p>
    <w:p w14:paraId="730EBB0F" w14:textId="2123C7DB" w:rsidR="00532D33" w:rsidRPr="002E534C" w:rsidRDefault="00A94267" w:rsidP="002E534C">
      <w:pPr>
        <w:spacing w:before="120" w:after="0" w:line="240" w:lineRule="auto"/>
        <w:jc w:val="both"/>
        <w:rPr>
          <w:b/>
          <w:sz w:val="20"/>
          <w:szCs w:val="18"/>
          <w:lang w:val="en-GB"/>
        </w:rPr>
      </w:pPr>
      <w:r>
        <w:rPr>
          <w:b/>
          <w:sz w:val="20"/>
          <w:szCs w:val="18"/>
          <w:lang w:val="en-GB"/>
        </w:rPr>
        <w:t>4</w:t>
      </w:r>
      <w:r w:rsidR="002E534C">
        <w:rPr>
          <w:b/>
          <w:sz w:val="20"/>
          <w:szCs w:val="18"/>
          <w:lang w:val="en-GB"/>
        </w:rPr>
        <w:t>.</w:t>
      </w:r>
      <w:r w:rsidR="00532D33" w:rsidRPr="002E534C">
        <w:rPr>
          <w:b/>
          <w:sz w:val="20"/>
          <w:szCs w:val="18"/>
          <w:lang w:val="en-GB"/>
        </w:rPr>
        <w:t xml:space="preserve"> </w:t>
      </w:r>
      <w:r w:rsidR="00BC604B">
        <w:rPr>
          <w:b/>
          <w:sz w:val="20"/>
          <w:szCs w:val="18"/>
          <w:lang w:val="en-GB"/>
        </w:rPr>
        <w:t>Publicity of supranational messages</w:t>
      </w:r>
    </w:p>
    <w:p w14:paraId="1CDE029C" w14:textId="2D69BCF8" w:rsidR="00532D33" w:rsidRDefault="002E534C" w:rsidP="00D114D6">
      <w:pPr>
        <w:spacing w:before="120" w:after="0" w:line="240" w:lineRule="auto"/>
        <w:jc w:val="both"/>
        <w:rPr>
          <w:sz w:val="20"/>
          <w:szCs w:val="18"/>
          <w:lang w:val="en-GB"/>
        </w:rPr>
      </w:pPr>
      <w:r>
        <w:rPr>
          <w:sz w:val="20"/>
          <w:szCs w:val="18"/>
          <w:lang w:val="en-GB"/>
        </w:rPr>
        <w:t>A crucial question for supranational public communication on social media is</w:t>
      </w:r>
      <w:r w:rsidR="00BC604B">
        <w:rPr>
          <w:sz w:val="20"/>
          <w:szCs w:val="18"/>
          <w:lang w:val="en-GB"/>
        </w:rPr>
        <w:t xml:space="preserve"> whether the</w:t>
      </w:r>
      <w:r w:rsidR="003F758C">
        <w:rPr>
          <w:sz w:val="20"/>
          <w:szCs w:val="18"/>
          <w:lang w:val="en-GB"/>
        </w:rPr>
        <w:t xml:space="preserve"> style and volume of</w:t>
      </w:r>
      <w:r w:rsidR="00BC604B">
        <w:rPr>
          <w:sz w:val="20"/>
          <w:szCs w:val="18"/>
          <w:lang w:val="en-GB"/>
        </w:rPr>
        <w:t xml:space="preserve"> communication</w:t>
      </w:r>
      <w:r w:rsidR="003F758C">
        <w:rPr>
          <w:sz w:val="20"/>
          <w:szCs w:val="18"/>
          <w:lang w:val="en-GB"/>
        </w:rPr>
        <w:t xml:space="preserve"> translates into publicity</w:t>
      </w:r>
      <w:r w:rsidR="00057E4D">
        <w:rPr>
          <w:sz w:val="20"/>
          <w:szCs w:val="18"/>
          <w:lang w:val="en-GB"/>
        </w:rPr>
        <w:t>. We approximate the publicity of the messages via</w:t>
      </w:r>
      <w:r>
        <w:rPr>
          <w:sz w:val="20"/>
          <w:szCs w:val="18"/>
          <w:lang w:val="en-GB"/>
        </w:rPr>
        <w:t xml:space="preserve"> user engage</w:t>
      </w:r>
      <w:r w:rsidR="00057E4D">
        <w:rPr>
          <w:sz w:val="20"/>
          <w:szCs w:val="18"/>
          <w:lang w:val="en-GB"/>
        </w:rPr>
        <w:t>ment</w:t>
      </w:r>
      <w:r>
        <w:rPr>
          <w:sz w:val="20"/>
          <w:szCs w:val="18"/>
          <w:lang w:val="en-GB"/>
        </w:rPr>
        <w:t xml:space="preserve"> with the messages. </w:t>
      </w:r>
      <w:r w:rsidR="003F758C">
        <w:rPr>
          <w:sz w:val="20"/>
          <w:szCs w:val="18"/>
          <w:lang w:val="en-GB"/>
        </w:rPr>
        <w:t>Our descriptive evidence</w:t>
      </w:r>
      <w:r w:rsidR="00767723">
        <w:rPr>
          <w:sz w:val="20"/>
          <w:szCs w:val="18"/>
          <w:lang w:val="en-GB"/>
        </w:rPr>
        <w:t xml:space="preserve"> and elementary inferential analysis (appendix</w:t>
      </w:r>
      <w:r w:rsidR="00B81102">
        <w:rPr>
          <w:sz w:val="20"/>
          <w:szCs w:val="18"/>
          <w:lang w:val="en-GB"/>
        </w:rPr>
        <w:t xml:space="preserve"> a4)</w:t>
      </w:r>
      <w:r w:rsidR="00767723">
        <w:rPr>
          <w:sz w:val="20"/>
          <w:szCs w:val="18"/>
          <w:lang w:val="en-GB"/>
        </w:rPr>
        <w:t xml:space="preserve"> show mixed results.</w:t>
      </w:r>
      <w:r w:rsidR="00DD24F9">
        <w:rPr>
          <w:sz w:val="20"/>
          <w:szCs w:val="18"/>
          <w:lang w:val="en-GB"/>
        </w:rPr>
        <w:t xml:space="preserve"> </w:t>
      </w:r>
      <w:proofErr w:type="gramStart"/>
      <w:r w:rsidR="00DD24F9">
        <w:rPr>
          <w:sz w:val="20"/>
          <w:szCs w:val="18"/>
          <w:lang w:val="en-GB"/>
        </w:rPr>
        <w:t>First of all</w:t>
      </w:r>
      <w:proofErr w:type="gramEnd"/>
      <w:r w:rsidR="00DD24F9">
        <w:rPr>
          <w:sz w:val="20"/>
          <w:szCs w:val="18"/>
          <w:lang w:val="en-GB"/>
        </w:rPr>
        <w:t>,</w:t>
      </w:r>
      <w:r w:rsidR="00767723">
        <w:rPr>
          <w:sz w:val="20"/>
          <w:szCs w:val="18"/>
          <w:lang w:val="en-GB"/>
        </w:rPr>
        <w:t xml:space="preserve"> </w:t>
      </w:r>
      <w:r w:rsidR="00DD24F9">
        <w:rPr>
          <w:sz w:val="20"/>
          <w:szCs w:val="18"/>
          <w:lang w:val="en-GB"/>
        </w:rPr>
        <w:t>a</w:t>
      </w:r>
      <w:r>
        <w:rPr>
          <w:sz w:val="20"/>
          <w:szCs w:val="18"/>
          <w:lang w:val="en-GB"/>
        </w:rPr>
        <w:t xml:space="preserve">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w:t>
      </w:r>
    </w:p>
    <w:p w14:paraId="4D66F1CE" w14:textId="7BE53C49" w:rsidR="00926A1D" w:rsidRDefault="004709BE" w:rsidP="00D114D6">
      <w:pPr>
        <w:spacing w:before="120" w:after="0" w:line="240" w:lineRule="auto"/>
        <w:jc w:val="both"/>
        <w:rPr>
          <w:sz w:val="20"/>
          <w:szCs w:val="18"/>
          <w:lang w:val="en-GB"/>
        </w:rPr>
      </w:pPr>
      <w:r>
        <w:rPr>
          <w:sz w:val="20"/>
          <w:szCs w:val="18"/>
          <w:lang w:val="en-GB"/>
        </w:rPr>
        <w:t xml:space="preserve">What we </w:t>
      </w:r>
      <w:r w:rsidR="00A9067A">
        <w:rPr>
          <w:sz w:val="20"/>
          <w:szCs w:val="18"/>
          <w:lang w:val="en-GB"/>
        </w:rPr>
        <w:t xml:space="preserve">do </w:t>
      </w:r>
      <w:r>
        <w:rPr>
          <w:sz w:val="20"/>
          <w:szCs w:val="18"/>
          <w:lang w:val="en-GB"/>
        </w:rPr>
        <w:t>know</w:t>
      </w:r>
      <w:r w:rsidR="00357C26">
        <w:rPr>
          <w:sz w:val="20"/>
          <w:szCs w:val="18"/>
          <w:lang w:val="en-GB"/>
        </w:rPr>
        <w:t xml:space="preserve"> </w:t>
      </w:r>
      <w:r>
        <w:rPr>
          <w:sz w:val="20"/>
          <w:szCs w:val="18"/>
          <w:lang w:val="en-GB"/>
        </w:rPr>
        <w:t>is that messages are shown 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w:t>
      </w:r>
      <w:r w:rsidR="008D6558">
        <w:rPr>
          <w:sz w:val="20"/>
          <w:szCs w:val="18"/>
          <w:lang w:val="en-GB"/>
        </w:rPr>
        <w:t>exploit</w:t>
      </w:r>
      <w:r w:rsidR="00373035">
        <w:rPr>
          <w:sz w:val="20"/>
          <w:szCs w:val="18"/>
          <w:lang w:val="en-GB"/>
        </w:rPr>
        <w:t xml:space="preserve"> the Internet Archive, a non-profit organisation working for free access to online information. Their archive.org engine crawls the web and takes static, timestamped snapshots of individual sites. We set up automated scripts</w:t>
      </w:r>
      <w:r w:rsidR="00261E97">
        <w:rPr>
          <w:rStyle w:val="Funotenzeichen"/>
          <w:sz w:val="20"/>
          <w:szCs w:val="18"/>
          <w:lang w:val="en-GB"/>
        </w:rPr>
        <w:footnoteReference w:id="3"/>
      </w:r>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4CD45360"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w:t>
      </w:r>
      <w:proofErr w:type="gramStart"/>
      <w:r w:rsidR="0034145D">
        <w:rPr>
          <w:sz w:val="20"/>
          <w:szCs w:val="18"/>
          <w:lang w:val="en-GB"/>
        </w:rPr>
        <w:t>precise, but</w:t>
      </w:r>
      <w:proofErr w:type="gramEnd"/>
      <w:r w:rsidR="0034145D">
        <w:rPr>
          <w:sz w:val="20"/>
          <w:szCs w:val="18"/>
          <w:lang w:val="en-GB"/>
        </w:rPr>
        <w:t xml:space="preserve"> </w:t>
      </w:r>
      <w:r w:rsidR="00864B5C">
        <w:rPr>
          <w:sz w:val="20"/>
          <w:szCs w:val="18"/>
          <w:lang w:val="en-GB"/>
        </w:rPr>
        <w:t xml:space="preserve">offers a suitable proxy for </w:t>
      </w:r>
      <w:r w:rsidR="00DA3438">
        <w:rPr>
          <w:sz w:val="20"/>
          <w:szCs w:val="18"/>
          <w:lang w:val="en-GB"/>
        </w:rPr>
        <w:t>historical follower counts</w:t>
      </w:r>
      <w:r w:rsidR="0034145D">
        <w:rPr>
          <w:sz w:val="20"/>
          <w:szCs w:val="18"/>
          <w:lang w:val="en-GB"/>
        </w:rPr>
        <w:t xml:space="preserve">.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B57D9A" w:rsidRPr="00B57D9A">
        <w:rPr>
          <w:rFonts w:cs="Calibri"/>
          <w:sz w:val="20"/>
          <w:szCs w:val="20"/>
          <w:lang w:val="en-GB"/>
        </w:rPr>
        <w:t xml:space="preserve">Figure </w:t>
      </w:r>
      <w:r w:rsidR="00B57D9A" w:rsidRPr="00B57D9A">
        <w:rPr>
          <w:rFonts w:cs="Calibri"/>
          <w:noProof/>
          <w:sz w:val="20"/>
          <w:szCs w:val="20"/>
          <w:lang w:val="en-GB"/>
        </w:rPr>
        <w:t>4</w:t>
      </w:r>
      <w:r w:rsidR="00942E8A" w:rsidRPr="00942E8A">
        <w:rPr>
          <w:rFonts w:cs="Calibri"/>
          <w:sz w:val="20"/>
          <w:szCs w:val="20"/>
          <w:lang w:val="en-GB"/>
        </w:rPr>
        <w:fldChar w:fldCharType="end"/>
      </w:r>
      <w:r w:rsidR="00942E8A" w:rsidRPr="00942E8A">
        <w:rPr>
          <w:rFonts w:cs="Calibri"/>
          <w:sz w:val="20"/>
          <w:szCs w:val="20"/>
          <w:lang w:val="en-GB"/>
        </w:rPr>
        <w:t xml:space="preserve"> </w:t>
      </w:r>
      <w:r w:rsidR="00A9067A">
        <w:rPr>
          <w:sz w:val="20"/>
          <w:szCs w:val="18"/>
          <w:lang w:val="en-GB"/>
        </w:rPr>
        <w:t xml:space="preserve">estimate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57695ADE" w:rsidR="00DA3438" w:rsidRPr="00A341E4" w:rsidRDefault="00DA3438" w:rsidP="00DA3438">
      <w:pPr>
        <w:pStyle w:val="Beschriftung"/>
        <w:keepLines/>
        <w:jc w:val="center"/>
        <w:rPr>
          <w:color w:val="auto"/>
          <w:sz w:val="20"/>
          <w:lang w:val="en-GB"/>
        </w:rPr>
      </w:pPr>
      <w:bookmarkStart w:id="10"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B57D9A">
        <w:rPr>
          <w:b/>
          <w:bCs/>
          <w:noProof/>
          <w:color w:val="auto"/>
          <w:lang w:val="en-GB"/>
        </w:rPr>
        <w:t>4</w:t>
      </w:r>
      <w:r w:rsidRPr="00A341E4">
        <w:rPr>
          <w:b/>
          <w:bCs/>
          <w:color w:val="auto"/>
          <w:lang w:val="en-GB"/>
        </w:rPr>
        <w:fldChar w:fldCharType="end"/>
      </w:r>
      <w:bookmarkEnd w:id="10"/>
      <w:r w:rsidRPr="00A341E4">
        <w:rPr>
          <w:color w:val="auto"/>
          <w:lang w:val="en-GB"/>
        </w:rPr>
        <w:t xml:space="preserve">: </w:t>
      </w:r>
      <w:r>
        <w:rPr>
          <w:color w:val="auto"/>
          <w:lang w:val="en-GB"/>
        </w:rPr>
        <w:t>Followers of supranational Twitter accounts</w:t>
      </w:r>
    </w:p>
    <w:p w14:paraId="648C5159" w14:textId="77777777" w:rsidR="00852435" w:rsidRDefault="00852435" w:rsidP="00852435">
      <w:pPr>
        <w:spacing w:before="120" w:after="0" w:line="240" w:lineRule="auto"/>
        <w:jc w:val="both"/>
        <w:rPr>
          <w:sz w:val="20"/>
          <w:szCs w:val="18"/>
          <w:lang w:val="en-GB"/>
        </w:rPr>
      </w:pPr>
    </w:p>
    <w:p w14:paraId="12655778" w14:textId="28D905AE" w:rsidR="00852435" w:rsidRDefault="00852435" w:rsidP="00852435">
      <w:pPr>
        <w:spacing w:before="120" w:after="0" w:line="240" w:lineRule="auto"/>
        <w:jc w:val="both"/>
        <w:rPr>
          <w:sz w:val="20"/>
          <w:szCs w:val="18"/>
          <w:lang w:val="en-GB"/>
        </w:rPr>
      </w:pPr>
      <w:r>
        <w:rPr>
          <w:sz w:val="20"/>
          <w:szCs w:val="18"/>
          <w:lang w:val="en-GB"/>
        </w:rPr>
        <w:t xml:space="preserve">The period of growing supranational tweet volume </w:t>
      </w:r>
      <w:r w:rsidR="00A9067A">
        <w:rPr>
          <w:sz w:val="20"/>
          <w:szCs w:val="18"/>
          <w:lang w:val="en-GB"/>
        </w:rPr>
        <w:t xml:space="preserve">from </w:t>
      </w:r>
      <w:r>
        <w:rPr>
          <w:sz w:val="20"/>
          <w:szCs w:val="18"/>
          <w:lang w:val="en-GB"/>
        </w:rPr>
        <w:t xml:space="preserve">2010-5 was followed by a period in which an increasing number of Twitter users also decided to subscribe to these accounts. </w:t>
      </w:r>
      <w:r w:rsidR="00F3179C">
        <w:rPr>
          <w:sz w:val="20"/>
          <w:szCs w:val="18"/>
          <w:lang w:val="en-GB"/>
        </w:rPr>
        <w:t>T</w:t>
      </w:r>
      <w:r>
        <w:rPr>
          <w:sz w:val="20"/>
          <w:szCs w:val="18"/>
          <w:lang w:val="en-GB"/>
        </w:rPr>
        <w:t xml:space="preserve">he figure </w:t>
      </w:r>
      <w:r w:rsidR="00A9067A">
        <w:rPr>
          <w:sz w:val="20"/>
          <w:szCs w:val="18"/>
          <w:lang w:val="en-GB"/>
        </w:rPr>
        <w:t xml:space="preserve">above </w:t>
      </w:r>
      <w:r>
        <w:rPr>
          <w:sz w:val="20"/>
          <w:szCs w:val="18"/>
          <w:lang w:val="en-GB"/>
        </w:rPr>
        <w:t>also highlights</w:t>
      </w:r>
      <w:r w:rsidR="00F3179C">
        <w:rPr>
          <w:sz w:val="20"/>
          <w:szCs w:val="18"/>
          <w:lang w:val="en-GB"/>
        </w:rPr>
        <w:t>, however,</w:t>
      </w:r>
      <w:r>
        <w:rPr>
          <w:sz w:val="20"/>
          <w:szCs w:val="18"/>
          <w:lang w:val="en-GB"/>
        </w:rPr>
        <w:t xml:space="preserve"> that the distribution of followers across supranational accounts is extremely right skewed</w:t>
      </w:r>
      <w:r w:rsidR="00A9067A">
        <w:rPr>
          <w:sz w:val="20"/>
          <w:szCs w:val="18"/>
          <w:lang w:val="en-GB"/>
        </w:rPr>
        <w:t>,</w:t>
      </w:r>
      <w:r>
        <w:rPr>
          <w:sz w:val="20"/>
          <w:szCs w:val="18"/>
          <w:lang w:val="en-GB"/>
        </w:rPr>
        <w:t xml:space="preserve"> which has intensified over time. </w:t>
      </w:r>
      <w:r w:rsidR="00A9067A">
        <w:rPr>
          <w:sz w:val="20"/>
          <w:szCs w:val="18"/>
          <w:lang w:val="en-GB"/>
        </w:rPr>
        <w:t>B</w:t>
      </w:r>
      <w:r>
        <w:rPr>
          <w:sz w:val="20"/>
          <w:szCs w:val="18"/>
          <w:lang w:val="en-GB"/>
        </w:rPr>
        <w:t>y far</w:t>
      </w:r>
      <w:r w:rsidR="00A9067A">
        <w:rPr>
          <w:sz w:val="20"/>
          <w:szCs w:val="18"/>
          <w:lang w:val="en-GB"/>
        </w:rPr>
        <w:t>, the</w:t>
      </w:r>
      <w:r>
        <w:rPr>
          <w:sz w:val="20"/>
          <w:szCs w:val="18"/>
          <w:lang w:val="en-GB"/>
        </w:rPr>
        <w:t xml:space="preserve"> most prominent supranational account is @EU_Commission with 1,491,</w:t>
      </w:r>
      <w:r w:rsidR="00597BF3">
        <w:rPr>
          <w:sz w:val="20"/>
          <w:szCs w:val="18"/>
          <w:lang w:val="en-GB"/>
        </w:rPr>
        <w:t>171</w:t>
      </w:r>
      <w:r>
        <w:rPr>
          <w:sz w:val="20"/>
          <w:szCs w:val="18"/>
          <w:lang w:val="en-GB"/>
        </w:rPr>
        <w:t xml:space="preserve"> followers as of May </w:t>
      </w:r>
      <w:r w:rsidR="002136F4">
        <w:rPr>
          <w:sz w:val="20"/>
          <w:szCs w:val="18"/>
          <w:lang w:val="en-GB"/>
        </w:rPr>
        <w:t>4</w:t>
      </w:r>
      <w:r>
        <w:rPr>
          <w:sz w:val="20"/>
          <w:szCs w:val="18"/>
          <w:lang w:val="en-GB"/>
        </w:rPr>
        <w:t>, 2021, followed by the institutional accounts of the European Council President (</w:t>
      </w:r>
      <w:r w:rsidR="00FF339A" w:rsidRPr="00FF339A">
        <w:rPr>
          <w:sz w:val="20"/>
          <w:szCs w:val="18"/>
          <w:lang w:val="en-GB"/>
        </w:rPr>
        <w:t>1</w:t>
      </w:r>
      <w:r w:rsidR="00FF339A">
        <w:rPr>
          <w:sz w:val="20"/>
          <w:szCs w:val="18"/>
          <w:lang w:val="en-GB"/>
        </w:rPr>
        <w:t>,</w:t>
      </w:r>
      <w:r w:rsidR="00FF339A" w:rsidRPr="00FF339A">
        <w:rPr>
          <w:sz w:val="20"/>
          <w:szCs w:val="18"/>
          <w:lang w:val="en-GB"/>
        </w:rPr>
        <w:t>194</w:t>
      </w:r>
      <w:r w:rsidR="00FF339A">
        <w:rPr>
          <w:sz w:val="20"/>
          <w:szCs w:val="18"/>
          <w:lang w:val="en-GB"/>
        </w:rPr>
        <w:t>,</w:t>
      </w:r>
      <w:r w:rsidR="00FF339A" w:rsidRPr="00FF339A">
        <w:rPr>
          <w:sz w:val="20"/>
          <w:szCs w:val="18"/>
          <w:lang w:val="en-GB"/>
        </w:rPr>
        <w:t>648</w:t>
      </w:r>
      <w:r>
        <w:rPr>
          <w:sz w:val="20"/>
          <w:szCs w:val="18"/>
          <w:lang w:val="en-GB"/>
        </w:rPr>
        <w:t xml:space="preserve"> followers) and the European Central Bank (</w:t>
      </w:r>
      <w:r w:rsidR="00FF5476" w:rsidRPr="00FF5476">
        <w:rPr>
          <w:sz w:val="20"/>
          <w:szCs w:val="18"/>
          <w:lang w:val="en-GB"/>
        </w:rPr>
        <w:t>627</w:t>
      </w:r>
      <w:r w:rsidR="00FF5476">
        <w:rPr>
          <w:sz w:val="20"/>
          <w:szCs w:val="18"/>
          <w:lang w:val="en-GB"/>
        </w:rPr>
        <w:t>,</w:t>
      </w:r>
      <w:r w:rsidR="00FF5476" w:rsidRPr="00FF5476">
        <w:rPr>
          <w:sz w:val="20"/>
          <w:szCs w:val="18"/>
          <w:lang w:val="en-GB"/>
        </w:rPr>
        <w:t>385</w:t>
      </w:r>
      <w:r>
        <w:rPr>
          <w:sz w:val="20"/>
          <w:szCs w:val="18"/>
          <w:lang w:val="en-GB"/>
        </w:rPr>
        <w:t>). Among the most prominent personal accounts are Commission president Von der Leyen (587,814 followers), Competition Commissioner Vestager (</w:t>
      </w:r>
      <w:r w:rsidR="00464155" w:rsidRPr="00464155">
        <w:rPr>
          <w:sz w:val="20"/>
          <w:szCs w:val="18"/>
          <w:lang w:val="en-GB"/>
        </w:rPr>
        <w:t>295</w:t>
      </w:r>
      <w:r w:rsidR="00464155">
        <w:rPr>
          <w:sz w:val="20"/>
          <w:szCs w:val="18"/>
          <w:lang w:val="en-GB"/>
        </w:rPr>
        <w:t>,</w:t>
      </w:r>
      <w:r w:rsidR="00464155" w:rsidRPr="00464155">
        <w:rPr>
          <w:sz w:val="20"/>
          <w:szCs w:val="18"/>
          <w:lang w:val="en-GB"/>
        </w:rPr>
        <w:t>650</w:t>
      </w:r>
      <w:r>
        <w:rPr>
          <w:sz w:val="20"/>
          <w:szCs w:val="18"/>
          <w:lang w:val="en-GB"/>
        </w:rPr>
        <w:t>), and the High Representative for Foreign Affairs and Security Policy, Josep Borell (</w:t>
      </w:r>
      <w:r w:rsidR="00BB606A" w:rsidRPr="00BB606A">
        <w:rPr>
          <w:sz w:val="20"/>
          <w:szCs w:val="18"/>
          <w:lang w:val="en-GB"/>
        </w:rPr>
        <w:t>202</w:t>
      </w:r>
      <w:r w:rsidR="00BB606A">
        <w:rPr>
          <w:sz w:val="20"/>
          <w:szCs w:val="18"/>
          <w:lang w:val="en-GB"/>
        </w:rPr>
        <w:t>,</w:t>
      </w:r>
      <w:r w:rsidR="00BB606A" w:rsidRPr="00BB606A">
        <w:rPr>
          <w:sz w:val="20"/>
          <w:szCs w:val="18"/>
          <w:lang w:val="en-GB"/>
        </w:rPr>
        <w:t>519</w:t>
      </w:r>
      <w:r>
        <w:rPr>
          <w:sz w:val="20"/>
          <w:szCs w:val="18"/>
          <w:lang w:val="en-GB"/>
        </w:rPr>
        <w:t>). Personal accounts have</w:t>
      </w:r>
      <w:r w:rsidR="00A9067A">
        <w:rPr>
          <w:sz w:val="20"/>
          <w:szCs w:val="18"/>
          <w:lang w:val="en-GB"/>
        </w:rPr>
        <w:t>,</w:t>
      </w:r>
      <w:r>
        <w:rPr>
          <w:sz w:val="20"/>
          <w:szCs w:val="18"/>
          <w:lang w:val="en-GB"/>
        </w:rPr>
        <w:t xml:space="preserve"> on average</w:t>
      </w:r>
      <w:r w:rsidR="00A9067A">
        <w:rPr>
          <w:sz w:val="20"/>
          <w:szCs w:val="18"/>
          <w:lang w:val="en-GB"/>
        </w:rPr>
        <w:t>,</w:t>
      </w:r>
      <w:r>
        <w:rPr>
          <w:sz w:val="20"/>
          <w:szCs w:val="18"/>
          <w:lang w:val="en-GB"/>
        </w:rPr>
        <w:t xml:space="preserve"> 13,000 </w:t>
      </w:r>
      <w:r w:rsidR="00A9067A">
        <w:rPr>
          <w:sz w:val="20"/>
          <w:szCs w:val="18"/>
          <w:lang w:val="en-GB"/>
        </w:rPr>
        <w:t xml:space="preserve">fewer </w:t>
      </w:r>
      <w:r>
        <w:rPr>
          <w:sz w:val="20"/>
          <w:szCs w:val="18"/>
          <w:lang w:val="en-GB"/>
        </w:rPr>
        <w:t>followers than institutional accounts, but this difference is not statistically significant, indicating sizeable within-group variation. At the lower end of the distribution, we find several Commission Directors-General as well as the Euratom Supply Agency with only 7</w:t>
      </w:r>
      <w:r w:rsidR="00D34072">
        <w:rPr>
          <w:sz w:val="20"/>
          <w:szCs w:val="18"/>
          <w:lang w:val="en-GB"/>
        </w:rPr>
        <w:t>8</w:t>
      </w:r>
      <w:r>
        <w:rPr>
          <w:sz w:val="20"/>
          <w:szCs w:val="18"/>
          <w:lang w:val="en-GB"/>
        </w:rPr>
        <w:t xml:space="preserve"> followers.</w:t>
      </w:r>
    </w:p>
    <w:p w14:paraId="717C0D0F" w14:textId="5608E5D1" w:rsidR="002E5018" w:rsidRDefault="00852435" w:rsidP="00D114D6">
      <w:pPr>
        <w:spacing w:before="120" w:after="0" w:line="240" w:lineRule="auto"/>
        <w:jc w:val="both"/>
        <w:rPr>
          <w:sz w:val="20"/>
          <w:szCs w:val="18"/>
          <w:lang w:val="en-GB"/>
        </w:rPr>
      </w:pPr>
      <w:r>
        <w:rPr>
          <w:sz w:val="20"/>
          <w:szCs w:val="18"/>
          <w:lang w:val="en-GB"/>
        </w:rPr>
        <w:t>H</w:t>
      </w:r>
      <w:r w:rsidR="002D4867">
        <w:rPr>
          <w:sz w:val="20"/>
          <w:szCs w:val="18"/>
          <w:lang w:val="en-GB"/>
        </w:rPr>
        <w:t>ow strongly do</w:t>
      </w:r>
      <w:r w:rsidR="00D054CB">
        <w:rPr>
          <w:sz w:val="20"/>
          <w:szCs w:val="18"/>
          <w:lang w:val="en-GB"/>
        </w:rPr>
        <w:t xml:space="preserve"> </w:t>
      </w:r>
      <w:r w:rsidR="003A3F22">
        <w:rPr>
          <w:sz w:val="20"/>
          <w:szCs w:val="18"/>
          <w:lang w:val="en-GB"/>
        </w:rPr>
        <w:t xml:space="preserve">these </w:t>
      </w:r>
      <w:r w:rsidR="00D054CB">
        <w:rPr>
          <w:sz w:val="20"/>
          <w:szCs w:val="18"/>
          <w:lang w:val="en-GB"/>
        </w:rPr>
        <w:t xml:space="preserve">users </w:t>
      </w:r>
      <w:proofErr w:type="gramStart"/>
      <w:r w:rsidR="00D054CB">
        <w:rPr>
          <w:sz w:val="20"/>
          <w:szCs w:val="18"/>
          <w:lang w:val="en-GB"/>
        </w:rPr>
        <w:t>actually engage</w:t>
      </w:r>
      <w:proofErr w:type="gramEnd"/>
      <w:r w:rsidR="00D054CB">
        <w:rPr>
          <w:sz w:val="20"/>
          <w:szCs w:val="18"/>
          <w:lang w:val="en-GB"/>
        </w:rPr>
        <w:t xml:space="preserve"> with the </w:t>
      </w:r>
      <w:r w:rsidR="003A3F22">
        <w:rPr>
          <w:sz w:val="20"/>
          <w:szCs w:val="18"/>
          <w:lang w:val="en-GB"/>
        </w:rPr>
        <w:t xml:space="preserve">supranational </w:t>
      </w:r>
      <w:r w:rsidR="00D054CB">
        <w:rPr>
          <w:sz w:val="20"/>
          <w:szCs w:val="18"/>
          <w:lang w:val="en-GB"/>
        </w:rPr>
        <w:t>messages?</w:t>
      </w:r>
      <w:r w:rsidR="008D6558">
        <w:rPr>
          <w:sz w:val="20"/>
          <w:szCs w:val="18"/>
          <w:lang w:val="en-GB"/>
        </w:rPr>
        <w:t xml:space="preserve"> Clearly, we have no off-platform information on what user</w:t>
      </w:r>
      <w:r>
        <w:rPr>
          <w:sz w:val="20"/>
          <w:szCs w:val="18"/>
          <w:lang w:val="en-GB"/>
        </w:rPr>
        <w:t>s</w:t>
      </w:r>
      <w:r w:rsidR="008D6558">
        <w:rPr>
          <w:sz w:val="20"/>
          <w:szCs w:val="18"/>
          <w:lang w:val="en-GB"/>
        </w:rPr>
        <w:t xml:space="preserve"> do with the information they receive. </w:t>
      </w:r>
      <w:r w:rsidR="00A9067A">
        <w:rPr>
          <w:sz w:val="20"/>
          <w:szCs w:val="18"/>
          <w:lang w:val="en-GB"/>
        </w:rPr>
        <w:t xml:space="preserve">However, </w:t>
      </w:r>
      <w:r w:rsidR="008D6558">
        <w:rPr>
          <w:sz w:val="20"/>
          <w:szCs w:val="18"/>
          <w:lang w:val="en-GB"/>
        </w:rPr>
        <w:t>we can observe their direct on-platform engagement.</w:t>
      </w:r>
      <w:r w:rsidR="00D054CB">
        <w:rPr>
          <w:sz w:val="20"/>
          <w:szCs w:val="18"/>
          <w:lang w:val="en-GB"/>
        </w:rPr>
        <w:t xml:space="preserve"> </w:t>
      </w:r>
      <w:r w:rsidR="008D6558">
        <w:rPr>
          <w:sz w:val="20"/>
          <w:szCs w:val="18"/>
          <w:lang w:val="en-GB"/>
        </w:rPr>
        <w:t xml:space="preserve">Twitter allows users to </w:t>
      </w:r>
      <w:r w:rsidR="00D054CB">
        <w:rPr>
          <w:sz w:val="20"/>
          <w:szCs w:val="18"/>
          <w:lang w:val="en-GB"/>
        </w:rPr>
        <w:t>like</w:t>
      </w:r>
      <w:r w:rsidR="008D6558">
        <w:rPr>
          <w:sz w:val="20"/>
          <w:szCs w:val="18"/>
          <w:lang w:val="en-GB"/>
        </w:rPr>
        <w:t xml:space="preserve"> messages</w:t>
      </w:r>
      <w:r w:rsidR="00D054CB">
        <w:rPr>
          <w:sz w:val="20"/>
          <w:szCs w:val="18"/>
          <w:lang w:val="en-GB"/>
        </w:rPr>
        <w:t xml:space="preserve">, </w:t>
      </w:r>
      <w:r w:rsidR="008D6558">
        <w:rPr>
          <w:sz w:val="20"/>
          <w:szCs w:val="18"/>
          <w:lang w:val="en-GB"/>
        </w:rPr>
        <w:t xml:space="preserve">to amplify or contextualise them by </w:t>
      </w:r>
      <w:r w:rsidR="00D054CB">
        <w:rPr>
          <w:sz w:val="20"/>
          <w:szCs w:val="18"/>
          <w:lang w:val="en-GB"/>
        </w:rPr>
        <w:t>retweets</w:t>
      </w:r>
      <w:r w:rsidR="008D6558">
        <w:rPr>
          <w:sz w:val="20"/>
          <w:szCs w:val="18"/>
          <w:lang w:val="en-GB"/>
        </w:rPr>
        <w:t xml:space="preserve"> or </w:t>
      </w:r>
      <w:r w:rsidR="00D054CB">
        <w:rPr>
          <w:sz w:val="20"/>
          <w:szCs w:val="18"/>
          <w:lang w:val="en-GB"/>
        </w:rPr>
        <w:t>quotes</w:t>
      </w:r>
      <w:r w:rsidR="008D6558">
        <w:rPr>
          <w:sz w:val="20"/>
          <w:szCs w:val="18"/>
          <w:lang w:val="en-GB"/>
        </w:rPr>
        <w:t xml:space="preserve">, or to </w:t>
      </w:r>
      <w:proofErr w:type="gramStart"/>
      <w:r w:rsidR="00A9067A">
        <w:rPr>
          <w:sz w:val="20"/>
          <w:szCs w:val="18"/>
          <w:lang w:val="en-GB"/>
        </w:rPr>
        <w:t xml:space="preserve">directly </w:t>
      </w:r>
      <w:r w:rsidR="008D6558">
        <w:rPr>
          <w:sz w:val="20"/>
          <w:szCs w:val="18"/>
          <w:lang w:val="en-GB"/>
        </w:rPr>
        <w:t>publicly reply</w:t>
      </w:r>
      <w:proofErr w:type="gramEnd"/>
      <w:r w:rsidR="008D6558">
        <w:rPr>
          <w:sz w:val="20"/>
          <w:szCs w:val="18"/>
          <w:lang w:val="en-GB"/>
        </w:rPr>
        <w:t xml:space="preserve">. We collect the counts of each of these engagements </w:t>
      </w:r>
      <w:r w:rsidR="00D054CB">
        <w:rPr>
          <w:sz w:val="20"/>
          <w:szCs w:val="18"/>
          <w:lang w:val="en-GB"/>
        </w:rPr>
        <w:t xml:space="preserve">in response to </w:t>
      </w:r>
      <w:r w:rsidR="008D6558">
        <w:rPr>
          <w:sz w:val="20"/>
          <w:szCs w:val="18"/>
          <w:lang w:val="en-GB"/>
        </w:rPr>
        <w:t xml:space="preserve">each </w:t>
      </w:r>
      <w:r w:rsidR="00D054CB">
        <w:rPr>
          <w:sz w:val="20"/>
          <w:szCs w:val="18"/>
          <w:lang w:val="en-GB"/>
        </w:rPr>
        <w:t>original, self-authored tweet</w:t>
      </w:r>
      <w:r w:rsidR="008D6558">
        <w:rPr>
          <w:sz w:val="20"/>
          <w:szCs w:val="18"/>
          <w:lang w:val="en-GB"/>
        </w:rPr>
        <w:t xml:space="preserve"> </w:t>
      </w:r>
      <w:r>
        <w:rPr>
          <w:sz w:val="20"/>
          <w:szCs w:val="18"/>
          <w:lang w:val="en-GB"/>
        </w:rPr>
        <w:t xml:space="preserve">by </w:t>
      </w:r>
      <w:r w:rsidR="00D054CB">
        <w:rPr>
          <w:sz w:val="20"/>
          <w:szCs w:val="18"/>
          <w:lang w:val="en-GB"/>
        </w:rPr>
        <w:t>supranational actors. Since the number of user</w:t>
      </w:r>
      <w:r w:rsidR="003A3F22">
        <w:rPr>
          <w:sz w:val="20"/>
          <w:szCs w:val="18"/>
          <w:lang w:val="en-GB"/>
        </w:rPr>
        <w:t>s</w:t>
      </w:r>
      <w:r w:rsidR="00D054CB">
        <w:rPr>
          <w:sz w:val="20"/>
          <w:szCs w:val="18"/>
          <w:lang w:val="en-GB"/>
        </w:rPr>
        <w:t xml:space="preserve"> that may have seen the tweet in the first place affects the number of possible engagements, </w:t>
      </w:r>
      <w:r w:rsidR="00CA4FA3">
        <w:rPr>
          <w:sz w:val="20"/>
          <w:szCs w:val="18"/>
          <w:lang w:val="en-GB"/>
        </w:rPr>
        <w:t xml:space="preserve">we </w:t>
      </w:r>
      <w:r w:rsidR="00FF26F1">
        <w:rPr>
          <w:sz w:val="20"/>
          <w:szCs w:val="18"/>
          <w:lang w:val="en-GB"/>
        </w:rPr>
        <w:t>express the</w:t>
      </w:r>
      <w:r w:rsidR="008D6558">
        <w:rPr>
          <w:sz w:val="20"/>
          <w:szCs w:val="18"/>
          <w:lang w:val="en-GB"/>
        </w:rPr>
        <w:t xml:space="preserve">m as </w:t>
      </w:r>
      <w:r w:rsidR="00FF26F1">
        <w:rPr>
          <w:sz w:val="20"/>
          <w:szCs w:val="18"/>
          <w:lang w:val="en-GB"/>
        </w:rPr>
        <w:t xml:space="preserve">the percentage share of followers </w:t>
      </w:r>
      <w:r w:rsidR="004E3FC8">
        <w:rPr>
          <w:sz w:val="20"/>
          <w:szCs w:val="18"/>
          <w:lang w:val="en-GB"/>
        </w:rPr>
        <w:t xml:space="preserve">at the time </w:t>
      </w:r>
      <w:r>
        <w:rPr>
          <w:sz w:val="20"/>
          <w:szCs w:val="18"/>
          <w:lang w:val="en-GB"/>
        </w:rPr>
        <w:t xml:space="preserve">each tweet </w:t>
      </w:r>
      <w:r w:rsidR="008D6558">
        <w:rPr>
          <w:sz w:val="20"/>
          <w:szCs w:val="18"/>
          <w:lang w:val="en-GB"/>
        </w:rPr>
        <w:t>was published</w:t>
      </w:r>
      <w:r w:rsidR="004E3FC8">
        <w:rPr>
          <w:sz w:val="20"/>
          <w:szCs w:val="18"/>
          <w:lang w:val="en-GB"/>
        </w:rPr>
        <w:t xml:space="preserve">. </w:t>
      </w:r>
      <w:r w:rsidR="00D054CB">
        <w:rPr>
          <w:sz w:val="20"/>
          <w:szCs w:val="18"/>
          <w:lang w:val="en-GB"/>
        </w:rPr>
        <w:t xml:space="preserve">Given the imprecision in </w:t>
      </w:r>
      <w:r>
        <w:rPr>
          <w:sz w:val="20"/>
          <w:szCs w:val="18"/>
          <w:lang w:val="en-GB"/>
        </w:rPr>
        <w:t xml:space="preserve">interpolated </w:t>
      </w:r>
      <w:r w:rsidR="003A3F22">
        <w:rPr>
          <w:sz w:val="20"/>
          <w:szCs w:val="18"/>
          <w:lang w:val="en-GB"/>
        </w:rPr>
        <w:t>f</w:t>
      </w:r>
      <w:r w:rsidR="00D054CB">
        <w:rPr>
          <w:sz w:val="20"/>
          <w:szCs w:val="18"/>
          <w:lang w:val="en-GB"/>
        </w:rPr>
        <w:t>ollower counts</w:t>
      </w:r>
      <w:r w:rsidR="008D6558">
        <w:rPr>
          <w:sz w:val="20"/>
          <w:szCs w:val="18"/>
          <w:lang w:val="en-GB"/>
        </w:rPr>
        <w:t xml:space="preserve"> noted above</w:t>
      </w:r>
      <w:r w:rsidR="00D054CB">
        <w:rPr>
          <w:sz w:val="20"/>
          <w:szCs w:val="18"/>
          <w:lang w:val="en-GB"/>
        </w:rPr>
        <w:t>, we reduce our sample</w:t>
      </w:r>
      <w:r>
        <w:rPr>
          <w:sz w:val="20"/>
          <w:szCs w:val="18"/>
          <w:lang w:val="en-GB"/>
        </w:rPr>
        <w:t>s</w:t>
      </w:r>
      <w:r w:rsidR="00D054CB">
        <w:rPr>
          <w:sz w:val="20"/>
          <w:szCs w:val="18"/>
          <w:lang w:val="en-GB"/>
        </w:rPr>
        <w:t xml:space="preserve"> to accounts that have at least </w:t>
      </w:r>
      <w:r w:rsidR="003A3F22">
        <w:rPr>
          <w:sz w:val="20"/>
          <w:szCs w:val="18"/>
          <w:lang w:val="en-GB"/>
        </w:rPr>
        <w:t>two</w:t>
      </w:r>
      <w:r w:rsidR="00D054CB">
        <w:rPr>
          <w:sz w:val="20"/>
          <w:szCs w:val="18"/>
          <w:lang w:val="en-GB"/>
        </w:rPr>
        <w:t xml:space="preserve"> archive.org snapshots, </w:t>
      </w:r>
      <w:proofErr w:type="gramStart"/>
      <w:r w:rsidR="00D054CB">
        <w:rPr>
          <w:sz w:val="20"/>
          <w:szCs w:val="18"/>
          <w:lang w:val="en-GB"/>
        </w:rPr>
        <w:t>taking</w:t>
      </w:r>
      <w:r w:rsidR="00E60970">
        <w:rPr>
          <w:sz w:val="20"/>
          <w:szCs w:val="18"/>
          <w:lang w:val="en-GB"/>
        </w:rPr>
        <w:t xml:space="preserve"> into account</w:t>
      </w:r>
      <w:proofErr w:type="gramEnd"/>
      <w:r w:rsidR="00D054CB">
        <w:rPr>
          <w:sz w:val="20"/>
          <w:szCs w:val="18"/>
          <w:lang w:val="en-GB"/>
        </w:rPr>
        <w:t xml:space="preserve"> only tweets at or after the first of those snapshots</w:t>
      </w:r>
      <w:r w:rsidR="00E60970">
        <w:rPr>
          <w:sz w:val="20"/>
          <w:szCs w:val="18"/>
          <w:lang w:val="en-GB"/>
        </w:rPr>
        <w:t xml:space="preserve">.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B57D9A" w:rsidRPr="00B57D9A">
        <w:rPr>
          <w:sz w:val="20"/>
          <w:szCs w:val="20"/>
          <w:lang w:val="en-GB"/>
        </w:rPr>
        <w:t xml:space="preserve">Figure </w:t>
      </w:r>
      <w:r w:rsidR="00B57D9A" w:rsidRPr="00B57D9A">
        <w:rPr>
          <w:noProof/>
          <w:sz w:val="20"/>
          <w:szCs w:val="20"/>
          <w:lang w:val="en-GB"/>
        </w:rPr>
        <w:t>5</w:t>
      </w:r>
      <w:r w:rsidR="00F37122" w:rsidRPr="00F37122">
        <w:rPr>
          <w:sz w:val="20"/>
          <w:szCs w:val="20"/>
          <w:lang w:val="en-GB"/>
        </w:rPr>
        <w:fldChar w:fldCharType="end"/>
      </w:r>
      <w:r w:rsidR="00D054CB" w:rsidRPr="00F37122">
        <w:rPr>
          <w:sz w:val="20"/>
          <w:szCs w:val="20"/>
          <w:lang w:val="en-GB"/>
        </w:rPr>
        <w:t xml:space="preserve"> </w:t>
      </w:r>
      <w:r w:rsidR="00D054CB">
        <w:rPr>
          <w:sz w:val="20"/>
          <w:szCs w:val="18"/>
          <w:lang w:val="en-GB"/>
        </w:rPr>
        <w:t>plots these engagement ratios against our equally treated benchmark samples.</w:t>
      </w:r>
    </w:p>
    <w:p w14:paraId="5A74AFE4" w14:textId="77777777" w:rsidR="00852435" w:rsidRDefault="00852435" w:rsidP="00D114D6">
      <w:pPr>
        <w:spacing w:before="120" w:after="0" w:line="240" w:lineRule="auto"/>
        <w:jc w:val="both"/>
        <w:rPr>
          <w:sz w:val="20"/>
          <w:szCs w:val="18"/>
          <w:lang w:val="en-GB"/>
        </w:rPr>
      </w:pPr>
    </w:p>
    <w:p w14:paraId="5E3B9056" w14:textId="647BEA55" w:rsidR="00D054CB" w:rsidRDefault="00F37122" w:rsidP="00852435">
      <w:pPr>
        <w:keepNext/>
        <w:keepLines/>
        <w:widowControl w:val="0"/>
        <w:spacing w:before="120" w:after="0" w:line="240" w:lineRule="auto"/>
        <w:jc w:val="both"/>
        <w:rPr>
          <w:sz w:val="20"/>
          <w:szCs w:val="18"/>
          <w:lang w:val="en-GB"/>
        </w:rPr>
      </w:pPr>
      <w:r>
        <w:rPr>
          <w:noProof/>
        </w:rPr>
        <w:lastRenderedPageBreak/>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p>
    <w:p w14:paraId="559C34CD" w14:textId="303C0741" w:rsidR="00F37122" w:rsidRPr="00A341E4" w:rsidRDefault="00F37122" w:rsidP="00852435">
      <w:pPr>
        <w:pStyle w:val="Beschriftung"/>
        <w:keepLines/>
        <w:jc w:val="center"/>
        <w:rPr>
          <w:color w:val="auto"/>
          <w:sz w:val="20"/>
          <w:lang w:val="en-GB"/>
        </w:rPr>
      </w:pPr>
      <w:bookmarkStart w:id="11"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B57D9A">
        <w:rPr>
          <w:b/>
          <w:bCs/>
          <w:noProof/>
          <w:color w:val="auto"/>
          <w:lang w:val="en-GB"/>
        </w:rPr>
        <w:t>5</w:t>
      </w:r>
      <w:r w:rsidRPr="00A341E4">
        <w:rPr>
          <w:b/>
          <w:bCs/>
          <w:color w:val="auto"/>
          <w:lang w:val="en-GB"/>
        </w:rPr>
        <w:fldChar w:fldCharType="end"/>
      </w:r>
      <w:bookmarkEnd w:id="11"/>
      <w:r w:rsidRPr="00A341E4">
        <w:rPr>
          <w:color w:val="auto"/>
          <w:lang w:val="en-GB"/>
        </w:rPr>
        <w:t xml:space="preserve">: </w:t>
      </w:r>
      <w:r>
        <w:rPr>
          <w:color w:val="auto"/>
          <w:lang w:val="en-GB"/>
        </w:rPr>
        <w:t>User engagement indicators</w:t>
      </w:r>
    </w:p>
    <w:p w14:paraId="68DF30F0" w14:textId="74C31173" w:rsidR="00852435" w:rsidRDefault="00852435" w:rsidP="00852435">
      <w:pPr>
        <w:spacing w:before="120" w:after="0" w:line="240" w:lineRule="auto"/>
        <w:jc w:val="both"/>
        <w:rPr>
          <w:sz w:val="20"/>
          <w:szCs w:val="18"/>
          <w:lang w:val="en-GB"/>
        </w:rPr>
      </w:pPr>
      <w:r>
        <w:rPr>
          <w:sz w:val="20"/>
          <w:szCs w:val="18"/>
          <w:lang w:val="en-GB"/>
        </w:rPr>
        <w:t>These data provide three main insights. First, supranational messages receive</w:t>
      </w:r>
      <w:r w:rsidR="00542614">
        <w:rPr>
          <w:sz w:val="20"/>
          <w:szCs w:val="18"/>
          <w:lang w:val="en-GB"/>
        </w:rPr>
        <w:t>,</w:t>
      </w:r>
      <w:r w:rsidR="004F1D57">
        <w:rPr>
          <w:sz w:val="20"/>
          <w:szCs w:val="18"/>
          <w:lang w:val="en-GB"/>
        </w:rPr>
        <w:t xml:space="preserve"> </w:t>
      </w:r>
      <w:r w:rsidR="00542614">
        <w:rPr>
          <w:sz w:val="20"/>
          <w:szCs w:val="18"/>
          <w:lang w:val="en-GB"/>
        </w:rPr>
        <w:t>overall,</w:t>
      </w:r>
      <w:r>
        <w:rPr>
          <w:sz w:val="20"/>
          <w:szCs w:val="18"/>
          <w:lang w:val="en-GB"/>
        </w:rPr>
        <w:t xml:space="preserve"> as much direct Twitter user engagement as messages from executive actors and institutions at the national and international levels. Supranational messages are</w:t>
      </w:r>
      <w:r w:rsidR="00762100">
        <w:rPr>
          <w:sz w:val="20"/>
          <w:szCs w:val="18"/>
          <w:lang w:val="en-GB"/>
        </w:rPr>
        <w:t>,</w:t>
      </w:r>
      <w:r>
        <w:rPr>
          <w:sz w:val="20"/>
          <w:szCs w:val="18"/>
          <w:lang w:val="en-GB"/>
        </w:rPr>
        <w:t xml:space="preserve"> in fact</w:t>
      </w:r>
      <w:r w:rsidR="00762100">
        <w:rPr>
          <w:sz w:val="20"/>
          <w:szCs w:val="18"/>
          <w:lang w:val="en-GB"/>
        </w:rPr>
        <w:t>,</w:t>
      </w:r>
      <w:r>
        <w:rPr>
          <w:sz w:val="20"/>
          <w:szCs w:val="18"/>
          <w:lang w:val="en-GB"/>
        </w:rPr>
        <w: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3EBD6C28" w14:textId="181DA58B" w:rsidR="00A6502E" w:rsidRDefault="00A6502E" w:rsidP="00852435">
      <w:pPr>
        <w:spacing w:before="120" w:after="0" w:line="240" w:lineRule="auto"/>
        <w:jc w:val="both"/>
        <w:rPr>
          <w:sz w:val="20"/>
          <w:szCs w:val="18"/>
          <w:lang w:val="en-GB"/>
        </w:rPr>
      </w:pPr>
      <w:r>
        <w:rPr>
          <w:sz w:val="20"/>
          <w:szCs w:val="18"/>
          <w:lang w:val="en-GB"/>
        </w:rPr>
        <w:t>Our initial multivariate analysis</w:t>
      </w:r>
      <w:r w:rsidR="00FE2F44">
        <w:rPr>
          <w:sz w:val="20"/>
          <w:szCs w:val="18"/>
          <w:lang w:val="en-GB"/>
        </w:rPr>
        <w:t xml:space="preserve"> (appendix a4)</w:t>
      </w:r>
      <w:r>
        <w:rPr>
          <w:sz w:val="20"/>
          <w:szCs w:val="18"/>
          <w:lang w:val="en-GB"/>
        </w:rPr>
        <w:t xml:space="preserve"> indicates that </w:t>
      </w:r>
      <w:r w:rsidR="00A92F17">
        <w:rPr>
          <w:sz w:val="20"/>
          <w:szCs w:val="18"/>
          <w:lang w:val="en-GB"/>
        </w:rPr>
        <w:t xml:space="preserve">ease-of-read, word familiarity, verbal style and external references have considerably smaller effect on attracting engagement </w:t>
      </w:r>
      <w:r w:rsidR="008D2C53">
        <w:rPr>
          <w:sz w:val="20"/>
          <w:szCs w:val="18"/>
          <w:lang w:val="en-GB"/>
        </w:rPr>
        <w:t xml:space="preserve">compared to </w:t>
      </w:r>
      <w:r w:rsidR="00FE2F44">
        <w:rPr>
          <w:sz w:val="20"/>
          <w:szCs w:val="18"/>
          <w:lang w:val="en-GB"/>
        </w:rPr>
        <w:t>embedded pictures and frequent use of meta-linguistic communication.</w:t>
      </w:r>
      <w:r w:rsidR="00A35DBA">
        <w:rPr>
          <w:sz w:val="20"/>
          <w:szCs w:val="18"/>
          <w:lang w:val="en-GB"/>
        </w:rPr>
        <w:t xml:space="preserve"> </w:t>
      </w:r>
      <w:r w:rsidR="002A4982">
        <w:rPr>
          <w:sz w:val="20"/>
          <w:szCs w:val="18"/>
          <w:lang w:val="en-GB"/>
        </w:rPr>
        <w:t xml:space="preserve">Similarly, number of mentions in a tweet seems to </w:t>
      </w:r>
      <w:r w:rsidR="000D2A4F">
        <w:rPr>
          <w:sz w:val="20"/>
          <w:szCs w:val="18"/>
          <w:lang w:val="en-GB"/>
        </w:rPr>
        <w:t>suppress the potential publicity of a tweet.</w:t>
      </w:r>
      <w:r w:rsidR="00BD005E">
        <w:rPr>
          <w:sz w:val="20"/>
          <w:szCs w:val="18"/>
          <w:lang w:val="en-GB"/>
        </w:rPr>
        <w:t xml:space="preserve"> Our simple linear regression model</w:t>
      </w:r>
      <w:r w:rsidR="000D2A4F">
        <w:rPr>
          <w:sz w:val="20"/>
          <w:szCs w:val="18"/>
          <w:lang w:val="en-GB"/>
        </w:rPr>
        <w:t xml:space="preserve"> </w:t>
      </w:r>
      <w:r w:rsidR="00BD005E">
        <w:rPr>
          <w:sz w:val="20"/>
          <w:szCs w:val="18"/>
          <w:lang w:val="en-GB"/>
        </w:rPr>
        <w:t>shows that n</w:t>
      </w:r>
      <w:r w:rsidR="000D2A4F">
        <w:rPr>
          <w:sz w:val="20"/>
          <w:szCs w:val="18"/>
          <w:lang w:val="en-GB"/>
        </w:rPr>
        <w:t xml:space="preserve">umber of hashtags and </w:t>
      </w:r>
      <w:r w:rsidR="00BD005E">
        <w:rPr>
          <w:sz w:val="20"/>
          <w:szCs w:val="18"/>
          <w:lang w:val="en-GB"/>
        </w:rPr>
        <w:t>personal account origin</w:t>
      </w:r>
      <w:r w:rsidR="0016126B">
        <w:rPr>
          <w:sz w:val="20"/>
          <w:szCs w:val="18"/>
          <w:lang w:val="en-GB"/>
        </w:rPr>
        <w:t xml:space="preserve"> help garner publicity for the message. However, it should be noted that our model is a simple one; thus, results should be taken with a grain salt.</w:t>
      </w:r>
    </w:p>
    <w:p w14:paraId="51D2230D" w14:textId="277148C0"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w:t>
      </w:r>
      <w:r w:rsidR="00AF5214">
        <w:rPr>
          <w:sz w:val="20"/>
          <w:szCs w:val="18"/>
          <w:lang w:val="en-GB"/>
        </w:rPr>
        <w:t>ese results</w:t>
      </w:r>
      <w:r>
        <w:rPr>
          <w:sz w:val="20"/>
          <w:szCs w:val="18"/>
          <w:lang w:val="en-GB"/>
        </w:rPr>
        <w:t>, however.</w:t>
      </w:r>
      <w:r w:rsidR="00581385">
        <w:rPr>
          <w:sz w:val="20"/>
          <w:szCs w:val="18"/>
          <w:lang w:val="en-GB"/>
        </w:rPr>
        <w:t xml:space="preserve"> For example,</w:t>
      </w:r>
      <w:r w:rsidR="004A522C">
        <w:rPr>
          <w:sz w:val="20"/>
          <w:szCs w:val="18"/>
          <w:lang w:val="en-GB"/>
        </w:rPr>
        <w:t xml:space="preserve"> for</w:t>
      </w:r>
      <w:r w:rsidR="00581385">
        <w:rPr>
          <w:sz w:val="20"/>
          <w:szCs w:val="18"/>
          <w:lang w:val="en-GB"/>
        </w:rPr>
        <w:t xml:space="preserve">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B57D9A" w:rsidRPr="00B57D9A">
        <w:rPr>
          <w:sz w:val="20"/>
          <w:szCs w:val="20"/>
          <w:lang w:val="en-GB"/>
        </w:rPr>
        <w:t xml:space="preserve">Table </w:t>
      </w:r>
      <w:r w:rsidR="00B57D9A" w:rsidRPr="00B57D9A">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4F5615A9" w14:textId="35367859" w:rsidR="00F3179C" w:rsidRDefault="00F3179C" w:rsidP="00F3179C">
      <w:pPr>
        <w:spacing w:before="120" w:after="0" w:line="240" w:lineRule="auto"/>
        <w:jc w:val="both"/>
        <w:rPr>
          <w:sz w:val="20"/>
          <w:szCs w:val="18"/>
          <w:lang w:val="en-GB"/>
        </w:rPr>
      </w:pPr>
      <w:r>
        <w:rPr>
          <w:sz w:val="20"/>
          <w:szCs w:val="18"/>
          <w:lang w:val="en-GB"/>
        </w:rPr>
        <w: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t>
      </w:r>
      <w:r w:rsidR="00D86D3C">
        <w:rPr>
          <w:sz w:val="20"/>
          <w:szCs w:val="18"/>
          <w:lang w:val="en-GB"/>
        </w:rPr>
        <w:t xml:space="preserve">European Court of Justice’s </w:t>
      </w:r>
      <w:r>
        <w:rPr>
          <w:sz w:val="20"/>
          <w:szCs w:val="18"/>
          <w:lang w:val="en-GB"/>
        </w:rPr>
        <w:t xml:space="preserve">announcement that the UK may unilaterally revoke its withdrawal request, and the farewell note from the European Medicines Agency when finally leaving London due to Brexit. </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lastRenderedPageBreak/>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All direct</w:t>
            </w:r>
            <w:r>
              <w:rPr>
                <w:b/>
                <w:bCs/>
                <w:sz w:val="20"/>
                <w:szCs w:val="18"/>
                <w:lang w:val="de-DE"/>
              </w:rPr>
              <w:br/>
              <w:t>e</w:t>
            </w:r>
            <w:r w:rsidRPr="003C7D64">
              <w:rPr>
                <w:b/>
                <w:bCs/>
                <w:sz w:val="20"/>
                <w:szCs w:val="18"/>
                <w:lang w:val="de-DE"/>
              </w:rPr>
              <w:t>ngagements</w:t>
            </w:r>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Mismo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_Taxud</w:t>
            </w:r>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invilving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helenadalli</w:t>
            </w:r>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Rasi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MA_News</w:t>
            </w:r>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EUCourtPress</w:t>
            </w:r>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78100492" w:rsidR="00820AF0" w:rsidRPr="00A341E4" w:rsidRDefault="00820AF0" w:rsidP="0021355D">
      <w:pPr>
        <w:pStyle w:val="Beschriftung"/>
        <w:keepNext/>
        <w:keepLines/>
        <w:jc w:val="center"/>
        <w:rPr>
          <w:b/>
          <w:bCs/>
          <w:color w:val="auto"/>
          <w:sz w:val="20"/>
          <w:lang w:val="en-GB"/>
        </w:rPr>
      </w:pPr>
      <w:bookmarkStart w:id="12"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00B57D9A">
        <w:rPr>
          <w:b/>
          <w:bCs/>
          <w:noProof/>
          <w:color w:val="auto"/>
          <w:lang w:val="en-GB"/>
        </w:rPr>
        <w:t>3</w:t>
      </w:r>
      <w:r w:rsidRPr="00A341E4">
        <w:rPr>
          <w:b/>
          <w:bCs/>
          <w:color w:val="auto"/>
          <w:lang w:val="en-GB"/>
        </w:rPr>
        <w:fldChar w:fldCharType="end"/>
      </w:r>
      <w:bookmarkEnd w:id="12"/>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DDA0800" w14:textId="1C9B457F" w:rsidR="00213604" w:rsidRDefault="00D86D3C" w:rsidP="00D114D6">
      <w:pPr>
        <w:spacing w:before="120" w:after="0" w:line="240" w:lineRule="auto"/>
        <w:jc w:val="both"/>
        <w:rPr>
          <w:sz w:val="20"/>
          <w:szCs w:val="18"/>
          <w:lang w:val="en-GB"/>
        </w:rPr>
      </w:pPr>
      <w:r>
        <w:rPr>
          <w:sz w:val="20"/>
          <w:szCs w:val="18"/>
          <w:lang w:val="en-GB"/>
        </w:rPr>
        <w:t>T</w:t>
      </w:r>
      <w:r w:rsidR="004F646E">
        <w:rPr>
          <w:sz w:val="20"/>
          <w:szCs w:val="18"/>
          <w:lang w:val="en-GB"/>
        </w:rPr>
        <w:t xml:space="preserve">hese examples of </w:t>
      </w:r>
      <w:r w:rsidR="00CB7529">
        <w:rPr>
          <w:sz w:val="20"/>
          <w:szCs w:val="18"/>
          <w:lang w:val="en-GB"/>
        </w:rPr>
        <w:t xml:space="preserve">highly engaging outliers </w:t>
      </w:r>
      <w:r w:rsidR="004F646E">
        <w:rPr>
          <w:sz w:val="20"/>
          <w:szCs w:val="18"/>
          <w:lang w:val="en-GB"/>
        </w:rPr>
        <w:t xml:space="preserve">also </w:t>
      </w:r>
      <w:r w:rsidR="00331D26">
        <w:rPr>
          <w:sz w:val="20"/>
          <w:szCs w:val="18"/>
          <w:lang w:val="en-GB"/>
        </w:rPr>
        <w:t xml:space="preserve">showcase the message </w:t>
      </w:r>
      <w:r w:rsidR="00CB7529">
        <w:rPr>
          <w:sz w:val="20"/>
          <w:szCs w:val="18"/>
          <w:lang w:val="en-GB"/>
        </w:rPr>
        <w:t xml:space="preserve">characteristics </w:t>
      </w:r>
      <w:r w:rsidR="00331D26">
        <w:rPr>
          <w:sz w:val="20"/>
          <w:szCs w:val="18"/>
          <w:lang w:val="en-GB"/>
        </w:rPr>
        <w:t xml:space="preserve">that </w:t>
      </w:r>
      <w:r w:rsidR="00CB7529">
        <w:rPr>
          <w:sz w:val="20"/>
          <w:szCs w:val="18"/>
          <w:lang w:val="en-GB"/>
        </w:rPr>
        <w:t>we have discussed thus far</w:t>
      </w:r>
      <w:r w:rsidR="004F646E">
        <w:rPr>
          <w:sz w:val="20"/>
          <w:szCs w:val="18"/>
          <w:lang w:val="en-GB"/>
        </w:rPr>
        <w:t>. We see,</w:t>
      </w:r>
      <w:r w:rsidR="00CB7529">
        <w:rPr>
          <w:sz w:val="20"/>
          <w:szCs w:val="18"/>
          <w:lang w:val="en-GB"/>
        </w:rPr>
        <w:t xml:space="preserve"> for example, clear and concise language, </w:t>
      </w:r>
      <w:r w:rsidR="004F646E">
        <w:rPr>
          <w:sz w:val="20"/>
          <w:szCs w:val="18"/>
          <w:lang w:val="en-GB"/>
        </w:rPr>
        <w:t xml:space="preserve">numerous </w:t>
      </w:r>
      <w:r w:rsidR="00CB7529">
        <w:rPr>
          <w:sz w:val="20"/>
          <w:szCs w:val="18"/>
          <w:lang w:val="en-GB"/>
        </w:rPr>
        <w:t>hashtags and emojis, as well as embedded media and external links.</w:t>
      </w:r>
      <w:r w:rsidR="004F646E">
        <w:rPr>
          <w:sz w:val="20"/>
          <w:szCs w:val="18"/>
          <w:lang w:val="en-GB"/>
        </w:rPr>
        <w:t xml:space="preserve"> How much these characteristics </w:t>
      </w:r>
      <w:r w:rsidR="00584446">
        <w:rPr>
          <w:sz w:val="20"/>
          <w:szCs w:val="18"/>
          <w:lang w:val="en-GB"/>
        </w:rPr>
        <w:t>affect</w:t>
      </w:r>
      <w:r w:rsidR="00331D26">
        <w:rPr>
          <w:sz w:val="20"/>
          <w:szCs w:val="18"/>
          <w:lang w:val="en-GB"/>
        </w:rPr>
        <w:t xml:space="preserve"> user engagement </w:t>
      </w:r>
      <w:r w:rsidR="004F646E">
        <w:rPr>
          <w:sz w:val="20"/>
          <w:szCs w:val="18"/>
          <w:lang w:val="en-GB"/>
        </w:rPr>
        <w:t xml:space="preserve">is hard to model </w:t>
      </w:r>
      <w:r w:rsidR="00331D26">
        <w:rPr>
          <w:sz w:val="20"/>
          <w:szCs w:val="18"/>
          <w:lang w:val="en-GB"/>
        </w:rPr>
        <w:t xml:space="preserve">exactly, </w:t>
      </w:r>
      <w:r w:rsidR="004F646E">
        <w:rPr>
          <w:sz w:val="20"/>
          <w:szCs w:val="18"/>
          <w:lang w:val="en-GB"/>
        </w:rPr>
        <w:t xml:space="preserve">as the proceedings of the Twitter algorithms are not known and tweet virality seems to follow </w:t>
      </w:r>
      <w:r w:rsidR="00213604">
        <w:rPr>
          <w:sz w:val="20"/>
          <w:szCs w:val="18"/>
          <w:lang w:val="en-GB"/>
        </w:rPr>
        <w:t xml:space="preserve">partially endogenous dynamics and punctuated patterns (for example, by showing a message to followers of followers who have engaged with a supranational message in the first place). However, a basic multivariate perspective in Appendix </w:t>
      </w:r>
      <w:r w:rsidR="00630732">
        <w:rPr>
          <w:sz w:val="20"/>
          <w:szCs w:val="18"/>
          <w:lang w:val="en-GB"/>
        </w:rPr>
        <w:t>A4</w:t>
      </w:r>
      <w:r w:rsidR="00213604">
        <w:rPr>
          <w:sz w:val="20"/>
          <w:szCs w:val="18"/>
          <w:lang w:val="en-GB"/>
        </w:rPr>
        <w:t xml:space="preserve"> provides some valuable initial hints. </w:t>
      </w:r>
      <w:r w:rsidR="00331D26">
        <w:rPr>
          <w:sz w:val="20"/>
          <w:szCs w:val="18"/>
          <w:lang w:val="en-GB"/>
        </w:rPr>
        <w:t>Higher</w:t>
      </w:r>
      <w:r w:rsidR="00213604">
        <w:rPr>
          <w:sz w:val="20"/>
          <w:szCs w:val="18"/>
          <w:lang w:val="en-GB"/>
        </w:rPr>
        <w:t xml:space="preserve"> readability and more verbal style of a tweet </w:t>
      </w:r>
      <w:r w:rsidR="00331D26">
        <w:rPr>
          <w:sz w:val="20"/>
          <w:szCs w:val="18"/>
          <w:lang w:val="en-GB"/>
        </w:rPr>
        <w:t xml:space="preserve">is associated with modestly higher </w:t>
      </w:r>
      <w:r w:rsidR="00213604">
        <w:rPr>
          <w:sz w:val="20"/>
          <w:szCs w:val="18"/>
          <w:lang w:val="en-GB"/>
        </w:rPr>
        <w:t xml:space="preserve">user engagement </w:t>
      </w:r>
      <w:r w:rsidR="00331D26">
        <w:rPr>
          <w:sz w:val="20"/>
          <w:szCs w:val="18"/>
          <w:lang w:val="en-GB"/>
        </w:rPr>
        <w:t>ratios</w:t>
      </w:r>
      <w:r w:rsidR="00213604">
        <w:rPr>
          <w:sz w:val="20"/>
          <w:szCs w:val="18"/>
          <w:lang w:val="en-GB"/>
        </w:rPr>
        <w:t xml:space="preserve">. </w:t>
      </w:r>
      <w:r w:rsidR="002D7F75">
        <w:rPr>
          <w:sz w:val="20"/>
          <w:szCs w:val="18"/>
          <w:lang w:val="en-GB"/>
        </w:rPr>
        <w:t>T</w:t>
      </w:r>
      <w:r w:rsidR="00331D26">
        <w:rPr>
          <w:sz w:val="20"/>
          <w:szCs w:val="18"/>
          <w:lang w:val="en-GB"/>
        </w:rPr>
        <w:t>he inclusion of hashtags comes with slightly higher engagement rates</w:t>
      </w:r>
      <w:r w:rsidR="002D7F75">
        <w:rPr>
          <w:sz w:val="20"/>
          <w:szCs w:val="18"/>
          <w:lang w:val="en-GB"/>
        </w:rPr>
        <w:t xml:space="preserve"> as well</w:t>
      </w:r>
      <w:r w:rsidR="00331D26">
        <w:rPr>
          <w:sz w:val="20"/>
          <w:szCs w:val="18"/>
          <w:lang w:val="en-GB"/>
        </w:rPr>
        <w:t xml:space="preserve">. The most important factor in </w:t>
      </w:r>
      <w:r w:rsidR="002D7F75">
        <w:rPr>
          <w:sz w:val="20"/>
          <w:szCs w:val="18"/>
          <w:lang w:val="en-GB"/>
        </w:rPr>
        <w:t>our</w:t>
      </w:r>
      <w:r w:rsidR="00331D26">
        <w:rPr>
          <w:sz w:val="20"/>
          <w:szCs w:val="18"/>
          <w:lang w:val="en-GB"/>
        </w:rPr>
        <w:t xml:space="preserve"> initial model is visual information, however: embedded pictures as well as emojis are most strongly associated with user engagement </w:t>
      </w:r>
      <w:r w:rsidR="002D7F75">
        <w:rPr>
          <w:sz w:val="20"/>
          <w:szCs w:val="18"/>
          <w:lang w:val="en-GB"/>
        </w:rPr>
        <w:t>in the samples of UK, IO, and EU tweets</w:t>
      </w:r>
      <w:r w:rsidR="00331D26">
        <w:rPr>
          <w:sz w:val="20"/>
          <w:szCs w:val="18"/>
          <w:lang w:val="en-GB"/>
        </w:rPr>
        <w:t>. It must be noted, in addition, that even when controlling for such message characteristics, user engagement is markedly higher for personal accounts. Individual communication triggers more engagement with supranational messages</w:t>
      </w:r>
      <w:r w:rsidR="002D7F75">
        <w:rPr>
          <w:sz w:val="20"/>
          <w:szCs w:val="18"/>
          <w:lang w:val="en-GB"/>
        </w:rPr>
        <w:t xml:space="preserve"> than messages from institutional accounts</w:t>
      </w:r>
      <w:r w:rsidR="00331D26">
        <w:rPr>
          <w:sz w:val="20"/>
          <w:szCs w:val="18"/>
          <w:lang w:val="en-GB"/>
        </w:rPr>
        <w:t>.</w:t>
      </w:r>
    </w:p>
    <w:p w14:paraId="7CD5F125" w14:textId="0D57B24E" w:rsidR="00532D33" w:rsidRPr="00D114D6" w:rsidRDefault="00532D33" w:rsidP="00D114D6">
      <w:pPr>
        <w:spacing w:before="120" w:after="0" w:line="240" w:lineRule="auto"/>
        <w:jc w:val="both"/>
        <w:rPr>
          <w:sz w:val="20"/>
          <w:szCs w:val="18"/>
          <w:lang w:val="en-GB"/>
        </w:rPr>
      </w:pPr>
    </w:p>
    <w:p w14:paraId="3FC5B858" w14:textId="1B10F4B3" w:rsidR="00532D33" w:rsidRPr="00A341E4" w:rsidRDefault="00DC2184" w:rsidP="00532D33">
      <w:pPr>
        <w:spacing w:before="120" w:after="0" w:line="240" w:lineRule="auto"/>
        <w:jc w:val="both"/>
        <w:rPr>
          <w:b/>
          <w:sz w:val="20"/>
          <w:szCs w:val="18"/>
          <w:lang w:val="en-GB"/>
        </w:rPr>
      </w:pPr>
      <w:r>
        <w:rPr>
          <w:b/>
          <w:sz w:val="20"/>
          <w:szCs w:val="18"/>
          <w:lang w:val="en-GB"/>
        </w:rPr>
        <w:t>5</w:t>
      </w:r>
      <w:r w:rsidR="00532D33">
        <w:rPr>
          <w:b/>
          <w:sz w:val="20"/>
          <w:szCs w:val="18"/>
          <w:lang w:val="en-GB"/>
        </w:rPr>
        <w:t>.</w:t>
      </w:r>
      <w:r w:rsidR="00532D33" w:rsidRPr="00A341E4">
        <w:rPr>
          <w:b/>
          <w:sz w:val="20"/>
          <w:szCs w:val="18"/>
          <w:lang w:val="en-GB"/>
        </w:rPr>
        <w:t xml:space="preserve"> </w:t>
      </w:r>
      <w:r w:rsidR="008073B7">
        <w:rPr>
          <w:b/>
          <w:sz w:val="20"/>
          <w:szCs w:val="18"/>
          <w:lang w:val="en-GB"/>
        </w:rPr>
        <w:t>C</w:t>
      </w:r>
      <w:r w:rsidR="00532D33">
        <w:rPr>
          <w:b/>
          <w:sz w:val="20"/>
          <w:szCs w:val="18"/>
          <w:lang w:val="en-GB"/>
        </w:rPr>
        <w:t>onclusions</w:t>
      </w:r>
    </w:p>
    <w:p w14:paraId="54CDD3D5" w14:textId="3A525ABC" w:rsidR="00DC2184" w:rsidRDefault="00872D2B" w:rsidP="00D114D6">
      <w:pPr>
        <w:spacing w:before="120" w:after="0" w:line="240" w:lineRule="auto"/>
        <w:jc w:val="both"/>
        <w:rPr>
          <w:sz w:val="20"/>
          <w:szCs w:val="18"/>
          <w:lang w:val="en-GB"/>
        </w:rPr>
      </w:pPr>
      <w:r>
        <w:rPr>
          <w:sz w:val="20"/>
          <w:szCs w:val="18"/>
          <w:lang w:val="en-GB"/>
        </w:rPr>
        <w:t xml:space="preserve">In the </w:t>
      </w:r>
      <w:r w:rsidR="008073B7">
        <w:rPr>
          <w:sz w:val="20"/>
          <w:szCs w:val="18"/>
          <w:lang w:val="en-GB"/>
        </w:rPr>
        <w:t>face</w:t>
      </w:r>
      <w:r>
        <w:rPr>
          <w:sz w:val="20"/>
          <w:szCs w:val="18"/>
          <w:lang w:val="en-GB"/>
        </w:rPr>
        <w:t xml:space="preserve"> of </w:t>
      </w:r>
      <w:r w:rsidR="008073B7">
        <w:rPr>
          <w:sz w:val="20"/>
          <w:szCs w:val="18"/>
          <w:lang w:val="en-GB"/>
        </w:rPr>
        <w:t xml:space="preserve">public </w:t>
      </w:r>
      <w:r>
        <w:rPr>
          <w:sz w:val="20"/>
          <w:szCs w:val="18"/>
          <w:lang w:val="en-GB"/>
        </w:rPr>
        <w:t>politicization</w:t>
      </w:r>
      <w:r w:rsidR="008073B7">
        <w:rPr>
          <w:sz w:val="20"/>
          <w:szCs w:val="18"/>
          <w:lang w:val="en-GB"/>
        </w:rPr>
        <w:t>,</w:t>
      </w:r>
      <w:r w:rsidR="00B1451D">
        <w:rPr>
          <w:sz w:val="20"/>
          <w:szCs w:val="18"/>
          <w:lang w:val="en-GB"/>
        </w:rPr>
        <w:t xml:space="preserve"> popular legitimacy challenges, </w:t>
      </w:r>
      <w:r w:rsidR="008073B7">
        <w:rPr>
          <w:sz w:val="20"/>
          <w:szCs w:val="18"/>
          <w:lang w:val="en-GB"/>
        </w:rPr>
        <w:t xml:space="preserve">and notable communication deficits, </w:t>
      </w:r>
      <w:r w:rsidR="00B1451D">
        <w:rPr>
          <w:sz w:val="20"/>
          <w:szCs w:val="18"/>
          <w:lang w:val="en-GB"/>
        </w:rPr>
        <w:t>s</w:t>
      </w:r>
      <w:r w:rsidR="00D06036">
        <w:rPr>
          <w:sz w:val="20"/>
          <w:szCs w:val="18"/>
          <w:lang w:val="en-GB"/>
        </w:rPr>
        <w:t xml:space="preserve">ocial media </w:t>
      </w:r>
      <w:r w:rsidR="00DC2184">
        <w:rPr>
          <w:sz w:val="20"/>
          <w:szCs w:val="18"/>
          <w:lang w:val="en-GB"/>
        </w:rPr>
        <w:t>promise to be</w:t>
      </w:r>
      <w:r w:rsidR="008073B7">
        <w:rPr>
          <w:sz w:val="20"/>
          <w:szCs w:val="18"/>
          <w:lang w:val="en-GB"/>
        </w:rPr>
        <w:t xml:space="preserve"> </w:t>
      </w:r>
      <w:r w:rsidR="00D06036">
        <w:rPr>
          <w:sz w:val="20"/>
          <w:szCs w:val="18"/>
          <w:lang w:val="en-GB"/>
        </w:rPr>
        <w:t xml:space="preserve">an attractive additional communication channel for </w:t>
      </w:r>
      <w:r w:rsidR="00DC2184">
        <w:rPr>
          <w:sz w:val="20"/>
          <w:szCs w:val="18"/>
          <w:lang w:val="en-GB"/>
        </w:rPr>
        <w:t xml:space="preserve">the detached </w:t>
      </w:r>
      <w:r w:rsidR="008073B7">
        <w:rPr>
          <w:sz w:val="20"/>
          <w:szCs w:val="18"/>
          <w:lang w:val="en-GB"/>
        </w:rPr>
        <w:t xml:space="preserve">executive </w:t>
      </w:r>
      <w:r w:rsidR="00D06036">
        <w:rPr>
          <w:sz w:val="20"/>
          <w:szCs w:val="18"/>
          <w:lang w:val="en-GB"/>
        </w:rPr>
        <w:t>supranational actors of the European Union</w:t>
      </w:r>
      <w:r w:rsidR="00B1451D">
        <w:rPr>
          <w:sz w:val="20"/>
          <w:szCs w:val="18"/>
          <w:lang w:val="en-GB"/>
        </w:rPr>
        <w:t>.</w:t>
      </w:r>
      <w:r w:rsidR="00D06036">
        <w:rPr>
          <w:sz w:val="20"/>
          <w:szCs w:val="18"/>
          <w:lang w:val="en-GB"/>
        </w:rPr>
        <w:t xml:space="preserve"> </w:t>
      </w:r>
      <w:r w:rsidR="008073B7">
        <w:rPr>
          <w:sz w:val="20"/>
          <w:szCs w:val="18"/>
          <w:lang w:val="en-GB"/>
        </w:rPr>
        <w:t>T</w:t>
      </w:r>
      <w:r w:rsidR="00D06036">
        <w:rPr>
          <w:sz w:val="20"/>
          <w:szCs w:val="18"/>
          <w:lang w:val="en-GB"/>
        </w:rPr>
        <w:t>hus far</w:t>
      </w:r>
      <w:r w:rsidR="008073B7">
        <w:rPr>
          <w:sz w:val="20"/>
          <w:szCs w:val="18"/>
          <w:lang w:val="en-GB"/>
        </w:rPr>
        <w:t>, however,</w:t>
      </w:r>
      <w:r w:rsidR="00D06036">
        <w:rPr>
          <w:sz w:val="20"/>
          <w:szCs w:val="18"/>
          <w:lang w:val="en-GB"/>
        </w:rPr>
        <w:t xml:space="preserve"> an aggregate picture on how </w:t>
      </w:r>
      <w:r w:rsidR="00DC2184">
        <w:rPr>
          <w:sz w:val="20"/>
          <w:szCs w:val="18"/>
          <w:lang w:val="en-GB"/>
        </w:rPr>
        <w:t>these</w:t>
      </w:r>
      <w:r w:rsidR="00D06036">
        <w:rPr>
          <w:sz w:val="20"/>
          <w:szCs w:val="18"/>
          <w:lang w:val="en-GB"/>
        </w:rPr>
        <w:t xml:space="preserve"> actors </w:t>
      </w:r>
      <w:proofErr w:type="gramStart"/>
      <w:r w:rsidR="00DC2184">
        <w:rPr>
          <w:sz w:val="20"/>
          <w:szCs w:val="18"/>
          <w:lang w:val="en-GB"/>
        </w:rPr>
        <w:t xml:space="preserve">actually </w:t>
      </w:r>
      <w:r w:rsidR="008073B7">
        <w:rPr>
          <w:sz w:val="20"/>
          <w:szCs w:val="18"/>
          <w:lang w:val="en-GB"/>
        </w:rPr>
        <w:t>use</w:t>
      </w:r>
      <w:proofErr w:type="gramEnd"/>
      <w:r w:rsidR="00D06036">
        <w:rPr>
          <w:sz w:val="20"/>
          <w:szCs w:val="18"/>
          <w:lang w:val="en-GB"/>
        </w:rPr>
        <w:t xml:space="preserve"> social media has been lacking. </w:t>
      </w:r>
      <w:r w:rsidR="00DC2184">
        <w:rPr>
          <w:sz w:val="20"/>
          <w:szCs w:val="18"/>
          <w:lang w:val="en-GB"/>
        </w:rPr>
        <w:t>Th</w:t>
      </w:r>
      <w:r w:rsidR="00584446">
        <w:rPr>
          <w:sz w:val="20"/>
          <w:szCs w:val="18"/>
          <w:lang w:val="en-GB"/>
        </w:rPr>
        <w:t>is</w:t>
      </w:r>
      <w:r w:rsidR="00DC2184">
        <w:rPr>
          <w:sz w:val="20"/>
          <w:szCs w:val="18"/>
          <w:lang w:val="en-GB"/>
        </w:rPr>
        <w:t xml:space="preserve"> </w:t>
      </w:r>
      <w:r w:rsidR="00D06036">
        <w:rPr>
          <w:sz w:val="20"/>
          <w:szCs w:val="18"/>
          <w:lang w:val="en-GB"/>
        </w:rPr>
        <w:t xml:space="preserve">bird’s eye </w:t>
      </w:r>
      <w:r w:rsidR="00DC2184">
        <w:rPr>
          <w:sz w:val="20"/>
          <w:szCs w:val="18"/>
          <w:lang w:val="en-GB"/>
        </w:rPr>
        <w:t xml:space="preserve">perspective </w:t>
      </w:r>
      <w:r w:rsidR="00584446">
        <w:rPr>
          <w:sz w:val="20"/>
          <w:szCs w:val="18"/>
          <w:lang w:val="en-GB"/>
        </w:rPr>
        <w:t xml:space="preserve">of </w:t>
      </w:r>
      <w:r w:rsidR="008073B7">
        <w:rPr>
          <w:sz w:val="20"/>
          <w:szCs w:val="18"/>
          <w:lang w:val="en-GB"/>
        </w:rPr>
        <w:t>the</w:t>
      </w:r>
      <w:r w:rsidR="005D593A">
        <w:rPr>
          <w:sz w:val="20"/>
          <w:szCs w:val="18"/>
          <w:lang w:val="en-GB"/>
        </w:rPr>
        <w:t xml:space="preserve"> full population of </w:t>
      </w:r>
      <w:r w:rsidR="008073B7">
        <w:rPr>
          <w:sz w:val="20"/>
          <w:szCs w:val="18"/>
          <w:lang w:val="en-GB"/>
        </w:rPr>
        <w:t xml:space="preserve">the more than one million </w:t>
      </w:r>
      <w:r w:rsidR="005D593A">
        <w:rPr>
          <w:sz w:val="20"/>
          <w:szCs w:val="18"/>
          <w:lang w:val="en-GB"/>
        </w:rPr>
        <w:t xml:space="preserve">messages </w:t>
      </w:r>
      <w:r w:rsidR="00D06036">
        <w:rPr>
          <w:sz w:val="20"/>
          <w:szCs w:val="18"/>
          <w:lang w:val="en-GB"/>
        </w:rPr>
        <w:t>from 115 Twitter accounts in the 2009-2021 period</w:t>
      </w:r>
      <w:r w:rsidR="00DC2184">
        <w:rPr>
          <w:sz w:val="20"/>
          <w:szCs w:val="18"/>
          <w:lang w:val="en-GB"/>
        </w:rPr>
        <w:t xml:space="preserve"> underlines that supranational EU actors </w:t>
      </w:r>
      <w:r w:rsidR="00395D8C">
        <w:rPr>
          <w:sz w:val="20"/>
          <w:szCs w:val="18"/>
          <w:lang w:val="en-GB"/>
        </w:rPr>
        <w:t xml:space="preserve">put considerable effort </w:t>
      </w:r>
      <w:r w:rsidR="00DC2184">
        <w:rPr>
          <w:sz w:val="20"/>
          <w:szCs w:val="18"/>
          <w:lang w:val="en-GB"/>
        </w:rPr>
        <w:t>in public communication via social media.</w:t>
      </w:r>
    </w:p>
    <w:p w14:paraId="2259B77D" w14:textId="212B18D7" w:rsidR="0039691C" w:rsidRDefault="008801A7" w:rsidP="00DC2184">
      <w:pPr>
        <w:spacing w:before="120" w:after="0" w:line="240" w:lineRule="auto"/>
        <w:jc w:val="both"/>
        <w:rPr>
          <w:sz w:val="20"/>
          <w:szCs w:val="18"/>
          <w:lang w:val="en-GB"/>
        </w:rPr>
      </w:pPr>
      <w:r>
        <w:rPr>
          <w:sz w:val="20"/>
          <w:szCs w:val="18"/>
          <w:lang w:val="en-GB"/>
        </w:rPr>
        <w:t>Firstly, o</w:t>
      </w:r>
      <w:r w:rsidR="00DC2184">
        <w:rPr>
          <w:sz w:val="20"/>
          <w:szCs w:val="18"/>
          <w:lang w:val="en-GB"/>
        </w:rPr>
        <w:t xml:space="preserve">ur encompassing description shows that the </w:t>
      </w:r>
      <w:r w:rsidR="007344BF">
        <w:rPr>
          <w:sz w:val="20"/>
          <w:szCs w:val="18"/>
          <w:lang w:val="en-GB"/>
        </w:rPr>
        <w:t xml:space="preserve">volume of </w:t>
      </w:r>
      <w:r w:rsidR="00DC2184">
        <w:rPr>
          <w:sz w:val="20"/>
          <w:szCs w:val="18"/>
          <w:lang w:val="en-GB"/>
        </w:rPr>
        <w:t xml:space="preserve">supranational social media </w:t>
      </w:r>
      <w:r w:rsidR="007344BF">
        <w:rPr>
          <w:sz w:val="20"/>
          <w:szCs w:val="18"/>
          <w:lang w:val="en-GB"/>
        </w:rPr>
        <w:t xml:space="preserve">communication </w:t>
      </w:r>
      <w:r w:rsidR="00DC2184">
        <w:rPr>
          <w:sz w:val="20"/>
          <w:szCs w:val="18"/>
          <w:lang w:val="en-GB"/>
        </w:rPr>
        <w:t xml:space="preserve">has grown markedly </w:t>
      </w:r>
      <w:r w:rsidR="00584446">
        <w:rPr>
          <w:sz w:val="20"/>
          <w:szCs w:val="18"/>
          <w:lang w:val="en-GB"/>
        </w:rPr>
        <w:t xml:space="preserve">since </w:t>
      </w:r>
      <w:r w:rsidR="00DC2184">
        <w:rPr>
          <w:sz w:val="20"/>
          <w:szCs w:val="18"/>
          <w:lang w:val="en-GB"/>
        </w:rPr>
        <w:t xml:space="preserve">2010, having reached or </w:t>
      </w:r>
      <w:r w:rsidR="0039691C">
        <w:rPr>
          <w:sz w:val="20"/>
          <w:szCs w:val="18"/>
          <w:lang w:val="en-GB"/>
        </w:rPr>
        <w:t>e</w:t>
      </w:r>
      <w:r w:rsidR="00DC2184">
        <w:rPr>
          <w:sz w:val="20"/>
          <w:szCs w:val="18"/>
          <w:lang w:val="en-GB"/>
        </w:rPr>
        <w:t xml:space="preserve">ven exceeding the </w:t>
      </w:r>
      <w:r w:rsidR="00BA0E1F">
        <w:rPr>
          <w:sz w:val="20"/>
          <w:szCs w:val="18"/>
          <w:lang w:val="en-GB"/>
        </w:rPr>
        <w:t>number</w:t>
      </w:r>
      <w:r w:rsidR="0039691C">
        <w:rPr>
          <w:sz w:val="20"/>
          <w:szCs w:val="18"/>
          <w:lang w:val="en-GB"/>
        </w:rPr>
        <w:t xml:space="preserve"> of social media messaging that national executives or international organizations with comparable policy scope</w:t>
      </w:r>
      <w:r w:rsidR="00AF751E">
        <w:rPr>
          <w:sz w:val="20"/>
          <w:szCs w:val="18"/>
          <w:lang w:val="en-GB"/>
        </w:rPr>
        <w:t>s</w:t>
      </w:r>
      <w:r w:rsidR="0039691C">
        <w:rPr>
          <w:sz w:val="20"/>
          <w:szCs w:val="18"/>
          <w:lang w:val="en-GB"/>
        </w:rPr>
        <w:t xml:space="preserve"> provide. Second, several of the observed patterns suggest a growing professionalization of supranational social media usage. Supranational actors make extensive use of Twitter’s </w:t>
      </w:r>
      <w:r w:rsidR="0039691C">
        <w:rPr>
          <w:sz w:val="20"/>
          <w:szCs w:val="18"/>
          <w:lang w:val="en-GB"/>
        </w:rPr>
        <w:lastRenderedPageBreak/>
        <w:t xml:space="preserve">multi-media features, engage in cross-posting social media content, and try to garner attention to their own online resources outside of Twitter. </w:t>
      </w:r>
      <w:r w:rsidR="002F5BBE">
        <w:rPr>
          <w:sz w:val="20"/>
          <w:szCs w:val="18"/>
          <w:lang w:val="en-GB"/>
        </w:rPr>
        <w:t>S</w:t>
      </w:r>
      <w:r w:rsidR="0039691C">
        <w:rPr>
          <w:sz w:val="20"/>
          <w:szCs w:val="18"/>
          <w:lang w:val="en-GB"/>
        </w:rPr>
        <w:t xml:space="preserve">upranational EU actors are in no way inferior but often </w:t>
      </w:r>
      <w:r w:rsidR="004C3F7E">
        <w:rPr>
          <w:sz w:val="20"/>
          <w:szCs w:val="18"/>
          <w:lang w:val="en-GB"/>
        </w:rPr>
        <w:t>b</w:t>
      </w:r>
      <w:r w:rsidR="00421067">
        <w:rPr>
          <w:sz w:val="20"/>
          <w:szCs w:val="18"/>
          <w:lang w:val="en-GB"/>
        </w:rPr>
        <w:t>etter than</w:t>
      </w:r>
      <w:r w:rsidR="0039691C">
        <w:rPr>
          <w:sz w:val="20"/>
          <w:szCs w:val="18"/>
          <w:lang w:val="en-GB"/>
        </w:rPr>
        <w:t xml:space="preserve"> domestic and international executives on Twitter</w:t>
      </w:r>
      <w:r w:rsidR="002F5BBE">
        <w:rPr>
          <w:sz w:val="20"/>
          <w:szCs w:val="18"/>
          <w:lang w:val="en-GB"/>
        </w:rPr>
        <w:t xml:space="preserve"> in this regard</w:t>
      </w:r>
      <w:r w:rsidR="0039691C">
        <w:rPr>
          <w:sz w:val="20"/>
          <w:szCs w:val="18"/>
          <w:lang w:val="en-GB"/>
        </w:rPr>
        <w:t xml:space="preserve">. Third, this communicative investment seems to pay off in terms of publicity. The number of users subscribing to supranational EU accounts has been growing on average, and </w:t>
      </w:r>
      <w:r w:rsidR="00E41576">
        <w:rPr>
          <w:sz w:val="20"/>
          <w:szCs w:val="18"/>
          <w:lang w:val="en-GB"/>
        </w:rPr>
        <w:t xml:space="preserve">in dramatic ways </w:t>
      </w:r>
      <w:r w:rsidR="0039691C">
        <w:rPr>
          <w:sz w:val="20"/>
          <w:szCs w:val="18"/>
          <w:lang w:val="en-GB"/>
        </w:rPr>
        <w:t>for some actors</w:t>
      </w:r>
      <w:r w:rsidR="008274D3">
        <w:rPr>
          <w:sz w:val="20"/>
          <w:szCs w:val="18"/>
          <w:lang w:val="en-GB"/>
        </w:rPr>
        <w:t>.</w:t>
      </w:r>
      <w:r w:rsidR="0039691C">
        <w:rPr>
          <w:sz w:val="20"/>
          <w:szCs w:val="18"/>
          <w:lang w:val="en-GB"/>
        </w:rPr>
        <w:t xml:space="preserve"> </w:t>
      </w:r>
      <w:r w:rsidR="008274D3">
        <w:rPr>
          <w:sz w:val="20"/>
          <w:szCs w:val="18"/>
          <w:lang w:val="en-GB"/>
        </w:rPr>
        <w:t>D</w:t>
      </w:r>
      <w:r w:rsidR="0039691C">
        <w:rPr>
          <w:sz w:val="20"/>
          <w:szCs w:val="18"/>
          <w:lang w:val="en-GB"/>
        </w:rPr>
        <w:t xml:space="preserve">irect user engagement with supranational messages on the platform </w:t>
      </w:r>
      <w:r w:rsidR="008274D3">
        <w:rPr>
          <w:sz w:val="20"/>
          <w:szCs w:val="18"/>
          <w:lang w:val="en-GB"/>
        </w:rPr>
        <w:t xml:space="preserve">is not particularly high in absolute terms, but by and large corresponds to the engagement rates one can observe for executive messages </w:t>
      </w:r>
      <w:r w:rsidR="008216DF">
        <w:rPr>
          <w:sz w:val="20"/>
          <w:szCs w:val="18"/>
          <w:lang w:val="en-GB"/>
        </w:rPr>
        <w:t>form</w:t>
      </w:r>
      <w:r w:rsidR="008274D3">
        <w:rPr>
          <w:sz w:val="20"/>
          <w:szCs w:val="18"/>
          <w:lang w:val="en-GB"/>
        </w:rPr>
        <w:t xml:space="preserve"> national and international </w:t>
      </w:r>
      <w:r w:rsidR="008216DF">
        <w:rPr>
          <w:sz w:val="20"/>
          <w:szCs w:val="18"/>
          <w:lang w:val="en-GB"/>
        </w:rPr>
        <w:t>actors</w:t>
      </w:r>
      <w:r w:rsidR="008274D3">
        <w:rPr>
          <w:sz w:val="20"/>
          <w:szCs w:val="18"/>
          <w:lang w:val="en-GB"/>
        </w:rPr>
        <w:t xml:space="preserve">. </w:t>
      </w:r>
    </w:p>
    <w:p w14:paraId="7056571B" w14:textId="28914420" w:rsidR="008274D3" w:rsidRDefault="008274D3" w:rsidP="00D114D6">
      <w:pPr>
        <w:spacing w:before="120" w:after="0" w:line="240" w:lineRule="auto"/>
        <w:jc w:val="both"/>
        <w:rPr>
          <w:sz w:val="20"/>
          <w:szCs w:val="18"/>
          <w:lang w:val="en-GB"/>
        </w:rPr>
      </w:pPr>
      <w:r>
        <w:rPr>
          <w:sz w:val="20"/>
          <w:szCs w:val="18"/>
          <w:lang w:val="en-GB"/>
        </w:rPr>
        <w:t xml:space="preserve">Yet, our </w:t>
      </w:r>
      <w:r w:rsidR="00AF751E">
        <w:rPr>
          <w:sz w:val="20"/>
          <w:szCs w:val="18"/>
          <w:lang w:val="en-GB"/>
        </w:rPr>
        <w:t xml:space="preserve">encompassing </w:t>
      </w:r>
      <w:r>
        <w:rPr>
          <w:sz w:val="20"/>
          <w:szCs w:val="18"/>
          <w:lang w:val="en-GB"/>
        </w:rPr>
        <w:t xml:space="preserve">description also contains warning signs </w:t>
      </w:r>
      <w:r w:rsidR="00E41576">
        <w:rPr>
          <w:sz w:val="20"/>
          <w:szCs w:val="18"/>
          <w:lang w:val="en-GB"/>
        </w:rPr>
        <w:t>regarding</w:t>
      </w:r>
      <w:r>
        <w:rPr>
          <w:sz w:val="20"/>
          <w:szCs w:val="18"/>
          <w:lang w:val="en-GB"/>
        </w:rPr>
        <w:t xml:space="preserve"> the </w:t>
      </w:r>
      <w:r w:rsidR="008216DF">
        <w:rPr>
          <w:sz w:val="20"/>
          <w:szCs w:val="18"/>
          <w:lang w:val="en-GB"/>
        </w:rPr>
        <w:t xml:space="preserve">possible </w:t>
      </w:r>
      <w:r>
        <w:rPr>
          <w:sz w:val="20"/>
          <w:szCs w:val="18"/>
          <w:lang w:val="en-GB"/>
        </w:rPr>
        <w:t>transparency</w:t>
      </w:r>
      <w:r w:rsidR="008216DF">
        <w:rPr>
          <w:sz w:val="20"/>
          <w:szCs w:val="18"/>
          <w:lang w:val="en-GB"/>
        </w:rPr>
        <w:t xml:space="preserve"> and publicity</w:t>
      </w:r>
      <w:r>
        <w:rPr>
          <w:sz w:val="20"/>
          <w:szCs w:val="18"/>
          <w:lang w:val="en-GB"/>
        </w:rPr>
        <w:t xml:space="preserve"> effect</w:t>
      </w:r>
      <w:r w:rsidR="008216DF">
        <w:rPr>
          <w:sz w:val="20"/>
          <w:szCs w:val="18"/>
          <w:lang w:val="en-GB"/>
        </w:rPr>
        <w:t>s</w:t>
      </w:r>
      <w:r>
        <w:rPr>
          <w:sz w:val="20"/>
          <w:szCs w:val="18"/>
          <w:lang w:val="en-GB"/>
        </w:rPr>
        <w:t xml:space="preserve"> of supranational communication. As has been found for other communication channels, the textual content of supranational communication is </w:t>
      </w:r>
      <w:r w:rsidR="00904B74">
        <w:rPr>
          <w:sz w:val="20"/>
          <w:szCs w:val="18"/>
          <w:lang w:val="en-GB"/>
        </w:rPr>
        <w:t>characterised</w:t>
      </w:r>
      <w:r>
        <w:rPr>
          <w:sz w:val="20"/>
          <w:szCs w:val="18"/>
          <w:lang w:val="en-GB"/>
        </w:rPr>
        <w:t xml:space="preserve"> by comparatively high syntactical complexity, less familiar vocabulary, and a rather nominal style that may obfuscate political agency. On this dimension, social media communication from domestic executive actors in the UK provides much clearer messaging</w:t>
      </w:r>
      <w:r w:rsidR="00904B74">
        <w:rPr>
          <w:sz w:val="20"/>
          <w:szCs w:val="18"/>
          <w:lang w:val="en-GB"/>
        </w:rPr>
        <w:t xml:space="preserve"> in comparison</w:t>
      </w:r>
      <w:r>
        <w:rPr>
          <w:sz w:val="20"/>
          <w:szCs w:val="18"/>
          <w:lang w:val="en-GB"/>
        </w:rPr>
        <w:t xml:space="preserve">. We also </w:t>
      </w:r>
      <w:r w:rsidR="00AF751E">
        <w:rPr>
          <w:sz w:val="20"/>
          <w:szCs w:val="18"/>
          <w:lang w:val="en-GB"/>
        </w:rPr>
        <w:t>must</w:t>
      </w:r>
      <w:r>
        <w:rPr>
          <w:sz w:val="20"/>
          <w:szCs w:val="18"/>
          <w:lang w:val="en-GB"/>
        </w:rPr>
        <w:t xml:space="preserve"> note </w:t>
      </w:r>
      <w:r w:rsidR="00904B74">
        <w:rPr>
          <w:sz w:val="20"/>
          <w:szCs w:val="18"/>
          <w:lang w:val="en-GB"/>
        </w:rPr>
        <w:t>that the follower numbers and the engagement rates are hardly equally distributed across supranational communicators. The</w:t>
      </w:r>
      <w:r w:rsidR="00AF751E">
        <w:rPr>
          <w:sz w:val="20"/>
          <w:szCs w:val="18"/>
          <w:lang w:val="en-GB"/>
        </w:rPr>
        <w:t>y</w:t>
      </w:r>
      <w:r w:rsidR="00904B74">
        <w:rPr>
          <w:sz w:val="20"/>
          <w:szCs w:val="18"/>
          <w:lang w:val="en-GB"/>
        </w:rPr>
        <w:t xml:space="preserve"> rather concentrate on a few selected institutional, and especially high-profile individual accounts of supranational actors. Generally, on most of our indicators</w:t>
      </w:r>
      <w:r w:rsidR="00AF751E">
        <w:rPr>
          <w:sz w:val="20"/>
          <w:szCs w:val="18"/>
          <w:lang w:val="en-GB"/>
        </w:rPr>
        <w:t>,</w:t>
      </w:r>
      <w:r w:rsidR="00904B74">
        <w:rPr>
          <w:sz w:val="20"/>
          <w:szCs w:val="18"/>
          <w:lang w:val="en-GB"/>
        </w:rPr>
        <w:t xml:space="preserve"> marked variation within the sample of supranational communicators </w:t>
      </w:r>
      <w:r w:rsidR="00AF751E">
        <w:rPr>
          <w:sz w:val="20"/>
          <w:szCs w:val="18"/>
          <w:lang w:val="en-GB"/>
        </w:rPr>
        <w:t xml:space="preserve">and messages </w:t>
      </w:r>
      <w:r w:rsidR="00904B74">
        <w:rPr>
          <w:sz w:val="20"/>
          <w:szCs w:val="18"/>
          <w:lang w:val="en-GB"/>
        </w:rPr>
        <w:t>can be observed.</w:t>
      </w:r>
    </w:p>
    <w:p w14:paraId="0C3AD3E2" w14:textId="23300784" w:rsidR="00904B74" w:rsidRDefault="00AB70ED" w:rsidP="00D114D6">
      <w:pPr>
        <w:spacing w:before="120" w:after="0" w:line="240" w:lineRule="auto"/>
        <w:jc w:val="both"/>
        <w:rPr>
          <w:sz w:val="20"/>
          <w:szCs w:val="18"/>
          <w:lang w:val="en-GB"/>
        </w:rPr>
      </w:pPr>
      <w:r w:rsidRPr="004C2D3C">
        <w:rPr>
          <w:sz w:val="20"/>
          <w:szCs w:val="18"/>
          <w:lang w:val="en-GB"/>
        </w:rPr>
        <w:t>O</w:t>
      </w:r>
      <w:r w:rsidR="00AF751E" w:rsidRPr="004C2D3C">
        <w:rPr>
          <w:sz w:val="20"/>
          <w:szCs w:val="18"/>
          <w:lang w:val="en-GB"/>
        </w:rPr>
        <w:t xml:space="preserve">ur bird’s eye </w:t>
      </w:r>
      <w:r w:rsidR="00E41576" w:rsidRPr="004C2D3C">
        <w:rPr>
          <w:sz w:val="20"/>
          <w:szCs w:val="18"/>
          <w:lang w:val="en-GB"/>
        </w:rPr>
        <w:t xml:space="preserve">view </w:t>
      </w:r>
      <w:r w:rsidRPr="004C2D3C">
        <w:rPr>
          <w:sz w:val="20"/>
          <w:szCs w:val="18"/>
          <w:lang w:val="en-GB"/>
        </w:rPr>
        <w:t>indicates</w:t>
      </w:r>
      <w:r w:rsidR="00904B74" w:rsidRPr="004C2D3C">
        <w:rPr>
          <w:sz w:val="20"/>
          <w:szCs w:val="18"/>
          <w:lang w:val="en-GB"/>
        </w:rPr>
        <w:t xml:space="preserve"> </w:t>
      </w:r>
      <w:r w:rsidRPr="004C2D3C">
        <w:rPr>
          <w:sz w:val="20"/>
          <w:szCs w:val="18"/>
          <w:lang w:val="en-GB"/>
        </w:rPr>
        <w:t xml:space="preserve">that social media are becoming </w:t>
      </w:r>
      <w:r w:rsidR="00904B74" w:rsidRPr="004C2D3C">
        <w:rPr>
          <w:sz w:val="20"/>
          <w:szCs w:val="18"/>
          <w:lang w:val="en-GB"/>
        </w:rPr>
        <w:t>increasingly relevant</w:t>
      </w:r>
      <w:r w:rsidRPr="004C2D3C">
        <w:rPr>
          <w:sz w:val="20"/>
          <w:szCs w:val="18"/>
          <w:lang w:val="en-GB"/>
        </w:rPr>
        <w:t xml:space="preserve"> for supranational public communication</w:t>
      </w:r>
      <w:r w:rsidR="00AF751E" w:rsidRPr="004C2D3C">
        <w:rPr>
          <w:sz w:val="20"/>
          <w:szCs w:val="18"/>
          <w:lang w:val="en-GB"/>
        </w:rPr>
        <w:t xml:space="preserve">, </w:t>
      </w:r>
      <w:r w:rsidR="008216DF" w:rsidRPr="004C2D3C">
        <w:rPr>
          <w:sz w:val="20"/>
          <w:szCs w:val="18"/>
          <w:lang w:val="en-GB"/>
        </w:rPr>
        <w:t>yet</w:t>
      </w:r>
      <w:r w:rsidRPr="004C2D3C">
        <w:rPr>
          <w:sz w:val="20"/>
          <w:szCs w:val="18"/>
          <w:lang w:val="en-GB"/>
        </w:rPr>
        <w:t xml:space="preserve"> this is hardly the final step to understand </w:t>
      </w:r>
      <w:r w:rsidR="003A050C" w:rsidRPr="004C2D3C">
        <w:rPr>
          <w:sz w:val="20"/>
          <w:szCs w:val="18"/>
          <w:lang w:val="en-GB"/>
        </w:rPr>
        <w:t>the nexus of public communication, social media platforms and popular legitimacy</w:t>
      </w:r>
      <w:r w:rsidR="00904B74" w:rsidRPr="008801A7">
        <w:rPr>
          <w:sz w:val="20"/>
          <w:szCs w:val="18"/>
          <w:u w:val="single"/>
          <w:lang w:val="en-GB"/>
        </w:rPr>
        <w:t>.</w:t>
      </w:r>
      <w:r w:rsidR="00904B74">
        <w:rPr>
          <w:sz w:val="20"/>
          <w:szCs w:val="18"/>
          <w:lang w:val="en-GB"/>
        </w:rPr>
        <w:t xml:space="preserve"> </w:t>
      </w:r>
      <w:r w:rsidR="00AF751E">
        <w:rPr>
          <w:sz w:val="20"/>
          <w:szCs w:val="18"/>
          <w:lang w:val="en-GB"/>
        </w:rPr>
        <w:t xml:space="preserve">Whether and how the </w:t>
      </w:r>
      <w:r w:rsidR="00904B74">
        <w:rPr>
          <w:sz w:val="20"/>
          <w:szCs w:val="18"/>
          <w:lang w:val="en-GB"/>
        </w:rPr>
        <w:t xml:space="preserve">communication </w:t>
      </w:r>
      <w:r w:rsidR="00AF751E">
        <w:rPr>
          <w:sz w:val="20"/>
          <w:szCs w:val="18"/>
          <w:lang w:val="en-GB"/>
        </w:rPr>
        <w:t xml:space="preserve">we describe affects </w:t>
      </w:r>
      <w:r w:rsidR="00904B74">
        <w:rPr>
          <w:sz w:val="20"/>
          <w:szCs w:val="18"/>
          <w:lang w:val="en-GB"/>
        </w:rPr>
        <w:t>the precarious societal legitimacy of supranational decision</w:t>
      </w:r>
      <w:r w:rsidR="00E41576">
        <w:rPr>
          <w:sz w:val="20"/>
          <w:szCs w:val="18"/>
          <w:lang w:val="en-GB"/>
        </w:rPr>
        <w:t>-</w:t>
      </w:r>
      <w:r w:rsidR="00904B74">
        <w:rPr>
          <w:sz w:val="20"/>
          <w:szCs w:val="18"/>
          <w:lang w:val="en-GB"/>
        </w:rPr>
        <w:t>making</w:t>
      </w:r>
      <w:r w:rsidR="00AF751E">
        <w:rPr>
          <w:sz w:val="20"/>
          <w:szCs w:val="18"/>
          <w:lang w:val="en-GB"/>
        </w:rPr>
        <w:t xml:space="preserve"> requires further analyses</w:t>
      </w:r>
      <w:r w:rsidR="00904B74">
        <w:rPr>
          <w:sz w:val="20"/>
          <w:szCs w:val="18"/>
          <w:lang w:val="en-GB"/>
        </w:rPr>
        <w:t xml:space="preserve">. </w:t>
      </w:r>
      <w:r w:rsidR="008216DF">
        <w:rPr>
          <w:sz w:val="20"/>
          <w:szCs w:val="18"/>
          <w:lang w:val="en-GB"/>
        </w:rPr>
        <w:t>F</w:t>
      </w:r>
      <w:r w:rsidR="00904B74">
        <w:rPr>
          <w:sz w:val="20"/>
          <w:szCs w:val="18"/>
          <w:lang w:val="en-GB"/>
        </w:rPr>
        <w:t xml:space="preserve">or </w:t>
      </w:r>
      <w:r w:rsidR="00AF751E">
        <w:rPr>
          <w:sz w:val="20"/>
          <w:szCs w:val="18"/>
          <w:lang w:val="en-GB"/>
        </w:rPr>
        <w:t>scholars</w:t>
      </w:r>
      <w:r w:rsidR="00904B74">
        <w:rPr>
          <w:sz w:val="20"/>
          <w:szCs w:val="18"/>
          <w:lang w:val="en-GB"/>
        </w:rPr>
        <w:t xml:space="preserve"> willing to dig deeper</w:t>
      </w:r>
      <w:r w:rsidR="00AF751E">
        <w:rPr>
          <w:sz w:val="20"/>
          <w:szCs w:val="18"/>
          <w:lang w:val="en-GB"/>
        </w:rPr>
        <w:t xml:space="preserve"> into this type of data</w:t>
      </w:r>
      <w:r w:rsidR="00904B74">
        <w:rPr>
          <w:sz w:val="20"/>
          <w:szCs w:val="18"/>
          <w:lang w:val="en-GB"/>
        </w:rPr>
        <w:t xml:space="preserve">, the patterns </w:t>
      </w:r>
      <w:r w:rsidR="00AF751E">
        <w:rPr>
          <w:sz w:val="20"/>
          <w:szCs w:val="18"/>
          <w:lang w:val="en-GB"/>
        </w:rPr>
        <w:t xml:space="preserve">we show </w:t>
      </w:r>
      <w:r w:rsidR="00904B74">
        <w:rPr>
          <w:sz w:val="20"/>
          <w:szCs w:val="18"/>
          <w:lang w:val="en-GB"/>
        </w:rPr>
        <w:t xml:space="preserve">provide </w:t>
      </w:r>
      <w:r w:rsidR="00B2374D">
        <w:rPr>
          <w:sz w:val="20"/>
          <w:szCs w:val="18"/>
          <w:lang w:val="en-GB"/>
        </w:rPr>
        <w:t xml:space="preserve">four </w:t>
      </w:r>
      <w:r w:rsidR="00904B74">
        <w:rPr>
          <w:sz w:val="20"/>
          <w:szCs w:val="18"/>
          <w:lang w:val="en-GB"/>
        </w:rPr>
        <w:t xml:space="preserve">informative </w:t>
      </w:r>
      <w:r w:rsidR="00AF751E">
        <w:rPr>
          <w:sz w:val="20"/>
          <w:szCs w:val="18"/>
          <w:lang w:val="en-GB"/>
        </w:rPr>
        <w:t>point</w:t>
      </w:r>
      <w:r w:rsidR="00702D9C">
        <w:rPr>
          <w:sz w:val="20"/>
          <w:szCs w:val="18"/>
          <w:lang w:val="en-GB"/>
        </w:rPr>
        <w:t>s</w:t>
      </w:r>
      <w:r w:rsidR="00AF751E">
        <w:rPr>
          <w:sz w:val="20"/>
          <w:szCs w:val="18"/>
          <w:lang w:val="en-GB"/>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t>
      </w:r>
      <w:r w:rsidR="008216DF">
        <w:rPr>
          <w:sz w:val="20"/>
          <w:szCs w:val="18"/>
          <w:lang w:val="en-GB"/>
        </w:rPr>
        <w:t>, transparent</w:t>
      </w:r>
      <w:r w:rsidR="00AF751E">
        <w:rPr>
          <w:sz w:val="20"/>
          <w:szCs w:val="18"/>
          <w:lang w:val="en-GB"/>
        </w:rPr>
        <w:t xml:space="preserve"> political accountability reporting would help us understand to what extent public communication contributes </w:t>
      </w:r>
      <w:r w:rsidR="008216DF">
        <w:rPr>
          <w:sz w:val="20"/>
          <w:szCs w:val="18"/>
          <w:lang w:val="en-GB"/>
        </w:rPr>
        <w:t xml:space="preserve">to </w:t>
      </w:r>
      <w:r w:rsidR="00AF751E">
        <w:rPr>
          <w:sz w:val="20"/>
          <w:szCs w:val="18"/>
          <w:lang w:val="en-GB"/>
        </w:rPr>
        <w:t xml:space="preserve">or possibly undermines the popular legitimacy of supranational actors. </w:t>
      </w:r>
      <w:r w:rsidR="008216DF">
        <w:rPr>
          <w:sz w:val="20"/>
          <w:szCs w:val="18"/>
          <w:lang w:val="en-GB"/>
        </w:rPr>
        <w:t>Second, our qualitative examples for the most engaging tweets highlight variation across externally politicized topics and suggests that</w:t>
      </w:r>
      <w:r w:rsidR="00564D2E">
        <w:rPr>
          <w:sz w:val="20"/>
          <w:szCs w:val="18"/>
          <w:lang w:val="en-GB"/>
        </w:rPr>
        <w:t xml:space="preserve"> topical</w:t>
      </w:r>
      <w:r w:rsidR="008216DF">
        <w:rPr>
          <w:sz w:val="20"/>
          <w:szCs w:val="18"/>
          <w:lang w:val="en-GB"/>
        </w:rPr>
        <w:t xml:space="preserve"> content</w:t>
      </w:r>
      <w:r w:rsidR="00564D2E">
        <w:rPr>
          <w:sz w:val="20"/>
          <w:szCs w:val="18"/>
          <w:lang w:val="en-GB"/>
        </w:rPr>
        <w:t>s of messages</w:t>
      </w:r>
      <w:r w:rsidR="008216DF">
        <w:rPr>
          <w:sz w:val="20"/>
          <w:szCs w:val="18"/>
          <w:lang w:val="en-GB"/>
        </w:rPr>
        <w:t xml:space="preserve"> may provide valuable hints on the publicity that supranational messages generate. Third, our findings highlight that especially visual content is part and parcel of supranational public communication</w:t>
      </w:r>
      <w:r w:rsidR="00B2374D">
        <w:rPr>
          <w:sz w:val="20"/>
          <w:szCs w:val="18"/>
          <w:lang w:val="en-GB"/>
        </w:rPr>
        <w:t>,</w:t>
      </w:r>
      <w:r w:rsidR="008216DF">
        <w:rPr>
          <w:sz w:val="20"/>
          <w:szCs w:val="18"/>
          <w:lang w:val="en-GB"/>
        </w:rPr>
        <w:t xml:space="preserve"> requiring additional forms of content analyses. Fourth and finally, the clearer communication and higher engagement rates that accounts of individual supranational actors generate </w:t>
      </w:r>
      <w:r w:rsidR="00702D9C">
        <w:rPr>
          <w:sz w:val="20"/>
          <w:szCs w:val="18"/>
          <w:lang w:val="en-GB"/>
        </w:rPr>
        <w:t xml:space="preserve">highlight </w:t>
      </w:r>
      <w:r w:rsidR="008216DF">
        <w:rPr>
          <w:sz w:val="20"/>
          <w:szCs w:val="18"/>
          <w:lang w:val="en-GB"/>
        </w:rPr>
        <w:t>that the personalization of EU politics can be meaningfully observed on Twitter.</w:t>
      </w:r>
      <w:r w:rsidR="00B2374D">
        <w:rPr>
          <w:sz w:val="20"/>
          <w:szCs w:val="18"/>
          <w:lang w:val="en-GB"/>
        </w:rPr>
        <w:t xml:space="preserve"> In any case, however, our data demonstrate that social media are highly relevant channel</w:t>
      </w:r>
      <w:r w:rsidR="00235F4B">
        <w:rPr>
          <w:sz w:val="20"/>
          <w:szCs w:val="18"/>
          <w:lang w:val="en-GB"/>
        </w:rPr>
        <w:t>s</w:t>
      </w:r>
      <w:r w:rsidR="00B2374D">
        <w:rPr>
          <w:sz w:val="20"/>
          <w:szCs w:val="18"/>
          <w:lang w:val="en-GB"/>
        </w:rPr>
        <w:t xml:space="preserve"> for the outbound communication of supranational actors in the European Union.</w:t>
      </w:r>
    </w:p>
    <w:p w14:paraId="07A80093" w14:textId="77777777" w:rsidR="007868AA" w:rsidRDefault="007868AA" w:rsidP="00D114D6">
      <w:pPr>
        <w:spacing w:before="120" w:after="0" w:line="240" w:lineRule="auto"/>
        <w:jc w:val="both"/>
        <w:rPr>
          <w:sz w:val="20"/>
          <w:szCs w:val="18"/>
          <w:lang w:val="en-GB"/>
        </w:rPr>
      </w:pPr>
    </w:p>
    <w:p w14:paraId="2FD70F18" w14:textId="429A0F52" w:rsidR="00D114D6" w:rsidRDefault="00DC2184" w:rsidP="00D114D6">
      <w:pPr>
        <w:spacing w:before="120" w:after="0" w:line="240" w:lineRule="auto"/>
        <w:jc w:val="both"/>
        <w:rPr>
          <w:b/>
          <w:sz w:val="20"/>
          <w:szCs w:val="18"/>
          <w:lang w:val="en-GB"/>
        </w:rPr>
      </w:pPr>
      <w:r w:rsidRPr="00DC2184">
        <w:rPr>
          <w:b/>
          <w:bCs/>
          <w:sz w:val="20"/>
          <w:szCs w:val="18"/>
          <w:lang w:val="en-GB"/>
        </w:rPr>
        <w:t>6</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41B1CE3A" w14:textId="77777777" w:rsidR="00DC2184" w:rsidRPr="0076658E" w:rsidRDefault="00DC2184" w:rsidP="0076658E">
      <w:pPr>
        <w:spacing w:before="120" w:after="0" w:line="240" w:lineRule="auto"/>
        <w:jc w:val="both"/>
        <w:rPr>
          <w:b/>
          <w:sz w:val="20"/>
          <w:szCs w:val="20"/>
          <w:lang w:val="en-GB"/>
        </w:rPr>
      </w:pPr>
    </w:p>
    <w:p w14:paraId="1C019700" w14:textId="77777777" w:rsidR="00E23A6A" w:rsidRDefault="00CF6326" w:rsidP="00E23A6A">
      <w:pPr>
        <w:pStyle w:val="Literaturverzeichnis"/>
      </w:pPr>
      <w:r w:rsidRPr="0076658E">
        <w:rPr>
          <w:sz w:val="20"/>
          <w:szCs w:val="20"/>
          <w:lang w:val="en-GB"/>
        </w:rPr>
        <w:fldChar w:fldCharType="begin"/>
      </w:r>
      <w:r w:rsidR="0076658E" w:rsidRPr="0076658E">
        <w:rPr>
          <w:sz w:val="20"/>
          <w:szCs w:val="20"/>
          <w:lang w:val="en-GB"/>
        </w:rPr>
        <w:instrText xml:space="preserve"> ADDIN ZOTERO_BIBL {"uncited":[],"omitted":[],"custom":[]} CSL_BIBLIOGRAPHY </w:instrText>
      </w:r>
      <w:r w:rsidRPr="0076658E">
        <w:rPr>
          <w:sz w:val="20"/>
          <w:szCs w:val="20"/>
          <w:lang w:val="en-GB"/>
        </w:rPr>
        <w:fldChar w:fldCharType="separate"/>
      </w:r>
      <w:r w:rsidR="00E23A6A">
        <w:t xml:space="preserve">Altides, C. (2009) </w:t>
      </w:r>
      <w:r w:rsidR="00E23A6A">
        <w:rPr>
          <w:i/>
          <w:iCs/>
        </w:rPr>
        <w:t>Making EU politics public: how the EU institutions develop public communication</w:t>
      </w:r>
      <w:r w:rsidR="00E23A6A">
        <w:t>, Baden-Baden: Nomos.</w:t>
      </w:r>
    </w:p>
    <w:p w14:paraId="040AA69B" w14:textId="77777777" w:rsidR="00E23A6A" w:rsidRDefault="00E23A6A" w:rsidP="00E23A6A">
      <w:pPr>
        <w:pStyle w:val="Literaturverzeichnis"/>
      </w:pPr>
      <w:r>
        <w:t xml:space="preserve">Barisione, M. and Michailidou, A. (eds) (2017) </w:t>
      </w:r>
      <w:r>
        <w:rPr>
          <w:i/>
          <w:iCs/>
        </w:rPr>
        <w:t>Social media and European politics: rethinking power and legitimacy in the digital era</w:t>
      </w:r>
      <w:r>
        <w:t>, London, United Kingdom: Palgrave Macmillan.</w:t>
      </w:r>
    </w:p>
    <w:p w14:paraId="27A6465A" w14:textId="77777777" w:rsidR="00E23A6A" w:rsidRDefault="00E23A6A" w:rsidP="00E23A6A">
      <w:pPr>
        <w:pStyle w:val="Literaturverzeichnis"/>
      </w:pPr>
      <w:r>
        <w:t xml:space="preserve">Benoit, K., Munger, K. and Spirling, A. (2019) ‘Measuring and Explaining Political Sophistication through Textual Complexity’, </w:t>
      </w:r>
      <w:r>
        <w:rPr>
          <w:i/>
          <w:iCs/>
        </w:rPr>
        <w:t>American Journal of Political Science</w:t>
      </w:r>
      <w:r>
        <w:t xml:space="preserve"> 63(2): 491–508.</w:t>
      </w:r>
    </w:p>
    <w:p w14:paraId="30E5AD75" w14:textId="77777777" w:rsidR="00E23A6A" w:rsidRDefault="00E23A6A" w:rsidP="00E23A6A">
      <w:pPr>
        <w:pStyle w:val="Literaturverzeichnis"/>
      </w:pPr>
      <w:r>
        <w:t xml:space="preserve">Biber, D., Conrad, S. and Reppen, R. (1998) </w:t>
      </w:r>
      <w:r>
        <w:rPr>
          <w:i/>
          <w:iCs/>
        </w:rPr>
        <w:t>Corpus Linguistics: Investigating Language Structure and Use</w:t>
      </w:r>
      <w:r>
        <w:t>, Cambridge ; New York: Cambridge University Press.</w:t>
      </w:r>
    </w:p>
    <w:p w14:paraId="763C3545" w14:textId="77777777" w:rsidR="00E23A6A" w:rsidRDefault="00E23A6A" w:rsidP="00E23A6A">
      <w:pPr>
        <w:pStyle w:val="Literaturverzeichnis"/>
      </w:pPr>
      <w:r>
        <w:t xml:space="preserve">Biegoń, D. (2013) ‘Specifying the Arena of Possibilities: Post-structuralist Narrative Analysis and the European Commission’s Legitimation Strategies’, </w:t>
      </w:r>
      <w:r>
        <w:rPr>
          <w:i/>
          <w:iCs/>
        </w:rPr>
        <w:t>JCMS: Journal of Common Market Studies</w:t>
      </w:r>
      <w:r>
        <w:t xml:space="preserve"> 51(2): 194–211.</w:t>
      </w:r>
    </w:p>
    <w:p w14:paraId="7ED49B1D" w14:textId="77777777" w:rsidR="00E23A6A" w:rsidRDefault="00E23A6A" w:rsidP="00E23A6A">
      <w:pPr>
        <w:pStyle w:val="Literaturverzeichnis"/>
      </w:pPr>
      <w:r>
        <w:t xml:space="preserve">Bijsmans, P. and Altides, C. (2007) ‘“Bridging the Gap” between EU Politics and Citizens? The European Commission, National Media and EU Affairs in the Public Sphere’, </w:t>
      </w:r>
      <w:r>
        <w:rPr>
          <w:i/>
          <w:iCs/>
        </w:rPr>
        <w:t>Journal of European Integration</w:t>
      </w:r>
      <w:r>
        <w:t xml:space="preserve"> 29(3): 323–340.</w:t>
      </w:r>
    </w:p>
    <w:p w14:paraId="3D4F9BE6" w14:textId="77777777" w:rsidR="00E23A6A" w:rsidRDefault="00E23A6A" w:rsidP="00E23A6A">
      <w:pPr>
        <w:pStyle w:val="Literaturverzeichnis"/>
      </w:pPr>
      <w:r>
        <w:lastRenderedPageBreak/>
        <w:t xml:space="preserve">Bischof, D. and Senninger, R. (2018) ‘Simple politics for the people? Complexity in campaign messages and political knowledge’, </w:t>
      </w:r>
      <w:r>
        <w:rPr>
          <w:i/>
          <w:iCs/>
        </w:rPr>
        <w:t>European Journal of Political Research</w:t>
      </w:r>
      <w:r>
        <w:t xml:space="preserve"> 57(2): 473–495.</w:t>
      </w:r>
    </w:p>
    <w:p w14:paraId="321CA3D7" w14:textId="77777777" w:rsidR="00E23A6A" w:rsidRDefault="00E23A6A" w:rsidP="00E23A6A">
      <w:pPr>
        <w:pStyle w:val="Literaturverzeichnis"/>
      </w:pPr>
      <w:r>
        <w:t xml:space="preserve">Boomgaarden, H. et al. (2013) ‘Across time and space: Explaining variation in news coverage of the European Union’, </w:t>
      </w:r>
      <w:r>
        <w:rPr>
          <w:i/>
          <w:iCs/>
        </w:rPr>
        <w:t>European Journal of Political Research</w:t>
      </w:r>
      <w:r>
        <w:t xml:space="preserve"> 52(5): 608–629.</w:t>
      </w:r>
    </w:p>
    <w:p w14:paraId="0FC64E6B" w14:textId="77777777" w:rsidR="00E23A6A" w:rsidRDefault="00E23A6A" w:rsidP="00E23A6A">
      <w:pPr>
        <w:pStyle w:val="Literaturverzeichnis"/>
      </w:pPr>
      <w:r>
        <w:t xml:space="preserve">Bressanelli, E., Koop, C. and Reh, C. (2020) ‘EU Actors under pressure: politicisation and depoliticisation as strategic responses’, </w:t>
      </w:r>
      <w:r>
        <w:rPr>
          <w:i/>
          <w:iCs/>
        </w:rPr>
        <w:t>Journal of European Public Policy</w:t>
      </w:r>
      <w:r>
        <w:t xml:space="preserve"> 27(3): 329–341.</w:t>
      </w:r>
    </w:p>
    <w:p w14:paraId="45BB1425" w14:textId="77777777" w:rsidR="00E23A6A" w:rsidRDefault="00E23A6A" w:rsidP="00E23A6A">
      <w:pPr>
        <w:pStyle w:val="Literaturverzeichnis"/>
      </w:pPr>
      <w:r>
        <w:t xml:space="preserve">Brüggemann, M. (2010) ‘Information Policy and the Public Sphere’, </w:t>
      </w:r>
      <w:r>
        <w:rPr>
          <w:i/>
          <w:iCs/>
        </w:rPr>
        <w:t>Javnost - The Public</w:t>
      </w:r>
      <w:r>
        <w:t xml:space="preserve"> 17(1): 5–21.</w:t>
      </w:r>
    </w:p>
    <w:p w14:paraId="3500AEE7" w14:textId="77777777" w:rsidR="00E23A6A" w:rsidRDefault="00E23A6A" w:rsidP="00E23A6A">
      <w:pPr>
        <w:pStyle w:val="Literaturverzeichnis"/>
      </w:pPr>
      <w:r>
        <w:t xml:space="preserve">Cage, J., Herve, N. and Mazoyer, B. (2020) </w:t>
      </w:r>
      <w:r>
        <w:rPr>
          <w:i/>
          <w:iCs/>
        </w:rPr>
        <w:t>Social Media and Newsroom Production Decisions</w:t>
      </w:r>
      <w:r>
        <w:t>, Rochester, NY: Social Science Research Network, doi:10.2139/ssrn.3663899.</w:t>
      </w:r>
    </w:p>
    <w:p w14:paraId="76429720" w14:textId="77777777" w:rsidR="00E23A6A" w:rsidRDefault="00E23A6A" w:rsidP="00E23A6A">
      <w:pPr>
        <w:pStyle w:val="Literaturverzeichnis"/>
      </w:pPr>
      <w:r>
        <w:t xml:space="preserve">Curtin, D. and Meijer, A. J. (2006) ‘Does transparency strengthen legitimacy?’, </w:t>
      </w:r>
      <w:r>
        <w:rPr>
          <w:i/>
          <w:iCs/>
        </w:rPr>
        <w:t>Information Polity</w:t>
      </w:r>
      <w:r>
        <w:t xml:space="preserve"> 11(2): 109–122.</w:t>
      </w:r>
    </w:p>
    <w:p w14:paraId="73ACA434" w14:textId="77777777" w:rsidR="00E23A6A" w:rsidRDefault="00E23A6A" w:rsidP="00E23A6A">
      <w:pPr>
        <w:pStyle w:val="Literaturverzeichnis"/>
      </w:pPr>
      <w:r>
        <w:t xml:space="preserve">De Vreese, C. (2001) ‘“Europe” in the News: A Cross-National Comparative Study of the News Coverage of Key EU Events’, </w:t>
      </w:r>
      <w:r>
        <w:rPr>
          <w:i/>
          <w:iCs/>
        </w:rPr>
        <w:t>European Union Politics</w:t>
      </w:r>
      <w:r>
        <w:t xml:space="preserve"> 2(3): 283–307.</w:t>
      </w:r>
    </w:p>
    <w:p w14:paraId="41244937" w14:textId="77777777" w:rsidR="00E23A6A" w:rsidRDefault="00E23A6A" w:rsidP="00E23A6A">
      <w:pPr>
        <w:pStyle w:val="Literaturverzeichnis"/>
      </w:pPr>
      <w:r>
        <w:t xml:space="preserve">De Vreese, C., Banducci, S., Semetko, H. and Boomgaarden, H. (2006) ‘The News Coverage of the 2004 European Parliamentary Election Campaign in 25 Countries’, </w:t>
      </w:r>
      <w:r>
        <w:rPr>
          <w:i/>
          <w:iCs/>
        </w:rPr>
        <w:t>European Union Politics</w:t>
      </w:r>
      <w:r>
        <w:t xml:space="preserve"> 7(4): 477–504.</w:t>
      </w:r>
    </w:p>
    <w:p w14:paraId="2819933B" w14:textId="77777777" w:rsidR="00E23A6A" w:rsidRDefault="00E23A6A" w:rsidP="00E23A6A">
      <w:pPr>
        <w:pStyle w:val="Literaturverzeichnis"/>
      </w:pPr>
      <w:r>
        <w:t xml:space="preserve">De Wilde, P. and Zürn, M. (2012) ‘Can the Politicization of European Integration be Reversed?*’, </w:t>
      </w:r>
      <w:r>
        <w:rPr>
          <w:i/>
          <w:iCs/>
        </w:rPr>
        <w:t>JCMS: Journal of Common Market Studies</w:t>
      </w:r>
      <w:r>
        <w:t xml:space="preserve"> 50(s1): 137–153.</w:t>
      </w:r>
    </w:p>
    <w:p w14:paraId="78320683" w14:textId="77777777" w:rsidR="00E23A6A" w:rsidRDefault="00E23A6A" w:rsidP="00E23A6A">
      <w:pPr>
        <w:pStyle w:val="Literaturverzeichnis"/>
      </w:pPr>
      <w:r>
        <w:t xml:space="preserve">Ecker-Ehrhardt, M. (2018) ‘Self-legitimation in the face of politicization: Why international organizations centralized public communication’, </w:t>
      </w:r>
      <w:r>
        <w:rPr>
          <w:i/>
          <w:iCs/>
        </w:rPr>
        <w:t>The Review of International Organizations</w:t>
      </w:r>
      <w:r>
        <w:t xml:space="preserve"> 13(4): 519–546.</w:t>
      </w:r>
    </w:p>
    <w:p w14:paraId="3230C5C1" w14:textId="77777777" w:rsidR="00E23A6A" w:rsidRDefault="00E23A6A" w:rsidP="00E23A6A">
      <w:pPr>
        <w:pStyle w:val="Literaturverzeichnis"/>
      </w:pPr>
      <w:r>
        <w:t xml:space="preserve">Ecker-Ehrhardt, M. (2020) ‘IO Public Communication Going Digital? Understanding Social Media Adoption and Use in Times of Politicization’, in </w:t>
      </w:r>
      <w:r>
        <w:rPr>
          <w:i/>
          <w:iCs/>
        </w:rPr>
        <w:t>Digital Diplomacy and International Organisations</w:t>
      </w:r>
      <w:r>
        <w:t>. Routledge.</w:t>
      </w:r>
    </w:p>
    <w:p w14:paraId="141F41D3" w14:textId="77777777" w:rsidR="00E23A6A" w:rsidRDefault="00E23A6A" w:rsidP="00E23A6A">
      <w:pPr>
        <w:pStyle w:val="Literaturverzeichnis"/>
      </w:pPr>
      <w:r>
        <w:t xml:space="preserve">European Parliament. Directorate General for Parliamentary Research Services. (2021) </w:t>
      </w:r>
      <w:r>
        <w:rPr>
          <w:i/>
          <w:iCs/>
        </w:rPr>
        <w:t>The Twitter activity of members of the European Council: a content analysis of EU leaders’ use of Twitter in 2019 20.</w:t>
      </w:r>
      <w:r>
        <w:t>, LU: Publications Office, available at https://data.europa.eu/doi/10.2861/17201 (accessed June 2021).</w:t>
      </w:r>
    </w:p>
    <w:p w14:paraId="0E2D04C9" w14:textId="77777777" w:rsidR="00E23A6A" w:rsidRDefault="00E23A6A" w:rsidP="00E23A6A">
      <w:pPr>
        <w:pStyle w:val="Literaturverzeichnis"/>
      </w:pPr>
      <w:r>
        <w:t xml:space="preserve">Fairclough, N. (2003) </w:t>
      </w:r>
      <w:r>
        <w:rPr>
          <w:i/>
          <w:iCs/>
        </w:rPr>
        <w:t>Analysing Discourse: Textual Analysis for Social Research</w:t>
      </w:r>
      <w:r>
        <w:t>, Psychology Press.</w:t>
      </w:r>
    </w:p>
    <w:p w14:paraId="701D5148" w14:textId="77777777" w:rsidR="00E23A6A" w:rsidRDefault="00E23A6A" w:rsidP="00E23A6A">
      <w:pPr>
        <w:pStyle w:val="Literaturverzeichnis"/>
      </w:pPr>
      <w:r>
        <w:t xml:space="preserve">Fazekas, Z., Popa, S. A., Schmitt, H., Barberá, P. and Theocharis, Y. (2021) ‘Elite-public interaction on twitter: EU issue expansion in the campaign’, </w:t>
      </w:r>
      <w:r>
        <w:rPr>
          <w:i/>
          <w:iCs/>
        </w:rPr>
        <w:t>European Journal of Political Research</w:t>
      </w:r>
      <w:r>
        <w:t xml:space="preserve"> 60(2): 376–396.</w:t>
      </w:r>
    </w:p>
    <w:p w14:paraId="2FC43530" w14:textId="77777777" w:rsidR="00E23A6A" w:rsidRDefault="00E23A6A" w:rsidP="00E23A6A">
      <w:pPr>
        <w:pStyle w:val="Literaturverzeichnis"/>
      </w:pPr>
      <w:r>
        <w:t xml:space="preserve">Ferrara, F. M. and Angino, S. (2021) </w:t>
      </w:r>
      <w:r>
        <w:rPr>
          <w:i/>
          <w:iCs/>
        </w:rPr>
        <w:t>Does Clarity Make Central Banks More Engaging? Lessons from ECB Communications</w:t>
      </w:r>
      <w:r>
        <w:t>.</w:t>
      </w:r>
    </w:p>
    <w:p w14:paraId="153939FF" w14:textId="77777777" w:rsidR="00E23A6A" w:rsidRDefault="00E23A6A" w:rsidP="00E23A6A">
      <w:pPr>
        <w:pStyle w:val="Literaturverzeichnis"/>
      </w:pPr>
      <w:r>
        <w:t xml:space="preserve">Firouzjaei, H. A. and Özdemir, S. F. (2020) ‘Effect of readability of political tweets on positive user engagement’, in </w:t>
      </w:r>
      <w:r>
        <w:rPr>
          <w:i/>
          <w:iCs/>
        </w:rPr>
        <w:t>IEEE/ACM International Conference on Advances in Social Networks Analysis and Mining (ASONAM)</w:t>
      </w:r>
      <w:r>
        <w:t>. 2020, available at https://web.ntpu.edu.tw/~myday/doc/ASONAM2020/ASONAM2020_Proceedings/pdf/papers/137_074_884.pdf.</w:t>
      </w:r>
    </w:p>
    <w:p w14:paraId="4F72B105" w14:textId="77777777" w:rsidR="00E23A6A" w:rsidRDefault="00E23A6A" w:rsidP="00E23A6A">
      <w:pPr>
        <w:pStyle w:val="Literaturverzeichnis"/>
      </w:pPr>
      <w:r>
        <w:t xml:space="preserve">Flesch, R. (1948) ‘A new readability yardstick.’, </w:t>
      </w:r>
      <w:r>
        <w:rPr>
          <w:i/>
          <w:iCs/>
        </w:rPr>
        <w:t>Journal of Applied Psychology</w:t>
      </w:r>
      <w:r>
        <w:t xml:space="preserve"> 32(3): 221.</w:t>
      </w:r>
    </w:p>
    <w:p w14:paraId="7DFDEE4B" w14:textId="77777777" w:rsidR="00E23A6A" w:rsidRDefault="00E23A6A" w:rsidP="00E23A6A">
      <w:pPr>
        <w:pStyle w:val="Literaturverzeichnis"/>
      </w:pPr>
      <w:r>
        <w:t xml:space="preserve">Fowler, R., Hodge, B., Trew, T. and Kress, G. (1979) </w:t>
      </w:r>
      <w:r>
        <w:rPr>
          <w:i/>
          <w:iCs/>
        </w:rPr>
        <w:t>Language and Control</w:t>
      </w:r>
      <w:r>
        <w:t>, London: Routledge.</w:t>
      </w:r>
    </w:p>
    <w:p w14:paraId="11ABBF84" w14:textId="77777777" w:rsidR="00E23A6A" w:rsidRDefault="00E23A6A" w:rsidP="00E23A6A">
      <w:pPr>
        <w:pStyle w:val="Literaturverzeichnis"/>
      </w:pPr>
      <w:r>
        <w:lastRenderedPageBreak/>
        <w:t xml:space="preserve">Gerhards, J., Offerhaus, A. and Roose, J. (2009) ‘Wer ist verantwortlich? Die Europäische Union, ihre Nationalstaaten und die massenmediale Attribution von Verantwortung für Erfolge und Misserfolge’, </w:t>
      </w:r>
      <w:r>
        <w:rPr>
          <w:i/>
          <w:iCs/>
        </w:rPr>
        <w:t>Politische Vierteljahresschrift Sonderhefte</w:t>
      </w:r>
      <w:r>
        <w:t xml:space="preserve"> Band 42 ‘Politik in der Mediendemokratie’: 529–558.</w:t>
      </w:r>
    </w:p>
    <w:p w14:paraId="04DEDFA2" w14:textId="77777777" w:rsidR="00E23A6A" w:rsidRDefault="00E23A6A" w:rsidP="00E23A6A">
      <w:pPr>
        <w:pStyle w:val="Literaturverzeichnis"/>
      </w:pPr>
      <w:r>
        <w:t xml:space="preserve">Harteveld, E., Schaper, J., Lange, S. L. D. and Brug, W. V. D. (2018) ‘Blaming Brussels? The Impact of (News about) the Refugee Crisis on Attitudes towards the EU and National Politics’, </w:t>
      </w:r>
      <w:r>
        <w:rPr>
          <w:i/>
          <w:iCs/>
        </w:rPr>
        <w:t>JCMS: Journal of Common Market Studies</w:t>
      </w:r>
      <w:r>
        <w:t xml:space="preserve"> 56(1): 157–177.</w:t>
      </w:r>
    </w:p>
    <w:p w14:paraId="7535F190" w14:textId="77777777" w:rsidR="00E23A6A" w:rsidRDefault="00E23A6A" w:rsidP="00E23A6A">
      <w:pPr>
        <w:pStyle w:val="Literaturverzeichnis"/>
      </w:pPr>
      <w:r>
        <w:t xml:space="preserve">Hartlapp, M., Metz, J. and Rauh, C. (2014) </w:t>
      </w:r>
      <w:r>
        <w:rPr>
          <w:i/>
          <w:iCs/>
        </w:rPr>
        <w:t>Which Policy for Europe?: Power and Conflict inside the European Commission</w:t>
      </w:r>
      <w:r>
        <w:t>, Oxford: Oxford University Press.</w:t>
      </w:r>
    </w:p>
    <w:p w14:paraId="3181057E" w14:textId="77777777" w:rsidR="00E23A6A" w:rsidRDefault="00E23A6A" w:rsidP="00E23A6A">
      <w:pPr>
        <w:pStyle w:val="Literaturverzeichnis"/>
      </w:pPr>
      <w:r>
        <w:t xml:space="preserve">Haßler, J., Magin, M., Russmann, U. and Fenoll, V. (eds) (2021) </w:t>
      </w:r>
      <w:r>
        <w:rPr>
          <w:i/>
          <w:iCs/>
        </w:rPr>
        <w:t>Campaigning on Facebook in the 2019 European Parliament Election: Informing, Interacting with, and Mobilising Voters</w:t>
      </w:r>
      <w:r>
        <w:t>, Palgrave Macmillan, doi:10.1007/978-3-030-73851-8.</w:t>
      </w:r>
    </w:p>
    <w:p w14:paraId="3DBC8711" w14:textId="77777777" w:rsidR="00E23A6A" w:rsidRDefault="00E23A6A" w:rsidP="00E23A6A">
      <w:pPr>
        <w:pStyle w:val="Literaturverzeichnis"/>
      </w:pPr>
      <w:r>
        <w:t xml:space="preserve">Hobolt, S. B. and Tilley, J. (2014) </w:t>
      </w:r>
      <w:r>
        <w:rPr>
          <w:i/>
          <w:iCs/>
        </w:rPr>
        <w:t>Blaming Europe?: Responsibility Without Accountability in the European Union</w:t>
      </w:r>
      <w:r>
        <w:t>, Oxford University Press, doi:10.1093/acprof:oso/9780199665686.001.0001.</w:t>
      </w:r>
    </w:p>
    <w:p w14:paraId="04967E48" w14:textId="77777777" w:rsidR="00E23A6A" w:rsidRDefault="00E23A6A" w:rsidP="00E23A6A">
      <w:pPr>
        <w:pStyle w:val="Literaturverzeichnis"/>
      </w:pPr>
      <w:r>
        <w:t xml:space="preserve">Hooghe, L. et al. (2017) </w:t>
      </w:r>
      <w:r>
        <w:rPr>
          <w:i/>
          <w:iCs/>
        </w:rPr>
        <w:t>Measuring International Authority: A Postfunctionalist Theory of Governance, Volume III</w:t>
      </w:r>
      <w:r>
        <w:t>, Oxford, New York: Oxford University Press.</w:t>
      </w:r>
    </w:p>
    <w:p w14:paraId="1C77413D" w14:textId="77777777" w:rsidR="00E23A6A" w:rsidRDefault="00E23A6A" w:rsidP="00E23A6A">
      <w:pPr>
        <w:pStyle w:val="Literaturverzeichnis"/>
      </w:pPr>
      <w:r>
        <w:t xml:space="preserve">Hooghe, L. and Marks, G. (2009) ‘A Postfunctionalist theory of European integration: From permissive consensus to constraining dissensus’, </w:t>
      </w:r>
      <w:r>
        <w:rPr>
          <w:i/>
          <w:iCs/>
        </w:rPr>
        <w:t>British Journal of Political Science</w:t>
      </w:r>
      <w:r>
        <w:t xml:space="preserve"> 39(1): 1–23.</w:t>
      </w:r>
    </w:p>
    <w:p w14:paraId="260E73AA" w14:textId="77777777" w:rsidR="00E23A6A" w:rsidRDefault="00E23A6A" w:rsidP="00E23A6A">
      <w:pPr>
        <w:pStyle w:val="Literaturverzeichnis"/>
      </w:pPr>
      <w:r>
        <w:t xml:space="preserve">Hüller, T. (2007) ‘Assessing EU strategies for publicity’, </w:t>
      </w:r>
      <w:r>
        <w:rPr>
          <w:i/>
          <w:iCs/>
        </w:rPr>
        <w:t>Journal of European Public Policy</w:t>
      </w:r>
      <w:r>
        <w:t xml:space="preserve"> 14(4): 563–581.</w:t>
      </w:r>
    </w:p>
    <w:p w14:paraId="13780492" w14:textId="77777777" w:rsidR="00E23A6A" w:rsidRDefault="00E23A6A" w:rsidP="00E23A6A">
      <w:pPr>
        <w:pStyle w:val="Literaturverzeichnis"/>
      </w:pPr>
      <w:r>
        <w:t xml:space="preserve">Jungherr, A. (2016) ‘Twitter use in election campaigns: A systematic literature review’, </w:t>
      </w:r>
      <w:r>
        <w:rPr>
          <w:i/>
          <w:iCs/>
        </w:rPr>
        <w:t>Journal of Information Technology &amp; Politics</w:t>
      </w:r>
      <w:r>
        <w:t xml:space="preserve"> 13(1): 72–91.</w:t>
      </w:r>
    </w:p>
    <w:p w14:paraId="7E541746" w14:textId="77777777" w:rsidR="00E23A6A" w:rsidRDefault="00E23A6A" w:rsidP="00E23A6A">
      <w:pPr>
        <w:pStyle w:val="Literaturverzeichnis"/>
      </w:pPr>
      <w:r>
        <w:t xml:space="preserve">Koopmans, R. and Statham, P. (2010) </w:t>
      </w:r>
      <w:r>
        <w:rPr>
          <w:i/>
          <w:iCs/>
        </w:rPr>
        <w:t>The making of a European public sphere</w:t>
      </w:r>
      <w:r>
        <w:t>, Cambridge: Cambridge University Press.</w:t>
      </w:r>
    </w:p>
    <w:p w14:paraId="7B0DC825" w14:textId="77777777" w:rsidR="00E23A6A" w:rsidRDefault="00E23A6A" w:rsidP="00E23A6A">
      <w:pPr>
        <w:pStyle w:val="Literaturverzeichnis"/>
      </w:pPr>
      <w:r>
        <w:t xml:space="preserve">Krzyżanowski, M. (2020) ‘Digital Diplomacy or Political Communication? Exploring Social Media in The EU Institutions from a Critical Discourse Perspective’, in </w:t>
      </w:r>
      <w:r>
        <w:rPr>
          <w:i/>
          <w:iCs/>
        </w:rPr>
        <w:t>Digital Diplomacy and International Organisations</w:t>
      </w:r>
      <w:r>
        <w:t>. Routledge.</w:t>
      </w:r>
    </w:p>
    <w:p w14:paraId="5AC42D0C" w14:textId="77777777" w:rsidR="00E23A6A" w:rsidRDefault="00E23A6A" w:rsidP="00E23A6A">
      <w:pPr>
        <w:pStyle w:val="Literaturverzeichnis"/>
      </w:pPr>
      <w:r>
        <w:t xml:space="preserve">Meyer, C. (1999) ‘Political Legitimacy and the Invisibility of Politics: Exploring the European Union’s Communication Deficit’, </w:t>
      </w:r>
      <w:r>
        <w:rPr>
          <w:i/>
          <w:iCs/>
        </w:rPr>
        <w:t>JCMS: Journal of Common Market Studies</w:t>
      </w:r>
      <w:r>
        <w:t xml:space="preserve"> 37(4): 617–639.</w:t>
      </w:r>
    </w:p>
    <w:p w14:paraId="33011E12" w14:textId="77777777" w:rsidR="00E23A6A" w:rsidRDefault="00E23A6A" w:rsidP="00E23A6A">
      <w:pPr>
        <w:pStyle w:val="Literaturverzeichnis"/>
      </w:pPr>
      <w:r>
        <w:t xml:space="preserve">Moretti, F. and Pestre, D. (2015) ‘Bankspeak: The Language of World Bank Reports’, </w:t>
      </w:r>
      <w:r>
        <w:rPr>
          <w:i/>
          <w:iCs/>
        </w:rPr>
        <w:t>The New Left Review</w:t>
      </w:r>
      <w:r>
        <w:t xml:space="preserve"> 92(MAR APR 2015): 75–99.</w:t>
      </w:r>
    </w:p>
    <w:p w14:paraId="4CEB63EB" w14:textId="77777777" w:rsidR="00E23A6A" w:rsidRDefault="00E23A6A" w:rsidP="00E23A6A">
      <w:pPr>
        <w:pStyle w:val="Literaturverzeichnis"/>
      </w:pPr>
      <w:r>
        <w:t xml:space="preserve">Nulty, P., Theocharis, Y., Popa, S. A., Parnet, O. and Benoit, K. (2016) ‘Social media and political communication in the 2014 elections to the European Parliament’, </w:t>
      </w:r>
      <w:r>
        <w:rPr>
          <w:i/>
          <w:iCs/>
        </w:rPr>
        <w:t>Electoral Studies</w:t>
      </w:r>
      <w:r>
        <w:t xml:space="preserve"> 44: 429–444.</w:t>
      </w:r>
    </w:p>
    <w:p w14:paraId="7D64FDDE" w14:textId="77777777" w:rsidR="00E23A6A" w:rsidRDefault="00E23A6A" w:rsidP="00E23A6A">
      <w:pPr>
        <w:pStyle w:val="Literaturverzeichnis"/>
      </w:pPr>
      <w:r>
        <w:t xml:space="preserve">Ooms, J. and Sites, D. (2020) </w:t>
      </w:r>
      <w:r>
        <w:rPr>
          <w:i/>
          <w:iCs/>
        </w:rPr>
        <w:t>cld2: Google’s Compact Language Detector 2</w:t>
      </w:r>
      <w:r>
        <w:t>, 15 December 2020, available at https://CRAN.R-project.org/package=cld2 (accessed June 2021).</w:t>
      </w:r>
    </w:p>
    <w:p w14:paraId="266C2323" w14:textId="77777777" w:rsidR="00E23A6A" w:rsidRDefault="00E23A6A" w:rsidP="00E23A6A">
      <w:pPr>
        <w:pStyle w:val="Literaturverzeichnis"/>
      </w:pPr>
      <w:r>
        <w:t xml:space="preserve">Orwell, G. (1946) ‘Politics and the English Language’, </w:t>
      </w:r>
      <w:r>
        <w:rPr>
          <w:i/>
          <w:iCs/>
        </w:rPr>
        <w:t>Horizon</w:t>
      </w:r>
      <w:r>
        <w:t xml:space="preserve"> 13(76): 252–265.</w:t>
      </w:r>
    </w:p>
    <w:p w14:paraId="1D8CC85D" w14:textId="77777777" w:rsidR="00E23A6A" w:rsidRDefault="00E23A6A" w:rsidP="00E23A6A">
      <w:pPr>
        <w:pStyle w:val="Literaturverzeichnis"/>
      </w:pPr>
      <w:r>
        <w:t xml:space="preserve">Oschatz, C., Stier, S. and Maier, J. (2021) ‘Twitter in the News: An Analysis of Embedded Tweets in Political News Coverage’, </w:t>
      </w:r>
      <w:r>
        <w:rPr>
          <w:i/>
          <w:iCs/>
        </w:rPr>
        <w:t>Digital Journalism</w:t>
      </w:r>
      <w:r>
        <w:t xml:space="preserve"> 0(0): 1–20.</w:t>
      </w:r>
    </w:p>
    <w:p w14:paraId="3CEF58AC" w14:textId="77777777" w:rsidR="00E23A6A" w:rsidRDefault="00E23A6A" w:rsidP="00E23A6A">
      <w:pPr>
        <w:pStyle w:val="Literaturverzeichnis"/>
      </w:pPr>
      <w:r>
        <w:lastRenderedPageBreak/>
        <w:t xml:space="preserve">Rauh, C. (2021a) ‘Between neo-functionalist optimism and post-functionalist pessimism: Integrating politicisation into integration theory’, in N. Brack and S. Gürkan (eds). </w:t>
      </w:r>
      <w:r>
        <w:rPr>
          <w:i/>
          <w:iCs/>
        </w:rPr>
        <w:t>Theorising the Crises of the European Union</w:t>
      </w:r>
      <w:r>
        <w:t>. Abingdon, Oxon: Routledge, pp. 119–137.</w:t>
      </w:r>
    </w:p>
    <w:p w14:paraId="4529A3DD" w14:textId="77777777" w:rsidR="00E23A6A" w:rsidRDefault="00E23A6A" w:rsidP="00E23A6A">
      <w:pPr>
        <w:pStyle w:val="Literaturverzeichnis"/>
      </w:pPr>
      <w:r>
        <w:t xml:space="preserve">Rauh, C. (2021b) ‘From the Berlaymont to the citizen? The language of European Commission press releases 1985-2020’, in </w:t>
      </w:r>
      <w:r>
        <w:rPr>
          <w:i/>
          <w:iCs/>
        </w:rPr>
        <w:t>International Studies Association</w:t>
      </w:r>
      <w:r>
        <w:t>. 2021, available at https://www.researchgate.net/publication/350152854_From_the_Berlaymont_to_the_citizen_The_language_of_European_Commission_press_releases_1985-2020.</w:t>
      </w:r>
    </w:p>
    <w:p w14:paraId="698025E8" w14:textId="77777777" w:rsidR="00E23A6A" w:rsidRDefault="00E23A6A" w:rsidP="00E23A6A">
      <w:pPr>
        <w:pStyle w:val="Literaturverzeichnis"/>
      </w:pPr>
      <w:r>
        <w:t xml:space="preserve">Rauh, C., Bes, B. J. and Schoonvelde, M. (2020) ‘Undermining, defusing or defending European integration? Assessing public communication of European executives in times of EU politicisation’, </w:t>
      </w:r>
      <w:r>
        <w:rPr>
          <w:i/>
          <w:iCs/>
        </w:rPr>
        <w:t>European Journal of Political Research</w:t>
      </w:r>
      <w:r>
        <w:t xml:space="preserve"> 59(2): 397–423.</w:t>
      </w:r>
    </w:p>
    <w:p w14:paraId="743B2033" w14:textId="77777777" w:rsidR="00E23A6A" w:rsidRDefault="00E23A6A" w:rsidP="00E23A6A">
      <w:pPr>
        <w:pStyle w:val="Literaturverzeichnis"/>
      </w:pPr>
      <w:r>
        <w:t xml:space="preserve">Risse, T. (2014) </w:t>
      </w:r>
      <w:r>
        <w:rPr>
          <w:i/>
          <w:iCs/>
        </w:rPr>
        <w:t>European Public Spheres: Politics Is Back</w:t>
      </w:r>
      <w:r>
        <w:t>, Cambridge: Cambridge University Press.</w:t>
      </w:r>
    </w:p>
    <w:p w14:paraId="1B4F4C73" w14:textId="77777777" w:rsidR="00E23A6A" w:rsidRDefault="00E23A6A" w:rsidP="00E23A6A">
      <w:pPr>
        <w:pStyle w:val="Literaturverzeichnis"/>
      </w:pPr>
      <w:r>
        <w:t xml:space="preserve">Schimmelfennig, F. (2020) ‘Politicisation management in the European Union’, </w:t>
      </w:r>
      <w:r>
        <w:rPr>
          <w:i/>
          <w:iCs/>
        </w:rPr>
        <w:t>Journal of European Public Policy</w:t>
      </w:r>
      <w:r>
        <w:t xml:space="preserve"> 27(3): 342–361.</w:t>
      </w:r>
    </w:p>
    <w:p w14:paraId="4C349E6F" w14:textId="77777777" w:rsidR="00E23A6A" w:rsidRDefault="00E23A6A" w:rsidP="00E23A6A">
      <w:pPr>
        <w:pStyle w:val="Literaturverzeichnis"/>
      </w:pPr>
      <w:r>
        <w:t xml:space="preserve">Segesten, A. D. and Bossetta, M. (2017) ‘A typology of political participation online: how citizens used Twitter to mobilize during the 2015 British general elections’, </w:t>
      </w:r>
      <w:r>
        <w:rPr>
          <w:i/>
          <w:iCs/>
        </w:rPr>
        <w:t>Information, Communication &amp; Society</w:t>
      </w:r>
      <w:r>
        <w:t xml:space="preserve"> 20(11): 1625–1643.</w:t>
      </w:r>
    </w:p>
    <w:p w14:paraId="19AEED2E" w14:textId="77777777" w:rsidR="00E23A6A" w:rsidRDefault="00E23A6A" w:rsidP="00E23A6A">
      <w:pPr>
        <w:pStyle w:val="Literaturverzeichnis"/>
      </w:pPr>
      <w:r>
        <w:t xml:space="preserve">Silva, T., Kartalis, Y. and Lobo, M. C. (2021) ‘Highlighting supranational institutions? An automated analysis of EU politicisation (2002–2017)’, </w:t>
      </w:r>
      <w:r>
        <w:rPr>
          <w:i/>
          <w:iCs/>
        </w:rPr>
        <w:t>West European Politics</w:t>
      </w:r>
      <w:r>
        <w:t xml:space="preserve"> 0(0): 1–25.</w:t>
      </w:r>
    </w:p>
    <w:p w14:paraId="66CDC3EB" w14:textId="77777777" w:rsidR="00E23A6A" w:rsidRDefault="00E23A6A" w:rsidP="00E23A6A">
      <w:pPr>
        <w:pStyle w:val="Literaturverzeichnis"/>
      </w:pPr>
      <w:r>
        <w:t xml:space="preserve">Stier, S., Bleier, A., Lietz, H. and Strohmaier, M. (2018) ‘Election Campaigning on Social Media: Politicians, Audiences, and the Mediation of Political Communication on Facebook and Twitter’, </w:t>
      </w:r>
      <w:r>
        <w:rPr>
          <w:i/>
          <w:iCs/>
        </w:rPr>
        <w:t>Political Communication</w:t>
      </w:r>
      <w:r>
        <w:t xml:space="preserve"> 35(1): 50–74.</w:t>
      </w:r>
    </w:p>
    <w:p w14:paraId="7EE1EFC6" w14:textId="77777777" w:rsidR="00E23A6A" w:rsidRDefault="00E23A6A" w:rsidP="00E23A6A">
      <w:pPr>
        <w:pStyle w:val="Literaturverzeichnis"/>
      </w:pPr>
      <w:r>
        <w:t xml:space="preserve">Tang, Y. and Hew, K. F. (2018) ‘Emoticon, Emoji, and Sticker Use in Computer-Mediated Communications: Understanding Its Communicative Function, Impact, User Behavior, and Motive’, in L. Deng, W. W. K. Ma, and C. W. R. Fong (eds). </w:t>
      </w:r>
      <w:r>
        <w:rPr>
          <w:i/>
          <w:iCs/>
        </w:rPr>
        <w:t>New Media for Educational Change</w:t>
      </w:r>
      <w:r>
        <w:t>. 2018, Singapore: Springer, pp. 191–201.</w:t>
      </w:r>
    </w:p>
    <w:p w14:paraId="3CB8843A" w14:textId="77777777" w:rsidR="00E23A6A" w:rsidRDefault="00E23A6A" w:rsidP="00E23A6A">
      <w:pPr>
        <w:pStyle w:val="Literaturverzeichnis"/>
      </w:pPr>
      <w:r>
        <w:t xml:space="preserve">Thibault, P. J. (1991) ‘Grammar, technocracy, and the noun’, in E. Ventola (ed.). </w:t>
      </w:r>
      <w:r>
        <w:rPr>
          <w:i/>
          <w:iCs/>
        </w:rPr>
        <w:t>Functional and Systemic Linguistics: Approaches and Uses</w:t>
      </w:r>
      <w:r>
        <w:t>. Berlin: Walter de Gruyter, pp. 281–306.</w:t>
      </w:r>
    </w:p>
    <w:p w14:paraId="0DB5844F" w14:textId="77777777" w:rsidR="00E23A6A" w:rsidRDefault="00E23A6A" w:rsidP="00E23A6A">
      <w:pPr>
        <w:pStyle w:val="Literaturverzeichnis"/>
      </w:pPr>
      <w:r>
        <w:t xml:space="preserve">Tolochko, P., Song, H. and Boomgaarden, H. (2019) ‘“That Looks Hard!”: Effects of Objective and Perceived Textual Complexity on Factual and Structural Political Knowledge’, </w:t>
      </w:r>
      <w:r>
        <w:rPr>
          <w:i/>
          <w:iCs/>
        </w:rPr>
        <w:t>Political Communication</w:t>
      </w:r>
      <w:r>
        <w:t xml:space="preserve"> 36(4): 609–628.</w:t>
      </w:r>
    </w:p>
    <w:p w14:paraId="07A17902" w14:textId="77777777" w:rsidR="00E23A6A" w:rsidRDefault="00E23A6A" w:rsidP="00E23A6A">
      <w:pPr>
        <w:pStyle w:val="Literaturverzeichnis"/>
      </w:pPr>
      <w:r>
        <w:t xml:space="preserve">Trenz, H. (2008) ‘Understanding Media Impact on European Integration: Enhancing or Restricting the Scope of Legitimacy of the EU?’, </w:t>
      </w:r>
      <w:r>
        <w:rPr>
          <w:i/>
          <w:iCs/>
        </w:rPr>
        <w:t>Journal of European Integration</w:t>
      </w:r>
      <w:r>
        <w:t xml:space="preserve"> 30(2): 291–309.</w:t>
      </w:r>
    </w:p>
    <w:p w14:paraId="58ABFEF1" w14:textId="77777777" w:rsidR="00E23A6A" w:rsidRDefault="00E23A6A" w:rsidP="00E23A6A">
      <w:pPr>
        <w:pStyle w:val="Literaturverzeichnis"/>
      </w:pPr>
      <w:r>
        <w:t xml:space="preserve">Trenz, H.-J. (2004) ‘Media Coverage on European Governance: Exploring the European Public Sphere in National Quality Newspapers’, </w:t>
      </w:r>
      <w:r>
        <w:rPr>
          <w:i/>
          <w:iCs/>
        </w:rPr>
        <w:t>European Journal of Communication</w:t>
      </w:r>
      <w:r>
        <w:t xml:space="preserve"> 19(3): 291–319.</w:t>
      </w:r>
    </w:p>
    <w:p w14:paraId="59604CC0" w14:textId="77777777" w:rsidR="00E23A6A" w:rsidRDefault="00E23A6A" w:rsidP="00E23A6A">
      <w:pPr>
        <w:pStyle w:val="Literaturverzeichnis"/>
      </w:pPr>
      <w:r>
        <w:t xml:space="preserve">Umit, R. (2017) ‘Strategic communication of EU affairs: an analysis of legislative behaviour on Twitter’, </w:t>
      </w:r>
      <w:r>
        <w:rPr>
          <w:i/>
          <w:iCs/>
        </w:rPr>
        <w:t>Journal of Legislative Studies</w:t>
      </w:r>
      <w:r>
        <w:t xml:space="preserve"> 23(1): 93–124.</w:t>
      </w:r>
    </w:p>
    <w:p w14:paraId="5E6D3C7D" w14:textId="77777777" w:rsidR="00E23A6A" w:rsidRDefault="00E23A6A" w:rsidP="00E23A6A">
      <w:pPr>
        <w:pStyle w:val="Literaturverzeichnis"/>
      </w:pPr>
      <w:r>
        <w:t xml:space="preserve">Walter, S. (2015) ‘Explaining the visibility of EU citizens: a multi-level analysis of European Union news’, </w:t>
      </w:r>
      <w:r>
        <w:rPr>
          <w:i/>
          <w:iCs/>
        </w:rPr>
        <w:t>European Political Science Review</w:t>
      </w:r>
      <w:r>
        <w:t xml:space="preserve"> FirstView: 1–21.</w:t>
      </w:r>
    </w:p>
    <w:p w14:paraId="1FB65FFA" w14:textId="77777777" w:rsidR="00E23A6A" w:rsidRDefault="00E23A6A" w:rsidP="00E23A6A">
      <w:pPr>
        <w:pStyle w:val="Literaturverzeichnis"/>
      </w:pPr>
      <w:r>
        <w:lastRenderedPageBreak/>
        <w:t xml:space="preserve">Zaiotti, R. (2020) ‘The (UN)Making of International Organisations’ Digital Reputation: The European Union, the “refugee crisis,” and social media’, in </w:t>
      </w:r>
      <w:r>
        <w:rPr>
          <w:i/>
          <w:iCs/>
        </w:rPr>
        <w:t>Digital Diplomacy and International Organisations</w:t>
      </w:r>
      <w:r>
        <w:t>. Routledge.</w:t>
      </w:r>
    </w:p>
    <w:p w14:paraId="012B6611" w14:textId="5DE61FFB" w:rsidR="006628FE" w:rsidRDefault="00CF6326" w:rsidP="0076658E">
      <w:pPr>
        <w:spacing w:before="120" w:after="0" w:line="240" w:lineRule="auto"/>
        <w:jc w:val="both"/>
        <w:rPr>
          <w:sz w:val="20"/>
          <w:szCs w:val="20"/>
          <w:lang w:val="en-GB"/>
        </w:rPr>
      </w:pPr>
      <w:r w:rsidRPr="0076658E">
        <w:rPr>
          <w:sz w:val="20"/>
          <w:szCs w:val="20"/>
          <w:lang w:val="en-GB"/>
        </w:rPr>
        <w:fldChar w:fldCharType="end"/>
      </w:r>
    </w:p>
    <w:p w14:paraId="14465784" w14:textId="58BD2498" w:rsidR="00670E53" w:rsidRDefault="00670E53" w:rsidP="0076658E">
      <w:pPr>
        <w:spacing w:before="120" w:after="0" w:line="240" w:lineRule="auto"/>
        <w:jc w:val="both"/>
        <w:rPr>
          <w:sz w:val="20"/>
          <w:szCs w:val="20"/>
          <w:lang w:val="en-GB"/>
        </w:rPr>
      </w:pPr>
    </w:p>
    <w:p w14:paraId="6B31CA43" w14:textId="1823663A" w:rsidR="00B765FC" w:rsidRDefault="00B765FC" w:rsidP="0076658E">
      <w:pPr>
        <w:spacing w:before="120" w:after="0" w:line="240" w:lineRule="auto"/>
        <w:jc w:val="both"/>
        <w:rPr>
          <w:sz w:val="20"/>
          <w:szCs w:val="20"/>
          <w:lang w:val="en-GB"/>
        </w:rPr>
      </w:pPr>
    </w:p>
    <w:p w14:paraId="73577D5B" w14:textId="77777777" w:rsidR="00416555" w:rsidRPr="00BF7D89" w:rsidRDefault="00416555" w:rsidP="00416555">
      <w:pPr>
        <w:jc w:val="center"/>
        <w:rPr>
          <w:b/>
          <w:bCs/>
          <w:sz w:val="28"/>
          <w:szCs w:val="28"/>
          <w:lang w:val="en-GB"/>
        </w:rPr>
      </w:pPr>
      <w:r w:rsidRPr="00BF7D89">
        <w:rPr>
          <w:b/>
          <w:bCs/>
          <w:sz w:val="28"/>
          <w:szCs w:val="28"/>
          <w:lang w:val="en-GB"/>
        </w:rPr>
        <w:t>A bird’s eye view: Supranational EU actors on Twitter.</w:t>
      </w:r>
    </w:p>
    <w:p w14:paraId="7E70FD32" w14:textId="77777777" w:rsidR="00416555" w:rsidRDefault="00416555" w:rsidP="00416555">
      <w:pPr>
        <w:spacing w:before="120" w:after="120" w:line="240" w:lineRule="auto"/>
        <w:jc w:val="center"/>
        <w:rPr>
          <w:lang w:val="en-GB"/>
        </w:rPr>
      </w:pPr>
      <w:r w:rsidRPr="00A341E4">
        <w:rPr>
          <w:lang w:val="en-GB"/>
        </w:rPr>
        <w:t>Sina F. Özdemir and Christian Rau</w:t>
      </w:r>
      <w:r>
        <w:rPr>
          <w:lang w:val="en-GB"/>
        </w:rPr>
        <w:t>h</w:t>
      </w:r>
    </w:p>
    <w:p w14:paraId="4FAE7228" w14:textId="77777777" w:rsidR="00416555" w:rsidRDefault="00416555" w:rsidP="00416555">
      <w:pPr>
        <w:spacing w:before="120" w:after="120" w:line="240" w:lineRule="auto"/>
        <w:jc w:val="center"/>
        <w:rPr>
          <w:lang w:val="en-GB"/>
        </w:rPr>
      </w:pPr>
    </w:p>
    <w:p w14:paraId="725E4045" w14:textId="77777777" w:rsidR="00416555" w:rsidRDefault="00416555" w:rsidP="00416555">
      <w:pPr>
        <w:spacing w:before="120" w:after="120" w:line="240" w:lineRule="auto"/>
        <w:jc w:val="center"/>
        <w:rPr>
          <w:lang w:val="en-GB"/>
        </w:rPr>
      </w:pPr>
      <w:r>
        <w:rPr>
          <w:lang w:val="en-GB"/>
        </w:rPr>
        <w:t>Politics and Governance</w:t>
      </w:r>
    </w:p>
    <w:p w14:paraId="24D48BCF" w14:textId="77777777" w:rsidR="00416555" w:rsidRPr="00BF7D89" w:rsidRDefault="00416555" w:rsidP="00416555">
      <w:pPr>
        <w:spacing w:before="120" w:after="120" w:line="240" w:lineRule="auto"/>
        <w:jc w:val="center"/>
        <w:rPr>
          <w:b/>
          <w:bCs/>
          <w:i/>
          <w:iCs/>
          <w:sz w:val="28"/>
          <w:szCs w:val="28"/>
          <w:vertAlign w:val="superscript"/>
          <w:lang w:val="en-GB"/>
        </w:rPr>
      </w:pPr>
      <w:r w:rsidRPr="00BF7D89">
        <w:rPr>
          <w:b/>
          <w:bCs/>
          <w:i/>
          <w:iCs/>
          <w:sz w:val="28"/>
          <w:szCs w:val="28"/>
          <w:lang w:val="en-GB"/>
        </w:rPr>
        <w:t>Online Appendix</w:t>
      </w:r>
    </w:p>
    <w:p w14:paraId="211585CE" w14:textId="6427AEB6" w:rsidR="00B765FC" w:rsidRDefault="00B765FC" w:rsidP="0076658E">
      <w:pPr>
        <w:spacing w:before="120" w:after="0" w:line="240" w:lineRule="auto"/>
        <w:jc w:val="both"/>
        <w:rPr>
          <w:sz w:val="20"/>
          <w:szCs w:val="20"/>
          <w:lang w:val="en-GB"/>
        </w:rPr>
      </w:pPr>
    </w:p>
    <w:p w14:paraId="61666D7B" w14:textId="6FDFE2AC" w:rsidR="00416555" w:rsidRDefault="00416555" w:rsidP="0076658E">
      <w:pPr>
        <w:spacing w:before="120" w:after="0" w:line="240" w:lineRule="auto"/>
        <w:jc w:val="both"/>
        <w:rPr>
          <w:sz w:val="20"/>
          <w:szCs w:val="20"/>
          <w:lang w:val="en-GB"/>
        </w:rPr>
      </w:pPr>
    </w:p>
    <w:p w14:paraId="3E1FFB75" w14:textId="77777777" w:rsidR="00CE6F83" w:rsidRDefault="00CE6F83" w:rsidP="00CE6F83">
      <w:pPr>
        <w:pStyle w:val="berschrift2"/>
        <w:rPr>
          <w:lang w:val="en-GB"/>
        </w:rPr>
      </w:pPr>
      <w:bookmarkStart w:id="13" w:name="_Toc76501035"/>
      <w:r>
        <w:rPr>
          <w:lang w:val="en-GB"/>
        </w:rPr>
        <w:t>A1.</w:t>
      </w:r>
      <w:r w:rsidRPr="00A341E4">
        <w:rPr>
          <w:lang w:val="en-GB"/>
        </w:rPr>
        <w:t xml:space="preserve"> </w:t>
      </w:r>
      <w:r>
        <w:rPr>
          <w:lang w:val="en-GB"/>
        </w:rPr>
        <w:t>List of supranational EU accounts</w:t>
      </w:r>
      <w:bookmarkEnd w:id="13"/>
    </w:p>
    <w:p w14:paraId="6BFE9E3A" w14:textId="77777777" w:rsidR="00CE6F83" w:rsidRDefault="00CE6F83" w:rsidP="00CE6F83">
      <w:pPr>
        <w:rPr>
          <w:lang w:val="en-GB"/>
        </w:rPr>
      </w:pPr>
    </w:p>
    <w:p w14:paraId="22091866" w14:textId="77777777" w:rsidR="00CE6F83" w:rsidRPr="001B3B2B" w:rsidRDefault="00CE6F83" w:rsidP="00CE6F83">
      <w:pPr>
        <w:rPr>
          <w:lang w:val="en-GB"/>
        </w:rPr>
      </w:pPr>
      <w:r>
        <w:rPr>
          <w:lang w:val="en-GB"/>
        </w:rPr>
        <w:t>Data collected on 04/05/2021</w:t>
      </w:r>
    </w:p>
    <w:p w14:paraId="51F9C850" w14:textId="77777777" w:rsidR="00CE6F83" w:rsidRDefault="00CE6F83" w:rsidP="00CE6F83">
      <w:pPr>
        <w:rPr>
          <w:lang w:val="en-GB"/>
        </w:rPr>
      </w:pPr>
    </w:p>
    <w:tbl>
      <w:tblPr>
        <w:tblStyle w:val="Tabellenraster"/>
        <w:tblW w:w="0" w:type="auto"/>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CE6F83" w:rsidRPr="000108BC" w14:paraId="1CEFFF94" w14:textId="77777777" w:rsidTr="00146DE0">
        <w:trPr>
          <w:trHeight w:val="290"/>
        </w:trPr>
        <w:tc>
          <w:tcPr>
            <w:tcW w:w="1510" w:type="dxa"/>
            <w:tcBorders>
              <w:bottom w:val="double" w:sz="4" w:space="0" w:color="auto"/>
            </w:tcBorders>
            <w:noWrap/>
            <w:hideMark/>
          </w:tcPr>
          <w:p w14:paraId="768674EF" w14:textId="77777777" w:rsidR="00CE6F83" w:rsidRPr="00DA564B" w:rsidRDefault="00CE6F83" w:rsidP="00146DE0">
            <w:pPr>
              <w:jc w:val="center"/>
              <w:rPr>
                <w:b/>
                <w:bCs/>
                <w:sz w:val="24"/>
                <w:szCs w:val="24"/>
                <w:lang w:val="nb-NO"/>
              </w:rPr>
            </w:pPr>
            <w:r w:rsidRPr="00DA564B">
              <w:rPr>
                <w:b/>
                <w:bCs/>
                <w:sz w:val="24"/>
                <w:szCs w:val="24"/>
              </w:rPr>
              <w:t>Actor Name</w:t>
            </w:r>
          </w:p>
        </w:tc>
        <w:tc>
          <w:tcPr>
            <w:tcW w:w="1510" w:type="dxa"/>
            <w:tcBorders>
              <w:bottom w:val="double" w:sz="4" w:space="0" w:color="auto"/>
            </w:tcBorders>
            <w:noWrap/>
            <w:hideMark/>
          </w:tcPr>
          <w:p w14:paraId="1F40E6CB" w14:textId="77777777" w:rsidR="00CE6F83" w:rsidRPr="00DA564B" w:rsidRDefault="00CE6F83" w:rsidP="00146DE0">
            <w:pPr>
              <w:jc w:val="center"/>
              <w:rPr>
                <w:b/>
                <w:bCs/>
                <w:sz w:val="24"/>
                <w:szCs w:val="24"/>
              </w:rPr>
            </w:pPr>
            <w:r w:rsidRPr="00DA564B">
              <w:rPr>
                <w:b/>
                <w:bCs/>
                <w:sz w:val="24"/>
                <w:szCs w:val="24"/>
              </w:rPr>
              <w:t>Account Description</w:t>
            </w:r>
          </w:p>
        </w:tc>
        <w:tc>
          <w:tcPr>
            <w:tcW w:w="1511" w:type="dxa"/>
            <w:tcBorders>
              <w:bottom w:val="double" w:sz="4" w:space="0" w:color="auto"/>
            </w:tcBorders>
            <w:noWrap/>
            <w:hideMark/>
          </w:tcPr>
          <w:p w14:paraId="17E2B7DD" w14:textId="77777777" w:rsidR="00CE6F83" w:rsidRPr="00DA564B" w:rsidRDefault="00CE6F83" w:rsidP="00146DE0">
            <w:pPr>
              <w:jc w:val="center"/>
              <w:rPr>
                <w:b/>
                <w:bCs/>
                <w:sz w:val="24"/>
                <w:szCs w:val="24"/>
              </w:rPr>
            </w:pPr>
            <w:r w:rsidRPr="00DA564B">
              <w:rPr>
                <w:b/>
                <w:bCs/>
                <w:sz w:val="24"/>
                <w:szCs w:val="24"/>
              </w:rPr>
              <w:t>Handle</w:t>
            </w:r>
          </w:p>
        </w:tc>
        <w:tc>
          <w:tcPr>
            <w:tcW w:w="1510" w:type="dxa"/>
            <w:tcBorders>
              <w:bottom w:val="double" w:sz="4" w:space="0" w:color="auto"/>
            </w:tcBorders>
            <w:noWrap/>
            <w:hideMark/>
          </w:tcPr>
          <w:p w14:paraId="6FB46303" w14:textId="77777777" w:rsidR="00CE6F83" w:rsidRPr="00DA564B" w:rsidRDefault="00CE6F83" w:rsidP="00146DE0">
            <w:pPr>
              <w:jc w:val="center"/>
              <w:rPr>
                <w:b/>
                <w:bCs/>
                <w:sz w:val="24"/>
                <w:szCs w:val="24"/>
              </w:rPr>
            </w:pPr>
            <w:r w:rsidRPr="00DA564B">
              <w:rPr>
                <w:b/>
                <w:bCs/>
                <w:sz w:val="24"/>
                <w:szCs w:val="24"/>
              </w:rPr>
              <w:t>n tweets</w:t>
            </w:r>
          </w:p>
        </w:tc>
        <w:tc>
          <w:tcPr>
            <w:tcW w:w="1510" w:type="dxa"/>
            <w:tcBorders>
              <w:bottom w:val="double" w:sz="4" w:space="0" w:color="auto"/>
            </w:tcBorders>
            <w:noWrap/>
            <w:hideMark/>
          </w:tcPr>
          <w:p w14:paraId="76476019" w14:textId="77777777" w:rsidR="00CE6F83" w:rsidRPr="00DA564B" w:rsidRDefault="00CE6F83" w:rsidP="00146DE0">
            <w:pPr>
              <w:jc w:val="center"/>
              <w:rPr>
                <w:b/>
                <w:bCs/>
                <w:sz w:val="24"/>
                <w:szCs w:val="24"/>
              </w:rPr>
            </w:pPr>
            <w:r w:rsidRPr="00DA564B">
              <w:rPr>
                <w:b/>
                <w:bCs/>
                <w:sz w:val="24"/>
                <w:szCs w:val="24"/>
              </w:rPr>
              <w:t>Follower count</w:t>
            </w:r>
          </w:p>
        </w:tc>
        <w:tc>
          <w:tcPr>
            <w:tcW w:w="1511" w:type="dxa"/>
            <w:tcBorders>
              <w:bottom w:val="double" w:sz="4" w:space="0" w:color="auto"/>
            </w:tcBorders>
            <w:noWrap/>
            <w:hideMark/>
          </w:tcPr>
          <w:p w14:paraId="2B3EA295" w14:textId="77777777" w:rsidR="00CE6F83" w:rsidRPr="00DA564B" w:rsidRDefault="00CE6F83" w:rsidP="00146DE0">
            <w:pPr>
              <w:jc w:val="center"/>
              <w:rPr>
                <w:b/>
                <w:bCs/>
                <w:sz w:val="24"/>
                <w:szCs w:val="24"/>
              </w:rPr>
            </w:pPr>
            <w:r w:rsidRPr="00DA564B">
              <w:rPr>
                <w:b/>
                <w:bCs/>
                <w:sz w:val="24"/>
                <w:szCs w:val="24"/>
              </w:rPr>
              <w:t>Account Creation</w:t>
            </w:r>
          </w:p>
        </w:tc>
      </w:tr>
      <w:tr w:rsidR="00CE6F83" w:rsidRPr="000108BC" w14:paraId="293AB55D" w14:textId="77777777" w:rsidTr="00146DE0">
        <w:trPr>
          <w:trHeight w:val="290"/>
        </w:trPr>
        <w:tc>
          <w:tcPr>
            <w:tcW w:w="1510" w:type="dxa"/>
            <w:tcBorders>
              <w:top w:val="double" w:sz="4" w:space="0" w:color="auto"/>
              <w:bottom w:val="single" w:sz="4" w:space="0" w:color="auto"/>
            </w:tcBorders>
            <w:noWrap/>
            <w:hideMark/>
          </w:tcPr>
          <w:p w14:paraId="3E2C9540" w14:textId="77777777" w:rsidR="00CE6F83" w:rsidRPr="000108BC" w:rsidRDefault="00CE6F83" w:rsidP="00146DE0">
            <w:r w:rsidRPr="000108BC">
              <w:t>Adina Valean</w:t>
            </w:r>
          </w:p>
        </w:tc>
        <w:tc>
          <w:tcPr>
            <w:tcW w:w="1510" w:type="dxa"/>
            <w:tcBorders>
              <w:top w:val="double" w:sz="4" w:space="0" w:color="auto"/>
              <w:bottom w:val="single" w:sz="4" w:space="0" w:color="auto"/>
            </w:tcBorders>
            <w:noWrap/>
            <w:hideMark/>
          </w:tcPr>
          <w:p w14:paraId="4F6692D6" w14:textId="77777777" w:rsidR="00CE6F83" w:rsidRPr="000108BC" w:rsidRDefault="00CE6F83" w:rsidP="00146DE0">
            <w:r w:rsidRPr="000108BC">
              <w:t>European Commissioner for @Transport_EU</w:t>
            </w:r>
          </w:p>
        </w:tc>
        <w:tc>
          <w:tcPr>
            <w:tcW w:w="1511" w:type="dxa"/>
            <w:tcBorders>
              <w:top w:val="double" w:sz="4" w:space="0" w:color="auto"/>
              <w:bottom w:val="single" w:sz="4" w:space="0" w:color="auto"/>
            </w:tcBorders>
            <w:noWrap/>
            <w:hideMark/>
          </w:tcPr>
          <w:p w14:paraId="2D1C0CBC" w14:textId="77777777" w:rsidR="00CE6F83" w:rsidRPr="000108BC" w:rsidRDefault="00CE6F83" w:rsidP="00146DE0">
            <w:r w:rsidRPr="000108BC">
              <w:t>@AdinaValean</w:t>
            </w:r>
          </w:p>
        </w:tc>
        <w:tc>
          <w:tcPr>
            <w:tcW w:w="1510" w:type="dxa"/>
            <w:tcBorders>
              <w:top w:val="double" w:sz="4" w:space="0" w:color="auto"/>
              <w:bottom w:val="single" w:sz="4" w:space="0" w:color="auto"/>
            </w:tcBorders>
            <w:noWrap/>
            <w:hideMark/>
          </w:tcPr>
          <w:p w14:paraId="28215ED7" w14:textId="77777777" w:rsidR="00CE6F83" w:rsidRPr="000108BC" w:rsidRDefault="00CE6F83" w:rsidP="00146DE0">
            <w:pPr>
              <w:jc w:val="center"/>
            </w:pPr>
            <w:r w:rsidRPr="000108BC">
              <w:t>1136</w:t>
            </w:r>
          </w:p>
        </w:tc>
        <w:tc>
          <w:tcPr>
            <w:tcW w:w="1510" w:type="dxa"/>
            <w:tcBorders>
              <w:top w:val="double" w:sz="4" w:space="0" w:color="auto"/>
              <w:bottom w:val="single" w:sz="4" w:space="0" w:color="auto"/>
            </w:tcBorders>
            <w:noWrap/>
            <w:hideMark/>
          </w:tcPr>
          <w:p w14:paraId="23403014" w14:textId="77777777" w:rsidR="00CE6F83" w:rsidRPr="000108BC" w:rsidRDefault="00CE6F83" w:rsidP="00146DE0">
            <w:pPr>
              <w:jc w:val="center"/>
            </w:pPr>
            <w:r w:rsidRPr="000108BC">
              <w:t>12123</w:t>
            </w:r>
          </w:p>
        </w:tc>
        <w:tc>
          <w:tcPr>
            <w:tcW w:w="1511" w:type="dxa"/>
            <w:tcBorders>
              <w:top w:val="double" w:sz="4" w:space="0" w:color="auto"/>
              <w:bottom w:val="single" w:sz="4" w:space="0" w:color="auto"/>
            </w:tcBorders>
            <w:noWrap/>
            <w:hideMark/>
          </w:tcPr>
          <w:p w14:paraId="70813E2A" w14:textId="77777777" w:rsidR="00CE6F83" w:rsidRPr="000108BC" w:rsidRDefault="00CE6F83" w:rsidP="00146DE0">
            <w:pPr>
              <w:jc w:val="center"/>
            </w:pPr>
            <w:r w:rsidRPr="000108BC">
              <w:t>5/23/2009 20:26</w:t>
            </w:r>
          </w:p>
        </w:tc>
      </w:tr>
      <w:tr w:rsidR="00CE6F83" w:rsidRPr="000108BC" w14:paraId="0F7077ED" w14:textId="77777777" w:rsidTr="00146DE0">
        <w:trPr>
          <w:trHeight w:val="290"/>
        </w:trPr>
        <w:tc>
          <w:tcPr>
            <w:tcW w:w="1510" w:type="dxa"/>
            <w:tcBorders>
              <w:top w:val="single" w:sz="4" w:space="0" w:color="auto"/>
              <w:bottom w:val="single" w:sz="4" w:space="0" w:color="auto"/>
            </w:tcBorders>
            <w:noWrap/>
            <w:hideMark/>
          </w:tcPr>
          <w:p w14:paraId="4C4C7E09" w14:textId="77777777" w:rsidR="00CE6F83" w:rsidRPr="000108BC" w:rsidRDefault="00CE6F83" w:rsidP="00146DE0">
            <w:r w:rsidRPr="000108BC">
              <w:t>Anne Bucher</w:t>
            </w:r>
          </w:p>
        </w:tc>
        <w:tc>
          <w:tcPr>
            <w:tcW w:w="1510" w:type="dxa"/>
            <w:tcBorders>
              <w:top w:val="single" w:sz="4" w:space="0" w:color="auto"/>
              <w:bottom w:val="single" w:sz="4" w:space="0" w:color="auto"/>
            </w:tcBorders>
            <w:noWrap/>
            <w:hideMark/>
          </w:tcPr>
          <w:p w14:paraId="2D8C0386" w14:textId="77777777" w:rsidR="00CE6F83" w:rsidRPr="000108BC" w:rsidRDefault="00CE6F83" w:rsidP="00146DE0"/>
        </w:tc>
        <w:tc>
          <w:tcPr>
            <w:tcW w:w="1511" w:type="dxa"/>
            <w:tcBorders>
              <w:top w:val="single" w:sz="4" w:space="0" w:color="auto"/>
              <w:bottom w:val="single" w:sz="4" w:space="0" w:color="auto"/>
            </w:tcBorders>
            <w:noWrap/>
            <w:hideMark/>
          </w:tcPr>
          <w:p w14:paraId="6F7006DD" w14:textId="77777777" w:rsidR="00CE6F83" w:rsidRPr="000108BC" w:rsidRDefault="00CE6F83" w:rsidP="00146DE0">
            <w:r w:rsidRPr="000108BC">
              <w:t>@anne_bucher</w:t>
            </w:r>
          </w:p>
        </w:tc>
        <w:tc>
          <w:tcPr>
            <w:tcW w:w="1510" w:type="dxa"/>
            <w:tcBorders>
              <w:top w:val="single" w:sz="4" w:space="0" w:color="auto"/>
              <w:bottom w:val="single" w:sz="4" w:space="0" w:color="auto"/>
            </w:tcBorders>
            <w:noWrap/>
            <w:hideMark/>
          </w:tcPr>
          <w:p w14:paraId="37C44EA9" w14:textId="77777777" w:rsidR="00CE6F83" w:rsidRPr="000108BC" w:rsidRDefault="00CE6F83" w:rsidP="00146DE0">
            <w:pPr>
              <w:jc w:val="center"/>
            </w:pPr>
            <w:r w:rsidRPr="000108BC">
              <w:t>50</w:t>
            </w:r>
          </w:p>
        </w:tc>
        <w:tc>
          <w:tcPr>
            <w:tcW w:w="1510" w:type="dxa"/>
            <w:tcBorders>
              <w:top w:val="single" w:sz="4" w:space="0" w:color="auto"/>
              <w:bottom w:val="single" w:sz="4" w:space="0" w:color="auto"/>
            </w:tcBorders>
            <w:noWrap/>
            <w:hideMark/>
          </w:tcPr>
          <w:p w14:paraId="010A8556" w14:textId="77777777" w:rsidR="00CE6F83" w:rsidRPr="000108BC" w:rsidRDefault="00CE6F83" w:rsidP="00146DE0">
            <w:pPr>
              <w:jc w:val="center"/>
            </w:pPr>
            <w:r w:rsidRPr="000108BC">
              <w:t>515</w:t>
            </w:r>
          </w:p>
        </w:tc>
        <w:tc>
          <w:tcPr>
            <w:tcW w:w="1511" w:type="dxa"/>
            <w:tcBorders>
              <w:top w:val="single" w:sz="4" w:space="0" w:color="auto"/>
              <w:bottom w:val="single" w:sz="4" w:space="0" w:color="auto"/>
            </w:tcBorders>
            <w:noWrap/>
            <w:hideMark/>
          </w:tcPr>
          <w:p w14:paraId="0BA9E2DA" w14:textId="77777777" w:rsidR="00CE6F83" w:rsidRPr="000108BC" w:rsidRDefault="00CE6F83" w:rsidP="00146DE0">
            <w:pPr>
              <w:jc w:val="center"/>
            </w:pPr>
            <w:r w:rsidRPr="000108BC">
              <w:t>3/9/2012 20:45</w:t>
            </w:r>
          </w:p>
        </w:tc>
      </w:tr>
      <w:tr w:rsidR="00CE6F83" w:rsidRPr="000108BC" w14:paraId="1711C96C" w14:textId="77777777" w:rsidTr="00146DE0">
        <w:trPr>
          <w:trHeight w:val="290"/>
        </w:trPr>
        <w:tc>
          <w:tcPr>
            <w:tcW w:w="1510" w:type="dxa"/>
            <w:tcBorders>
              <w:top w:val="single" w:sz="4" w:space="0" w:color="auto"/>
              <w:bottom w:val="single" w:sz="4" w:space="0" w:color="auto"/>
            </w:tcBorders>
            <w:noWrap/>
            <w:hideMark/>
          </w:tcPr>
          <w:p w14:paraId="68B57CF3" w14:textId="77777777" w:rsidR="00CE6F83" w:rsidRPr="000108BC" w:rsidRDefault="00CE6F83" w:rsidP="00146DE0">
            <w:r w:rsidRPr="000108BC">
              <w:t>BEREC</w:t>
            </w:r>
          </w:p>
        </w:tc>
        <w:tc>
          <w:tcPr>
            <w:tcW w:w="1510" w:type="dxa"/>
            <w:tcBorders>
              <w:top w:val="single" w:sz="4" w:space="0" w:color="auto"/>
              <w:bottom w:val="single" w:sz="4" w:space="0" w:color="auto"/>
            </w:tcBorders>
            <w:noWrap/>
            <w:hideMark/>
          </w:tcPr>
          <w:p w14:paraId="1587612A" w14:textId="77777777" w:rsidR="00CE6F83" w:rsidRPr="000108BC" w:rsidRDefault="00CE6F83" w:rsidP="00146DE0">
            <w:r w:rsidRPr="000108BC">
              <w:t>Committed to independent, consistent, high-quality regulation of #digitalmarkets for the benefit of #Europe and its citizens | #BERECOffice #EUAgency</w:t>
            </w:r>
          </w:p>
        </w:tc>
        <w:tc>
          <w:tcPr>
            <w:tcW w:w="1511" w:type="dxa"/>
            <w:tcBorders>
              <w:top w:val="single" w:sz="4" w:space="0" w:color="auto"/>
              <w:bottom w:val="single" w:sz="4" w:space="0" w:color="auto"/>
            </w:tcBorders>
            <w:noWrap/>
            <w:hideMark/>
          </w:tcPr>
          <w:p w14:paraId="05A75331" w14:textId="77777777" w:rsidR="00CE6F83" w:rsidRPr="000108BC" w:rsidRDefault="00CE6F83" w:rsidP="00146DE0">
            <w:r w:rsidRPr="000108BC">
              <w:t>@BERECeuropaeu</w:t>
            </w:r>
          </w:p>
        </w:tc>
        <w:tc>
          <w:tcPr>
            <w:tcW w:w="1510" w:type="dxa"/>
            <w:tcBorders>
              <w:top w:val="single" w:sz="4" w:space="0" w:color="auto"/>
              <w:bottom w:val="single" w:sz="4" w:space="0" w:color="auto"/>
            </w:tcBorders>
            <w:noWrap/>
            <w:hideMark/>
          </w:tcPr>
          <w:p w14:paraId="7F2F247C" w14:textId="77777777" w:rsidR="00CE6F83" w:rsidRPr="000108BC" w:rsidRDefault="00CE6F83" w:rsidP="00146DE0">
            <w:pPr>
              <w:jc w:val="center"/>
            </w:pPr>
            <w:r w:rsidRPr="000108BC">
              <w:t>2573</w:t>
            </w:r>
          </w:p>
        </w:tc>
        <w:tc>
          <w:tcPr>
            <w:tcW w:w="1510" w:type="dxa"/>
            <w:tcBorders>
              <w:top w:val="single" w:sz="4" w:space="0" w:color="auto"/>
              <w:bottom w:val="single" w:sz="4" w:space="0" w:color="auto"/>
            </w:tcBorders>
            <w:noWrap/>
            <w:hideMark/>
          </w:tcPr>
          <w:p w14:paraId="4E97B743" w14:textId="77777777" w:rsidR="00CE6F83" w:rsidRPr="000108BC" w:rsidRDefault="00CE6F83" w:rsidP="00146DE0">
            <w:pPr>
              <w:jc w:val="center"/>
            </w:pPr>
            <w:r w:rsidRPr="000108BC">
              <w:t>4770</w:t>
            </w:r>
          </w:p>
        </w:tc>
        <w:tc>
          <w:tcPr>
            <w:tcW w:w="1511" w:type="dxa"/>
            <w:tcBorders>
              <w:top w:val="single" w:sz="4" w:space="0" w:color="auto"/>
              <w:bottom w:val="single" w:sz="4" w:space="0" w:color="auto"/>
            </w:tcBorders>
            <w:noWrap/>
            <w:hideMark/>
          </w:tcPr>
          <w:p w14:paraId="2D5E55E4" w14:textId="77777777" w:rsidR="00CE6F83" w:rsidRPr="000108BC" w:rsidRDefault="00CE6F83" w:rsidP="00146DE0">
            <w:pPr>
              <w:jc w:val="center"/>
            </w:pPr>
            <w:r w:rsidRPr="000108BC">
              <w:t>6/9/2014 16:16</w:t>
            </w:r>
          </w:p>
        </w:tc>
      </w:tr>
      <w:tr w:rsidR="00CE6F83" w:rsidRPr="000108BC" w14:paraId="7604315D" w14:textId="77777777" w:rsidTr="00146DE0">
        <w:trPr>
          <w:trHeight w:val="290"/>
        </w:trPr>
        <w:tc>
          <w:tcPr>
            <w:tcW w:w="1510" w:type="dxa"/>
            <w:tcBorders>
              <w:top w:val="single" w:sz="4" w:space="0" w:color="auto"/>
              <w:bottom w:val="single" w:sz="4" w:space="0" w:color="auto"/>
            </w:tcBorders>
            <w:noWrap/>
            <w:hideMark/>
          </w:tcPr>
          <w:p w14:paraId="2068F38D" w14:textId="77777777" w:rsidR="00CE6F83" w:rsidRPr="000108BC" w:rsidRDefault="00CE6F83" w:rsidP="00146DE0">
            <w:r w:rsidRPr="000108BC">
              <w:lastRenderedPageBreak/>
              <w:t>Bio-based Industries Joint Undertaking (BBI JU)</w:t>
            </w:r>
          </w:p>
        </w:tc>
        <w:tc>
          <w:tcPr>
            <w:tcW w:w="1510" w:type="dxa"/>
            <w:tcBorders>
              <w:top w:val="single" w:sz="4" w:space="0" w:color="auto"/>
              <w:bottom w:val="single" w:sz="4" w:space="0" w:color="auto"/>
            </w:tcBorders>
            <w:noWrap/>
            <w:hideMark/>
          </w:tcPr>
          <w:p w14:paraId="75542E5A" w14:textId="77777777" w:rsidR="00CE6F83" w:rsidRPr="000108BC" w:rsidRDefault="00CE6F83" w:rsidP="00146DE0">
            <w:r w:rsidRPr="000108BC">
              <w:t>Public-private partnership between @EU_Commission &amp; @biconsortium. We fund collaborative #research &amp; #innovation for #sustainable #biobased industries in Europe</w:t>
            </w:r>
          </w:p>
        </w:tc>
        <w:tc>
          <w:tcPr>
            <w:tcW w:w="1511" w:type="dxa"/>
            <w:tcBorders>
              <w:top w:val="single" w:sz="4" w:space="0" w:color="auto"/>
              <w:bottom w:val="single" w:sz="4" w:space="0" w:color="auto"/>
            </w:tcBorders>
            <w:noWrap/>
            <w:hideMark/>
          </w:tcPr>
          <w:p w14:paraId="3983337F" w14:textId="77777777" w:rsidR="00CE6F83" w:rsidRPr="000108BC" w:rsidRDefault="00CE6F83" w:rsidP="00146DE0">
            <w:r w:rsidRPr="000108BC">
              <w:t>@BBI2020</w:t>
            </w:r>
          </w:p>
        </w:tc>
        <w:tc>
          <w:tcPr>
            <w:tcW w:w="1510" w:type="dxa"/>
            <w:tcBorders>
              <w:top w:val="single" w:sz="4" w:space="0" w:color="auto"/>
              <w:bottom w:val="single" w:sz="4" w:space="0" w:color="auto"/>
            </w:tcBorders>
            <w:noWrap/>
            <w:hideMark/>
          </w:tcPr>
          <w:p w14:paraId="795B7244" w14:textId="77777777" w:rsidR="00CE6F83" w:rsidRPr="000108BC" w:rsidRDefault="00CE6F83" w:rsidP="00146DE0">
            <w:pPr>
              <w:jc w:val="center"/>
            </w:pPr>
            <w:r w:rsidRPr="000108BC">
              <w:t>5305</w:t>
            </w:r>
          </w:p>
        </w:tc>
        <w:tc>
          <w:tcPr>
            <w:tcW w:w="1510" w:type="dxa"/>
            <w:tcBorders>
              <w:top w:val="single" w:sz="4" w:space="0" w:color="auto"/>
              <w:bottom w:val="single" w:sz="4" w:space="0" w:color="auto"/>
            </w:tcBorders>
            <w:noWrap/>
            <w:hideMark/>
          </w:tcPr>
          <w:p w14:paraId="443B8075" w14:textId="77777777" w:rsidR="00CE6F83" w:rsidRPr="000108BC" w:rsidRDefault="00CE6F83" w:rsidP="00146DE0">
            <w:pPr>
              <w:jc w:val="center"/>
            </w:pPr>
            <w:r w:rsidRPr="000108BC">
              <w:t>6960</w:t>
            </w:r>
          </w:p>
        </w:tc>
        <w:tc>
          <w:tcPr>
            <w:tcW w:w="1511" w:type="dxa"/>
            <w:tcBorders>
              <w:top w:val="single" w:sz="4" w:space="0" w:color="auto"/>
              <w:bottom w:val="single" w:sz="4" w:space="0" w:color="auto"/>
            </w:tcBorders>
            <w:noWrap/>
            <w:hideMark/>
          </w:tcPr>
          <w:p w14:paraId="39BBD5C1" w14:textId="77777777" w:rsidR="00CE6F83" w:rsidRPr="000108BC" w:rsidRDefault="00CE6F83" w:rsidP="00146DE0">
            <w:pPr>
              <w:jc w:val="center"/>
            </w:pPr>
            <w:r w:rsidRPr="000108BC">
              <w:t>4/11/2014 12:28</w:t>
            </w:r>
          </w:p>
        </w:tc>
      </w:tr>
      <w:tr w:rsidR="00CE6F83" w:rsidRPr="000108BC" w14:paraId="6835D2B6" w14:textId="77777777" w:rsidTr="00146DE0">
        <w:trPr>
          <w:trHeight w:val="290"/>
        </w:trPr>
        <w:tc>
          <w:tcPr>
            <w:tcW w:w="1510" w:type="dxa"/>
            <w:tcBorders>
              <w:top w:val="single" w:sz="4" w:space="0" w:color="auto"/>
              <w:bottom w:val="single" w:sz="4" w:space="0" w:color="auto"/>
            </w:tcBorders>
            <w:noWrap/>
            <w:hideMark/>
          </w:tcPr>
          <w:p w14:paraId="19E6BE57" w14:textId="77777777" w:rsidR="00CE6F83" w:rsidRPr="000108BC" w:rsidRDefault="00CE6F83" w:rsidP="00146DE0">
            <w:r w:rsidRPr="000108BC">
              <w:t>CEPOL</w:t>
            </w:r>
          </w:p>
        </w:tc>
        <w:tc>
          <w:tcPr>
            <w:tcW w:w="1510" w:type="dxa"/>
            <w:tcBorders>
              <w:top w:val="single" w:sz="4" w:space="0" w:color="auto"/>
              <w:bottom w:val="single" w:sz="4" w:space="0" w:color="auto"/>
            </w:tcBorders>
            <w:noWrap/>
            <w:hideMark/>
          </w:tcPr>
          <w:p w14:paraId="4420C554" w14:textId="77777777" w:rsidR="00CE6F83" w:rsidRPr="000108BC" w:rsidRDefault="00CE6F83" w:rsidP="00146DE0">
            <w:r w:rsidRPr="000108BC">
              <w:t>The European Union Agency for Law Enforcement Training  We develop, implement &amp; coordinate #training for #LawEnforcement #SafeTogetherEU</w:t>
            </w:r>
          </w:p>
        </w:tc>
        <w:tc>
          <w:tcPr>
            <w:tcW w:w="1511" w:type="dxa"/>
            <w:tcBorders>
              <w:top w:val="single" w:sz="4" w:space="0" w:color="auto"/>
              <w:bottom w:val="single" w:sz="4" w:space="0" w:color="auto"/>
            </w:tcBorders>
            <w:noWrap/>
            <w:hideMark/>
          </w:tcPr>
          <w:p w14:paraId="383F0A6C" w14:textId="77777777" w:rsidR="00CE6F83" w:rsidRPr="000108BC" w:rsidRDefault="00CE6F83" w:rsidP="00146DE0">
            <w:r w:rsidRPr="000108BC">
              <w:t>@EU_CEPOL</w:t>
            </w:r>
          </w:p>
        </w:tc>
        <w:tc>
          <w:tcPr>
            <w:tcW w:w="1510" w:type="dxa"/>
            <w:tcBorders>
              <w:top w:val="single" w:sz="4" w:space="0" w:color="auto"/>
              <w:bottom w:val="single" w:sz="4" w:space="0" w:color="auto"/>
            </w:tcBorders>
            <w:noWrap/>
            <w:hideMark/>
          </w:tcPr>
          <w:p w14:paraId="657FA214" w14:textId="77777777" w:rsidR="00CE6F83" w:rsidRPr="000108BC" w:rsidRDefault="00CE6F83" w:rsidP="00146DE0">
            <w:pPr>
              <w:jc w:val="center"/>
            </w:pPr>
            <w:r w:rsidRPr="000108BC">
              <w:t>2247</w:t>
            </w:r>
          </w:p>
        </w:tc>
        <w:tc>
          <w:tcPr>
            <w:tcW w:w="1510" w:type="dxa"/>
            <w:tcBorders>
              <w:top w:val="single" w:sz="4" w:space="0" w:color="auto"/>
              <w:bottom w:val="single" w:sz="4" w:space="0" w:color="auto"/>
            </w:tcBorders>
            <w:noWrap/>
            <w:hideMark/>
          </w:tcPr>
          <w:p w14:paraId="6C79D917" w14:textId="77777777" w:rsidR="00CE6F83" w:rsidRPr="000108BC" w:rsidRDefault="00CE6F83" w:rsidP="00146DE0">
            <w:pPr>
              <w:jc w:val="center"/>
            </w:pPr>
            <w:r w:rsidRPr="000108BC">
              <w:t>4689</w:t>
            </w:r>
          </w:p>
        </w:tc>
        <w:tc>
          <w:tcPr>
            <w:tcW w:w="1511" w:type="dxa"/>
            <w:tcBorders>
              <w:top w:val="single" w:sz="4" w:space="0" w:color="auto"/>
              <w:bottom w:val="single" w:sz="4" w:space="0" w:color="auto"/>
            </w:tcBorders>
            <w:noWrap/>
            <w:hideMark/>
          </w:tcPr>
          <w:p w14:paraId="198A42EA" w14:textId="77777777" w:rsidR="00CE6F83" w:rsidRPr="000108BC" w:rsidRDefault="00CE6F83" w:rsidP="00146DE0">
            <w:pPr>
              <w:jc w:val="center"/>
            </w:pPr>
            <w:r w:rsidRPr="000108BC">
              <w:t>10/13/2011 16:33</w:t>
            </w:r>
          </w:p>
        </w:tc>
      </w:tr>
      <w:tr w:rsidR="00CE6F83" w:rsidRPr="000108BC" w14:paraId="474D2A0E" w14:textId="77777777" w:rsidTr="00146DE0">
        <w:trPr>
          <w:trHeight w:val="290"/>
        </w:trPr>
        <w:tc>
          <w:tcPr>
            <w:tcW w:w="1510" w:type="dxa"/>
            <w:tcBorders>
              <w:top w:val="single" w:sz="4" w:space="0" w:color="auto"/>
              <w:bottom w:val="single" w:sz="4" w:space="0" w:color="auto"/>
            </w:tcBorders>
            <w:noWrap/>
            <w:hideMark/>
          </w:tcPr>
          <w:p w14:paraId="73E189CC" w14:textId="77777777" w:rsidR="00CE6F83" w:rsidRPr="000108BC" w:rsidRDefault="00CE6F83" w:rsidP="00146DE0">
            <w:r w:rsidRPr="000108BC">
              <w:t>Charles Michel</w:t>
            </w:r>
          </w:p>
        </w:tc>
        <w:tc>
          <w:tcPr>
            <w:tcW w:w="1510" w:type="dxa"/>
            <w:tcBorders>
              <w:top w:val="single" w:sz="4" w:space="0" w:color="auto"/>
              <w:bottom w:val="single" w:sz="4" w:space="0" w:color="auto"/>
            </w:tcBorders>
            <w:noWrap/>
            <w:hideMark/>
          </w:tcPr>
          <w:p w14:paraId="2E7056B7" w14:textId="77777777" w:rsidR="00CE6F83" w:rsidRPr="000108BC" w:rsidRDefault="00CE6F83" w:rsidP="00146DE0">
            <w:r w:rsidRPr="000108BC">
              <w:t>Twitter channel of Charles Michel, President of the European Council. Managed by the media team @EUCouncil. Personal account: @CharlesMichel</w:t>
            </w:r>
          </w:p>
        </w:tc>
        <w:tc>
          <w:tcPr>
            <w:tcW w:w="1511" w:type="dxa"/>
            <w:tcBorders>
              <w:top w:val="single" w:sz="4" w:space="0" w:color="auto"/>
              <w:bottom w:val="single" w:sz="4" w:space="0" w:color="auto"/>
            </w:tcBorders>
            <w:noWrap/>
            <w:hideMark/>
          </w:tcPr>
          <w:p w14:paraId="26BB6AD9" w14:textId="77777777" w:rsidR="00CE6F83" w:rsidRPr="000108BC" w:rsidRDefault="00CE6F83" w:rsidP="00146DE0">
            <w:r w:rsidRPr="000108BC">
              <w:t>@eucopresident</w:t>
            </w:r>
          </w:p>
        </w:tc>
        <w:tc>
          <w:tcPr>
            <w:tcW w:w="1510" w:type="dxa"/>
            <w:tcBorders>
              <w:top w:val="single" w:sz="4" w:space="0" w:color="auto"/>
              <w:bottom w:val="single" w:sz="4" w:space="0" w:color="auto"/>
            </w:tcBorders>
            <w:noWrap/>
            <w:hideMark/>
          </w:tcPr>
          <w:p w14:paraId="7EFEBB6E" w14:textId="77777777" w:rsidR="00CE6F83" w:rsidRPr="000108BC" w:rsidRDefault="00CE6F83" w:rsidP="00146DE0">
            <w:pPr>
              <w:jc w:val="center"/>
            </w:pPr>
            <w:r w:rsidRPr="000108BC">
              <w:t>6807</w:t>
            </w:r>
          </w:p>
        </w:tc>
        <w:tc>
          <w:tcPr>
            <w:tcW w:w="1510" w:type="dxa"/>
            <w:tcBorders>
              <w:top w:val="single" w:sz="4" w:space="0" w:color="auto"/>
              <w:bottom w:val="single" w:sz="4" w:space="0" w:color="auto"/>
            </w:tcBorders>
            <w:noWrap/>
            <w:hideMark/>
          </w:tcPr>
          <w:p w14:paraId="0D69586F" w14:textId="77777777" w:rsidR="00CE6F83" w:rsidRPr="000108BC" w:rsidRDefault="00CE6F83" w:rsidP="00146DE0">
            <w:pPr>
              <w:jc w:val="center"/>
            </w:pPr>
            <w:r w:rsidRPr="000108BC">
              <w:t>1194648</w:t>
            </w:r>
          </w:p>
        </w:tc>
        <w:tc>
          <w:tcPr>
            <w:tcW w:w="1511" w:type="dxa"/>
            <w:tcBorders>
              <w:top w:val="single" w:sz="4" w:space="0" w:color="auto"/>
              <w:bottom w:val="single" w:sz="4" w:space="0" w:color="auto"/>
            </w:tcBorders>
            <w:noWrap/>
            <w:hideMark/>
          </w:tcPr>
          <w:p w14:paraId="1D725C57" w14:textId="77777777" w:rsidR="00CE6F83" w:rsidRPr="000108BC" w:rsidRDefault="00CE6F83" w:rsidP="00146DE0">
            <w:pPr>
              <w:jc w:val="center"/>
            </w:pPr>
            <w:r w:rsidRPr="000108BC">
              <w:t>9/30/2010 14:07</w:t>
            </w:r>
          </w:p>
        </w:tc>
      </w:tr>
      <w:tr w:rsidR="00CE6F83" w:rsidRPr="000108BC" w14:paraId="4ACBCE12" w14:textId="77777777" w:rsidTr="00146DE0">
        <w:trPr>
          <w:trHeight w:val="290"/>
        </w:trPr>
        <w:tc>
          <w:tcPr>
            <w:tcW w:w="1510" w:type="dxa"/>
            <w:tcBorders>
              <w:top w:val="single" w:sz="4" w:space="0" w:color="auto"/>
              <w:bottom w:val="single" w:sz="4" w:space="0" w:color="auto"/>
            </w:tcBorders>
            <w:noWrap/>
            <w:hideMark/>
          </w:tcPr>
          <w:p w14:paraId="76533A9E" w14:textId="77777777" w:rsidR="00CE6F83" w:rsidRPr="000108BC" w:rsidRDefault="00CE6F83" w:rsidP="00146DE0">
            <w:r w:rsidRPr="000108BC">
              <w:t>Christian Danielsson</w:t>
            </w:r>
          </w:p>
        </w:tc>
        <w:tc>
          <w:tcPr>
            <w:tcW w:w="1510" w:type="dxa"/>
            <w:tcBorders>
              <w:top w:val="single" w:sz="4" w:space="0" w:color="auto"/>
              <w:bottom w:val="single" w:sz="4" w:space="0" w:color="auto"/>
            </w:tcBorders>
            <w:noWrap/>
            <w:hideMark/>
          </w:tcPr>
          <w:p w14:paraId="71FCAFF0" w14:textId="77777777" w:rsidR="00CE6F83" w:rsidRPr="000108BC" w:rsidRDefault="00CE6F83" w:rsidP="00146DE0">
            <w:r w:rsidRPr="000108BC">
              <w:t xml:space="preserve">Chef för EU-kommissionens </w:t>
            </w:r>
            <w:r w:rsidRPr="000108BC">
              <w:lastRenderedPageBreak/>
              <w:t>representation i Sverige</w:t>
            </w:r>
          </w:p>
        </w:tc>
        <w:tc>
          <w:tcPr>
            <w:tcW w:w="1511" w:type="dxa"/>
            <w:tcBorders>
              <w:top w:val="single" w:sz="4" w:space="0" w:color="auto"/>
              <w:bottom w:val="single" w:sz="4" w:space="0" w:color="auto"/>
            </w:tcBorders>
            <w:noWrap/>
            <w:hideMark/>
          </w:tcPr>
          <w:p w14:paraId="05F683CD" w14:textId="77777777" w:rsidR="00CE6F83" w:rsidRPr="000108BC" w:rsidRDefault="00CE6F83" w:rsidP="00146DE0">
            <w:r w:rsidRPr="000108BC">
              <w:lastRenderedPageBreak/>
              <w:t>@DanielssonEU</w:t>
            </w:r>
          </w:p>
        </w:tc>
        <w:tc>
          <w:tcPr>
            <w:tcW w:w="1510" w:type="dxa"/>
            <w:tcBorders>
              <w:top w:val="single" w:sz="4" w:space="0" w:color="auto"/>
              <w:bottom w:val="single" w:sz="4" w:space="0" w:color="auto"/>
            </w:tcBorders>
            <w:noWrap/>
            <w:hideMark/>
          </w:tcPr>
          <w:p w14:paraId="5D2AFB74" w14:textId="77777777" w:rsidR="00CE6F83" w:rsidRPr="000108BC" w:rsidRDefault="00CE6F83" w:rsidP="00146DE0">
            <w:pPr>
              <w:jc w:val="center"/>
            </w:pPr>
            <w:r w:rsidRPr="000108BC">
              <w:t>5049</w:t>
            </w:r>
          </w:p>
        </w:tc>
        <w:tc>
          <w:tcPr>
            <w:tcW w:w="1510" w:type="dxa"/>
            <w:tcBorders>
              <w:top w:val="single" w:sz="4" w:space="0" w:color="auto"/>
              <w:bottom w:val="single" w:sz="4" w:space="0" w:color="auto"/>
            </w:tcBorders>
            <w:noWrap/>
            <w:hideMark/>
          </w:tcPr>
          <w:p w14:paraId="54FD82E1" w14:textId="77777777" w:rsidR="00CE6F83" w:rsidRPr="000108BC" w:rsidRDefault="00CE6F83" w:rsidP="00146DE0">
            <w:pPr>
              <w:jc w:val="center"/>
            </w:pPr>
            <w:r w:rsidRPr="000108BC">
              <w:t>7398</w:t>
            </w:r>
          </w:p>
        </w:tc>
        <w:tc>
          <w:tcPr>
            <w:tcW w:w="1511" w:type="dxa"/>
            <w:tcBorders>
              <w:top w:val="single" w:sz="4" w:space="0" w:color="auto"/>
              <w:bottom w:val="single" w:sz="4" w:space="0" w:color="auto"/>
            </w:tcBorders>
            <w:noWrap/>
            <w:hideMark/>
          </w:tcPr>
          <w:p w14:paraId="1C92E79A" w14:textId="77777777" w:rsidR="00CE6F83" w:rsidRPr="000108BC" w:rsidRDefault="00CE6F83" w:rsidP="00146DE0">
            <w:pPr>
              <w:jc w:val="center"/>
            </w:pPr>
            <w:r w:rsidRPr="000108BC">
              <w:t>1/6/2015 17:43</w:t>
            </w:r>
          </w:p>
        </w:tc>
      </w:tr>
      <w:tr w:rsidR="00CE6F83" w:rsidRPr="000108BC" w14:paraId="0C4D64E5" w14:textId="77777777" w:rsidTr="00146DE0">
        <w:trPr>
          <w:trHeight w:val="290"/>
        </w:trPr>
        <w:tc>
          <w:tcPr>
            <w:tcW w:w="1510" w:type="dxa"/>
            <w:tcBorders>
              <w:top w:val="single" w:sz="4" w:space="0" w:color="auto"/>
              <w:bottom w:val="single" w:sz="4" w:space="0" w:color="auto"/>
            </w:tcBorders>
            <w:noWrap/>
            <w:hideMark/>
          </w:tcPr>
          <w:p w14:paraId="07AD5B30" w14:textId="77777777" w:rsidR="00CE6F83" w:rsidRPr="000108BC" w:rsidRDefault="00CE6F83" w:rsidP="00146DE0">
            <w:r w:rsidRPr="000108BC">
              <w:t>Clean Sky</w:t>
            </w:r>
          </w:p>
        </w:tc>
        <w:tc>
          <w:tcPr>
            <w:tcW w:w="1510" w:type="dxa"/>
            <w:tcBorders>
              <w:top w:val="single" w:sz="4" w:space="0" w:color="auto"/>
              <w:bottom w:val="single" w:sz="4" w:space="0" w:color="auto"/>
            </w:tcBorders>
            <w:noWrap/>
            <w:hideMark/>
          </w:tcPr>
          <w:p w14:paraId="20900154" w14:textId="77777777" w:rsidR="00CE6F83" w:rsidRPr="000108BC" w:rsidRDefault="00CE6F83" w:rsidP="00146DE0">
            <w:r w:rsidRPr="000108BC">
              <w:t>Clean Sky develops innovative technologies to reduce CO2, gas emissions &amp; noise levels produced by aircraft, as part of the EU’s Horizon 2020 programme.</w:t>
            </w:r>
          </w:p>
        </w:tc>
        <w:tc>
          <w:tcPr>
            <w:tcW w:w="1511" w:type="dxa"/>
            <w:tcBorders>
              <w:top w:val="single" w:sz="4" w:space="0" w:color="auto"/>
              <w:bottom w:val="single" w:sz="4" w:space="0" w:color="auto"/>
            </w:tcBorders>
            <w:noWrap/>
            <w:hideMark/>
          </w:tcPr>
          <w:p w14:paraId="4F8FB288" w14:textId="77777777" w:rsidR="00CE6F83" w:rsidRPr="000108BC" w:rsidRDefault="00CE6F83" w:rsidP="00146DE0">
            <w:r w:rsidRPr="000108BC">
              <w:t>@cleansky_ju</w:t>
            </w:r>
          </w:p>
        </w:tc>
        <w:tc>
          <w:tcPr>
            <w:tcW w:w="1510" w:type="dxa"/>
            <w:tcBorders>
              <w:top w:val="single" w:sz="4" w:space="0" w:color="auto"/>
              <w:bottom w:val="single" w:sz="4" w:space="0" w:color="auto"/>
            </w:tcBorders>
            <w:noWrap/>
            <w:hideMark/>
          </w:tcPr>
          <w:p w14:paraId="56C0DC07" w14:textId="77777777" w:rsidR="00CE6F83" w:rsidRPr="000108BC" w:rsidRDefault="00CE6F83" w:rsidP="00146DE0">
            <w:pPr>
              <w:jc w:val="center"/>
            </w:pPr>
            <w:r w:rsidRPr="000108BC">
              <w:t>1573</w:t>
            </w:r>
          </w:p>
        </w:tc>
        <w:tc>
          <w:tcPr>
            <w:tcW w:w="1510" w:type="dxa"/>
            <w:tcBorders>
              <w:top w:val="single" w:sz="4" w:space="0" w:color="auto"/>
              <w:bottom w:val="single" w:sz="4" w:space="0" w:color="auto"/>
            </w:tcBorders>
            <w:noWrap/>
            <w:hideMark/>
          </w:tcPr>
          <w:p w14:paraId="3FC5E377" w14:textId="77777777" w:rsidR="00CE6F83" w:rsidRPr="000108BC" w:rsidRDefault="00CE6F83" w:rsidP="00146DE0">
            <w:pPr>
              <w:jc w:val="center"/>
            </w:pPr>
            <w:r w:rsidRPr="000108BC">
              <w:t>2979</w:t>
            </w:r>
          </w:p>
        </w:tc>
        <w:tc>
          <w:tcPr>
            <w:tcW w:w="1511" w:type="dxa"/>
            <w:tcBorders>
              <w:top w:val="single" w:sz="4" w:space="0" w:color="auto"/>
              <w:bottom w:val="single" w:sz="4" w:space="0" w:color="auto"/>
            </w:tcBorders>
            <w:noWrap/>
            <w:hideMark/>
          </w:tcPr>
          <w:p w14:paraId="25B42DCA" w14:textId="77777777" w:rsidR="00CE6F83" w:rsidRPr="000108BC" w:rsidRDefault="00CE6F83" w:rsidP="00146DE0">
            <w:pPr>
              <w:jc w:val="center"/>
            </w:pPr>
            <w:r w:rsidRPr="000108BC">
              <w:t>9/18/2012 15:36</w:t>
            </w:r>
          </w:p>
        </w:tc>
      </w:tr>
      <w:tr w:rsidR="00CE6F83" w:rsidRPr="000108BC" w14:paraId="5C185AEB" w14:textId="77777777" w:rsidTr="00146DE0">
        <w:trPr>
          <w:trHeight w:val="290"/>
        </w:trPr>
        <w:tc>
          <w:tcPr>
            <w:tcW w:w="1510" w:type="dxa"/>
            <w:tcBorders>
              <w:top w:val="single" w:sz="4" w:space="0" w:color="auto"/>
              <w:bottom w:val="single" w:sz="4" w:space="0" w:color="auto"/>
            </w:tcBorders>
            <w:noWrap/>
            <w:hideMark/>
          </w:tcPr>
          <w:p w14:paraId="102455C0" w14:textId="77777777" w:rsidR="00CE6F83" w:rsidRPr="000108BC" w:rsidRDefault="00CE6F83" w:rsidP="00146DE0">
            <w:r w:rsidRPr="000108BC">
              <w:t>CPVO</w:t>
            </w:r>
          </w:p>
        </w:tc>
        <w:tc>
          <w:tcPr>
            <w:tcW w:w="1510" w:type="dxa"/>
            <w:tcBorders>
              <w:top w:val="single" w:sz="4" w:space="0" w:color="auto"/>
              <w:bottom w:val="single" w:sz="4" w:space="0" w:color="auto"/>
            </w:tcBorders>
            <w:noWrap/>
            <w:hideMark/>
          </w:tcPr>
          <w:p w14:paraId="5CFA4ED6" w14:textId="77777777" w:rsidR="00CE6F83" w:rsidRPr="000108BC" w:rsidRDefault="00CE6F83" w:rsidP="00146DE0">
            <w:r w:rsidRPr="000108BC">
              <w:t>The Community Plant Variety Office (#CPVO) grants intellectual property rights for #NewPlantVarieties in the European Union.</w:t>
            </w:r>
            <w:r w:rsidRPr="000108BC">
              <w:br/>
            </w:r>
            <w:r w:rsidRPr="000108BC">
              <w:br/>
            </w:r>
            <w:r w:rsidRPr="000108BC">
              <w:br/>
            </w:r>
            <w:r w:rsidRPr="000108BC">
              <w:br/>
              <w:t>#PlantVarietyRights #EUGreenDeal</w:t>
            </w:r>
          </w:p>
        </w:tc>
        <w:tc>
          <w:tcPr>
            <w:tcW w:w="1511" w:type="dxa"/>
            <w:tcBorders>
              <w:top w:val="single" w:sz="4" w:space="0" w:color="auto"/>
              <w:bottom w:val="single" w:sz="4" w:space="0" w:color="auto"/>
            </w:tcBorders>
            <w:noWrap/>
            <w:hideMark/>
          </w:tcPr>
          <w:p w14:paraId="09AF4867" w14:textId="77777777" w:rsidR="00CE6F83" w:rsidRPr="000108BC" w:rsidRDefault="00CE6F83" w:rsidP="00146DE0">
            <w:r w:rsidRPr="000108BC">
              <w:t>@CPVOTweets</w:t>
            </w:r>
          </w:p>
        </w:tc>
        <w:tc>
          <w:tcPr>
            <w:tcW w:w="1510" w:type="dxa"/>
            <w:tcBorders>
              <w:top w:val="single" w:sz="4" w:space="0" w:color="auto"/>
              <w:bottom w:val="single" w:sz="4" w:space="0" w:color="auto"/>
            </w:tcBorders>
            <w:noWrap/>
            <w:hideMark/>
          </w:tcPr>
          <w:p w14:paraId="24795709" w14:textId="77777777" w:rsidR="00CE6F83" w:rsidRPr="000108BC" w:rsidRDefault="00CE6F83" w:rsidP="00146DE0">
            <w:pPr>
              <w:jc w:val="center"/>
            </w:pPr>
            <w:r w:rsidRPr="000108BC">
              <w:t>1688</w:t>
            </w:r>
          </w:p>
        </w:tc>
        <w:tc>
          <w:tcPr>
            <w:tcW w:w="1510" w:type="dxa"/>
            <w:tcBorders>
              <w:top w:val="single" w:sz="4" w:space="0" w:color="auto"/>
              <w:bottom w:val="single" w:sz="4" w:space="0" w:color="auto"/>
            </w:tcBorders>
            <w:noWrap/>
            <w:hideMark/>
          </w:tcPr>
          <w:p w14:paraId="5E0CAFE9" w14:textId="77777777" w:rsidR="00CE6F83" w:rsidRPr="000108BC" w:rsidRDefault="00CE6F83" w:rsidP="00146DE0">
            <w:pPr>
              <w:jc w:val="center"/>
            </w:pPr>
            <w:r w:rsidRPr="000108BC">
              <w:t>2137</w:t>
            </w:r>
          </w:p>
        </w:tc>
        <w:tc>
          <w:tcPr>
            <w:tcW w:w="1511" w:type="dxa"/>
            <w:tcBorders>
              <w:top w:val="single" w:sz="4" w:space="0" w:color="auto"/>
              <w:bottom w:val="single" w:sz="4" w:space="0" w:color="auto"/>
            </w:tcBorders>
            <w:noWrap/>
            <w:hideMark/>
          </w:tcPr>
          <w:p w14:paraId="27C56DF7" w14:textId="77777777" w:rsidR="00CE6F83" w:rsidRPr="000108BC" w:rsidRDefault="00CE6F83" w:rsidP="00146DE0">
            <w:pPr>
              <w:jc w:val="center"/>
            </w:pPr>
            <w:r w:rsidRPr="000108BC">
              <w:t>2/8/2012 10:03</w:t>
            </w:r>
          </w:p>
        </w:tc>
      </w:tr>
      <w:tr w:rsidR="00CE6F83" w:rsidRPr="000108BC" w14:paraId="6DF0B4C1" w14:textId="77777777" w:rsidTr="00146DE0">
        <w:trPr>
          <w:trHeight w:val="290"/>
        </w:trPr>
        <w:tc>
          <w:tcPr>
            <w:tcW w:w="1510" w:type="dxa"/>
            <w:tcBorders>
              <w:top w:val="single" w:sz="4" w:space="0" w:color="auto"/>
              <w:bottom w:val="single" w:sz="4" w:space="0" w:color="auto"/>
            </w:tcBorders>
            <w:noWrap/>
            <w:hideMark/>
          </w:tcPr>
          <w:p w14:paraId="2D64E06F" w14:textId="77777777" w:rsidR="00CE6F83" w:rsidRPr="000108BC" w:rsidRDefault="00CE6F83" w:rsidP="00146DE0">
            <w:r w:rsidRPr="000108BC">
              <w:t>Didier Reynders</w:t>
            </w:r>
          </w:p>
        </w:tc>
        <w:tc>
          <w:tcPr>
            <w:tcW w:w="1510" w:type="dxa"/>
            <w:tcBorders>
              <w:top w:val="single" w:sz="4" w:space="0" w:color="auto"/>
              <w:bottom w:val="single" w:sz="4" w:space="0" w:color="auto"/>
            </w:tcBorders>
            <w:noWrap/>
            <w:hideMark/>
          </w:tcPr>
          <w:p w14:paraId="1202CDDB" w14:textId="77777777" w:rsidR="00CE6F83" w:rsidRPr="000108BC" w:rsidRDefault="00CE6F83" w:rsidP="00146DE0">
            <w:r w:rsidRPr="000108BC">
              <w:t xml:space="preserve">EU Commissioner for Justice (Rule of law-consumer protection) former deputy prime minister, finance, </w:t>
            </w:r>
            <w:r w:rsidRPr="000108BC">
              <w:lastRenderedPageBreak/>
              <w:t>foreign affairs and defence minister</w:t>
            </w:r>
          </w:p>
        </w:tc>
        <w:tc>
          <w:tcPr>
            <w:tcW w:w="1511" w:type="dxa"/>
            <w:tcBorders>
              <w:top w:val="single" w:sz="4" w:space="0" w:color="auto"/>
              <w:bottom w:val="single" w:sz="4" w:space="0" w:color="auto"/>
            </w:tcBorders>
            <w:noWrap/>
            <w:hideMark/>
          </w:tcPr>
          <w:p w14:paraId="10A001A2" w14:textId="77777777" w:rsidR="00CE6F83" w:rsidRPr="000108BC" w:rsidRDefault="00CE6F83" w:rsidP="00146DE0">
            <w:r w:rsidRPr="000108BC">
              <w:lastRenderedPageBreak/>
              <w:t>@dreynders</w:t>
            </w:r>
          </w:p>
        </w:tc>
        <w:tc>
          <w:tcPr>
            <w:tcW w:w="1510" w:type="dxa"/>
            <w:tcBorders>
              <w:top w:val="single" w:sz="4" w:space="0" w:color="auto"/>
              <w:bottom w:val="single" w:sz="4" w:space="0" w:color="auto"/>
            </w:tcBorders>
            <w:noWrap/>
            <w:hideMark/>
          </w:tcPr>
          <w:p w14:paraId="656B6ABB" w14:textId="77777777" w:rsidR="00CE6F83" w:rsidRPr="000108BC" w:rsidRDefault="00CE6F83" w:rsidP="00146DE0">
            <w:pPr>
              <w:jc w:val="center"/>
            </w:pPr>
            <w:r w:rsidRPr="000108BC">
              <w:t>25667</w:t>
            </w:r>
          </w:p>
        </w:tc>
        <w:tc>
          <w:tcPr>
            <w:tcW w:w="1510" w:type="dxa"/>
            <w:tcBorders>
              <w:top w:val="single" w:sz="4" w:space="0" w:color="auto"/>
              <w:bottom w:val="single" w:sz="4" w:space="0" w:color="auto"/>
            </w:tcBorders>
            <w:noWrap/>
            <w:hideMark/>
          </w:tcPr>
          <w:p w14:paraId="64EA81B1" w14:textId="77777777" w:rsidR="00CE6F83" w:rsidRPr="000108BC" w:rsidRDefault="00CE6F83" w:rsidP="00146DE0">
            <w:pPr>
              <w:jc w:val="center"/>
            </w:pPr>
            <w:r w:rsidRPr="000108BC">
              <w:t>172231</w:t>
            </w:r>
          </w:p>
        </w:tc>
        <w:tc>
          <w:tcPr>
            <w:tcW w:w="1511" w:type="dxa"/>
            <w:tcBorders>
              <w:top w:val="single" w:sz="4" w:space="0" w:color="auto"/>
              <w:bottom w:val="single" w:sz="4" w:space="0" w:color="auto"/>
            </w:tcBorders>
            <w:noWrap/>
            <w:hideMark/>
          </w:tcPr>
          <w:p w14:paraId="137E4383" w14:textId="77777777" w:rsidR="00CE6F83" w:rsidRPr="000108BC" w:rsidRDefault="00CE6F83" w:rsidP="00146DE0">
            <w:pPr>
              <w:jc w:val="center"/>
            </w:pPr>
            <w:r w:rsidRPr="000108BC">
              <w:t>5/2/2009 22:57</w:t>
            </w:r>
          </w:p>
        </w:tc>
      </w:tr>
      <w:tr w:rsidR="00CE6F83" w:rsidRPr="000108BC" w14:paraId="792E6AC4" w14:textId="77777777" w:rsidTr="00146DE0">
        <w:trPr>
          <w:trHeight w:val="290"/>
        </w:trPr>
        <w:tc>
          <w:tcPr>
            <w:tcW w:w="1510" w:type="dxa"/>
            <w:tcBorders>
              <w:top w:val="single" w:sz="4" w:space="0" w:color="auto"/>
              <w:bottom w:val="single" w:sz="4" w:space="0" w:color="auto"/>
            </w:tcBorders>
            <w:noWrap/>
            <w:hideMark/>
          </w:tcPr>
          <w:p w14:paraId="46534AD9" w14:textId="77777777" w:rsidR="00CE6F83" w:rsidRPr="000108BC" w:rsidRDefault="00CE6F83" w:rsidP="00146DE0">
            <w:r w:rsidRPr="000108BC">
              <w:t>Digital EU</w:t>
            </w:r>
          </w:p>
        </w:tc>
        <w:tc>
          <w:tcPr>
            <w:tcW w:w="1510" w:type="dxa"/>
            <w:tcBorders>
              <w:top w:val="single" w:sz="4" w:space="0" w:color="auto"/>
              <w:bottom w:val="single" w:sz="4" w:space="0" w:color="auto"/>
            </w:tcBorders>
            <w:noWrap/>
            <w:hideMark/>
          </w:tcPr>
          <w:p w14:paraId="046B2EB1" w14:textId="77777777" w:rsidR="00CE6F83" w:rsidRPr="000108BC" w:rsidRDefault="00CE6F83" w:rsidP="00146DE0">
            <w:r w:rsidRPr="000108BC">
              <w:t xml:space="preserve">We’re all about #tech  </w:t>
            </w:r>
            <w:r w:rsidRPr="000108BC">
              <w:br/>
              <w:t>@EU_Commission account for #DigitalEU run by DG Connect. We work with @Vestager &amp; @ThierryBreton</w:t>
            </w:r>
          </w:p>
        </w:tc>
        <w:tc>
          <w:tcPr>
            <w:tcW w:w="1511" w:type="dxa"/>
            <w:tcBorders>
              <w:top w:val="single" w:sz="4" w:space="0" w:color="auto"/>
              <w:bottom w:val="single" w:sz="4" w:space="0" w:color="auto"/>
            </w:tcBorders>
            <w:noWrap/>
            <w:hideMark/>
          </w:tcPr>
          <w:p w14:paraId="1EEAF732" w14:textId="77777777" w:rsidR="00CE6F83" w:rsidRPr="000108BC" w:rsidRDefault="00CE6F83" w:rsidP="00146DE0">
            <w:r w:rsidRPr="000108BC">
              <w:t>@DigitalEU</w:t>
            </w:r>
          </w:p>
        </w:tc>
        <w:tc>
          <w:tcPr>
            <w:tcW w:w="1510" w:type="dxa"/>
            <w:tcBorders>
              <w:top w:val="single" w:sz="4" w:space="0" w:color="auto"/>
              <w:bottom w:val="single" w:sz="4" w:space="0" w:color="auto"/>
            </w:tcBorders>
            <w:noWrap/>
            <w:hideMark/>
          </w:tcPr>
          <w:p w14:paraId="371A0A2A" w14:textId="77777777" w:rsidR="00CE6F83" w:rsidRPr="000108BC" w:rsidRDefault="00CE6F83" w:rsidP="00146DE0">
            <w:pPr>
              <w:jc w:val="center"/>
            </w:pPr>
            <w:r w:rsidRPr="000108BC">
              <w:t>51036</w:t>
            </w:r>
          </w:p>
        </w:tc>
        <w:tc>
          <w:tcPr>
            <w:tcW w:w="1510" w:type="dxa"/>
            <w:tcBorders>
              <w:top w:val="single" w:sz="4" w:space="0" w:color="auto"/>
              <w:bottom w:val="single" w:sz="4" w:space="0" w:color="auto"/>
            </w:tcBorders>
            <w:noWrap/>
            <w:hideMark/>
          </w:tcPr>
          <w:p w14:paraId="7D04AE4B" w14:textId="77777777" w:rsidR="00CE6F83" w:rsidRPr="000108BC" w:rsidRDefault="00CE6F83" w:rsidP="00146DE0">
            <w:pPr>
              <w:jc w:val="center"/>
            </w:pPr>
            <w:r w:rsidRPr="000108BC">
              <w:t>101500</w:t>
            </w:r>
          </w:p>
        </w:tc>
        <w:tc>
          <w:tcPr>
            <w:tcW w:w="1511" w:type="dxa"/>
            <w:tcBorders>
              <w:top w:val="single" w:sz="4" w:space="0" w:color="auto"/>
              <w:bottom w:val="single" w:sz="4" w:space="0" w:color="auto"/>
            </w:tcBorders>
            <w:noWrap/>
            <w:hideMark/>
          </w:tcPr>
          <w:p w14:paraId="379F6690" w14:textId="77777777" w:rsidR="00CE6F83" w:rsidRPr="000108BC" w:rsidRDefault="00CE6F83" w:rsidP="00146DE0">
            <w:pPr>
              <w:jc w:val="center"/>
            </w:pPr>
            <w:r w:rsidRPr="000108BC">
              <w:t>10/20/2010 18:03</w:t>
            </w:r>
          </w:p>
        </w:tc>
      </w:tr>
      <w:tr w:rsidR="00CE6F83" w:rsidRPr="000108BC" w14:paraId="00283543" w14:textId="77777777" w:rsidTr="00146DE0">
        <w:trPr>
          <w:trHeight w:val="290"/>
        </w:trPr>
        <w:tc>
          <w:tcPr>
            <w:tcW w:w="1510" w:type="dxa"/>
            <w:tcBorders>
              <w:top w:val="single" w:sz="4" w:space="0" w:color="auto"/>
              <w:bottom w:val="single" w:sz="4" w:space="0" w:color="auto"/>
            </w:tcBorders>
            <w:noWrap/>
            <w:hideMark/>
          </w:tcPr>
          <w:p w14:paraId="04C2D3D9" w14:textId="77777777" w:rsidR="00CE6F83" w:rsidRPr="000108BC" w:rsidRDefault="00CE6F83" w:rsidP="00146DE0">
            <w:r w:rsidRPr="000108BC">
              <w:t>Dubravka Suica</w:t>
            </w:r>
          </w:p>
        </w:tc>
        <w:tc>
          <w:tcPr>
            <w:tcW w:w="1510" w:type="dxa"/>
            <w:tcBorders>
              <w:top w:val="single" w:sz="4" w:space="0" w:color="auto"/>
              <w:bottom w:val="single" w:sz="4" w:space="0" w:color="auto"/>
            </w:tcBorders>
            <w:noWrap/>
            <w:hideMark/>
          </w:tcPr>
          <w:p w14:paraId="4145DC03" w14:textId="77777777" w:rsidR="00CE6F83" w:rsidRPr="000108BC" w:rsidRDefault="00CE6F83" w:rsidP="00146DE0">
            <w:r w:rsidRPr="000108BC">
              <w:t>Vice President of the @EU_Commission in charge of Democracy and Demography  / Former MEP / Former Mayor of Dubrovnik</w:t>
            </w:r>
          </w:p>
        </w:tc>
        <w:tc>
          <w:tcPr>
            <w:tcW w:w="1511" w:type="dxa"/>
            <w:tcBorders>
              <w:top w:val="single" w:sz="4" w:space="0" w:color="auto"/>
              <w:bottom w:val="single" w:sz="4" w:space="0" w:color="auto"/>
            </w:tcBorders>
            <w:noWrap/>
            <w:hideMark/>
          </w:tcPr>
          <w:p w14:paraId="30163110" w14:textId="77777777" w:rsidR="00CE6F83" w:rsidRPr="000108BC" w:rsidRDefault="00CE6F83" w:rsidP="00146DE0">
            <w:r w:rsidRPr="000108BC">
              <w:t>@dubravkasuica</w:t>
            </w:r>
          </w:p>
        </w:tc>
        <w:tc>
          <w:tcPr>
            <w:tcW w:w="1510" w:type="dxa"/>
            <w:tcBorders>
              <w:top w:val="single" w:sz="4" w:space="0" w:color="auto"/>
              <w:bottom w:val="single" w:sz="4" w:space="0" w:color="auto"/>
            </w:tcBorders>
            <w:noWrap/>
            <w:hideMark/>
          </w:tcPr>
          <w:p w14:paraId="5E6501B6" w14:textId="77777777" w:rsidR="00CE6F83" w:rsidRPr="000108BC" w:rsidRDefault="00CE6F83" w:rsidP="00146DE0">
            <w:pPr>
              <w:jc w:val="center"/>
            </w:pPr>
            <w:r w:rsidRPr="000108BC">
              <w:t>7673</w:t>
            </w:r>
          </w:p>
        </w:tc>
        <w:tc>
          <w:tcPr>
            <w:tcW w:w="1510" w:type="dxa"/>
            <w:tcBorders>
              <w:top w:val="single" w:sz="4" w:space="0" w:color="auto"/>
              <w:bottom w:val="single" w:sz="4" w:space="0" w:color="auto"/>
            </w:tcBorders>
            <w:noWrap/>
            <w:hideMark/>
          </w:tcPr>
          <w:p w14:paraId="63FF8738" w14:textId="77777777" w:rsidR="00CE6F83" w:rsidRPr="000108BC" w:rsidRDefault="00CE6F83" w:rsidP="00146DE0">
            <w:pPr>
              <w:jc w:val="center"/>
            </w:pPr>
            <w:r w:rsidRPr="000108BC">
              <w:t>11207</w:t>
            </w:r>
          </w:p>
        </w:tc>
        <w:tc>
          <w:tcPr>
            <w:tcW w:w="1511" w:type="dxa"/>
            <w:tcBorders>
              <w:top w:val="single" w:sz="4" w:space="0" w:color="auto"/>
              <w:bottom w:val="single" w:sz="4" w:space="0" w:color="auto"/>
            </w:tcBorders>
            <w:noWrap/>
            <w:hideMark/>
          </w:tcPr>
          <w:p w14:paraId="5CF362F5" w14:textId="77777777" w:rsidR="00CE6F83" w:rsidRPr="000108BC" w:rsidRDefault="00CE6F83" w:rsidP="00146DE0">
            <w:pPr>
              <w:jc w:val="center"/>
            </w:pPr>
            <w:r w:rsidRPr="000108BC">
              <w:t>9/13/2013 14:41</w:t>
            </w:r>
          </w:p>
        </w:tc>
      </w:tr>
      <w:tr w:rsidR="00CE6F83" w:rsidRPr="000108BC" w14:paraId="5D259836" w14:textId="77777777" w:rsidTr="00146DE0">
        <w:trPr>
          <w:trHeight w:val="290"/>
        </w:trPr>
        <w:tc>
          <w:tcPr>
            <w:tcW w:w="1510" w:type="dxa"/>
            <w:tcBorders>
              <w:top w:val="single" w:sz="4" w:space="0" w:color="auto"/>
              <w:bottom w:val="single" w:sz="4" w:space="0" w:color="auto"/>
            </w:tcBorders>
            <w:noWrap/>
            <w:hideMark/>
          </w:tcPr>
          <w:p w14:paraId="2190002B" w14:textId="77777777" w:rsidR="00CE6F83" w:rsidRPr="000108BC" w:rsidRDefault="00CE6F83" w:rsidP="00146DE0">
            <w:r w:rsidRPr="000108BC">
              <w:t>EASO</w:t>
            </w:r>
          </w:p>
        </w:tc>
        <w:tc>
          <w:tcPr>
            <w:tcW w:w="1510" w:type="dxa"/>
            <w:tcBorders>
              <w:top w:val="single" w:sz="4" w:space="0" w:color="auto"/>
              <w:bottom w:val="single" w:sz="4" w:space="0" w:color="auto"/>
            </w:tcBorders>
            <w:noWrap/>
            <w:hideMark/>
          </w:tcPr>
          <w:p w14:paraId="2C632746" w14:textId="77777777" w:rsidR="00CE6F83" w:rsidRPr="000108BC" w:rsidRDefault="00CE6F83" w:rsidP="00146DE0">
            <w:r w:rsidRPr="000108BC">
              <w:t>The European Asylum Support Office plays a key role in the implementation of the Common European Asylum System. Support is our mission. EU Agency.</w:t>
            </w:r>
          </w:p>
        </w:tc>
        <w:tc>
          <w:tcPr>
            <w:tcW w:w="1511" w:type="dxa"/>
            <w:tcBorders>
              <w:top w:val="single" w:sz="4" w:space="0" w:color="auto"/>
              <w:bottom w:val="single" w:sz="4" w:space="0" w:color="auto"/>
            </w:tcBorders>
            <w:noWrap/>
            <w:hideMark/>
          </w:tcPr>
          <w:p w14:paraId="72E66C63" w14:textId="77777777" w:rsidR="00CE6F83" w:rsidRPr="000108BC" w:rsidRDefault="00CE6F83" w:rsidP="00146DE0">
            <w:r w:rsidRPr="000108BC">
              <w:t>@EASO</w:t>
            </w:r>
          </w:p>
        </w:tc>
        <w:tc>
          <w:tcPr>
            <w:tcW w:w="1510" w:type="dxa"/>
            <w:tcBorders>
              <w:top w:val="single" w:sz="4" w:space="0" w:color="auto"/>
              <w:bottom w:val="single" w:sz="4" w:space="0" w:color="auto"/>
            </w:tcBorders>
            <w:noWrap/>
            <w:hideMark/>
          </w:tcPr>
          <w:p w14:paraId="0CD90881" w14:textId="77777777" w:rsidR="00CE6F83" w:rsidRPr="000108BC" w:rsidRDefault="00CE6F83" w:rsidP="00146DE0">
            <w:pPr>
              <w:jc w:val="center"/>
            </w:pPr>
            <w:r w:rsidRPr="000108BC">
              <w:t>3992</w:t>
            </w:r>
          </w:p>
        </w:tc>
        <w:tc>
          <w:tcPr>
            <w:tcW w:w="1510" w:type="dxa"/>
            <w:tcBorders>
              <w:top w:val="single" w:sz="4" w:space="0" w:color="auto"/>
              <w:bottom w:val="single" w:sz="4" w:space="0" w:color="auto"/>
            </w:tcBorders>
            <w:noWrap/>
            <w:hideMark/>
          </w:tcPr>
          <w:p w14:paraId="7D27FE1F" w14:textId="77777777" w:rsidR="00CE6F83" w:rsidRPr="000108BC" w:rsidRDefault="00CE6F83" w:rsidP="00146DE0">
            <w:pPr>
              <w:jc w:val="center"/>
            </w:pPr>
            <w:r w:rsidRPr="000108BC">
              <w:t>43897</w:t>
            </w:r>
          </w:p>
        </w:tc>
        <w:tc>
          <w:tcPr>
            <w:tcW w:w="1511" w:type="dxa"/>
            <w:tcBorders>
              <w:top w:val="single" w:sz="4" w:space="0" w:color="auto"/>
              <w:bottom w:val="single" w:sz="4" w:space="0" w:color="auto"/>
            </w:tcBorders>
            <w:noWrap/>
            <w:hideMark/>
          </w:tcPr>
          <w:p w14:paraId="024CF37C" w14:textId="77777777" w:rsidR="00CE6F83" w:rsidRPr="000108BC" w:rsidRDefault="00CE6F83" w:rsidP="00146DE0">
            <w:pPr>
              <w:jc w:val="center"/>
            </w:pPr>
            <w:r w:rsidRPr="000108BC">
              <w:t>6/28/2011 13:22</w:t>
            </w:r>
          </w:p>
        </w:tc>
      </w:tr>
      <w:tr w:rsidR="00CE6F83" w:rsidRPr="000108BC" w14:paraId="240BE4C2" w14:textId="77777777" w:rsidTr="00146DE0">
        <w:trPr>
          <w:trHeight w:val="290"/>
        </w:trPr>
        <w:tc>
          <w:tcPr>
            <w:tcW w:w="1510" w:type="dxa"/>
            <w:tcBorders>
              <w:top w:val="single" w:sz="4" w:space="0" w:color="auto"/>
              <w:bottom w:val="single" w:sz="4" w:space="0" w:color="auto"/>
            </w:tcBorders>
            <w:noWrap/>
            <w:hideMark/>
          </w:tcPr>
          <w:p w14:paraId="064D4A5B" w14:textId="77777777" w:rsidR="00CE6F83" w:rsidRPr="000108BC" w:rsidRDefault="00CE6F83" w:rsidP="00146DE0">
            <w:r w:rsidRPr="000108BC">
              <w:t>ECDC</w:t>
            </w:r>
          </w:p>
        </w:tc>
        <w:tc>
          <w:tcPr>
            <w:tcW w:w="1510" w:type="dxa"/>
            <w:tcBorders>
              <w:top w:val="single" w:sz="4" w:space="0" w:color="auto"/>
              <w:bottom w:val="single" w:sz="4" w:space="0" w:color="auto"/>
            </w:tcBorders>
            <w:noWrap/>
            <w:hideMark/>
          </w:tcPr>
          <w:p w14:paraId="5E2A3D67" w14:textId="77777777" w:rsidR="00CE6F83" w:rsidRPr="000108BC" w:rsidRDefault="00CE6F83" w:rsidP="00146DE0">
            <w:r w:rsidRPr="000108BC">
              <w:t xml:space="preserve">The European Centre for Disease Prevention and Control. We aim at </w:t>
            </w:r>
            <w:r w:rsidRPr="000108BC">
              <w:lastRenderedPageBreak/>
              <w:t>strengthening #Europe's defences against infectious diseases.</w:t>
            </w:r>
          </w:p>
        </w:tc>
        <w:tc>
          <w:tcPr>
            <w:tcW w:w="1511" w:type="dxa"/>
            <w:tcBorders>
              <w:top w:val="single" w:sz="4" w:space="0" w:color="auto"/>
              <w:bottom w:val="single" w:sz="4" w:space="0" w:color="auto"/>
            </w:tcBorders>
            <w:noWrap/>
            <w:hideMark/>
          </w:tcPr>
          <w:p w14:paraId="1582890A" w14:textId="77777777" w:rsidR="00CE6F83" w:rsidRPr="000108BC" w:rsidRDefault="00CE6F83" w:rsidP="00146DE0">
            <w:r w:rsidRPr="000108BC">
              <w:lastRenderedPageBreak/>
              <w:t>@ECDC_EU</w:t>
            </w:r>
          </w:p>
        </w:tc>
        <w:tc>
          <w:tcPr>
            <w:tcW w:w="1510" w:type="dxa"/>
            <w:tcBorders>
              <w:top w:val="single" w:sz="4" w:space="0" w:color="auto"/>
              <w:bottom w:val="single" w:sz="4" w:space="0" w:color="auto"/>
            </w:tcBorders>
            <w:noWrap/>
            <w:hideMark/>
          </w:tcPr>
          <w:p w14:paraId="4BCFF855" w14:textId="77777777" w:rsidR="00CE6F83" w:rsidRPr="000108BC" w:rsidRDefault="00CE6F83" w:rsidP="00146DE0">
            <w:pPr>
              <w:jc w:val="center"/>
            </w:pPr>
            <w:r w:rsidRPr="000108BC">
              <w:t>8828</w:t>
            </w:r>
          </w:p>
        </w:tc>
        <w:tc>
          <w:tcPr>
            <w:tcW w:w="1510" w:type="dxa"/>
            <w:tcBorders>
              <w:top w:val="single" w:sz="4" w:space="0" w:color="auto"/>
              <w:bottom w:val="single" w:sz="4" w:space="0" w:color="auto"/>
            </w:tcBorders>
            <w:noWrap/>
            <w:hideMark/>
          </w:tcPr>
          <w:p w14:paraId="0476BB76" w14:textId="77777777" w:rsidR="00CE6F83" w:rsidRPr="000108BC" w:rsidRDefault="00CE6F83" w:rsidP="00146DE0">
            <w:pPr>
              <w:jc w:val="center"/>
            </w:pPr>
            <w:r w:rsidRPr="000108BC">
              <w:t>78965</w:t>
            </w:r>
          </w:p>
        </w:tc>
        <w:tc>
          <w:tcPr>
            <w:tcW w:w="1511" w:type="dxa"/>
            <w:tcBorders>
              <w:top w:val="single" w:sz="4" w:space="0" w:color="auto"/>
              <w:bottom w:val="single" w:sz="4" w:space="0" w:color="auto"/>
            </w:tcBorders>
            <w:noWrap/>
            <w:hideMark/>
          </w:tcPr>
          <w:p w14:paraId="5A024487" w14:textId="77777777" w:rsidR="00CE6F83" w:rsidRPr="000108BC" w:rsidRDefault="00CE6F83" w:rsidP="00146DE0">
            <w:pPr>
              <w:jc w:val="center"/>
            </w:pPr>
            <w:r w:rsidRPr="000108BC">
              <w:t>10/19/2010 13:51</w:t>
            </w:r>
          </w:p>
        </w:tc>
      </w:tr>
      <w:tr w:rsidR="00CE6F83" w:rsidRPr="000108BC" w14:paraId="2E4D84DC" w14:textId="77777777" w:rsidTr="00146DE0">
        <w:trPr>
          <w:trHeight w:val="290"/>
        </w:trPr>
        <w:tc>
          <w:tcPr>
            <w:tcW w:w="1510" w:type="dxa"/>
            <w:tcBorders>
              <w:top w:val="single" w:sz="4" w:space="0" w:color="auto"/>
              <w:bottom w:val="single" w:sz="4" w:space="0" w:color="auto"/>
            </w:tcBorders>
            <w:noWrap/>
            <w:hideMark/>
          </w:tcPr>
          <w:p w14:paraId="7753A7A9" w14:textId="77777777" w:rsidR="00CE6F83" w:rsidRPr="000108BC" w:rsidRDefault="00CE6F83" w:rsidP="00146DE0">
            <w:r w:rsidRPr="000108BC">
              <w:t>EDPS</w:t>
            </w:r>
          </w:p>
        </w:tc>
        <w:tc>
          <w:tcPr>
            <w:tcW w:w="1510" w:type="dxa"/>
            <w:tcBorders>
              <w:top w:val="single" w:sz="4" w:space="0" w:color="auto"/>
              <w:bottom w:val="single" w:sz="4" w:space="0" w:color="auto"/>
            </w:tcBorders>
            <w:noWrap/>
            <w:hideMark/>
          </w:tcPr>
          <w:p w14:paraId="5F53FFA5" w14:textId="77777777" w:rsidR="00CE6F83" w:rsidRPr="000108BC" w:rsidRDefault="00CE6F83" w:rsidP="00146DE0">
            <w:r w:rsidRPr="000108BC">
              <w:t>News from the European Data Protection Supervisor (EDPS). Account managed by the EDPS Information &amp; Communication team. Disclaimer: https://t.co/87Ywlcz2kt</w:t>
            </w:r>
          </w:p>
        </w:tc>
        <w:tc>
          <w:tcPr>
            <w:tcW w:w="1511" w:type="dxa"/>
            <w:tcBorders>
              <w:top w:val="single" w:sz="4" w:space="0" w:color="auto"/>
              <w:bottom w:val="single" w:sz="4" w:space="0" w:color="auto"/>
            </w:tcBorders>
            <w:noWrap/>
            <w:hideMark/>
          </w:tcPr>
          <w:p w14:paraId="34834385" w14:textId="77777777" w:rsidR="00CE6F83" w:rsidRPr="000108BC" w:rsidRDefault="00CE6F83" w:rsidP="00146DE0">
            <w:r w:rsidRPr="000108BC">
              <w:t>@EU_EDPS</w:t>
            </w:r>
          </w:p>
        </w:tc>
        <w:tc>
          <w:tcPr>
            <w:tcW w:w="1510" w:type="dxa"/>
            <w:tcBorders>
              <w:top w:val="single" w:sz="4" w:space="0" w:color="auto"/>
              <w:bottom w:val="single" w:sz="4" w:space="0" w:color="auto"/>
            </w:tcBorders>
            <w:noWrap/>
            <w:hideMark/>
          </w:tcPr>
          <w:p w14:paraId="2AC21258" w14:textId="77777777" w:rsidR="00CE6F83" w:rsidRPr="000108BC" w:rsidRDefault="00CE6F83" w:rsidP="00146DE0">
            <w:pPr>
              <w:jc w:val="center"/>
            </w:pPr>
            <w:r w:rsidRPr="000108BC">
              <w:t>5316</w:t>
            </w:r>
          </w:p>
        </w:tc>
        <w:tc>
          <w:tcPr>
            <w:tcW w:w="1510" w:type="dxa"/>
            <w:tcBorders>
              <w:top w:val="single" w:sz="4" w:space="0" w:color="auto"/>
              <w:bottom w:val="single" w:sz="4" w:space="0" w:color="auto"/>
            </w:tcBorders>
            <w:noWrap/>
            <w:hideMark/>
          </w:tcPr>
          <w:p w14:paraId="72468951" w14:textId="77777777" w:rsidR="00CE6F83" w:rsidRPr="000108BC" w:rsidRDefault="00CE6F83" w:rsidP="00146DE0">
            <w:pPr>
              <w:jc w:val="center"/>
            </w:pPr>
            <w:r w:rsidRPr="000108BC">
              <w:t>23913</w:t>
            </w:r>
          </w:p>
        </w:tc>
        <w:tc>
          <w:tcPr>
            <w:tcW w:w="1511" w:type="dxa"/>
            <w:tcBorders>
              <w:top w:val="single" w:sz="4" w:space="0" w:color="auto"/>
              <w:bottom w:val="single" w:sz="4" w:space="0" w:color="auto"/>
            </w:tcBorders>
            <w:noWrap/>
            <w:hideMark/>
          </w:tcPr>
          <w:p w14:paraId="170ECFFB" w14:textId="77777777" w:rsidR="00CE6F83" w:rsidRPr="000108BC" w:rsidRDefault="00CE6F83" w:rsidP="00146DE0">
            <w:pPr>
              <w:jc w:val="center"/>
            </w:pPr>
            <w:r w:rsidRPr="000108BC">
              <w:t>6/1/2012 11:25</w:t>
            </w:r>
          </w:p>
        </w:tc>
      </w:tr>
      <w:tr w:rsidR="00CE6F83" w:rsidRPr="000108BC" w14:paraId="2F08C769" w14:textId="77777777" w:rsidTr="00146DE0">
        <w:trPr>
          <w:trHeight w:val="290"/>
        </w:trPr>
        <w:tc>
          <w:tcPr>
            <w:tcW w:w="1510" w:type="dxa"/>
            <w:tcBorders>
              <w:top w:val="single" w:sz="4" w:space="0" w:color="auto"/>
              <w:bottom w:val="single" w:sz="4" w:space="0" w:color="auto"/>
            </w:tcBorders>
            <w:noWrap/>
            <w:hideMark/>
          </w:tcPr>
          <w:p w14:paraId="6EEEB9FF" w14:textId="77777777" w:rsidR="00CE6F83" w:rsidRPr="000108BC" w:rsidRDefault="00CE6F83" w:rsidP="00146DE0">
            <w:r w:rsidRPr="000108BC">
              <w:t>EFSA</w:t>
            </w:r>
          </w:p>
        </w:tc>
        <w:tc>
          <w:tcPr>
            <w:tcW w:w="1510" w:type="dxa"/>
            <w:tcBorders>
              <w:top w:val="single" w:sz="4" w:space="0" w:color="auto"/>
              <w:bottom w:val="single" w:sz="4" w:space="0" w:color="auto"/>
            </w:tcBorders>
            <w:noWrap/>
            <w:hideMark/>
          </w:tcPr>
          <w:p w14:paraId="57624FD1" w14:textId="77777777" w:rsidR="00CE6F83" w:rsidRPr="000108BC" w:rsidRDefault="00CE6F83" w:rsidP="00146DE0">
            <w:r w:rsidRPr="000108BC">
              <w:t xml:space="preserve">European Food Safety Authority - Trusted science for safe food | </w:t>
            </w:r>
            <w:r w:rsidRPr="000108BC">
              <w:br/>
              <w:t>Data protection https://t.co/Zcha2yD55B</w:t>
            </w:r>
          </w:p>
        </w:tc>
        <w:tc>
          <w:tcPr>
            <w:tcW w:w="1511" w:type="dxa"/>
            <w:tcBorders>
              <w:top w:val="single" w:sz="4" w:space="0" w:color="auto"/>
              <w:bottom w:val="single" w:sz="4" w:space="0" w:color="auto"/>
            </w:tcBorders>
            <w:noWrap/>
            <w:hideMark/>
          </w:tcPr>
          <w:p w14:paraId="719CD938" w14:textId="77777777" w:rsidR="00CE6F83" w:rsidRPr="000108BC" w:rsidRDefault="00CE6F83" w:rsidP="00146DE0">
            <w:r w:rsidRPr="000108BC">
              <w:t>@EFSA_EU</w:t>
            </w:r>
          </w:p>
        </w:tc>
        <w:tc>
          <w:tcPr>
            <w:tcW w:w="1510" w:type="dxa"/>
            <w:tcBorders>
              <w:top w:val="single" w:sz="4" w:space="0" w:color="auto"/>
              <w:bottom w:val="single" w:sz="4" w:space="0" w:color="auto"/>
            </w:tcBorders>
            <w:noWrap/>
            <w:hideMark/>
          </w:tcPr>
          <w:p w14:paraId="29462072" w14:textId="77777777" w:rsidR="00CE6F83" w:rsidRPr="000108BC" w:rsidRDefault="00CE6F83" w:rsidP="00146DE0">
            <w:pPr>
              <w:jc w:val="center"/>
            </w:pPr>
            <w:r w:rsidRPr="000108BC">
              <w:t>7349</w:t>
            </w:r>
          </w:p>
        </w:tc>
        <w:tc>
          <w:tcPr>
            <w:tcW w:w="1510" w:type="dxa"/>
            <w:tcBorders>
              <w:top w:val="single" w:sz="4" w:space="0" w:color="auto"/>
              <w:bottom w:val="single" w:sz="4" w:space="0" w:color="auto"/>
            </w:tcBorders>
            <w:noWrap/>
            <w:hideMark/>
          </w:tcPr>
          <w:p w14:paraId="02578CDC" w14:textId="77777777" w:rsidR="00CE6F83" w:rsidRPr="000108BC" w:rsidRDefault="00CE6F83" w:rsidP="00146DE0">
            <w:pPr>
              <w:jc w:val="center"/>
            </w:pPr>
            <w:r w:rsidRPr="000108BC">
              <w:t>38881</w:t>
            </w:r>
          </w:p>
        </w:tc>
        <w:tc>
          <w:tcPr>
            <w:tcW w:w="1511" w:type="dxa"/>
            <w:tcBorders>
              <w:top w:val="single" w:sz="4" w:space="0" w:color="auto"/>
              <w:bottom w:val="single" w:sz="4" w:space="0" w:color="auto"/>
            </w:tcBorders>
            <w:noWrap/>
            <w:hideMark/>
          </w:tcPr>
          <w:p w14:paraId="73C3866C" w14:textId="77777777" w:rsidR="00CE6F83" w:rsidRPr="000108BC" w:rsidRDefault="00CE6F83" w:rsidP="00146DE0">
            <w:pPr>
              <w:jc w:val="center"/>
            </w:pPr>
            <w:r w:rsidRPr="000108BC">
              <w:t>10/23/2009 14:51</w:t>
            </w:r>
          </w:p>
        </w:tc>
      </w:tr>
      <w:tr w:rsidR="00CE6F83" w:rsidRPr="000108BC" w14:paraId="0D236E5C" w14:textId="77777777" w:rsidTr="00146DE0">
        <w:trPr>
          <w:trHeight w:val="290"/>
        </w:trPr>
        <w:tc>
          <w:tcPr>
            <w:tcW w:w="1510" w:type="dxa"/>
            <w:tcBorders>
              <w:top w:val="single" w:sz="4" w:space="0" w:color="auto"/>
              <w:bottom w:val="single" w:sz="4" w:space="0" w:color="auto"/>
            </w:tcBorders>
            <w:noWrap/>
            <w:hideMark/>
          </w:tcPr>
          <w:p w14:paraId="7ED6E061" w14:textId="77777777" w:rsidR="00CE6F83" w:rsidRPr="000108BC" w:rsidRDefault="00CE6F83" w:rsidP="00146DE0">
            <w:r w:rsidRPr="000108BC">
              <w:t>EIGE | #StopSexism</w:t>
            </w:r>
          </w:p>
        </w:tc>
        <w:tc>
          <w:tcPr>
            <w:tcW w:w="1510" w:type="dxa"/>
            <w:tcBorders>
              <w:top w:val="single" w:sz="4" w:space="0" w:color="auto"/>
              <w:bottom w:val="single" w:sz="4" w:space="0" w:color="auto"/>
            </w:tcBorders>
            <w:noWrap/>
            <w:hideMark/>
          </w:tcPr>
          <w:p w14:paraId="146AF642" w14:textId="77777777" w:rsidR="00CE6F83" w:rsidRPr="000108BC" w:rsidRDefault="00CE6F83" w:rsidP="00146DE0">
            <w:r w:rsidRPr="000108BC">
              <w:t xml:space="preserve">The European Institute for Gender Equality is an EU agency which promotes gender equality, fights discrimination based on sex and raises </w:t>
            </w:r>
            <w:r w:rsidRPr="000108BC">
              <w:lastRenderedPageBreak/>
              <w:t>gender awareness.</w:t>
            </w:r>
          </w:p>
        </w:tc>
        <w:tc>
          <w:tcPr>
            <w:tcW w:w="1511" w:type="dxa"/>
            <w:tcBorders>
              <w:top w:val="single" w:sz="4" w:space="0" w:color="auto"/>
              <w:bottom w:val="single" w:sz="4" w:space="0" w:color="auto"/>
            </w:tcBorders>
            <w:noWrap/>
            <w:hideMark/>
          </w:tcPr>
          <w:p w14:paraId="6675EFC1" w14:textId="77777777" w:rsidR="00CE6F83" w:rsidRPr="000108BC" w:rsidRDefault="00CE6F83" w:rsidP="00146DE0">
            <w:r w:rsidRPr="000108BC">
              <w:lastRenderedPageBreak/>
              <w:t>@eurogender</w:t>
            </w:r>
          </w:p>
        </w:tc>
        <w:tc>
          <w:tcPr>
            <w:tcW w:w="1510" w:type="dxa"/>
            <w:tcBorders>
              <w:top w:val="single" w:sz="4" w:space="0" w:color="auto"/>
              <w:bottom w:val="single" w:sz="4" w:space="0" w:color="auto"/>
            </w:tcBorders>
            <w:noWrap/>
            <w:hideMark/>
          </w:tcPr>
          <w:p w14:paraId="557BBEA4" w14:textId="77777777" w:rsidR="00CE6F83" w:rsidRPr="000108BC" w:rsidRDefault="00CE6F83" w:rsidP="00146DE0">
            <w:pPr>
              <w:jc w:val="center"/>
            </w:pPr>
            <w:r w:rsidRPr="000108BC">
              <w:t>6023</w:t>
            </w:r>
          </w:p>
        </w:tc>
        <w:tc>
          <w:tcPr>
            <w:tcW w:w="1510" w:type="dxa"/>
            <w:tcBorders>
              <w:top w:val="single" w:sz="4" w:space="0" w:color="auto"/>
              <w:bottom w:val="single" w:sz="4" w:space="0" w:color="auto"/>
            </w:tcBorders>
            <w:noWrap/>
            <w:hideMark/>
          </w:tcPr>
          <w:p w14:paraId="074D7944" w14:textId="77777777" w:rsidR="00CE6F83" w:rsidRPr="000108BC" w:rsidRDefault="00CE6F83" w:rsidP="00146DE0">
            <w:pPr>
              <w:jc w:val="center"/>
            </w:pPr>
            <w:r w:rsidRPr="000108BC">
              <w:t>17890</w:t>
            </w:r>
          </w:p>
        </w:tc>
        <w:tc>
          <w:tcPr>
            <w:tcW w:w="1511" w:type="dxa"/>
            <w:tcBorders>
              <w:top w:val="single" w:sz="4" w:space="0" w:color="auto"/>
              <w:bottom w:val="single" w:sz="4" w:space="0" w:color="auto"/>
            </w:tcBorders>
            <w:noWrap/>
            <w:hideMark/>
          </w:tcPr>
          <w:p w14:paraId="4231D775" w14:textId="77777777" w:rsidR="00CE6F83" w:rsidRPr="000108BC" w:rsidRDefault="00CE6F83" w:rsidP="00146DE0">
            <w:pPr>
              <w:jc w:val="center"/>
            </w:pPr>
            <w:r w:rsidRPr="000108BC">
              <w:t>5/22/2010 12:29</w:t>
            </w:r>
          </w:p>
        </w:tc>
      </w:tr>
      <w:tr w:rsidR="00CE6F83" w:rsidRPr="000108BC" w14:paraId="01488502" w14:textId="77777777" w:rsidTr="00146DE0">
        <w:trPr>
          <w:trHeight w:val="290"/>
        </w:trPr>
        <w:tc>
          <w:tcPr>
            <w:tcW w:w="1510" w:type="dxa"/>
            <w:tcBorders>
              <w:top w:val="single" w:sz="4" w:space="0" w:color="auto"/>
              <w:bottom w:val="single" w:sz="4" w:space="0" w:color="auto"/>
            </w:tcBorders>
            <w:noWrap/>
            <w:hideMark/>
          </w:tcPr>
          <w:p w14:paraId="234D8482" w14:textId="77777777" w:rsidR="00CE6F83" w:rsidRPr="000108BC" w:rsidRDefault="00CE6F83" w:rsidP="00146DE0">
            <w:r w:rsidRPr="000108BC">
              <w:t>EIOPA</w:t>
            </w:r>
          </w:p>
        </w:tc>
        <w:tc>
          <w:tcPr>
            <w:tcW w:w="1510" w:type="dxa"/>
            <w:tcBorders>
              <w:top w:val="single" w:sz="4" w:space="0" w:color="auto"/>
              <w:bottom w:val="single" w:sz="4" w:space="0" w:color="auto"/>
            </w:tcBorders>
            <w:noWrap/>
            <w:hideMark/>
          </w:tcPr>
          <w:p w14:paraId="6FE134D5" w14:textId="77777777" w:rsidR="00CE6F83" w:rsidRPr="000108BC" w:rsidRDefault="00CE6F83" w:rsidP="00146DE0">
            <w:r w:rsidRPr="000108BC">
              <w:t>The European Insurance and Occupational Pensions Authority (EIOPA) is part of the European System of Financial Supervision</w:t>
            </w:r>
          </w:p>
        </w:tc>
        <w:tc>
          <w:tcPr>
            <w:tcW w:w="1511" w:type="dxa"/>
            <w:tcBorders>
              <w:top w:val="single" w:sz="4" w:space="0" w:color="auto"/>
              <w:bottom w:val="single" w:sz="4" w:space="0" w:color="auto"/>
            </w:tcBorders>
            <w:noWrap/>
            <w:hideMark/>
          </w:tcPr>
          <w:p w14:paraId="2DB4C5C4" w14:textId="77777777" w:rsidR="00CE6F83" w:rsidRPr="000108BC" w:rsidRDefault="00CE6F83" w:rsidP="00146DE0">
            <w:r w:rsidRPr="000108BC">
              <w:t>@eiopa_europa_eu</w:t>
            </w:r>
          </w:p>
        </w:tc>
        <w:tc>
          <w:tcPr>
            <w:tcW w:w="1510" w:type="dxa"/>
            <w:tcBorders>
              <w:top w:val="single" w:sz="4" w:space="0" w:color="auto"/>
              <w:bottom w:val="single" w:sz="4" w:space="0" w:color="auto"/>
            </w:tcBorders>
            <w:noWrap/>
            <w:hideMark/>
          </w:tcPr>
          <w:p w14:paraId="0B13C9BF" w14:textId="77777777" w:rsidR="00CE6F83" w:rsidRPr="000108BC" w:rsidRDefault="00CE6F83" w:rsidP="00146DE0">
            <w:pPr>
              <w:jc w:val="center"/>
            </w:pPr>
            <w:r w:rsidRPr="000108BC">
              <w:t>1815</w:t>
            </w:r>
          </w:p>
        </w:tc>
        <w:tc>
          <w:tcPr>
            <w:tcW w:w="1510" w:type="dxa"/>
            <w:tcBorders>
              <w:top w:val="single" w:sz="4" w:space="0" w:color="auto"/>
              <w:bottom w:val="single" w:sz="4" w:space="0" w:color="auto"/>
            </w:tcBorders>
            <w:noWrap/>
            <w:hideMark/>
          </w:tcPr>
          <w:p w14:paraId="112F5A30" w14:textId="77777777" w:rsidR="00CE6F83" w:rsidRPr="000108BC" w:rsidRDefault="00CE6F83" w:rsidP="00146DE0">
            <w:pPr>
              <w:jc w:val="center"/>
            </w:pPr>
            <w:r w:rsidRPr="000108BC">
              <w:t>7881</w:t>
            </w:r>
          </w:p>
        </w:tc>
        <w:tc>
          <w:tcPr>
            <w:tcW w:w="1511" w:type="dxa"/>
            <w:tcBorders>
              <w:top w:val="single" w:sz="4" w:space="0" w:color="auto"/>
              <w:bottom w:val="single" w:sz="4" w:space="0" w:color="auto"/>
            </w:tcBorders>
            <w:noWrap/>
            <w:hideMark/>
          </w:tcPr>
          <w:p w14:paraId="60A3A6F2" w14:textId="77777777" w:rsidR="00CE6F83" w:rsidRPr="000108BC" w:rsidRDefault="00CE6F83" w:rsidP="00146DE0">
            <w:pPr>
              <w:jc w:val="center"/>
            </w:pPr>
            <w:r w:rsidRPr="000108BC">
              <w:t>11/17/2011 10:21</w:t>
            </w:r>
          </w:p>
        </w:tc>
      </w:tr>
      <w:tr w:rsidR="00CE6F83" w:rsidRPr="000108BC" w14:paraId="5D64EDC7" w14:textId="77777777" w:rsidTr="00146DE0">
        <w:trPr>
          <w:trHeight w:val="290"/>
        </w:trPr>
        <w:tc>
          <w:tcPr>
            <w:tcW w:w="1510" w:type="dxa"/>
            <w:tcBorders>
              <w:top w:val="single" w:sz="4" w:space="0" w:color="auto"/>
              <w:bottom w:val="single" w:sz="4" w:space="0" w:color="auto"/>
            </w:tcBorders>
            <w:noWrap/>
            <w:hideMark/>
          </w:tcPr>
          <w:p w14:paraId="56235134" w14:textId="77777777" w:rsidR="00CE6F83" w:rsidRPr="000108BC" w:rsidRDefault="00CE6F83" w:rsidP="00146DE0">
            <w:r w:rsidRPr="000108BC">
              <w:t>Electronic Components &amp; Systems Joint Undertaking</w:t>
            </w:r>
          </w:p>
        </w:tc>
        <w:tc>
          <w:tcPr>
            <w:tcW w:w="1510" w:type="dxa"/>
            <w:tcBorders>
              <w:top w:val="single" w:sz="4" w:space="0" w:color="auto"/>
              <w:bottom w:val="single" w:sz="4" w:space="0" w:color="auto"/>
            </w:tcBorders>
            <w:noWrap/>
            <w:hideMark/>
          </w:tcPr>
          <w:p w14:paraId="23EF0991" w14:textId="77777777" w:rsidR="00CE6F83" w:rsidRPr="000108BC" w:rsidRDefault="00CE6F83" w:rsidP="00146DE0">
            <w:r w:rsidRPr="000108BC">
              <w:t>Electronic Components &amp; Systems for European Leadership #ECSELJU - a #H2020 funding mechanism keeping Europe at the forefront of #technology development.</w:t>
            </w:r>
          </w:p>
        </w:tc>
        <w:tc>
          <w:tcPr>
            <w:tcW w:w="1511" w:type="dxa"/>
            <w:tcBorders>
              <w:top w:val="single" w:sz="4" w:space="0" w:color="auto"/>
              <w:bottom w:val="single" w:sz="4" w:space="0" w:color="auto"/>
            </w:tcBorders>
            <w:noWrap/>
            <w:hideMark/>
          </w:tcPr>
          <w:p w14:paraId="244EBE2B" w14:textId="77777777" w:rsidR="00CE6F83" w:rsidRPr="000108BC" w:rsidRDefault="00CE6F83" w:rsidP="00146DE0">
            <w:r w:rsidRPr="000108BC">
              <w:t>@ECSEL_JU</w:t>
            </w:r>
          </w:p>
        </w:tc>
        <w:tc>
          <w:tcPr>
            <w:tcW w:w="1510" w:type="dxa"/>
            <w:tcBorders>
              <w:top w:val="single" w:sz="4" w:space="0" w:color="auto"/>
              <w:bottom w:val="single" w:sz="4" w:space="0" w:color="auto"/>
            </w:tcBorders>
            <w:noWrap/>
            <w:hideMark/>
          </w:tcPr>
          <w:p w14:paraId="7BE23DD3" w14:textId="77777777" w:rsidR="00CE6F83" w:rsidRPr="000108BC" w:rsidRDefault="00CE6F83" w:rsidP="00146DE0">
            <w:pPr>
              <w:jc w:val="center"/>
            </w:pPr>
            <w:r w:rsidRPr="000108BC">
              <w:t>1664</w:t>
            </w:r>
          </w:p>
        </w:tc>
        <w:tc>
          <w:tcPr>
            <w:tcW w:w="1510" w:type="dxa"/>
            <w:tcBorders>
              <w:top w:val="single" w:sz="4" w:space="0" w:color="auto"/>
              <w:bottom w:val="single" w:sz="4" w:space="0" w:color="auto"/>
            </w:tcBorders>
            <w:noWrap/>
            <w:hideMark/>
          </w:tcPr>
          <w:p w14:paraId="316ACF6C" w14:textId="77777777" w:rsidR="00CE6F83" w:rsidRPr="000108BC" w:rsidRDefault="00CE6F83" w:rsidP="00146DE0">
            <w:pPr>
              <w:jc w:val="center"/>
            </w:pPr>
            <w:r w:rsidRPr="000108BC">
              <w:t>1408</w:t>
            </w:r>
          </w:p>
        </w:tc>
        <w:tc>
          <w:tcPr>
            <w:tcW w:w="1511" w:type="dxa"/>
            <w:tcBorders>
              <w:top w:val="single" w:sz="4" w:space="0" w:color="auto"/>
              <w:bottom w:val="single" w:sz="4" w:space="0" w:color="auto"/>
            </w:tcBorders>
            <w:noWrap/>
            <w:hideMark/>
          </w:tcPr>
          <w:p w14:paraId="69A4412B" w14:textId="77777777" w:rsidR="00CE6F83" w:rsidRPr="000108BC" w:rsidRDefault="00CE6F83" w:rsidP="00146DE0">
            <w:pPr>
              <w:jc w:val="center"/>
            </w:pPr>
            <w:r w:rsidRPr="000108BC">
              <w:t>7/1/2014 17:14</w:t>
            </w:r>
          </w:p>
        </w:tc>
      </w:tr>
      <w:tr w:rsidR="00CE6F83" w:rsidRPr="000108BC" w14:paraId="1C98EEE8" w14:textId="77777777" w:rsidTr="00146DE0">
        <w:trPr>
          <w:trHeight w:val="290"/>
        </w:trPr>
        <w:tc>
          <w:tcPr>
            <w:tcW w:w="1510" w:type="dxa"/>
            <w:tcBorders>
              <w:top w:val="single" w:sz="4" w:space="0" w:color="auto"/>
              <w:bottom w:val="single" w:sz="4" w:space="0" w:color="auto"/>
            </w:tcBorders>
            <w:noWrap/>
            <w:hideMark/>
          </w:tcPr>
          <w:p w14:paraId="0402DF5C" w14:textId="77777777" w:rsidR="00CE6F83" w:rsidRPr="000108BC" w:rsidRDefault="00CE6F83" w:rsidP="00146DE0">
            <w:r w:rsidRPr="000108BC">
              <w:t>Elisa Ferreira</w:t>
            </w:r>
          </w:p>
        </w:tc>
        <w:tc>
          <w:tcPr>
            <w:tcW w:w="1510" w:type="dxa"/>
            <w:tcBorders>
              <w:top w:val="single" w:sz="4" w:space="0" w:color="auto"/>
              <w:bottom w:val="single" w:sz="4" w:space="0" w:color="auto"/>
            </w:tcBorders>
            <w:noWrap/>
            <w:hideMark/>
          </w:tcPr>
          <w:p w14:paraId="7D3F8DC2" w14:textId="77777777" w:rsidR="00CE6F83" w:rsidRPr="000108BC" w:rsidRDefault="00CE6F83" w:rsidP="00146DE0">
            <w:r w:rsidRPr="000108BC">
              <w:t>European Commissioner for Cohesion and Reforms |Comissária Europeia para a Coesão e Reformas</w:t>
            </w:r>
          </w:p>
        </w:tc>
        <w:tc>
          <w:tcPr>
            <w:tcW w:w="1511" w:type="dxa"/>
            <w:tcBorders>
              <w:top w:val="single" w:sz="4" w:space="0" w:color="auto"/>
              <w:bottom w:val="single" w:sz="4" w:space="0" w:color="auto"/>
            </w:tcBorders>
            <w:noWrap/>
            <w:hideMark/>
          </w:tcPr>
          <w:p w14:paraId="0A2E344E" w14:textId="77777777" w:rsidR="00CE6F83" w:rsidRPr="000108BC" w:rsidRDefault="00CE6F83" w:rsidP="00146DE0">
            <w:r w:rsidRPr="000108BC">
              <w:t>@ElisaFerreiraEC</w:t>
            </w:r>
          </w:p>
        </w:tc>
        <w:tc>
          <w:tcPr>
            <w:tcW w:w="1510" w:type="dxa"/>
            <w:tcBorders>
              <w:top w:val="single" w:sz="4" w:space="0" w:color="auto"/>
              <w:bottom w:val="single" w:sz="4" w:space="0" w:color="auto"/>
            </w:tcBorders>
            <w:noWrap/>
            <w:hideMark/>
          </w:tcPr>
          <w:p w14:paraId="29994C4F" w14:textId="77777777" w:rsidR="00CE6F83" w:rsidRPr="000108BC" w:rsidRDefault="00CE6F83" w:rsidP="00146DE0">
            <w:pPr>
              <w:jc w:val="center"/>
            </w:pPr>
            <w:r w:rsidRPr="000108BC">
              <w:t>1276</w:t>
            </w:r>
          </w:p>
        </w:tc>
        <w:tc>
          <w:tcPr>
            <w:tcW w:w="1510" w:type="dxa"/>
            <w:tcBorders>
              <w:top w:val="single" w:sz="4" w:space="0" w:color="auto"/>
              <w:bottom w:val="single" w:sz="4" w:space="0" w:color="auto"/>
            </w:tcBorders>
            <w:noWrap/>
            <w:hideMark/>
          </w:tcPr>
          <w:p w14:paraId="79114079" w14:textId="77777777" w:rsidR="00CE6F83" w:rsidRPr="000108BC" w:rsidRDefault="00CE6F83" w:rsidP="00146DE0">
            <w:pPr>
              <w:jc w:val="center"/>
            </w:pPr>
            <w:r w:rsidRPr="000108BC">
              <w:t>9777</w:t>
            </w:r>
          </w:p>
        </w:tc>
        <w:tc>
          <w:tcPr>
            <w:tcW w:w="1511" w:type="dxa"/>
            <w:tcBorders>
              <w:top w:val="single" w:sz="4" w:space="0" w:color="auto"/>
              <w:bottom w:val="single" w:sz="4" w:space="0" w:color="auto"/>
            </w:tcBorders>
            <w:noWrap/>
            <w:hideMark/>
          </w:tcPr>
          <w:p w14:paraId="25E350A1" w14:textId="77777777" w:rsidR="00CE6F83" w:rsidRPr="000108BC" w:rsidRDefault="00CE6F83" w:rsidP="00146DE0">
            <w:pPr>
              <w:jc w:val="center"/>
            </w:pPr>
            <w:r w:rsidRPr="000108BC">
              <w:t>9/25/2019 13:51</w:t>
            </w:r>
          </w:p>
        </w:tc>
      </w:tr>
      <w:tr w:rsidR="00CE6F83" w:rsidRPr="000108BC" w14:paraId="40DD58D9" w14:textId="77777777" w:rsidTr="00146DE0">
        <w:trPr>
          <w:trHeight w:val="290"/>
        </w:trPr>
        <w:tc>
          <w:tcPr>
            <w:tcW w:w="1510" w:type="dxa"/>
            <w:tcBorders>
              <w:top w:val="single" w:sz="4" w:space="0" w:color="auto"/>
              <w:bottom w:val="single" w:sz="4" w:space="0" w:color="auto"/>
            </w:tcBorders>
            <w:noWrap/>
            <w:hideMark/>
          </w:tcPr>
          <w:p w14:paraId="3211F986" w14:textId="77777777" w:rsidR="00CE6F83" w:rsidRPr="000108BC" w:rsidRDefault="00CE6F83" w:rsidP="00146DE0">
            <w:r w:rsidRPr="000108BC">
              <w:t>EMSA Maritime Safety</w:t>
            </w:r>
          </w:p>
        </w:tc>
        <w:tc>
          <w:tcPr>
            <w:tcW w:w="1510" w:type="dxa"/>
            <w:tcBorders>
              <w:top w:val="single" w:sz="4" w:space="0" w:color="auto"/>
              <w:bottom w:val="single" w:sz="4" w:space="0" w:color="auto"/>
            </w:tcBorders>
            <w:noWrap/>
            <w:hideMark/>
          </w:tcPr>
          <w:p w14:paraId="769E48D7" w14:textId="77777777" w:rsidR="00CE6F83" w:rsidRPr="000108BC" w:rsidRDefault="00CE6F83" w:rsidP="00146DE0">
            <w:r w:rsidRPr="000108BC">
              <w:t>European Maritime Safety Agency</w:t>
            </w:r>
          </w:p>
        </w:tc>
        <w:tc>
          <w:tcPr>
            <w:tcW w:w="1511" w:type="dxa"/>
            <w:tcBorders>
              <w:top w:val="single" w:sz="4" w:space="0" w:color="auto"/>
              <w:bottom w:val="single" w:sz="4" w:space="0" w:color="auto"/>
            </w:tcBorders>
            <w:noWrap/>
            <w:hideMark/>
          </w:tcPr>
          <w:p w14:paraId="315D6508" w14:textId="77777777" w:rsidR="00CE6F83" w:rsidRPr="000108BC" w:rsidRDefault="00CE6F83" w:rsidP="00146DE0">
            <w:r w:rsidRPr="000108BC">
              <w:t>@EMSA_LISBON</w:t>
            </w:r>
          </w:p>
        </w:tc>
        <w:tc>
          <w:tcPr>
            <w:tcW w:w="1510" w:type="dxa"/>
            <w:tcBorders>
              <w:top w:val="single" w:sz="4" w:space="0" w:color="auto"/>
              <w:bottom w:val="single" w:sz="4" w:space="0" w:color="auto"/>
            </w:tcBorders>
            <w:noWrap/>
            <w:hideMark/>
          </w:tcPr>
          <w:p w14:paraId="66F9A05F" w14:textId="77777777" w:rsidR="00CE6F83" w:rsidRPr="000108BC" w:rsidRDefault="00CE6F83" w:rsidP="00146DE0">
            <w:pPr>
              <w:jc w:val="center"/>
            </w:pPr>
            <w:r w:rsidRPr="000108BC">
              <w:t>2009</w:t>
            </w:r>
          </w:p>
        </w:tc>
        <w:tc>
          <w:tcPr>
            <w:tcW w:w="1510" w:type="dxa"/>
            <w:tcBorders>
              <w:top w:val="single" w:sz="4" w:space="0" w:color="auto"/>
              <w:bottom w:val="single" w:sz="4" w:space="0" w:color="auto"/>
            </w:tcBorders>
            <w:noWrap/>
            <w:hideMark/>
          </w:tcPr>
          <w:p w14:paraId="118A4CC2" w14:textId="77777777" w:rsidR="00CE6F83" w:rsidRPr="000108BC" w:rsidRDefault="00CE6F83" w:rsidP="00146DE0">
            <w:pPr>
              <w:jc w:val="center"/>
            </w:pPr>
            <w:r w:rsidRPr="000108BC">
              <w:t>7807</w:t>
            </w:r>
          </w:p>
        </w:tc>
        <w:tc>
          <w:tcPr>
            <w:tcW w:w="1511" w:type="dxa"/>
            <w:tcBorders>
              <w:top w:val="single" w:sz="4" w:space="0" w:color="auto"/>
              <w:bottom w:val="single" w:sz="4" w:space="0" w:color="auto"/>
            </w:tcBorders>
            <w:noWrap/>
            <w:hideMark/>
          </w:tcPr>
          <w:p w14:paraId="01AF65B4" w14:textId="77777777" w:rsidR="00CE6F83" w:rsidRPr="000108BC" w:rsidRDefault="00CE6F83" w:rsidP="00146DE0">
            <w:pPr>
              <w:jc w:val="center"/>
            </w:pPr>
            <w:r w:rsidRPr="000108BC">
              <w:t>3/10/2009 16:13</w:t>
            </w:r>
          </w:p>
        </w:tc>
      </w:tr>
      <w:tr w:rsidR="00CE6F83" w:rsidRPr="000108BC" w14:paraId="14DEC6F1" w14:textId="77777777" w:rsidTr="00146DE0">
        <w:trPr>
          <w:trHeight w:val="290"/>
        </w:trPr>
        <w:tc>
          <w:tcPr>
            <w:tcW w:w="1510" w:type="dxa"/>
            <w:tcBorders>
              <w:top w:val="single" w:sz="4" w:space="0" w:color="auto"/>
              <w:bottom w:val="single" w:sz="4" w:space="0" w:color="auto"/>
            </w:tcBorders>
            <w:noWrap/>
            <w:hideMark/>
          </w:tcPr>
          <w:p w14:paraId="06A647FE" w14:textId="77777777" w:rsidR="00CE6F83" w:rsidRPr="000108BC" w:rsidRDefault="00CE6F83" w:rsidP="00146DE0">
            <w:r w:rsidRPr="000108BC">
              <w:t>Energy4Europe</w:t>
            </w:r>
          </w:p>
        </w:tc>
        <w:tc>
          <w:tcPr>
            <w:tcW w:w="1510" w:type="dxa"/>
            <w:tcBorders>
              <w:top w:val="single" w:sz="4" w:space="0" w:color="auto"/>
              <w:bottom w:val="single" w:sz="4" w:space="0" w:color="auto"/>
            </w:tcBorders>
            <w:noWrap/>
            <w:hideMark/>
          </w:tcPr>
          <w:p w14:paraId="34248682" w14:textId="77777777" w:rsidR="00CE6F83" w:rsidRPr="000108BC" w:rsidRDefault="00CE6F83" w:rsidP="00146DE0">
            <w:r w:rsidRPr="000108BC">
              <w:t xml:space="preserve">We are the @EU_Commission’s Directorate-General for Energy. We tweet &amp; RT on </w:t>
            </w:r>
            <w:r w:rsidRPr="000108BC">
              <w:lastRenderedPageBreak/>
              <w:t>energy-related policy developments, news, facts &amp; more. #EUGreenDeal #CleanEnergyEU</w:t>
            </w:r>
          </w:p>
        </w:tc>
        <w:tc>
          <w:tcPr>
            <w:tcW w:w="1511" w:type="dxa"/>
            <w:tcBorders>
              <w:top w:val="single" w:sz="4" w:space="0" w:color="auto"/>
              <w:bottom w:val="single" w:sz="4" w:space="0" w:color="auto"/>
            </w:tcBorders>
            <w:noWrap/>
            <w:hideMark/>
          </w:tcPr>
          <w:p w14:paraId="7848FBA5" w14:textId="77777777" w:rsidR="00CE6F83" w:rsidRPr="000108BC" w:rsidRDefault="00CE6F83" w:rsidP="00146DE0">
            <w:r w:rsidRPr="000108BC">
              <w:lastRenderedPageBreak/>
              <w:t>@Energy4Europe</w:t>
            </w:r>
          </w:p>
        </w:tc>
        <w:tc>
          <w:tcPr>
            <w:tcW w:w="1510" w:type="dxa"/>
            <w:tcBorders>
              <w:top w:val="single" w:sz="4" w:space="0" w:color="auto"/>
              <w:bottom w:val="single" w:sz="4" w:space="0" w:color="auto"/>
            </w:tcBorders>
            <w:noWrap/>
            <w:hideMark/>
          </w:tcPr>
          <w:p w14:paraId="22EAE1A7" w14:textId="77777777" w:rsidR="00CE6F83" w:rsidRPr="000108BC" w:rsidRDefault="00CE6F83" w:rsidP="00146DE0">
            <w:pPr>
              <w:jc w:val="center"/>
            </w:pPr>
            <w:r w:rsidRPr="000108BC">
              <w:t>7223</w:t>
            </w:r>
          </w:p>
        </w:tc>
        <w:tc>
          <w:tcPr>
            <w:tcW w:w="1510" w:type="dxa"/>
            <w:tcBorders>
              <w:top w:val="single" w:sz="4" w:space="0" w:color="auto"/>
              <w:bottom w:val="single" w:sz="4" w:space="0" w:color="auto"/>
            </w:tcBorders>
            <w:noWrap/>
            <w:hideMark/>
          </w:tcPr>
          <w:p w14:paraId="27DF8F1F" w14:textId="77777777" w:rsidR="00CE6F83" w:rsidRPr="000108BC" w:rsidRDefault="00CE6F83" w:rsidP="00146DE0">
            <w:pPr>
              <w:jc w:val="center"/>
            </w:pPr>
            <w:r w:rsidRPr="000108BC">
              <w:t>43401</w:t>
            </w:r>
          </w:p>
        </w:tc>
        <w:tc>
          <w:tcPr>
            <w:tcW w:w="1511" w:type="dxa"/>
            <w:tcBorders>
              <w:top w:val="single" w:sz="4" w:space="0" w:color="auto"/>
              <w:bottom w:val="single" w:sz="4" w:space="0" w:color="auto"/>
            </w:tcBorders>
            <w:noWrap/>
            <w:hideMark/>
          </w:tcPr>
          <w:p w14:paraId="46826EBB" w14:textId="77777777" w:rsidR="00CE6F83" w:rsidRPr="000108BC" w:rsidRDefault="00CE6F83" w:rsidP="00146DE0">
            <w:pPr>
              <w:jc w:val="center"/>
            </w:pPr>
            <w:r w:rsidRPr="000108BC">
              <w:t>11/24/2014 10:28</w:t>
            </w:r>
          </w:p>
        </w:tc>
      </w:tr>
      <w:tr w:rsidR="00CE6F83" w:rsidRPr="000108BC" w14:paraId="5F1011DF" w14:textId="77777777" w:rsidTr="00146DE0">
        <w:trPr>
          <w:trHeight w:val="290"/>
        </w:trPr>
        <w:tc>
          <w:tcPr>
            <w:tcW w:w="1510" w:type="dxa"/>
            <w:tcBorders>
              <w:top w:val="single" w:sz="4" w:space="0" w:color="auto"/>
              <w:bottom w:val="single" w:sz="4" w:space="0" w:color="auto"/>
            </w:tcBorders>
            <w:noWrap/>
            <w:hideMark/>
          </w:tcPr>
          <w:p w14:paraId="4182B835" w14:textId="77777777" w:rsidR="00CE6F83" w:rsidRPr="000108BC" w:rsidRDefault="00CE6F83" w:rsidP="00146DE0">
            <w:r w:rsidRPr="000108BC">
              <w:t>ENISA</w:t>
            </w:r>
          </w:p>
        </w:tc>
        <w:tc>
          <w:tcPr>
            <w:tcW w:w="1510" w:type="dxa"/>
            <w:tcBorders>
              <w:top w:val="single" w:sz="4" w:space="0" w:color="auto"/>
              <w:bottom w:val="single" w:sz="4" w:space="0" w:color="auto"/>
            </w:tcBorders>
            <w:noWrap/>
            <w:hideMark/>
          </w:tcPr>
          <w:p w14:paraId="4EE1ACFC" w14:textId="77777777" w:rsidR="00CE6F83" w:rsidRPr="000108BC" w:rsidRDefault="00CE6F83" w:rsidP="00146DE0">
            <w:r w:rsidRPr="000108BC">
              <w:t xml:space="preserve">Official Twitter channel of the European Union Agency for Cybersecurity (ENISA)  | RTs </w:t>
            </w:r>
            <w:r>
              <w:t>is not</w:t>
            </w:r>
            <w:r w:rsidRPr="000108BC">
              <w:t xml:space="preserve"> endorsement</w:t>
            </w:r>
          </w:p>
        </w:tc>
        <w:tc>
          <w:tcPr>
            <w:tcW w:w="1511" w:type="dxa"/>
            <w:tcBorders>
              <w:top w:val="single" w:sz="4" w:space="0" w:color="auto"/>
              <w:bottom w:val="single" w:sz="4" w:space="0" w:color="auto"/>
            </w:tcBorders>
            <w:noWrap/>
            <w:hideMark/>
          </w:tcPr>
          <w:p w14:paraId="42B61052" w14:textId="77777777" w:rsidR="00CE6F83" w:rsidRPr="000108BC" w:rsidRDefault="00CE6F83" w:rsidP="00146DE0">
            <w:r w:rsidRPr="000108BC">
              <w:t>@enisa_eu</w:t>
            </w:r>
          </w:p>
        </w:tc>
        <w:tc>
          <w:tcPr>
            <w:tcW w:w="1510" w:type="dxa"/>
            <w:tcBorders>
              <w:top w:val="single" w:sz="4" w:space="0" w:color="auto"/>
              <w:bottom w:val="single" w:sz="4" w:space="0" w:color="auto"/>
            </w:tcBorders>
            <w:noWrap/>
            <w:hideMark/>
          </w:tcPr>
          <w:p w14:paraId="5D9CEC49" w14:textId="77777777" w:rsidR="00CE6F83" w:rsidRPr="000108BC" w:rsidRDefault="00CE6F83" w:rsidP="00146DE0">
            <w:pPr>
              <w:jc w:val="center"/>
            </w:pPr>
            <w:r w:rsidRPr="000108BC">
              <w:t>8704</w:t>
            </w:r>
          </w:p>
        </w:tc>
        <w:tc>
          <w:tcPr>
            <w:tcW w:w="1510" w:type="dxa"/>
            <w:tcBorders>
              <w:top w:val="single" w:sz="4" w:space="0" w:color="auto"/>
              <w:bottom w:val="single" w:sz="4" w:space="0" w:color="auto"/>
            </w:tcBorders>
            <w:noWrap/>
            <w:hideMark/>
          </w:tcPr>
          <w:p w14:paraId="682185D5" w14:textId="77777777" w:rsidR="00CE6F83" w:rsidRPr="000108BC" w:rsidRDefault="00CE6F83" w:rsidP="00146DE0">
            <w:pPr>
              <w:jc w:val="center"/>
            </w:pPr>
            <w:r w:rsidRPr="000108BC">
              <w:t>40416</w:t>
            </w:r>
          </w:p>
        </w:tc>
        <w:tc>
          <w:tcPr>
            <w:tcW w:w="1511" w:type="dxa"/>
            <w:tcBorders>
              <w:top w:val="single" w:sz="4" w:space="0" w:color="auto"/>
              <w:bottom w:val="single" w:sz="4" w:space="0" w:color="auto"/>
            </w:tcBorders>
            <w:noWrap/>
            <w:hideMark/>
          </w:tcPr>
          <w:p w14:paraId="691829FF" w14:textId="77777777" w:rsidR="00CE6F83" w:rsidRPr="000108BC" w:rsidRDefault="00CE6F83" w:rsidP="00146DE0">
            <w:pPr>
              <w:jc w:val="center"/>
            </w:pPr>
            <w:r w:rsidRPr="000108BC">
              <w:t>9/6/2012 15:40</w:t>
            </w:r>
          </w:p>
        </w:tc>
      </w:tr>
      <w:tr w:rsidR="00CE6F83" w:rsidRPr="000108BC" w14:paraId="7A34F844" w14:textId="77777777" w:rsidTr="00146DE0">
        <w:trPr>
          <w:trHeight w:val="290"/>
        </w:trPr>
        <w:tc>
          <w:tcPr>
            <w:tcW w:w="1510" w:type="dxa"/>
            <w:tcBorders>
              <w:top w:val="single" w:sz="4" w:space="0" w:color="auto"/>
              <w:bottom w:val="single" w:sz="4" w:space="0" w:color="auto"/>
            </w:tcBorders>
            <w:noWrap/>
            <w:hideMark/>
          </w:tcPr>
          <w:p w14:paraId="068A89FB" w14:textId="77777777" w:rsidR="00CE6F83" w:rsidRPr="000108BC" w:rsidRDefault="00CE6F83" w:rsidP="00146DE0">
            <w:r w:rsidRPr="000108BC">
              <w:t>ESMA - EU Securities Markets Regulator</w:t>
            </w:r>
          </w:p>
        </w:tc>
        <w:tc>
          <w:tcPr>
            <w:tcW w:w="1510" w:type="dxa"/>
            <w:tcBorders>
              <w:top w:val="single" w:sz="4" w:space="0" w:color="auto"/>
              <w:bottom w:val="single" w:sz="4" w:space="0" w:color="auto"/>
            </w:tcBorders>
            <w:noWrap/>
            <w:hideMark/>
          </w:tcPr>
          <w:p w14:paraId="0BDC203A" w14:textId="77777777" w:rsidR="00CE6F83" w:rsidRPr="000108BC" w:rsidRDefault="00CE6F83" w:rsidP="00146DE0">
            <w:r w:rsidRPr="000108BC">
              <w:t>We are the EU  authority responsible for enhancing investor protection and promoting orderly and stable financial markets. #ESMA10years #ESMAprotects</w:t>
            </w:r>
          </w:p>
        </w:tc>
        <w:tc>
          <w:tcPr>
            <w:tcW w:w="1511" w:type="dxa"/>
            <w:tcBorders>
              <w:top w:val="single" w:sz="4" w:space="0" w:color="auto"/>
              <w:bottom w:val="single" w:sz="4" w:space="0" w:color="auto"/>
            </w:tcBorders>
            <w:noWrap/>
            <w:hideMark/>
          </w:tcPr>
          <w:p w14:paraId="16CD13D6" w14:textId="77777777" w:rsidR="00CE6F83" w:rsidRPr="000108BC" w:rsidRDefault="00CE6F83" w:rsidP="00146DE0">
            <w:r w:rsidRPr="000108BC">
              <w:t>@ESMAComms</w:t>
            </w:r>
          </w:p>
        </w:tc>
        <w:tc>
          <w:tcPr>
            <w:tcW w:w="1510" w:type="dxa"/>
            <w:tcBorders>
              <w:top w:val="single" w:sz="4" w:space="0" w:color="auto"/>
              <w:bottom w:val="single" w:sz="4" w:space="0" w:color="auto"/>
            </w:tcBorders>
            <w:noWrap/>
            <w:hideMark/>
          </w:tcPr>
          <w:p w14:paraId="547EA626" w14:textId="77777777" w:rsidR="00CE6F83" w:rsidRPr="000108BC" w:rsidRDefault="00CE6F83" w:rsidP="00146DE0">
            <w:pPr>
              <w:jc w:val="center"/>
            </w:pPr>
            <w:r w:rsidRPr="000108BC">
              <w:t>4433</w:t>
            </w:r>
          </w:p>
        </w:tc>
        <w:tc>
          <w:tcPr>
            <w:tcW w:w="1510" w:type="dxa"/>
            <w:tcBorders>
              <w:top w:val="single" w:sz="4" w:space="0" w:color="auto"/>
              <w:bottom w:val="single" w:sz="4" w:space="0" w:color="auto"/>
            </w:tcBorders>
            <w:noWrap/>
            <w:hideMark/>
          </w:tcPr>
          <w:p w14:paraId="19B8DC7E" w14:textId="77777777" w:rsidR="00CE6F83" w:rsidRPr="000108BC" w:rsidRDefault="00CE6F83" w:rsidP="00146DE0">
            <w:pPr>
              <w:jc w:val="center"/>
            </w:pPr>
            <w:r w:rsidRPr="000108BC">
              <w:t>18031</w:t>
            </w:r>
          </w:p>
        </w:tc>
        <w:tc>
          <w:tcPr>
            <w:tcW w:w="1511" w:type="dxa"/>
            <w:tcBorders>
              <w:top w:val="single" w:sz="4" w:space="0" w:color="auto"/>
              <w:bottom w:val="single" w:sz="4" w:space="0" w:color="auto"/>
            </w:tcBorders>
            <w:noWrap/>
            <w:hideMark/>
          </w:tcPr>
          <w:p w14:paraId="63EF9BB2" w14:textId="77777777" w:rsidR="00CE6F83" w:rsidRPr="000108BC" w:rsidRDefault="00CE6F83" w:rsidP="00146DE0">
            <w:pPr>
              <w:jc w:val="center"/>
            </w:pPr>
            <w:r w:rsidRPr="000108BC">
              <w:t>5/7/2012 10:46</w:t>
            </w:r>
          </w:p>
        </w:tc>
      </w:tr>
      <w:tr w:rsidR="00CE6F83" w:rsidRPr="000108BC" w14:paraId="29BD7C92" w14:textId="77777777" w:rsidTr="00146DE0">
        <w:trPr>
          <w:trHeight w:val="290"/>
        </w:trPr>
        <w:tc>
          <w:tcPr>
            <w:tcW w:w="1510" w:type="dxa"/>
            <w:tcBorders>
              <w:top w:val="single" w:sz="4" w:space="0" w:color="auto"/>
              <w:bottom w:val="single" w:sz="4" w:space="0" w:color="auto"/>
            </w:tcBorders>
            <w:noWrap/>
            <w:hideMark/>
          </w:tcPr>
          <w:p w14:paraId="5D254B87" w14:textId="77777777" w:rsidR="00CE6F83" w:rsidRPr="000108BC" w:rsidRDefault="00CE6F83" w:rsidP="00146DE0">
            <w:r w:rsidRPr="000108BC">
              <w:t>EU Banking Authority - EBA</w:t>
            </w:r>
          </w:p>
        </w:tc>
        <w:tc>
          <w:tcPr>
            <w:tcW w:w="1510" w:type="dxa"/>
            <w:tcBorders>
              <w:top w:val="single" w:sz="4" w:space="0" w:color="auto"/>
              <w:bottom w:val="single" w:sz="4" w:space="0" w:color="auto"/>
            </w:tcBorders>
            <w:noWrap/>
            <w:hideMark/>
          </w:tcPr>
          <w:p w14:paraId="7ACF5993" w14:textId="77777777" w:rsidR="00CE6F83" w:rsidRPr="000108BC" w:rsidRDefault="00CE6F83" w:rsidP="00146DE0">
            <w:r w:rsidRPr="000108BC">
              <w:t xml:space="preserve">We are the EU agency  that works to safeguard the integrity, efficiency and orderly functioning of the #EUbanking sector. </w:t>
            </w:r>
            <w:r w:rsidRPr="000108BC">
              <w:lastRenderedPageBreak/>
              <w:t>#BankingUnion #SustainableFinance</w:t>
            </w:r>
          </w:p>
        </w:tc>
        <w:tc>
          <w:tcPr>
            <w:tcW w:w="1511" w:type="dxa"/>
            <w:tcBorders>
              <w:top w:val="single" w:sz="4" w:space="0" w:color="auto"/>
              <w:bottom w:val="single" w:sz="4" w:space="0" w:color="auto"/>
            </w:tcBorders>
            <w:noWrap/>
            <w:hideMark/>
          </w:tcPr>
          <w:p w14:paraId="7FAC4CF1" w14:textId="77777777" w:rsidR="00CE6F83" w:rsidRPr="000108BC" w:rsidRDefault="00CE6F83" w:rsidP="00146DE0">
            <w:r w:rsidRPr="000108BC">
              <w:lastRenderedPageBreak/>
              <w:t>@EBA_News</w:t>
            </w:r>
          </w:p>
        </w:tc>
        <w:tc>
          <w:tcPr>
            <w:tcW w:w="1510" w:type="dxa"/>
            <w:tcBorders>
              <w:top w:val="single" w:sz="4" w:space="0" w:color="auto"/>
              <w:bottom w:val="single" w:sz="4" w:space="0" w:color="auto"/>
            </w:tcBorders>
            <w:noWrap/>
            <w:hideMark/>
          </w:tcPr>
          <w:p w14:paraId="1010B32A" w14:textId="77777777" w:rsidR="00CE6F83" w:rsidRPr="000108BC" w:rsidRDefault="00CE6F83" w:rsidP="00146DE0">
            <w:pPr>
              <w:jc w:val="center"/>
            </w:pPr>
            <w:r w:rsidRPr="000108BC">
              <w:t>2672</w:t>
            </w:r>
          </w:p>
        </w:tc>
        <w:tc>
          <w:tcPr>
            <w:tcW w:w="1510" w:type="dxa"/>
            <w:tcBorders>
              <w:top w:val="single" w:sz="4" w:space="0" w:color="auto"/>
              <w:bottom w:val="single" w:sz="4" w:space="0" w:color="auto"/>
            </w:tcBorders>
            <w:noWrap/>
            <w:hideMark/>
          </w:tcPr>
          <w:p w14:paraId="6BB5FE3D" w14:textId="77777777" w:rsidR="00CE6F83" w:rsidRPr="000108BC" w:rsidRDefault="00CE6F83" w:rsidP="00146DE0">
            <w:pPr>
              <w:jc w:val="center"/>
            </w:pPr>
            <w:r w:rsidRPr="000108BC">
              <w:t>14550</w:t>
            </w:r>
          </w:p>
        </w:tc>
        <w:tc>
          <w:tcPr>
            <w:tcW w:w="1511" w:type="dxa"/>
            <w:tcBorders>
              <w:top w:val="single" w:sz="4" w:space="0" w:color="auto"/>
              <w:bottom w:val="single" w:sz="4" w:space="0" w:color="auto"/>
            </w:tcBorders>
            <w:noWrap/>
            <w:hideMark/>
          </w:tcPr>
          <w:p w14:paraId="3FE75BE7" w14:textId="77777777" w:rsidR="00CE6F83" w:rsidRPr="000108BC" w:rsidRDefault="00CE6F83" w:rsidP="00146DE0">
            <w:pPr>
              <w:jc w:val="center"/>
            </w:pPr>
            <w:r w:rsidRPr="000108BC">
              <w:t>8/6/2014 17:48</w:t>
            </w:r>
          </w:p>
        </w:tc>
      </w:tr>
      <w:tr w:rsidR="00CE6F83" w:rsidRPr="000108BC" w14:paraId="55BE3BC7" w14:textId="77777777" w:rsidTr="00146DE0">
        <w:trPr>
          <w:trHeight w:val="290"/>
        </w:trPr>
        <w:tc>
          <w:tcPr>
            <w:tcW w:w="1510" w:type="dxa"/>
            <w:tcBorders>
              <w:top w:val="single" w:sz="4" w:space="0" w:color="auto"/>
              <w:bottom w:val="single" w:sz="4" w:space="0" w:color="auto"/>
            </w:tcBorders>
            <w:noWrap/>
            <w:hideMark/>
          </w:tcPr>
          <w:p w14:paraId="6560A3BC" w14:textId="77777777" w:rsidR="00CE6F83" w:rsidRPr="000108BC" w:rsidRDefault="00CE6F83" w:rsidP="00146DE0">
            <w:r w:rsidRPr="000108BC">
              <w:t>EU Civil Protection and Humanitarian Aid</w:t>
            </w:r>
          </w:p>
        </w:tc>
        <w:tc>
          <w:tcPr>
            <w:tcW w:w="1510" w:type="dxa"/>
            <w:tcBorders>
              <w:top w:val="single" w:sz="4" w:space="0" w:color="auto"/>
              <w:bottom w:val="single" w:sz="4" w:space="0" w:color="auto"/>
            </w:tcBorders>
            <w:noWrap/>
            <w:hideMark/>
          </w:tcPr>
          <w:p w14:paraId="47765410" w14:textId="77777777" w:rsidR="00CE6F83" w:rsidRPr="000108BC" w:rsidRDefault="00CE6F83" w:rsidP="00146DE0">
            <w:r w:rsidRPr="000108BC">
              <w:t>We're @EU_Commission Civil Protection and Humanitarian Aid. Our mission? To help save lives in crises and emergencies.</w:t>
            </w:r>
            <w:r w:rsidRPr="000108BC">
              <w:br/>
            </w:r>
            <w:r w:rsidRPr="000108BC">
              <w:br/>
              <w:t>Social media policy: https://t.co/SzipvlD8H0</w:t>
            </w:r>
          </w:p>
        </w:tc>
        <w:tc>
          <w:tcPr>
            <w:tcW w:w="1511" w:type="dxa"/>
            <w:tcBorders>
              <w:top w:val="single" w:sz="4" w:space="0" w:color="auto"/>
              <w:bottom w:val="single" w:sz="4" w:space="0" w:color="auto"/>
            </w:tcBorders>
            <w:noWrap/>
            <w:hideMark/>
          </w:tcPr>
          <w:p w14:paraId="2183D1D1" w14:textId="77777777" w:rsidR="00CE6F83" w:rsidRPr="000108BC" w:rsidRDefault="00CE6F83" w:rsidP="00146DE0">
            <w:r w:rsidRPr="000108BC">
              <w:t>@eu_echo</w:t>
            </w:r>
          </w:p>
        </w:tc>
        <w:tc>
          <w:tcPr>
            <w:tcW w:w="1510" w:type="dxa"/>
            <w:tcBorders>
              <w:top w:val="single" w:sz="4" w:space="0" w:color="auto"/>
              <w:bottom w:val="single" w:sz="4" w:space="0" w:color="auto"/>
            </w:tcBorders>
            <w:noWrap/>
            <w:hideMark/>
          </w:tcPr>
          <w:p w14:paraId="5914F6E5" w14:textId="77777777" w:rsidR="00CE6F83" w:rsidRPr="000108BC" w:rsidRDefault="00CE6F83" w:rsidP="00146DE0">
            <w:pPr>
              <w:jc w:val="center"/>
            </w:pPr>
            <w:r w:rsidRPr="000108BC">
              <w:t>38244</w:t>
            </w:r>
          </w:p>
        </w:tc>
        <w:tc>
          <w:tcPr>
            <w:tcW w:w="1510" w:type="dxa"/>
            <w:tcBorders>
              <w:top w:val="single" w:sz="4" w:space="0" w:color="auto"/>
              <w:bottom w:val="single" w:sz="4" w:space="0" w:color="auto"/>
            </w:tcBorders>
            <w:noWrap/>
            <w:hideMark/>
          </w:tcPr>
          <w:p w14:paraId="1450A355" w14:textId="77777777" w:rsidR="00CE6F83" w:rsidRPr="000108BC" w:rsidRDefault="00CE6F83" w:rsidP="00146DE0">
            <w:pPr>
              <w:jc w:val="center"/>
            </w:pPr>
            <w:r w:rsidRPr="000108BC">
              <w:t>91615</w:t>
            </w:r>
          </w:p>
        </w:tc>
        <w:tc>
          <w:tcPr>
            <w:tcW w:w="1511" w:type="dxa"/>
            <w:tcBorders>
              <w:top w:val="single" w:sz="4" w:space="0" w:color="auto"/>
              <w:bottom w:val="single" w:sz="4" w:space="0" w:color="auto"/>
            </w:tcBorders>
            <w:noWrap/>
            <w:hideMark/>
          </w:tcPr>
          <w:p w14:paraId="7496BC2F" w14:textId="77777777" w:rsidR="00CE6F83" w:rsidRPr="000108BC" w:rsidRDefault="00CE6F83" w:rsidP="00146DE0">
            <w:pPr>
              <w:jc w:val="center"/>
            </w:pPr>
            <w:r w:rsidRPr="000108BC">
              <w:t>1/21/2012 11:00</w:t>
            </w:r>
          </w:p>
        </w:tc>
      </w:tr>
      <w:tr w:rsidR="00CE6F83" w:rsidRPr="000108BC" w14:paraId="13C50731" w14:textId="77777777" w:rsidTr="00146DE0">
        <w:trPr>
          <w:trHeight w:val="290"/>
        </w:trPr>
        <w:tc>
          <w:tcPr>
            <w:tcW w:w="1510" w:type="dxa"/>
            <w:tcBorders>
              <w:top w:val="single" w:sz="4" w:space="0" w:color="auto"/>
              <w:bottom w:val="single" w:sz="4" w:space="0" w:color="auto"/>
            </w:tcBorders>
            <w:noWrap/>
            <w:hideMark/>
          </w:tcPr>
          <w:p w14:paraId="7E081FED" w14:textId="77777777" w:rsidR="00CE6F83" w:rsidRPr="000108BC" w:rsidRDefault="00CE6F83" w:rsidP="00146DE0">
            <w:r w:rsidRPr="000108BC">
              <w:t>EU Climate Action</w:t>
            </w:r>
          </w:p>
        </w:tc>
        <w:tc>
          <w:tcPr>
            <w:tcW w:w="1510" w:type="dxa"/>
            <w:tcBorders>
              <w:top w:val="single" w:sz="4" w:space="0" w:color="auto"/>
              <w:bottom w:val="single" w:sz="4" w:space="0" w:color="auto"/>
            </w:tcBorders>
            <w:noWrap/>
            <w:hideMark/>
          </w:tcPr>
          <w:p w14:paraId="18BDB0C0" w14:textId="77777777" w:rsidR="00CE6F83" w:rsidRPr="000108BC" w:rsidRDefault="00CE6F83" w:rsidP="00146DE0">
            <w:r w:rsidRPr="000108BC">
              <w:t>The Directorate-General for #ClimateAction (DG CLIMA) is responsible for the @EU_Commission's international &amp; domestic activities fighting #climatechange</w:t>
            </w:r>
          </w:p>
        </w:tc>
        <w:tc>
          <w:tcPr>
            <w:tcW w:w="1511" w:type="dxa"/>
            <w:tcBorders>
              <w:top w:val="single" w:sz="4" w:space="0" w:color="auto"/>
              <w:bottom w:val="single" w:sz="4" w:space="0" w:color="auto"/>
            </w:tcBorders>
            <w:noWrap/>
            <w:hideMark/>
          </w:tcPr>
          <w:p w14:paraId="40326DB9" w14:textId="77777777" w:rsidR="00CE6F83" w:rsidRPr="000108BC" w:rsidRDefault="00CE6F83" w:rsidP="00146DE0">
            <w:r w:rsidRPr="000108BC">
              <w:t>@EUClimateAction</w:t>
            </w:r>
          </w:p>
        </w:tc>
        <w:tc>
          <w:tcPr>
            <w:tcW w:w="1510" w:type="dxa"/>
            <w:tcBorders>
              <w:top w:val="single" w:sz="4" w:space="0" w:color="auto"/>
              <w:bottom w:val="single" w:sz="4" w:space="0" w:color="auto"/>
            </w:tcBorders>
            <w:noWrap/>
            <w:hideMark/>
          </w:tcPr>
          <w:p w14:paraId="69A81FFB" w14:textId="77777777" w:rsidR="00CE6F83" w:rsidRPr="000108BC" w:rsidRDefault="00CE6F83" w:rsidP="00146DE0">
            <w:pPr>
              <w:jc w:val="center"/>
            </w:pPr>
            <w:r w:rsidRPr="000108BC">
              <w:t>16825</w:t>
            </w:r>
          </w:p>
        </w:tc>
        <w:tc>
          <w:tcPr>
            <w:tcW w:w="1510" w:type="dxa"/>
            <w:tcBorders>
              <w:top w:val="single" w:sz="4" w:space="0" w:color="auto"/>
              <w:bottom w:val="single" w:sz="4" w:space="0" w:color="auto"/>
            </w:tcBorders>
            <w:noWrap/>
            <w:hideMark/>
          </w:tcPr>
          <w:p w14:paraId="71DFCEDA" w14:textId="77777777" w:rsidR="00CE6F83" w:rsidRPr="000108BC" w:rsidRDefault="00CE6F83" w:rsidP="00146DE0">
            <w:pPr>
              <w:jc w:val="center"/>
            </w:pPr>
            <w:r w:rsidRPr="000108BC">
              <w:t>95650</w:t>
            </w:r>
          </w:p>
        </w:tc>
        <w:tc>
          <w:tcPr>
            <w:tcW w:w="1511" w:type="dxa"/>
            <w:tcBorders>
              <w:top w:val="single" w:sz="4" w:space="0" w:color="auto"/>
              <w:bottom w:val="single" w:sz="4" w:space="0" w:color="auto"/>
            </w:tcBorders>
            <w:noWrap/>
            <w:hideMark/>
          </w:tcPr>
          <w:p w14:paraId="320F65E6" w14:textId="77777777" w:rsidR="00CE6F83" w:rsidRPr="000108BC" w:rsidRDefault="00CE6F83" w:rsidP="00146DE0">
            <w:pPr>
              <w:jc w:val="center"/>
            </w:pPr>
            <w:r w:rsidRPr="000108BC">
              <w:t>10/1/2012 12:09</w:t>
            </w:r>
          </w:p>
        </w:tc>
      </w:tr>
      <w:tr w:rsidR="00CE6F83" w:rsidRPr="000108BC" w14:paraId="6841C5C4" w14:textId="77777777" w:rsidTr="00146DE0">
        <w:trPr>
          <w:trHeight w:val="290"/>
        </w:trPr>
        <w:tc>
          <w:tcPr>
            <w:tcW w:w="1510" w:type="dxa"/>
            <w:tcBorders>
              <w:top w:val="single" w:sz="4" w:space="0" w:color="auto"/>
              <w:bottom w:val="single" w:sz="4" w:space="0" w:color="auto"/>
            </w:tcBorders>
            <w:noWrap/>
            <w:hideMark/>
          </w:tcPr>
          <w:p w14:paraId="08B1A617" w14:textId="77777777" w:rsidR="00CE6F83" w:rsidRPr="000108BC" w:rsidRDefault="00CE6F83" w:rsidP="00146DE0">
            <w:r w:rsidRPr="000108BC">
              <w:t>EU Competition</w:t>
            </w:r>
          </w:p>
        </w:tc>
        <w:tc>
          <w:tcPr>
            <w:tcW w:w="1510" w:type="dxa"/>
            <w:tcBorders>
              <w:top w:val="single" w:sz="4" w:space="0" w:color="auto"/>
              <w:bottom w:val="single" w:sz="4" w:space="0" w:color="auto"/>
            </w:tcBorders>
            <w:noWrap/>
            <w:hideMark/>
          </w:tcPr>
          <w:p w14:paraId="223D782E" w14:textId="77777777" w:rsidR="00CE6F83" w:rsidRPr="000108BC" w:rsidRDefault="00CE6F83" w:rsidP="00146DE0">
            <w:r w:rsidRPr="000108BC">
              <w:t xml:space="preserve">The @EU_Commission DG for Competition (DG COMP) enforces competition law within the EU for the benefit of consumers. </w:t>
            </w:r>
            <w:r w:rsidRPr="000108BC">
              <w:lastRenderedPageBreak/>
              <w:t>RTs, Follows and Likes not endorsements.</w:t>
            </w:r>
          </w:p>
        </w:tc>
        <w:tc>
          <w:tcPr>
            <w:tcW w:w="1511" w:type="dxa"/>
            <w:tcBorders>
              <w:top w:val="single" w:sz="4" w:space="0" w:color="auto"/>
              <w:bottom w:val="single" w:sz="4" w:space="0" w:color="auto"/>
            </w:tcBorders>
            <w:noWrap/>
            <w:hideMark/>
          </w:tcPr>
          <w:p w14:paraId="2B383C8D" w14:textId="77777777" w:rsidR="00CE6F83" w:rsidRPr="000108BC" w:rsidRDefault="00CE6F83" w:rsidP="00146DE0">
            <w:r w:rsidRPr="000108BC">
              <w:lastRenderedPageBreak/>
              <w:t>@EU_Competition</w:t>
            </w:r>
          </w:p>
        </w:tc>
        <w:tc>
          <w:tcPr>
            <w:tcW w:w="1510" w:type="dxa"/>
            <w:tcBorders>
              <w:top w:val="single" w:sz="4" w:space="0" w:color="auto"/>
              <w:bottom w:val="single" w:sz="4" w:space="0" w:color="auto"/>
            </w:tcBorders>
            <w:noWrap/>
            <w:hideMark/>
          </w:tcPr>
          <w:p w14:paraId="2777BDC6" w14:textId="77777777" w:rsidR="00CE6F83" w:rsidRPr="000108BC" w:rsidRDefault="00CE6F83" w:rsidP="00146DE0">
            <w:pPr>
              <w:jc w:val="center"/>
            </w:pPr>
            <w:r w:rsidRPr="000108BC">
              <w:t>6875</w:t>
            </w:r>
          </w:p>
        </w:tc>
        <w:tc>
          <w:tcPr>
            <w:tcW w:w="1510" w:type="dxa"/>
            <w:tcBorders>
              <w:top w:val="single" w:sz="4" w:space="0" w:color="auto"/>
              <w:bottom w:val="single" w:sz="4" w:space="0" w:color="auto"/>
            </w:tcBorders>
            <w:noWrap/>
            <w:hideMark/>
          </w:tcPr>
          <w:p w14:paraId="37B81286" w14:textId="77777777" w:rsidR="00CE6F83" w:rsidRPr="000108BC" w:rsidRDefault="00CE6F83" w:rsidP="00146DE0">
            <w:pPr>
              <w:jc w:val="center"/>
            </w:pPr>
            <w:r w:rsidRPr="000108BC">
              <w:t>19552</w:t>
            </w:r>
          </w:p>
        </w:tc>
        <w:tc>
          <w:tcPr>
            <w:tcW w:w="1511" w:type="dxa"/>
            <w:tcBorders>
              <w:top w:val="single" w:sz="4" w:space="0" w:color="auto"/>
              <w:bottom w:val="single" w:sz="4" w:space="0" w:color="auto"/>
            </w:tcBorders>
            <w:noWrap/>
            <w:hideMark/>
          </w:tcPr>
          <w:p w14:paraId="2BAB5DFF" w14:textId="77777777" w:rsidR="00CE6F83" w:rsidRPr="000108BC" w:rsidRDefault="00CE6F83" w:rsidP="00146DE0">
            <w:pPr>
              <w:jc w:val="center"/>
            </w:pPr>
            <w:r w:rsidRPr="000108BC">
              <w:t>9/11/2014 9:14</w:t>
            </w:r>
          </w:p>
        </w:tc>
      </w:tr>
      <w:tr w:rsidR="00CE6F83" w:rsidRPr="000108BC" w14:paraId="635903A3" w14:textId="77777777" w:rsidTr="00146DE0">
        <w:trPr>
          <w:trHeight w:val="290"/>
        </w:trPr>
        <w:tc>
          <w:tcPr>
            <w:tcW w:w="1510" w:type="dxa"/>
            <w:tcBorders>
              <w:top w:val="single" w:sz="4" w:space="0" w:color="auto"/>
              <w:bottom w:val="single" w:sz="4" w:space="0" w:color="auto"/>
            </w:tcBorders>
            <w:noWrap/>
            <w:hideMark/>
          </w:tcPr>
          <w:p w14:paraId="3E4CF101" w14:textId="77777777" w:rsidR="00CE6F83" w:rsidRPr="000108BC" w:rsidRDefault="00CE6F83" w:rsidP="00146DE0">
            <w:r w:rsidRPr="000108BC">
              <w:t>EU Council Press</w:t>
            </w:r>
          </w:p>
        </w:tc>
        <w:tc>
          <w:tcPr>
            <w:tcW w:w="1510" w:type="dxa"/>
            <w:tcBorders>
              <w:top w:val="single" w:sz="4" w:space="0" w:color="auto"/>
              <w:bottom w:val="single" w:sz="4" w:space="0" w:color="auto"/>
            </w:tcBorders>
            <w:noWrap/>
            <w:hideMark/>
          </w:tcPr>
          <w:p w14:paraId="28C6966C" w14:textId="77777777" w:rsidR="00CE6F83" w:rsidRPr="000108BC" w:rsidRDefault="00CE6F83" w:rsidP="00146DE0">
            <w:r w:rsidRPr="000108BC">
              <w:t>Latest news from the European Council &amp; the Council of the EU: 27 EU governments working together. Audiovisual materials: @EUCouncilTVNews. #EUCO</w:t>
            </w:r>
          </w:p>
        </w:tc>
        <w:tc>
          <w:tcPr>
            <w:tcW w:w="1511" w:type="dxa"/>
            <w:tcBorders>
              <w:top w:val="single" w:sz="4" w:space="0" w:color="auto"/>
              <w:bottom w:val="single" w:sz="4" w:space="0" w:color="auto"/>
            </w:tcBorders>
            <w:noWrap/>
            <w:hideMark/>
          </w:tcPr>
          <w:p w14:paraId="658565A7" w14:textId="77777777" w:rsidR="00CE6F83" w:rsidRPr="000108BC" w:rsidRDefault="00CE6F83" w:rsidP="00146DE0">
            <w:r w:rsidRPr="000108BC">
              <w:t>@EUCouncilPress</w:t>
            </w:r>
          </w:p>
        </w:tc>
        <w:tc>
          <w:tcPr>
            <w:tcW w:w="1510" w:type="dxa"/>
            <w:tcBorders>
              <w:top w:val="single" w:sz="4" w:space="0" w:color="auto"/>
              <w:bottom w:val="single" w:sz="4" w:space="0" w:color="auto"/>
            </w:tcBorders>
            <w:noWrap/>
            <w:hideMark/>
          </w:tcPr>
          <w:p w14:paraId="4999AF41" w14:textId="77777777" w:rsidR="00CE6F83" w:rsidRPr="000108BC" w:rsidRDefault="00CE6F83" w:rsidP="00146DE0">
            <w:pPr>
              <w:jc w:val="center"/>
            </w:pPr>
            <w:r w:rsidRPr="000108BC">
              <w:t>19461</w:t>
            </w:r>
          </w:p>
        </w:tc>
        <w:tc>
          <w:tcPr>
            <w:tcW w:w="1510" w:type="dxa"/>
            <w:tcBorders>
              <w:top w:val="single" w:sz="4" w:space="0" w:color="auto"/>
              <w:bottom w:val="single" w:sz="4" w:space="0" w:color="auto"/>
            </w:tcBorders>
            <w:noWrap/>
            <w:hideMark/>
          </w:tcPr>
          <w:p w14:paraId="27E5268F" w14:textId="77777777" w:rsidR="00CE6F83" w:rsidRPr="000108BC" w:rsidRDefault="00CE6F83" w:rsidP="00146DE0">
            <w:pPr>
              <w:jc w:val="center"/>
            </w:pPr>
            <w:r w:rsidRPr="000108BC">
              <w:t>403282</w:t>
            </w:r>
          </w:p>
        </w:tc>
        <w:tc>
          <w:tcPr>
            <w:tcW w:w="1511" w:type="dxa"/>
            <w:tcBorders>
              <w:top w:val="single" w:sz="4" w:space="0" w:color="auto"/>
              <w:bottom w:val="single" w:sz="4" w:space="0" w:color="auto"/>
            </w:tcBorders>
            <w:noWrap/>
            <w:hideMark/>
          </w:tcPr>
          <w:p w14:paraId="1D04FC8A" w14:textId="77777777" w:rsidR="00CE6F83" w:rsidRPr="000108BC" w:rsidRDefault="00CE6F83" w:rsidP="00146DE0">
            <w:pPr>
              <w:jc w:val="center"/>
            </w:pPr>
            <w:r w:rsidRPr="000108BC">
              <w:t>10/4/2010 22:10</w:t>
            </w:r>
          </w:p>
        </w:tc>
      </w:tr>
      <w:tr w:rsidR="00CE6F83" w:rsidRPr="000108BC" w14:paraId="762806FF" w14:textId="77777777" w:rsidTr="00146DE0">
        <w:trPr>
          <w:trHeight w:val="290"/>
        </w:trPr>
        <w:tc>
          <w:tcPr>
            <w:tcW w:w="1510" w:type="dxa"/>
            <w:tcBorders>
              <w:top w:val="single" w:sz="4" w:space="0" w:color="auto"/>
              <w:bottom w:val="single" w:sz="4" w:space="0" w:color="auto"/>
            </w:tcBorders>
            <w:noWrap/>
            <w:hideMark/>
          </w:tcPr>
          <w:p w14:paraId="68ED6552" w14:textId="77777777" w:rsidR="00CE6F83" w:rsidRPr="000108BC" w:rsidRDefault="00CE6F83" w:rsidP="00146DE0">
            <w:r w:rsidRPr="000108BC">
              <w:t>EU Court of Justice</w:t>
            </w:r>
          </w:p>
        </w:tc>
        <w:tc>
          <w:tcPr>
            <w:tcW w:w="1510" w:type="dxa"/>
            <w:tcBorders>
              <w:top w:val="single" w:sz="4" w:space="0" w:color="auto"/>
              <w:bottom w:val="single" w:sz="4" w:space="0" w:color="auto"/>
            </w:tcBorders>
            <w:noWrap/>
            <w:hideMark/>
          </w:tcPr>
          <w:p w14:paraId="7654E436" w14:textId="77777777" w:rsidR="00CE6F83" w:rsidRPr="000108BC" w:rsidRDefault="00CE6F83" w:rsidP="00146DE0">
            <w:r w:rsidRPr="000108BC">
              <w:t>Official account of the Press Service of the Court of Justice of the European Union. Please see our Twitter policy here: http://t.co/rTMEUeJ6ki</w:t>
            </w:r>
          </w:p>
        </w:tc>
        <w:tc>
          <w:tcPr>
            <w:tcW w:w="1511" w:type="dxa"/>
            <w:tcBorders>
              <w:top w:val="single" w:sz="4" w:space="0" w:color="auto"/>
              <w:bottom w:val="single" w:sz="4" w:space="0" w:color="auto"/>
            </w:tcBorders>
            <w:noWrap/>
            <w:hideMark/>
          </w:tcPr>
          <w:p w14:paraId="31C3DB43" w14:textId="77777777" w:rsidR="00CE6F83" w:rsidRPr="000108BC" w:rsidRDefault="00CE6F83" w:rsidP="00146DE0">
            <w:r w:rsidRPr="000108BC">
              <w:t>@EUCourtPress</w:t>
            </w:r>
          </w:p>
        </w:tc>
        <w:tc>
          <w:tcPr>
            <w:tcW w:w="1510" w:type="dxa"/>
            <w:tcBorders>
              <w:top w:val="single" w:sz="4" w:space="0" w:color="auto"/>
              <w:bottom w:val="single" w:sz="4" w:space="0" w:color="auto"/>
            </w:tcBorders>
            <w:noWrap/>
            <w:hideMark/>
          </w:tcPr>
          <w:p w14:paraId="41BF65B1" w14:textId="77777777" w:rsidR="00CE6F83" w:rsidRPr="000108BC" w:rsidRDefault="00CE6F83" w:rsidP="00146DE0">
            <w:pPr>
              <w:jc w:val="center"/>
            </w:pPr>
            <w:r w:rsidRPr="000108BC">
              <w:t>1797</w:t>
            </w:r>
          </w:p>
        </w:tc>
        <w:tc>
          <w:tcPr>
            <w:tcW w:w="1510" w:type="dxa"/>
            <w:tcBorders>
              <w:top w:val="single" w:sz="4" w:space="0" w:color="auto"/>
              <w:bottom w:val="single" w:sz="4" w:space="0" w:color="auto"/>
            </w:tcBorders>
            <w:noWrap/>
            <w:hideMark/>
          </w:tcPr>
          <w:p w14:paraId="66AD14A9" w14:textId="77777777" w:rsidR="00CE6F83" w:rsidRPr="000108BC" w:rsidRDefault="00CE6F83" w:rsidP="00146DE0">
            <w:pPr>
              <w:jc w:val="center"/>
            </w:pPr>
            <w:r w:rsidRPr="000108BC">
              <w:t>88691</w:t>
            </w:r>
          </w:p>
        </w:tc>
        <w:tc>
          <w:tcPr>
            <w:tcW w:w="1511" w:type="dxa"/>
            <w:tcBorders>
              <w:top w:val="single" w:sz="4" w:space="0" w:color="auto"/>
              <w:bottom w:val="single" w:sz="4" w:space="0" w:color="auto"/>
            </w:tcBorders>
            <w:noWrap/>
            <w:hideMark/>
          </w:tcPr>
          <w:p w14:paraId="18FE7DAD" w14:textId="77777777" w:rsidR="00CE6F83" w:rsidRPr="000108BC" w:rsidRDefault="00CE6F83" w:rsidP="00146DE0">
            <w:pPr>
              <w:jc w:val="center"/>
            </w:pPr>
            <w:r w:rsidRPr="000108BC">
              <w:t>4/11/2013 8:46</w:t>
            </w:r>
          </w:p>
        </w:tc>
      </w:tr>
      <w:tr w:rsidR="00CE6F83" w:rsidRPr="000108BC" w14:paraId="12BD97BF" w14:textId="77777777" w:rsidTr="00146DE0">
        <w:trPr>
          <w:trHeight w:val="290"/>
        </w:trPr>
        <w:tc>
          <w:tcPr>
            <w:tcW w:w="1510" w:type="dxa"/>
            <w:tcBorders>
              <w:top w:val="single" w:sz="4" w:space="0" w:color="auto"/>
              <w:bottom w:val="single" w:sz="4" w:space="0" w:color="auto"/>
            </w:tcBorders>
            <w:noWrap/>
            <w:hideMark/>
          </w:tcPr>
          <w:p w14:paraId="78A16AD5" w14:textId="77777777" w:rsidR="00CE6F83" w:rsidRPr="000108BC" w:rsidRDefault="00CE6F83" w:rsidP="00146DE0">
            <w:r w:rsidRPr="000108BC">
              <w:t>EU drugs agency</w:t>
            </w:r>
          </w:p>
        </w:tc>
        <w:tc>
          <w:tcPr>
            <w:tcW w:w="1510" w:type="dxa"/>
            <w:tcBorders>
              <w:top w:val="single" w:sz="4" w:space="0" w:color="auto"/>
              <w:bottom w:val="single" w:sz="4" w:space="0" w:color="auto"/>
            </w:tcBorders>
            <w:noWrap/>
            <w:hideMark/>
          </w:tcPr>
          <w:p w14:paraId="638C5381" w14:textId="77777777" w:rsidR="00CE6F83" w:rsidRPr="000108BC" w:rsidRDefault="00CE6F83" w:rsidP="00146DE0">
            <w:r w:rsidRPr="000108BC">
              <w:t>European Monitoring Centre for Drugs and Drug Addiction (EMCDDA)  Tweets about #drugs, #addiction, #health, consequences &amp; responses. Retweets</w:t>
            </w:r>
            <w:r>
              <w:t xml:space="preserve"> is </w:t>
            </w:r>
            <w:r>
              <w:lastRenderedPageBreak/>
              <w:t xml:space="preserve">not </w:t>
            </w:r>
            <w:r w:rsidRPr="000108BC">
              <w:t>endorsements</w:t>
            </w:r>
          </w:p>
        </w:tc>
        <w:tc>
          <w:tcPr>
            <w:tcW w:w="1511" w:type="dxa"/>
            <w:tcBorders>
              <w:top w:val="single" w:sz="4" w:space="0" w:color="auto"/>
              <w:bottom w:val="single" w:sz="4" w:space="0" w:color="auto"/>
            </w:tcBorders>
            <w:noWrap/>
            <w:hideMark/>
          </w:tcPr>
          <w:p w14:paraId="196C6BE2" w14:textId="77777777" w:rsidR="00CE6F83" w:rsidRPr="000108BC" w:rsidRDefault="00CE6F83" w:rsidP="00146DE0">
            <w:r w:rsidRPr="000108BC">
              <w:lastRenderedPageBreak/>
              <w:t>@EMCDDA</w:t>
            </w:r>
          </w:p>
        </w:tc>
        <w:tc>
          <w:tcPr>
            <w:tcW w:w="1510" w:type="dxa"/>
            <w:tcBorders>
              <w:top w:val="single" w:sz="4" w:space="0" w:color="auto"/>
              <w:bottom w:val="single" w:sz="4" w:space="0" w:color="auto"/>
            </w:tcBorders>
            <w:noWrap/>
            <w:hideMark/>
          </w:tcPr>
          <w:p w14:paraId="6F7385C8" w14:textId="77777777" w:rsidR="00CE6F83" w:rsidRPr="000108BC" w:rsidRDefault="00CE6F83" w:rsidP="00146DE0">
            <w:pPr>
              <w:jc w:val="center"/>
            </w:pPr>
            <w:r w:rsidRPr="000108BC">
              <w:t>5447</w:t>
            </w:r>
          </w:p>
        </w:tc>
        <w:tc>
          <w:tcPr>
            <w:tcW w:w="1510" w:type="dxa"/>
            <w:tcBorders>
              <w:top w:val="single" w:sz="4" w:space="0" w:color="auto"/>
              <w:bottom w:val="single" w:sz="4" w:space="0" w:color="auto"/>
            </w:tcBorders>
            <w:noWrap/>
            <w:hideMark/>
          </w:tcPr>
          <w:p w14:paraId="3DE02AD7" w14:textId="77777777" w:rsidR="00CE6F83" w:rsidRPr="000108BC" w:rsidRDefault="00CE6F83" w:rsidP="00146DE0">
            <w:pPr>
              <w:jc w:val="center"/>
            </w:pPr>
            <w:r w:rsidRPr="000108BC">
              <w:t>18230</w:t>
            </w:r>
          </w:p>
        </w:tc>
        <w:tc>
          <w:tcPr>
            <w:tcW w:w="1511" w:type="dxa"/>
            <w:tcBorders>
              <w:top w:val="single" w:sz="4" w:space="0" w:color="auto"/>
              <w:bottom w:val="single" w:sz="4" w:space="0" w:color="auto"/>
            </w:tcBorders>
            <w:noWrap/>
            <w:hideMark/>
          </w:tcPr>
          <w:p w14:paraId="5BD84435" w14:textId="77777777" w:rsidR="00CE6F83" w:rsidRPr="000108BC" w:rsidRDefault="00CE6F83" w:rsidP="00146DE0">
            <w:pPr>
              <w:jc w:val="center"/>
            </w:pPr>
            <w:r w:rsidRPr="000108BC">
              <w:t>6/25/2009 15:02</w:t>
            </w:r>
          </w:p>
        </w:tc>
      </w:tr>
      <w:tr w:rsidR="00CE6F83" w:rsidRPr="000108BC" w14:paraId="3C258E47" w14:textId="77777777" w:rsidTr="00146DE0">
        <w:trPr>
          <w:trHeight w:val="290"/>
        </w:trPr>
        <w:tc>
          <w:tcPr>
            <w:tcW w:w="1510" w:type="dxa"/>
            <w:tcBorders>
              <w:top w:val="single" w:sz="4" w:space="0" w:color="auto"/>
              <w:bottom w:val="single" w:sz="4" w:space="0" w:color="auto"/>
            </w:tcBorders>
            <w:noWrap/>
            <w:hideMark/>
          </w:tcPr>
          <w:p w14:paraId="0E7342D9" w14:textId="77777777" w:rsidR="00CE6F83" w:rsidRPr="000108BC" w:rsidRDefault="00CE6F83" w:rsidP="00146DE0">
            <w:r w:rsidRPr="000108BC">
              <w:t>EU Economy &amp; Finance</w:t>
            </w:r>
          </w:p>
        </w:tc>
        <w:tc>
          <w:tcPr>
            <w:tcW w:w="1510" w:type="dxa"/>
            <w:tcBorders>
              <w:top w:val="single" w:sz="4" w:space="0" w:color="auto"/>
              <w:bottom w:val="single" w:sz="4" w:space="0" w:color="auto"/>
            </w:tcBorders>
            <w:noWrap/>
            <w:hideMark/>
          </w:tcPr>
          <w:p w14:paraId="76D824BE" w14:textId="77777777" w:rsidR="00CE6F83" w:rsidRPr="000108BC" w:rsidRDefault="00CE6F83" w:rsidP="00146DE0">
            <w:r w:rsidRPr="000108BC">
              <w:t xml:space="preserve">Official @EU_Commission account on  economy and finances | #RRF #ECForecast #EuropeanSemester #EUBEF21 RT/Follow </w:t>
            </w:r>
            <w:r>
              <w:t>is not</w:t>
            </w:r>
            <w:r w:rsidRPr="000108BC">
              <w:t xml:space="preserve"> endorsement</w:t>
            </w:r>
          </w:p>
        </w:tc>
        <w:tc>
          <w:tcPr>
            <w:tcW w:w="1511" w:type="dxa"/>
            <w:tcBorders>
              <w:top w:val="single" w:sz="4" w:space="0" w:color="auto"/>
              <w:bottom w:val="single" w:sz="4" w:space="0" w:color="auto"/>
            </w:tcBorders>
            <w:noWrap/>
            <w:hideMark/>
          </w:tcPr>
          <w:p w14:paraId="5D0689C7" w14:textId="77777777" w:rsidR="00CE6F83" w:rsidRPr="000108BC" w:rsidRDefault="00CE6F83" w:rsidP="00146DE0">
            <w:r w:rsidRPr="000108BC">
              <w:t>@ecfin</w:t>
            </w:r>
          </w:p>
        </w:tc>
        <w:tc>
          <w:tcPr>
            <w:tcW w:w="1510" w:type="dxa"/>
            <w:tcBorders>
              <w:top w:val="single" w:sz="4" w:space="0" w:color="auto"/>
              <w:bottom w:val="single" w:sz="4" w:space="0" w:color="auto"/>
            </w:tcBorders>
            <w:noWrap/>
            <w:hideMark/>
          </w:tcPr>
          <w:p w14:paraId="5EE081C4" w14:textId="77777777" w:rsidR="00CE6F83" w:rsidRPr="000108BC" w:rsidRDefault="00CE6F83" w:rsidP="00146DE0">
            <w:pPr>
              <w:jc w:val="center"/>
            </w:pPr>
            <w:r w:rsidRPr="000108BC">
              <w:t>13140</w:t>
            </w:r>
          </w:p>
        </w:tc>
        <w:tc>
          <w:tcPr>
            <w:tcW w:w="1510" w:type="dxa"/>
            <w:tcBorders>
              <w:top w:val="single" w:sz="4" w:space="0" w:color="auto"/>
              <w:bottom w:val="single" w:sz="4" w:space="0" w:color="auto"/>
            </w:tcBorders>
            <w:noWrap/>
            <w:hideMark/>
          </w:tcPr>
          <w:p w14:paraId="65DF1A50" w14:textId="77777777" w:rsidR="00CE6F83" w:rsidRPr="000108BC" w:rsidRDefault="00CE6F83" w:rsidP="00146DE0">
            <w:pPr>
              <w:jc w:val="center"/>
            </w:pPr>
            <w:r w:rsidRPr="000108BC">
              <w:t>57988</w:t>
            </w:r>
          </w:p>
        </w:tc>
        <w:tc>
          <w:tcPr>
            <w:tcW w:w="1511" w:type="dxa"/>
            <w:tcBorders>
              <w:top w:val="single" w:sz="4" w:space="0" w:color="auto"/>
              <w:bottom w:val="single" w:sz="4" w:space="0" w:color="auto"/>
            </w:tcBorders>
            <w:noWrap/>
            <w:hideMark/>
          </w:tcPr>
          <w:p w14:paraId="3B014E4C" w14:textId="77777777" w:rsidR="00CE6F83" w:rsidRPr="000108BC" w:rsidRDefault="00CE6F83" w:rsidP="00146DE0">
            <w:pPr>
              <w:jc w:val="center"/>
            </w:pPr>
            <w:r w:rsidRPr="000108BC">
              <w:t>4/1/2009 16:24</w:t>
            </w:r>
          </w:p>
        </w:tc>
      </w:tr>
      <w:tr w:rsidR="00CE6F83" w:rsidRPr="000108BC" w14:paraId="4ACF0704" w14:textId="77777777" w:rsidTr="00146DE0">
        <w:trPr>
          <w:trHeight w:val="290"/>
        </w:trPr>
        <w:tc>
          <w:tcPr>
            <w:tcW w:w="1510" w:type="dxa"/>
            <w:tcBorders>
              <w:top w:val="single" w:sz="4" w:space="0" w:color="auto"/>
              <w:bottom w:val="single" w:sz="4" w:space="0" w:color="auto"/>
            </w:tcBorders>
            <w:noWrap/>
            <w:hideMark/>
          </w:tcPr>
          <w:p w14:paraId="07D01D60" w14:textId="77777777" w:rsidR="00CE6F83" w:rsidRPr="000108BC" w:rsidRDefault="00CE6F83" w:rsidP="00146DE0">
            <w:r w:rsidRPr="000108BC">
              <w:t>EU Environment</w:t>
            </w:r>
          </w:p>
        </w:tc>
        <w:tc>
          <w:tcPr>
            <w:tcW w:w="1510" w:type="dxa"/>
            <w:tcBorders>
              <w:top w:val="single" w:sz="4" w:space="0" w:color="auto"/>
              <w:bottom w:val="single" w:sz="4" w:space="0" w:color="auto"/>
            </w:tcBorders>
            <w:noWrap/>
            <w:hideMark/>
          </w:tcPr>
          <w:p w14:paraId="5603AEB6" w14:textId="77777777" w:rsidR="00CE6F83" w:rsidRPr="000108BC" w:rsidRDefault="00CE6F83" w:rsidP="00146DE0">
            <w:r w:rsidRPr="000108BC">
              <w:t>The official account for @EU_Commission Directorate-General for Environment (DG ENV). Rts and likes are not necessarily endorsements.</w:t>
            </w:r>
          </w:p>
        </w:tc>
        <w:tc>
          <w:tcPr>
            <w:tcW w:w="1511" w:type="dxa"/>
            <w:tcBorders>
              <w:top w:val="single" w:sz="4" w:space="0" w:color="auto"/>
              <w:bottom w:val="single" w:sz="4" w:space="0" w:color="auto"/>
            </w:tcBorders>
            <w:noWrap/>
            <w:hideMark/>
          </w:tcPr>
          <w:p w14:paraId="665256DA" w14:textId="77777777" w:rsidR="00CE6F83" w:rsidRPr="000108BC" w:rsidRDefault="00CE6F83" w:rsidP="00146DE0">
            <w:r w:rsidRPr="000108BC">
              <w:t>@EU_ENV</w:t>
            </w:r>
          </w:p>
        </w:tc>
        <w:tc>
          <w:tcPr>
            <w:tcW w:w="1510" w:type="dxa"/>
            <w:tcBorders>
              <w:top w:val="single" w:sz="4" w:space="0" w:color="auto"/>
              <w:bottom w:val="single" w:sz="4" w:space="0" w:color="auto"/>
            </w:tcBorders>
            <w:noWrap/>
            <w:hideMark/>
          </w:tcPr>
          <w:p w14:paraId="7FDAE81F" w14:textId="77777777" w:rsidR="00CE6F83" w:rsidRPr="000108BC" w:rsidRDefault="00CE6F83" w:rsidP="00146DE0">
            <w:pPr>
              <w:jc w:val="center"/>
            </w:pPr>
            <w:r w:rsidRPr="000108BC">
              <w:t>24079</w:t>
            </w:r>
          </w:p>
        </w:tc>
        <w:tc>
          <w:tcPr>
            <w:tcW w:w="1510" w:type="dxa"/>
            <w:tcBorders>
              <w:top w:val="single" w:sz="4" w:space="0" w:color="auto"/>
              <w:bottom w:val="single" w:sz="4" w:space="0" w:color="auto"/>
            </w:tcBorders>
            <w:noWrap/>
            <w:hideMark/>
          </w:tcPr>
          <w:p w14:paraId="0C07E1EE" w14:textId="77777777" w:rsidR="00CE6F83" w:rsidRPr="000108BC" w:rsidRDefault="00CE6F83" w:rsidP="00146DE0">
            <w:pPr>
              <w:jc w:val="center"/>
            </w:pPr>
            <w:r w:rsidRPr="000108BC">
              <w:t>113358</w:t>
            </w:r>
          </w:p>
        </w:tc>
        <w:tc>
          <w:tcPr>
            <w:tcW w:w="1511" w:type="dxa"/>
            <w:tcBorders>
              <w:top w:val="single" w:sz="4" w:space="0" w:color="auto"/>
              <w:bottom w:val="single" w:sz="4" w:space="0" w:color="auto"/>
            </w:tcBorders>
            <w:noWrap/>
            <w:hideMark/>
          </w:tcPr>
          <w:p w14:paraId="257313E5" w14:textId="77777777" w:rsidR="00CE6F83" w:rsidRPr="000108BC" w:rsidRDefault="00CE6F83" w:rsidP="00146DE0">
            <w:pPr>
              <w:jc w:val="center"/>
            </w:pPr>
            <w:r w:rsidRPr="000108BC">
              <w:t>9/1/2011 15:23</w:t>
            </w:r>
          </w:p>
        </w:tc>
      </w:tr>
      <w:tr w:rsidR="00CE6F83" w:rsidRPr="000108BC" w14:paraId="0A01029E" w14:textId="77777777" w:rsidTr="00146DE0">
        <w:trPr>
          <w:trHeight w:val="290"/>
        </w:trPr>
        <w:tc>
          <w:tcPr>
            <w:tcW w:w="1510" w:type="dxa"/>
            <w:tcBorders>
              <w:top w:val="single" w:sz="4" w:space="0" w:color="auto"/>
              <w:bottom w:val="single" w:sz="4" w:space="0" w:color="auto"/>
            </w:tcBorders>
            <w:noWrap/>
            <w:hideMark/>
          </w:tcPr>
          <w:p w14:paraId="034D0198" w14:textId="77777777" w:rsidR="00CE6F83" w:rsidRPr="000108BC" w:rsidRDefault="00CE6F83" w:rsidP="00146DE0">
            <w:r w:rsidRPr="000108BC">
              <w:t>EU EnvironmentAgency</w:t>
            </w:r>
          </w:p>
        </w:tc>
        <w:tc>
          <w:tcPr>
            <w:tcW w:w="1510" w:type="dxa"/>
            <w:tcBorders>
              <w:top w:val="single" w:sz="4" w:space="0" w:color="auto"/>
              <w:bottom w:val="single" w:sz="4" w:space="0" w:color="auto"/>
            </w:tcBorders>
            <w:noWrap/>
            <w:hideMark/>
          </w:tcPr>
          <w:p w14:paraId="3C42CF3A" w14:textId="77777777" w:rsidR="00CE6F83" w:rsidRPr="000108BC" w:rsidRDefault="00CE6F83" w:rsidP="00146DE0">
            <w:r w:rsidRPr="000108BC">
              <w:t>Official channel of the European Environment Agency (EEA), an agency of the European Union. We provide sound, independent information on Europe's environment.</w:t>
            </w:r>
          </w:p>
        </w:tc>
        <w:tc>
          <w:tcPr>
            <w:tcW w:w="1511" w:type="dxa"/>
            <w:tcBorders>
              <w:top w:val="single" w:sz="4" w:space="0" w:color="auto"/>
              <w:bottom w:val="single" w:sz="4" w:space="0" w:color="auto"/>
            </w:tcBorders>
            <w:noWrap/>
            <w:hideMark/>
          </w:tcPr>
          <w:p w14:paraId="6A14C7F3" w14:textId="77777777" w:rsidR="00CE6F83" w:rsidRPr="000108BC" w:rsidRDefault="00CE6F83" w:rsidP="00146DE0">
            <w:r w:rsidRPr="000108BC">
              <w:t>@EUEnvironment</w:t>
            </w:r>
          </w:p>
        </w:tc>
        <w:tc>
          <w:tcPr>
            <w:tcW w:w="1510" w:type="dxa"/>
            <w:tcBorders>
              <w:top w:val="single" w:sz="4" w:space="0" w:color="auto"/>
              <w:bottom w:val="single" w:sz="4" w:space="0" w:color="auto"/>
            </w:tcBorders>
            <w:noWrap/>
            <w:hideMark/>
          </w:tcPr>
          <w:p w14:paraId="3A47AAFE" w14:textId="77777777" w:rsidR="00CE6F83" w:rsidRPr="000108BC" w:rsidRDefault="00CE6F83" w:rsidP="00146DE0">
            <w:pPr>
              <w:jc w:val="center"/>
            </w:pPr>
            <w:r w:rsidRPr="000108BC">
              <w:t>8620</w:t>
            </w:r>
          </w:p>
        </w:tc>
        <w:tc>
          <w:tcPr>
            <w:tcW w:w="1510" w:type="dxa"/>
            <w:tcBorders>
              <w:top w:val="single" w:sz="4" w:space="0" w:color="auto"/>
              <w:bottom w:val="single" w:sz="4" w:space="0" w:color="auto"/>
            </w:tcBorders>
            <w:noWrap/>
            <w:hideMark/>
          </w:tcPr>
          <w:p w14:paraId="6A779375" w14:textId="77777777" w:rsidR="00CE6F83" w:rsidRPr="000108BC" w:rsidRDefault="00CE6F83" w:rsidP="00146DE0">
            <w:pPr>
              <w:jc w:val="center"/>
            </w:pPr>
            <w:r w:rsidRPr="000108BC">
              <w:t>89233</w:t>
            </w:r>
          </w:p>
        </w:tc>
        <w:tc>
          <w:tcPr>
            <w:tcW w:w="1511" w:type="dxa"/>
            <w:tcBorders>
              <w:top w:val="single" w:sz="4" w:space="0" w:color="auto"/>
              <w:bottom w:val="single" w:sz="4" w:space="0" w:color="auto"/>
            </w:tcBorders>
            <w:noWrap/>
            <w:hideMark/>
          </w:tcPr>
          <w:p w14:paraId="0860F0C2" w14:textId="77777777" w:rsidR="00CE6F83" w:rsidRPr="000108BC" w:rsidRDefault="00CE6F83" w:rsidP="00146DE0">
            <w:pPr>
              <w:jc w:val="center"/>
            </w:pPr>
            <w:r w:rsidRPr="000108BC">
              <w:t>3/1/2009 14:35</w:t>
            </w:r>
          </w:p>
        </w:tc>
      </w:tr>
      <w:tr w:rsidR="00CE6F83" w:rsidRPr="000108BC" w14:paraId="16901EA2" w14:textId="77777777" w:rsidTr="00146DE0">
        <w:trPr>
          <w:trHeight w:val="290"/>
        </w:trPr>
        <w:tc>
          <w:tcPr>
            <w:tcW w:w="1510" w:type="dxa"/>
            <w:tcBorders>
              <w:top w:val="single" w:sz="4" w:space="0" w:color="auto"/>
              <w:bottom w:val="single" w:sz="4" w:space="0" w:color="auto"/>
            </w:tcBorders>
            <w:noWrap/>
            <w:hideMark/>
          </w:tcPr>
          <w:p w14:paraId="63CE2D74" w14:textId="77777777" w:rsidR="00CE6F83" w:rsidRPr="000108BC" w:rsidRDefault="00CE6F83" w:rsidP="00146DE0">
            <w:r w:rsidRPr="000108BC">
              <w:t>EU Finance</w:t>
            </w:r>
          </w:p>
        </w:tc>
        <w:tc>
          <w:tcPr>
            <w:tcW w:w="1510" w:type="dxa"/>
            <w:tcBorders>
              <w:top w:val="single" w:sz="4" w:space="0" w:color="auto"/>
              <w:bottom w:val="single" w:sz="4" w:space="0" w:color="auto"/>
            </w:tcBorders>
            <w:noWrap/>
            <w:hideMark/>
          </w:tcPr>
          <w:p w14:paraId="77B2B4F9" w14:textId="77777777" w:rsidR="00CE6F83" w:rsidRPr="000108BC" w:rsidRDefault="00CE6F83" w:rsidP="00146DE0">
            <w:r w:rsidRPr="000108BC">
              <w:t xml:space="preserve">Official @EU_Commission account </w:t>
            </w:r>
            <w:r w:rsidRPr="000108BC">
              <w:lastRenderedPageBreak/>
              <w:t>for Financial Stability Financial Services and Capital Markets Union. #SustainableFinanceEU #MyMoneyEU #DigitalFinanceEU</w:t>
            </w:r>
          </w:p>
        </w:tc>
        <w:tc>
          <w:tcPr>
            <w:tcW w:w="1511" w:type="dxa"/>
            <w:tcBorders>
              <w:top w:val="single" w:sz="4" w:space="0" w:color="auto"/>
              <w:bottom w:val="single" w:sz="4" w:space="0" w:color="auto"/>
            </w:tcBorders>
            <w:noWrap/>
            <w:hideMark/>
          </w:tcPr>
          <w:p w14:paraId="1DD59BA3" w14:textId="77777777" w:rsidR="00CE6F83" w:rsidRPr="000108BC" w:rsidRDefault="00CE6F83" w:rsidP="00146DE0">
            <w:r w:rsidRPr="000108BC">
              <w:lastRenderedPageBreak/>
              <w:t>@EU_Finance</w:t>
            </w:r>
          </w:p>
        </w:tc>
        <w:tc>
          <w:tcPr>
            <w:tcW w:w="1510" w:type="dxa"/>
            <w:tcBorders>
              <w:top w:val="single" w:sz="4" w:space="0" w:color="auto"/>
              <w:bottom w:val="single" w:sz="4" w:space="0" w:color="auto"/>
            </w:tcBorders>
            <w:noWrap/>
            <w:hideMark/>
          </w:tcPr>
          <w:p w14:paraId="26C07457" w14:textId="77777777" w:rsidR="00CE6F83" w:rsidRPr="000108BC" w:rsidRDefault="00CE6F83" w:rsidP="00146DE0">
            <w:pPr>
              <w:jc w:val="center"/>
            </w:pPr>
            <w:r w:rsidRPr="000108BC">
              <w:t>11328</w:t>
            </w:r>
          </w:p>
        </w:tc>
        <w:tc>
          <w:tcPr>
            <w:tcW w:w="1510" w:type="dxa"/>
            <w:tcBorders>
              <w:top w:val="single" w:sz="4" w:space="0" w:color="auto"/>
              <w:bottom w:val="single" w:sz="4" w:space="0" w:color="auto"/>
            </w:tcBorders>
            <w:noWrap/>
            <w:hideMark/>
          </w:tcPr>
          <w:p w14:paraId="403BE2F4" w14:textId="77777777" w:rsidR="00CE6F83" w:rsidRPr="000108BC" w:rsidRDefault="00CE6F83" w:rsidP="00146DE0">
            <w:pPr>
              <w:jc w:val="center"/>
            </w:pPr>
            <w:r w:rsidRPr="000108BC">
              <w:t>37701</w:t>
            </w:r>
          </w:p>
        </w:tc>
        <w:tc>
          <w:tcPr>
            <w:tcW w:w="1511" w:type="dxa"/>
            <w:tcBorders>
              <w:top w:val="single" w:sz="4" w:space="0" w:color="auto"/>
              <w:bottom w:val="single" w:sz="4" w:space="0" w:color="auto"/>
            </w:tcBorders>
            <w:noWrap/>
            <w:hideMark/>
          </w:tcPr>
          <w:p w14:paraId="547E9111" w14:textId="77777777" w:rsidR="00CE6F83" w:rsidRPr="000108BC" w:rsidRDefault="00CE6F83" w:rsidP="00146DE0">
            <w:pPr>
              <w:jc w:val="center"/>
            </w:pPr>
            <w:r w:rsidRPr="000108BC">
              <w:t>9/6/2010 10:43</w:t>
            </w:r>
          </w:p>
        </w:tc>
      </w:tr>
      <w:tr w:rsidR="00CE6F83" w:rsidRPr="000108BC" w14:paraId="4569FC05" w14:textId="77777777" w:rsidTr="00146DE0">
        <w:trPr>
          <w:trHeight w:val="290"/>
        </w:trPr>
        <w:tc>
          <w:tcPr>
            <w:tcW w:w="1510" w:type="dxa"/>
            <w:tcBorders>
              <w:top w:val="single" w:sz="4" w:space="0" w:color="auto"/>
              <w:bottom w:val="single" w:sz="4" w:space="0" w:color="auto"/>
            </w:tcBorders>
            <w:noWrap/>
            <w:hideMark/>
          </w:tcPr>
          <w:p w14:paraId="31F3DE15" w14:textId="77777777" w:rsidR="00CE6F83" w:rsidRPr="000108BC" w:rsidRDefault="00CE6F83" w:rsidP="00146DE0">
            <w:r w:rsidRPr="000108BC">
              <w:t>EU Food Safety #EUFarm2Fork</w:t>
            </w:r>
          </w:p>
        </w:tc>
        <w:tc>
          <w:tcPr>
            <w:tcW w:w="1510" w:type="dxa"/>
            <w:tcBorders>
              <w:top w:val="single" w:sz="4" w:space="0" w:color="auto"/>
              <w:bottom w:val="single" w:sz="4" w:space="0" w:color="auto"/>
            </w:tcBorders>
            <w:noWrap/>
            <w:hideMark/>
          </w:tcPr>
          <w:p w14:paraId="739B8C10" w14:textId="77777777" w:rsidR="00CE6F83" w:rsidRPr="000108BC" w:rsidRDefault="00CE6F83" w:rsidP="00146DE0">
            <w:r w:rsidRPr="000108BC">
              <w:t xml:space="preserve">EU Commission's DG Health &amp; Food Safety (SANTE). We work for high EU food safety standards #EUFarm2Fork. RT </w:t>
            </w:r>
            <w:r>
              <w:t>is not</w:t>
            </w:r>
            <w:r w:rsidRPr="000108BC">
              <w:t xml:space="preserve"> endorsement. Health tweets: @EU_Health</w:t>
            </w:r>
          </w:p>
        </w:tc>
        <w:tc>
          <w:tcPr>
            <w:tcW w:w="1511" w:type="dxa"/>
            <w:tcBorders>
              <w:top w:val="single" w:sz="4" w:space="0" w:color="auto"/>
              <w:bottom w:val="single" w:sz="4" w:space="0" w:color="auto"/>
            </w:tcBorders>
            <w:noWrap/>
            <w:hideMark/>
          </w:tcPr>
          <w:p w14:paraId="31594A1C" w14:textId="77777777" w:rsidR="00CE6F83" w:rsidRPr="000108BC" w:rsidRDefault="00CE6F83" w:rsidP="00146DE0">
            <w:r w:rsidRPr="000108BC">
              <w:t>@Food_EU</w:t>
            </w:r>
          </w:p>
        </w:tc>
        <w:tc>
          <w:tcPr>
            <w:tcW w:w="1510" w:type="dxa"/>
            <w:tcBorders>
              <w:top w:val="single" w:sz="4" w:space="0" w:color="auto"/>
              <w:bottom w:val="single" w:sz="4" w:space="0" w:color="auto"/>
            </w:tcBorders>
            <w:noWrap/>
            <w:hideMark/>
          </w:tcPr>
          <w:p w14:paraId="497CD73C" w14:textId="77777777" w:rsidR="00CE6F83" w:rsidRPr="000108BC" w:rsidRDefault="00CE6F83" w:rsidP="00146DE0">
            <w:pPr>
              <w:jc w:val="center"/>
            </w:pPr>
            <w:r w:rsidRPr="000108BC">
              <w:t>7844</w:t>
            </w:r>
          </w:p>
        </w:tc>
        <w:tc>
          <w:tcPr>
            <w:tcW w:w="1510" w:type="dxa"/>
            <w:tcBorders>
              <w:top w:val="single" w:sz="4" w:space="0" w:color="auto"/>
              <w:bottom w:val="single" w:sz="4" w:space="0" w:color="auto"/>
            </w:tcBorders>
            <w:noWrap/>
            <w:hideMark/>
          </w:tcPr>
          <w:p w14:paraId="5559E213" w14:textId="77777777" w:rsidR="00CE6F83" w:rsidRPr="000108BC" w:rsidRDefault="00CE6F83" w:rsidP="00146DE0">
            <w:pPr>
              <w:jc w:val="center"/>
            </w:pPr>
            <w:r w:rsidRPr="000108BC">
              <w:t>31540</w:t>
            </w:r>
          </w:p>
        </w:tc>
        <w:tc>
          <w:tcPr>
            <w:tcW w:w="1511" w:type="dxa"/>
            <w:tcBorders>
              <w:top w:val="single" w:sz="4" w:space="0" w:color="auto"/>
              <w:bottom w:val="single" w:sz="4" w:space="0" w:color="auto"/>
            </w:tcBorders>
            <w:noWrap/>
            <w:hideMark/>
          </w:tcPr>
          <w:p w14:paraId="7442E577" w14:textId="77777777" w:rsidR="00CE6F83" w:rsidRPr="000108BC" w:rsidRDefault="00CE6F83" w:rsidP="00146DE0">
            <w:pPr>
              <w:jc w:val="center"/>
            </w:pPr>
            <w:r w:rsidRPr="000108BC">
              <w:t>11/13/2014 10:18</w:t>
            </w:r>
          </w:p>
        </w:tc>
      </w:tr>
      <w:tr w:rsidR="00CE6F83" w:rsidRPr="000108BC" w14:paraId="009C1134" w14:textId="77777777" w:rsidTr="00146DE0">
        <w:trPr>
          <w:trHeight w:val="290"/>
        </w:trPr>
        <w:tc>
          <w:tcPr>
            <w:tcW w:w="1510" w:type="dxa"/>
            <w:tcBorders>
              <w:top w:val="single" w:sz="4" w:space="0" w:color="auto"/>
              <w:bottom w:val="single" w:sz="4" w:space="0" w:color="auto"/>
            </w:tcBorders>
            <w:noWrap/>
            <w:hideMark/>
          </w:tcPr>
          <w:p w14:paraId="0DF613FA" w14:textId="77777777" w:rsidR="00CE6F83" w:rsidRPr="000108BC" w:rsidRDefault="00CE6F83" w:rsidP="00146DE0">
            <w:r w:rsidRPr="000108BC">
              <w:t>EU Fundamental Rights &lt;U+FE0F&gt; #HumanRights</w:t>
            </w:r>
          </w:p>
        </w:tc>
        <w:tc>
          <w:tcPr>
            <w:tcW w:w="1510" w:type="dxa"/>
            <w:tcBorders>
              <w:top w:val="single" w:sz="4" w:space="0" w:color="auto"/>
              <w:bottom w:val="single" w:sz="4" w:space="0" w:color="auto"/>
            </w:tcBorders>
            <w:noWrap/>
            <w:hideMark/>
          </w:tcPr>
          <w:p w14:paraId="34690E3A" w14:textId="77777777" w:rsidR="00CE6F83" w:rsidRPr="000108BC" w:rsidRDefault="00CE6F83" w:rsidP="00146DE0">
            <w:r w:rsidRPr="000108BC">
              <w:t>The European Union Agency for #FundamentalRights tweets to make #humanrights a reality for everyone in the  EU.  Contact: https://t.co/mTeJm9zgCz</w:t>
            </w:r>
          </w:p>
        </w:tc>
        <w:tc>
          <w:tcPr>
            <w:tcW w:w="1511" w:type="dxa"/>
            <w:tcBorders>
              <w:top w:val="single" w:sz="4" w:space="0" w:color="auto"/>
              <w:bottom w:val="single" w:sz="4" w:space="0" w:color="auto"/>
            </w:tcBorders>
            <w:noWrap/>
            <w:hideMark/>
          </w:tcPr>
          <w:p w14:paraId="3D538796" w14:textId="77777777" w:rsidR="00CE6F83" w:rsidRPr="000108BC" w:rsidRDefault="00CE6F83" w:rsidP="00146DE0">
            <w:r w:rsidRPr="000108BC">
              <w:t>@EURightsAgency</w:t>
            </w:r>
          </w:p>
        </w:tc>
        <w:tc>
          <w:tcPr>
            <w:tcW w:w="1510" w:type="dxa"/>
            <w:tcBorders>
              <w:top w:val="single" w:sz="4" w:space="0" w:color="auto"/>
              <w:bottom w:val="single" w:sz="4" w:space="0" w:color="auto"/>
            </w:tcBorders>
            <w:noWrap/>
            <w:hideMark/>
          </w:tcPr>
          <w:p w14:paraId="48854807" w14:textId="77777777" w:rsidR="00CE6F83" w:rsidRPr="000108BC" w:rsidRDefault="00CE6F83" w:rsidP="00146DE0">
            <w:pPr>
              <w:jc w:val="center"/>
            </w:pPr>
            <w:r w:rsidRPr="000108BC">
              <w:t>10689</w:t>
            </w:r>
          </w:p>
        </w:tc>
        <w:tc>
          <w:tcPr>
            <w:tcW w:w="1510" w:type="dxa"/>
            <w:tcBorders>
              <w:top w:val="single" w:sz="4" w:space="0" w:color="auto"/>
              <w:bottom w:val="single" w:sz="4" w:space="0" w:color="auto"/>
            </w:tcBorders>
            <w:noWrap/>
            <w:hideMark/>
          </w:tcPr>
          <w:p w14:paraId="3C2919C6" w14:textId="77777777" w:rsidR="00CE6F83" w:rsidRPr="000108BC" w:rsidRDefault="00CE6F83" w:rsidP="00146DE0">
            <w:pPr>
              <w:jc w:val="center"/>
            </w:pPr>
            <w:r w:rsidRPr="000108BC">
              <w:t>65212</w:t>
            </w:r>
          </w:p>
        </w:tc>
        <w:tc>
          <w:tcPr>
            <w:tcW w:w="1511" w:type="dxa"/>
            <w:tcBorders>
              <w:top w:val="single" w:sz="4" w:space="0" w:color="auto"/>
              <w:bottom w:val="single" w:sz="4" w:space="0" w:color="auto"/>
            </w:tcBorders>
            <w:noWrap/>
            <w:hideMark/>
          </w:tcPr>
          <w:p w14:paraId="0FCE839E" w14:textId="77777777" w:rsidR="00CE6F83" w:rsidRPr="000108BC" w:rsidRDefault="00CE6F83" w:rsidP="00146DE0">
            <w:pPr>
              <w:jc w:val="center"/>
            </w:pPr>
            <w:r w:rsidRPr="000108BC">
              <w:t>11/19/2010 14:56</w:t>
            </w:r>
          </w:p>
        </w:tc>
      </w:tr>
      <w:tr w:rsidR="00CE6F83" w:rsidRPr="000108BC" w14:paraId="764E58FB" w14:textId="77777777" w:rsidTr="00146DE0">
        <w:trPr>
          <w:trHeight w:val="290"/>
        </w:trPr>
        <w:tc>
          <w:tcPr>
            <w:tcW w:w="1510" w:type="dxa"/>
            <w:tcBorders>
              <w:top w:val="single" w:sz="4" w:space="0" w:color="auto"/>
              <w:bottom w:val="single" w:sz="4" w:space="0" w:color="auto"/>
            </w:tcBorders>
            <w:noWrap/>
            <w:hideMark/>
          </w:tcPr>
          <w:p w14:paraId="7E4CB255" w14:textId="77777777" w:rsidR="00CE6F83" w:rsidRPr="000108BC" w:rsidRDefault="00CE6F83" w:rsidP="00146DE0">
            <w:r w:rsidRPr="000108BC">
              <w:t>EU Institute for Security Studies</w:t>
            </w:r>
          </w:p>
        </w:tc>
        <w:tc>
          <w:tcPr>
            <w:tcW w:w="1510" w:type="dxa"/>
            <w:tcBorders>
              <w:top w:val="single" w:sz="4" w:space="0" w:color="auto"/>
              <w:bottom w:val="single" w:sz="4" w:space="0" w:color="auto"/>
            </w:tcBorders>
            <w:noWrap/>
            <w:hideMark/>
          </w:tcPr>
          <w:p w14:paraId="5F625ACB" w14:textId="77777777" w:rsidR="00CE6F83" w:rsidRPr="000108BC" w:rsidRDefault="00CE6F83" w:rsidP="00146DE0">
            <w:r w:rsidRPr="000108BC">
              <w:t xml:space="preserve">The EU Institute for Security Studies (EUISS) is the #EU  Agency </w:t>
            </w:r>
            <w:r w:rsidRPr="000108BC">
              <w:lastRenderedPageBreak/>
              <w:t>analysing foreign, #security and #EUdefence policy issues.</w:t>
            </w:r>
          </w:p>
        </w:tc>
        <w:tc>
          <w:tcPr>
            <w:tcW w:w="1511" w:type="dxa"/>
            <w:tcBorders>
              <w:top w:val="single" w:sz="4" w:space="0" w:color="auto"/>
              <w:bottom w:val="single" w:sz="4" w:space="0" w:color="auto"/>
            </w:tcBorders>
            <w:noWrap/>
            <w:hideMark/>
          </w:tcPr>
          <w:p w14:paraId="5B42031F" w14:textId="77777777" w:rsidR="00CE6F83" w:rsidRPr="000108BC" w:rsidRDefault="00CE6F83" w:rsidP="00146DE0">
            <w:r w:rsidRPr="000108BC">
              <w:lastRenderedPageBreak/>
              <w:t>@EU_ISS</w:t>
            </w:r>
          </w:p>
        </w:tc>
        <w:tc>
          <w:tcPr>
            <w:tcW w:w="1510" w:type="dxa"/>
            <w:tcBorders>
              <w:top w:val="single" w:sz="4" w:space="0" w:color="auto"/>
              <w:bottom w:val="single" w:sz="4" w:space="0" w:color="auto"/>
            </w:tcBorders>
            <w:noWrap/>
            <w:hideMark/>
          </w:tcPr>
          <w:p w14:paraId="0E7EB340" w14:textId="77777777" w:rsidR="00CE6F83" w:rsidRPr="000108BC" w:rsidRDefault="00CE6F83" w:rsidP="00146DE0">
            <w:pPr>
              <w:jc w:val="center"/>
            </w:pPr>
            <w:r w:rsidRPr="000108BC">
              <w:t>4095</w:t>
            </w:r>
          </w:p>
        </w:tc>
        <w:tc>
          <w:tcPr>
            <w:tcW w:w="1510" w:type="dxa"/>
            <w:tcBorders>
              <w:top w:val="single" w:sz="4" w:space="0" w:color="auto"/>
              <w:bottom w:val="single" w:sz="4" w:space="0" w:color="auto"/>
            </w:tcBorders>
            <w:noWrap/>
            <w:hideMark/>
          </w:tcPr>
          <w:p w14:paraId="2DAF62D0" w14:textId="77777777" w:rsidR="00CE6F83" w:rsidRPr="000108BC" w:rsidRDefault="00CE6F83" w:rsidP="00146DE0">
            <w:pPr>
              <w:jc w:val="center"/>
            </w:pPr>
            <w:r w:rsidRPr="000108BC">
              <w:t>28195</w:t>
            </w:r>
          </w:p>
        </w:tc>
        <w:tc>
          <w:tcPr>
            <w:tcW w:w="1511" w:type="dxa"/>
            <w:tcBorders>
              <w:top w:val="single" w:sz="4" w:space="0" w:color="auto"/>
              <w:bottom w:val="single" w:sz="4" w:space="0" w:color="auto"/>
            </w:tcBorders>
            <w:noWrap/>
            <w:hideMark/>
          </w:tcPr>
          <w:p w14:paraId="3C6E80C2" w14:textId="77777777" w:rsidR="00CE6F83" w:rsidRPr="000108BC" w:rsidRDefault="00CE6F83" w:rsidP="00146DE0">
            <w:pPr>
              <w:jc w:val="center"/>
            </w:pPr>
            <w:r w:rsidRPr="000108BC">
              <w:t>8/5/2010 17:23</w:t>
            </w:r>
          </w:p>
        </w:tc>
      </w:tr>
      <w:tr w:rsidR="00CE6F83" w:rsidRPr="000108BC" w14:paraId="3D7FC8E4" w14:textId="77777777" w:rsidTr="00146DE0">
        <w:trPr>
          <w:trHeight w:val="290"/>
        </w:trPr>
        <w:tc>
          <w:tcPr>
            <w:tcW w:w="1510" w:type="dxa"/>
            <w:tcBorders>
              <w:top w:val="single" w:sz="4" w:space="0" w:color="auto"/>
              <w:bottom w:val="single" w:sz="4" w:space="0" w:color="auto"/>
            </w:tcBorders>
            <w:noWrap/>
            <w:hideMark/>
          </w:tcPr>
          <w:p w14:paraId="36B89277" w14:textId="77777777" w:rsidR="00CE6F83" w:rsidRPr="000108BC" w:rsidRDefault="00CE6F83" w:rsidP="00146DE0">
            <w:r w:rsidRPr="000108BC">
              <w:t>EU International Partnerships</w:t>
            </w:r>
          </w:p>
        </w:tc>
        <w:tc>
          <w:tcPr>
            <w:tcW w:w="1510" w:type="dxa"/>
            <w:tcBorders>
              <w:top w:val="single" w:sz="4" w:space="0" w:color="auto"/>
              <w:bottom w:val="single" w:sz="4" w:space="0" w:color="auto"/>
            </w:tcBorders>
            <w:noWrap/>
            <w:hideMark/>
          </w:tcPr>
          <w:p w14:paraId="61D7ADAE" w14:textId="77777777" w:rsidR="00CE6F83" w:rsidRPr="000108BC" w:rsidRDefault="00CE6F83" w:rsidP="00146DE0">
            <w:r w:rsidRPr="000108BC">
              <w:t>We're the @EU_Commission’s Directorate-General for International Partnerships, putting people and planet first to build a better tomorrow.</w:t>
            </w:r>
          </w:p>
        </w:tc>
        <w:tc>
          <w:tcPr>
            <w:tcW w:w="1511" w:type="dxa"/>
            <w:tcBorders>
              <w:top w:val="single" w:sz="4" w:space="0" w:color="auto"/>
              <w:bottom w:val="single" w:sz="4" w:space="0" w:color="auto"/>
            </w:tcBorders>
            <w:noWrap/>
            <w:hideMark/>
          </w:tcPr>
          <w:p w14:paraId="2A2ECCDF" w14:textId="77777777" w:rsidR="00CE6F83" w:rsidRPr="000108BC" w:rsidRDefault="00CE6F83" w:rsidP="00146DE0">
            <w:r w:rsidRPr="000108BC">
              <w:t>@EU_Partnerships</w:t>
            </w:r>
          </w:p>
        </w:tc>
        <w:tc>
          <w:tcPr>
            <w:tcW w:w="1510" w:type="dxa"/>
            <w:tcBorders>
              <w:top w:val="single" w:sz="4" w:space="0" w:color="auto"/>
              <w:bottom w:val="single" w:sz="4" w:space="0" w:color="auto"/>
            </w:tcBorders>
            <w:noWrap/>
            <w:hideMark/>
          </w:tcPr>
          <w:p w14:paraId="607646A0" w14:textId="77777777" w:rsidR="00CE6F83" w:rsidRPr="000108BC" w:rsidRDefault="00CE6F83" w:rsidP="00146DE0">
            <w:pPr>
              <w:jc w:val="center"/>
            </w:pPr>
            <w:r w:rsidRPr="000108BC">
              <w:t>18990</w:t>
            </w:r>
          </w:p>
        </w:tc>
        <w:tc>
          <w:tcPr>
            <w:tcW w:w="1510" w:type="dxa"/>
            <w:tcBorders>
              <w:top w:val="single" w:sz="4" w:space="0" w:color="auto"/>
              <w:bottom w:val="single" w:sz="4" w:space="0" w:color="auto"/>
            </w:tcBorders>
            <w:noWrap/>
            <w:hideMark/>
          </w:tcPr>
          <w:p w14:paraId="34804A22" w14:textId="77777777" w:rsidR="00CE6F83" w:rsidRPr="000108BC" w:rsidRDefault="00CE6F83" w:rsidP="00146DE0">
            <w:pPr>
              <w:jc w:val="center"/>
            </w:pPr>
            <w:r w:rsidRPr="000108BC">
              <w:t>86239</w:t>
            </w:r>
          </w:p>
        </w:tc>
        <w:tc>
          <w:tcPr>
            <w:tcW w:w="1511" w:type="dxa"/>
            <w:tcBorders>
              <w:top w:val="single" w:sz="4" w:space="0" w:color="auto"/>
              <w:bottom w:val="single" w:sz="4" w:space="0" w:color="auto"/>
            </w:tcBorders>
            <w:noWrap/>
            <w:hideMark/>
          </w:tcPr>
          <w:p w14:paraId="38A8C44E" w14:textId="77777777" w:rsidR="00CE6F83" w:rsidRPr="000108BC" w:rsidRDefault="00CE6F83" w:rsidP="00146DE0">
            <w:pPr>
              <w:jc w:val="center"/>
            </w:pPr>
            <w:r w:rsidRPr="000108BC">
              <w:t>1/29/2009 18:40</w:t>
            </w:r>
          </w:p>
        </w:tc>
      </w:tr>
      <w:tr w:rsidR="00CE6F83" w:rsidRPr="000108BC" w14:paraId="0A5C591C" w14:textId="77777777" w:rsidTr="00146DE0">
        <w:trPr>
          <w:trHeight w:val="290"/>
        </w:trPr>
        <w:tc>
          <w:tcPr>
            <w:tcW w:w="1510" w:type="dxa"/>
            <w:tcBorders>
              <w:top w:val="single" w:sz="4" w:space="0" w:color="auto"/>
              <w:bottom w:val="single" w:sz="4" w:space="0" w:color="auto"/>
            </w:tcBorders>
            <w:noWrap/>
            <w:hideMark/>
          </w:tcPr>
          <w:p w14:paraId="6A4AA386" w14:textId="77777777" w:rsidR="00CE6F83" w:rsidRPr="000108BC" w:rsidRDefault="00CE6F83" w:rsidP="00146DE0">
            <w:r w:rsidRPr="000108BC">
              <w:t>EU Maritime &amp; Fish</w:t>
            </w:r>
          </w:p>
        </w:tc>
        <w:tc>
          <w:tcPr>
            <w:tcW w:w="1510" w:type="dxa"/>
            <w:tcBorders>
              <w:top w:val="single" w:sz="4" w:space="0" w:color="auto"/>
              <w:bottom w:val="single" w:sz="4" w:space="0" w:color="auto"/>
            </w:tcBorders>
            <w:noWrap/>
            <w:hideMark/>
          </w:tcPr>
          <w:p w14:paraId="4C703D92" w14:textId="77777777" w:rsidR="00CE6F83" w:rsidRPr="000108BC" w:rsidRDefault="00CE6F83" w:rsidP="00146DE0">
            <w:r w:rsidRPr="000108BC">
              <w:t>Official account of @EU_Commission Maritime Affairs &amp; Fisheries DG MARE . Ocean/#BlueEconomy/seafood news. Home of #EUBeachCleanup. RT&amp;like</w:t>
            </w:r>
            <w:r>
              <w:t>is not</w:t>
            </w:r>
            <w:r w:rsidRPr="000108BC">
              <w:t>endorsement.</w:t>
            </w:r>
          </w:p>
        </w:tc>
        <w:tc>
          <w:tcPr>
            <w:tcW w:w="1511" w:type="dxa"/>
            <w:tcBorders>
              <w:top w:val="single" w:sz="4" w:space="0" w:color="auto"/>
              <w:bottom w:val="single" w:sz="4" w:space="0" w:color="auto"/>
            </w:tcBorders>
            <w:noWrap/>
            <w:hideMark/>
          </w:tcPr>
          <w:p w14:paraId="08F6E77A" w14:textId="77777777" w:rsidR="00CE6F83" w:rsidRPr="000108BC" w:rsidRDefault="00CE6F83" w:rsidP="00146DE0">
            <w:r w:rsidRPr="000108BC">
              <w:t>@EU_MARE</w:t>
            </w:r>
          </w:p>
        </w:tc>
        <w:tc>
          <w:tcPr>
            <w:tcW w:w="1510" w:type="dxa"/>
            <w:tcBorders>
              <w:top w:val="single" w:sz="4" w:space="0" w:color="auto"/>
              <w:bottom w:val="single" w:sz="4" w:space="0" w:color="auto"/>
            </w:tcBorders>
            <w:noWrap/>
            <w:hideMark/>
          </w:tcPr>
          <w:p w14:paraId="031AFA35" w14:textId="77777777" w:rsidR="00CE6F83" w:rsidRPr="000108BC" w:rsidRDefault="00CE6F83" w:rsidP="00146DE0">
            <w:pPr>
              <w:jc w:val="center"/>
            </w:pPr>
            <w:r w:rsidRPr="000108BC">
              <w:t>33416</w:t>
            </w:r>
          </w:p>
        </w:tc>
        <w:tc>
          <w:tcPr>
            <w:tcW w:w="1510" w:type="dxa"/>
            <w:tcBorders>
              <w:top w:val="single" w:sz="4" w:space="0" w:color="auto"/>
              <w:bottom w:val="single" w:sz="4" w:space="0" w:color="auto"/>
            </w:tcBorders>
            <w:noWrap/>
            <w:hideMark/>
          </w:tcPr>
          <w:p w14:paraId="3CFD7049" w14:textId="77777777" w:rsidR="00CE6F83" w:rsidRPr="000108BC" w:rsidRDefault="00CE6F83" w:rsidP="00146DE0">
            <w:pPr>
              <w:jc w:val="center"/>
            </w:pPr>
            <w:r w:rsidRPr="000108BC">
              <w:t>54308</w:t>
            </w:r>
          </w:p>
        </w:tc>
        <w:tc>
          <w:tcPr>
            <w:tcW w:w="1511" w:type="dxa"/>
            <w:tcBorders>
              <w:top w:val="single" w:sz="4" w:space="0" w:color="auto"/>
              <w:bottom w:val="single" w:sz="4" w:space="0" w:color="auto"/>
            </w:tcBorders>
            <w:noWrap/>
            <w:hideMark/>
          </w:tcPr>
          <w:p w14:paraId="61C980BA" w14:textId="77777777" w:rsidR="00CE6F83" w:rsidRPr="000108BC" w:rsidRDefault="00CE6F83" w:rsidP="00146DE0">
            <w:pPr>
              <w:jc w:val="center"/>
            </w:pPr>
            <w:r w:rsidRPr="000108BC">
              <w:t>10/14/2013 12:17</w:t>
            </w:r>
          </w:p>
        </w:tc>
      </w:tr>
      <w:tr w:rsidR="00CE6F83" w:rsidRPr="000108BC" w14:paraId="359F047E" w14:textId="77777777" w:rsidTr="00146DE0">
        <w:trPr>
          <w:trHeight w:val="290"/>
        </w:trPr>
        <w:tc>
          <w:tcPr>
            <w:tcW w:w="1510" w:type="dxa"/>
            <w:tcBorders>
              <w:top w:val="single" w:sz="4" w:space="0" w:color="auto"/>
              <w:bottom w:val="single" w:sz="4" w:space="0" w:color="auto"/>
            </w:tcBorders>
            <w:noWrap/>
            <w:hideMark/>
          </w:tcPr>
          <w:p w14:paraId="13D32C1D" w14:textId="77777777" w:rsidR="00CE6F83" w:rsidRPr="000108BC" w:rsidRDefault="00CE6F83" w:rsidP="00146DE0">
            <w:r w:rsidRPr="000108BC">
              <w:t>EU Medicines Agency</w:t>
            </w:r>
          </w:p>
        </w:tc>
        <w:tc>
          <w:tcPr>
            <w:tcW w:w="1510" w:type="dxa"/>
            <w:tcBorders>
              <w:top w:val="single" w:sz="4" w:space="0" w:color="auto"/>
              <w:bottom w:val="single" w:sz="4" w:space="0" w:color="auto"/>
            </w:tcBorders>
            <w:noWrap/>
            <w:hideMark/>
          </w:tcPr>
          <w:p w14:paraId="27501D11" w14:textId="77777777" w:rsidR="00CE6F83" w:rsidRPr="000108BC" w:rsidRDefault="00CE6F83" w:rsidP="00146DE0">
            <w:r w:rsidRPr="000108BC">
              <w:t xml:space="preserve">Latest news from the European Medicines Agency, the European Union agency responsible for the evaluation and supervision of medicines. </w:t>
            </w:r>
            <w:r w:rsidRPr="000108BC">
              <w:lastRenderedPageBreak/>
              <w:t xml:space="preserve">RTs </w:t>
            </w:r>
            <w:r>
              <w:t>is not</w:t>
            </w:r>
            <w:r w:rsidRPr="000108BC">
              <w:t xml:space="preserve"> endorsement.</w:t>
            </w:r>
          </w:p>
        </w:tc>
        <w:tc>
          <w:tcPr>
            <w:tcW w:w="1511" w:type="dxa"/>
            <w:tcBorders>
              <w:top w:val="single" w:sz="4" w:space="0" w:color="auto"/>
              <w:bottom w:val="single" w:sz="4" w:space="0" w:color="auto"/>
            </w:tcBorders>
            <w:noWrap/>
            <w:hideMark/>
          </w:tcPr>
          <w:p w14:paraId="4777E86C" w14:textId="77777777" w:rsidR="00CE6F83" w:rsidRPr="000108BC" w:rsidRDefault="00CE6F83" w:rsidP="00146DE0">
            <w:r w:rsidRPr="000108BC">
              <w:lastRenderedPageBreak/>
              <w:t>@EMA_News</w:t>
            </w:r>
          </w:p>
        </w:tc>
        <w:tc>
          <w:tcPr>
            <w:tcW w:w="1510" w:type="dxa"/>
            <w:tcBorders>
              <w:top w:val="single" w:sz="4" w:space="0" w:color="auto"/>
              <w:bottom w:val="single" w:sz="4" w:space="0" w:color="auto"/>
            </w:tcBorders>
            <w:noWrap/>
            <w:hideMark/>
          </w:tcPr>
          <w:p w14:paraId="5E1C4981" w14:textId="77777777" w:rsidR="00CE6F83" w:rsidRPr="000108BC" w:rsidRDefault="00CE6F83" w:rsidP="00146DE0">
            <w:pPr>
              <w:jc w:val="center"/>
            </w:pPr>
            <w:r w:rsidRPr="000108BC">
              <w:t>20412</w:t>
            </w:r>
          </w:p>
        </w:tc>
        <w:tc>
          <w:tcPr>
            <w:tcW w:w="1510" w:type="dxa"/>
            <w:tcBorders>
              <w:top w:val="single" w:sz="4" w:space="0" w:color="auto"/>
              <w:bottom w:val="single" w:sz="4" w:space="0" w:color="auto"/>
            </w:tcBorders>
            <w:noWrap/>
            <w:hideMark/>
          </w:tcPr>
          <w:p w14:paraId="7E3CC4A2" w14:textId="77777777" w:rsidR="00CE6F83" w:rsidRPr="000108BC" w:rsidRDefault="00CE6F83" w:rsidP="00146DE0">
            <w:pPr>
              <w:jc w:val="center"/>
            </w:pPr>
            <w:r w:rsidRPr="000108BC">
              <w:t>91087</w:t>
            </w:r>
          </w:p>
        </w:tc>
        <w:tc>
          <w:tcPr>
            <w:tcW w:w="1511" w:type="dxa"/>
            <w:tcBorders>
              <w:top w:val="single" w:sz="4" w:space="0" w:color="auto"/>
              <w:bottom w:val="single" w:sz="4" w:space="0" w:color="auto"/>
            </w:tcBorders>
            <w:noWrap/>
            <w:hideMark/>
          </w:tcPr>
          <w:p w14:paraId="7C5074D5" w14:textId="77777777" w:rsidR="00CE6F83" w:rsidRPr="000108BC" w:rsidRDefault="00CE6F83" w:rsidP="00146DE0">
            <w:pPr>
              <w:jc w:val="center"/>
            </w:pPr>
            <w:r w:rsidRPr="000108BC">
              <w:t>2/23/2010 12:05</w:t>
            </w:r>
          </w:p>
        </w:tc>
      </w:tr>
      <w:tr w:rsidR="00CE6F83" w:rsidRPr="000108BC" w14:paraId="15080361" w14:textId="77777777" w:rsidTr="00146DE0">
        <w:trPr>
          <w:trHeight w:val="290"/>
        </w:trPr>
        <w:tc>
          <w:tcPr>
            <w:tcW w:w="1510" w:type="dxa"/>
            <w:tcBorders>
              <w:top w:val="single" w:sz="4" w:space="0" w:color="auto"/>
              <w:bottom w:val="single" w:sz="4" w:space="0" w:color="auto"/>
            </w:tcBorders>
            <w:noWrap/>
            <w:hideMark/>
          </w:tcPr>
          <w:p w14:paraId="307C2C04" w14:textId="77777777" w:rsidR="00CE6F83" w:rsidRPr="000108BC" w:rsidRDefault="00CE6F83" w:rsidP="00146DE0">
            <w:r w:rsidRPr="000108BC">
              <w:t>EU NEAR</w:t>
            </w:r>
          </w:p>
        </w:tc>
        <w:tc>
          <w:tcPr>
            <w:tcW w:w="1510" w:type="dxa"/>
            <w:tcBorders>
              <w:top w:val="single" w:sz="4" w:space="0" w:color="auto"/>
              <w:bottom w:val="single" w:sz="4" w:space="0" w:color="auto"/>
            </w:tcBorders>
            <w:noWrap/>
            <w:hideMark/>
          </w:tcPr>
          <w:p w14:paraId="26B171EB" w14:textId="77777777" w:rsidR="00CE6F83" w:rsidRPr="000108BC" w:rsidRDefault="00CE6F83" w:rsidP="00146DE0">
            <w:r w:rsidRPr="000108BC">
              <w:t>We are the@EU_Commission's Directorate-General for Neighbourhood and Enlargement Negotiations. Follow us for the latest news &amp; updates!</w:t>
            </w:r>
          </w:p>
        </w:tc>
        <w:tc>
          <w:tcPr>
            <w:tcW w:w="1511" w:type="dxa"/>
            <w:tcBorders>
              <w:top w:val="single" w:sz="4" w:space="0" w:color="auto"/>
              <w:bottom w:val="single" w:sz="4" w:space="0" w:color="auto"/>
            </w:tcBorders>
            <w:noWrap/>
            <w:hideMark/>
          </w:tcPr>
          <w:p w14:paraId="006BFD65" w14:textId="77777777" w:rsidR="00CE6F83" w:rsidRPr="000108BC" w:rsidRDefault="00CE6F83" w:rsidP="00146DE0">
            <w:r w:rsidRPr="000108BC">
              <w:t>@eu_near</w:t>
            </w:r>
          </w:p>
        </w:tc>
        <w:tc>
          <w:tcPr>
            <w:tcW w:w="1510" w:type="dxa"/>
            <w:tcBorders>
              <w:top w:val="single" w:sz="4" w:space="0" w:color="auto"/>
              <w:bottom w:val="single" w:sz="4" w:space="0" w:color="auto"/>
            </w:tcBorders>
            <w:noWrap/>
            <w:hideMark/>
          </w:tcPr>
          <w:p w14:paraId="49E4C7EF" w14:textId="77777777" w:rsidR="00CE6F83" w:rsidRPr="000108BC" w:rsidRDefault="00CE6F83" w:rsidP="00146DE0">
            <w:pPr>
              <w:jc w:val="center"/>
            </w:pPr>
            <w:r w:rsidRPr="000108BC">
              <w:t>24291</w:t>
            </w:r>
          </w:p>
        </w:tc>
        <w:tc>
          <w:tcPr>
            <w:tcW w:w="1510" w:type="dxa"/>
            <w:tcBorders>
              <w:top w:val="single" w:sz="4" w:space="0" w:color="auto"/>
              <w:bottom w:val="single" w:sz="4" w:space="0" w:color="auto"/>
            </w:tcBorders>
            <w:noWrap/>
            <w:hideMark/>
          </w:tcPr>
          <w:p w14:paraId="68D6F729" w14:textId="77777777" w:rsidR="00CE6F83" w:rsidRPr="000108BC" w:rsidRDefault="00CE6F83" w:rsidP="00146DE0">
            <w:pPr>
              <w:jc w:val="center"/>
            </w:pPr>
            <w:r w:rsidRPr="000108BC">
              <w:t>120122</w:t>
            </w:r>
          </w:p>
        </w:tc>
        <w:tc>
          <w:tcPr>
            <w:tcW w:w="1511" w:type="dxa"/>
            <w:tcBorders>
              <w:top w:val="single" w:sz="4" w:space="0" w:color="auto"/>
              <w:bottom w:val="single" w:sz="4" w:space="0" w:color="auto"/>
            </w:tcBorders>
            <w:noWrap/>
            <w:hideMark/>
          </w:tcPr>
          <w:p w14:paraId="19D4D54F" w14:textId="77777777" w:rsidR="00CE6F83" w:rsidRPr="000108BC" w:rsidRDefault="00CE6F83" w:rsidP="00146DE0">
            <w:pPr>
              <w:jc w:val="center"/>
            </w:pPr>
            <w:r w:rsidRPr="000108BC">
              <w:t>4/12/2011 13:37</w:t>
            </w:r>
          </w:p>
        </w:tc>
      </w:tr>
      <w:tr w:rsidR="00CE6F83" w:rsidRPr="000108BC" w14:paraId="05708943" w14:textId="77777777" w:rsidTr="00146DE0">
        <w:trPr>
          <w:trHeight w:val="290"/>
        </w:trPr>
        <w:tc>
          <w:tcPr>
            <w:tcW w:w="1510" w:type="dxa"/>
            <w:tcBorders>
              <w:top w:val="single" w:sz="4" w:space="0" w:color="auto"/>
              <w:bottom w:val="single" w:sz="4" w:space="0" w:color="auto"/>
            </w:tcBorders>
            <w:noWrap/>
            <w:hideMark/>
          </w:tcPr>
          <w:p w14:paraId="6F76653F" w14:textId="77777777" w:rsidR="00CE6F83" w:rsidRPr="000108BC" w:rsidRDefault="00CE6F83" w:rsidP="00146DE0">
            <w:r w:rsidRPr="000108BC">
              <w:t>EU Social</w:t>
            </w:r>
          </w:p>
        </w:tc>
        <w:tc>
          <w:tcPr>
            <w:tcW w:w="1510" w:type="dxa"/>
            <w:tcBorders>
              <w:top w:val="single" w:sz="4" w:space="0" w:color="auto"/>
              <w:bottom w:val="single" w:sz="4" w:space="0" w:color="auto"/>
            </w:tcBorders>
            <w:noWrap/>
            <w:hideMark/>
          </w:tcPr>
          <w:p w14:paraId="2C1706E4" w14:textId="77777777" w:rsidR="00CE6F83" w:rsidRPr="000108BC" w:rsidRDefault="00CE6F83" w:rsidP="00146DE0">
            <w:r w:rsidRPr="000108BC">
              <w:t>Part of @EU_Commission striving for social fairness in Europe. Our mission is to ensure no one is left behind. Tweets on #jobs, #SocialRights &amp; #Inclusion.</w:t>
            </w:r>
          </w:p>
        </w:tc>
        <w:tc>
          <w:tcPr>
            <w:tcW w:w="1511" w:type="dxa"/>
            <w:tcBorders>
              <w:top w:val="single" w:sz="4" w:space="0" w:color="auto"/>
              <w:bottom w:val="single" w:sz="4" w:space="0" w:color="auto"/>
            </w:tcBorders>
            <w:noWrap/>
            <w:hideMark/>
          </w:tcPr>
          <w:p w14:paraId="0A702CFA" w14:textId="77777777" w:rsidR="00CE6F83" w:rsidRPr="000108BC" w:rsidRDefault="00CE6F83" w:rsidP="00146DE0">
            <w:r w:rsidRPr="000108BC">
              <w:t>@EU_Social</w:t>
            </w:r>
          </w:p>
        </w:tc>
        <w:tc>
          <w:tcPr>
            <w:tcW w:w="1510" w:type="dxa"/>
            <w:tcBorders>
              <w:top w:val="single" w:sz="4" w:space="0" w:color="auto"/>
              <w:bottom w:val="single" w:sz="4" w:space="0" w:color="auto"/>
            </w:tcBorders>
            <w:noWrap/>
            <w:hideMark/>
          </w:tcPr>
          <w:p w14:paraId="0C7A25A0" w14:textId="77777777" w:rsidR="00CE6F83" w:rsidRPr="000108BC" w:rsidRDefault="00CE6F83" w:rsidP="00146DE0">
            <w:pPr>
              <w:jc w:val="center"/>
            </w:pPr>
            <w:r w:rsidRPr="000108BC">
              <w:t>21027</w:t>
            </w:r>
          </w:p>
        </w:tc>
        <w:tc>
          <w:tcPr>
            <w:tcW w:w="1510" w:type="dxa"/>
            <w:tcBorders>
              <w:top w:val="single" w:sz="4" w:space="0" w:color="auto"/>
              <w:bottom w:val="single" w:sz="4" w:space="0" w:color="auto"/>
            </w:tcBorders>
            <w:noWrap/>
            <w:hideMark/>
          </w:tcPr>
          <w:p w14:paraId="45022472" w14:textId="77777777" w:rsidR="00CE6F83" w:rsidRPr="000108BC" w:rsidRDefault="00CE6F83" w:rsidP="00146DE0">
            <w:pPr>
              <w:jc w:val="center"/>
            </w:pPr>
            <w:r w:rsidRPr="000108BC">
              <w:t>83556</w:t>
            </w:r>
          </w:p>
        </w:tc>
        <w:tc>
          <w:tcPr>
            <w:tcW w:w="1511" w:type="dxa"/>
            <w:tcBorders>
              <w:top w:val="single" w:sz="4" w:space="0" w:color="auto"/>
              <w:bottom w:val="single" w:sz="4" w:space="0" w:color="auto"/>
            </w:tcBorders>
            <w:noWrap/>
            <w:hideMark/>
          </w:tcPr>
          <w:p w14:paraId="7E3D0187" w14:textId="77777777" w:rsidR="00CE6F83" w:rsidRPr="000108BC" w:rsidRDefault="00CE6F83" w:rsidP="00146DE0">
            <w:pPr>
              <w:jc w:val="center"/>
            </w:pPr>
            <w:r w:rsidRPr="000108BC">
              <w:t>5/7/2010 11:46</w:t>
            </w:r>
          </w:p>
        </w:tc>
      </w:tr>
      <w:tr w:rsidR="00CE6F83" w:rsidRPr="000108BC" w14:paraId="187DC31C" w14:textId="77777777" w:rsidTr="00146DE0">
        <w:trPr>
          <w:trHeight w:val="290"/>
        </w:trPr>
        <w:tc>
          <w:tcPr>
            <w:tcW w:w="1510" w:type="dxa"/>
            <w:tcBorders>
              <w:top w:val="single" w:sz="4" w:space="0" w:color="auto"/>
              <w:bottom w:val="single" w:sz="4" w:space="0" w:color="auto"/>
            </w:tcBorders>
            <w:noWrap/>
            <w:hideMark/>
          </w:tcPr>
          <w:p w14:paraId="494E9480" w14:textId="77777777" w:rsidR="00CE6F83" w:rsidRPr="000108BC" w:rsidRDefault="00CE6F83" w:rsidP="00146DE0">
            <w:r w:rsidRPr="000108BC">
              <w:t>EU Tax &amp; Customs</w:t>
            </w:r>
          </w:p>
        </w:tc>
        <w:tc>
          <w:tcPr>
            <w:tcW w:w="1510" w:type="dxa"/>
            <w:tcBorders>
              <w:top w:val="single" w:sz="4" w:space="0" w:color="auto"/>
              <w:bottom w:val="single" w:sz="4" w:space="0" w:color="auto"/>
            </w:tcBorders>
            <w:noWrap/>
            <w:hideMark/>
          </w:tcPr>
          <w:p w14:paraId="66A3BF13" w14:textId="77777777" w:rsidR="00CE6F83" w:rsidRPr="000108BC" w:rsidRDefault="00CE6F83" w:rsidP="00146DE0">
            <w:r w:rsidRPr="000108BC">
              <w:t>We are the @EU_Commission department for Taxation and Customs Union. See also @PaoloGentiloni</w:t>
            </w:r>
            <w:r w:rsidRPr="000108BC">
              <w:br/>
            </w:r>
            <w:r w:rsidRPr="000108BC">
              <w:br/>
              <w:t xml:space="preserve">RT </w:t>
            </w:r>
            <w:r>
              <w:t>is not</w:t>
            </w:r>
            <w:r w:rsidRPr="000108BC">
              <w:t xml:space="preserve"> endorsement #FairTaxation #CustomsUnion</w:t>
            </w:r>
          </w:p>
        </w:tc>
        <w:tc>
          <w:tcPr>
            <w:tcW w:w="1511" w:type="dxa"/>
            <w:tcBorders>
              <w:top w:val="single" w:sz="4" w:space="0" w:color="auto"/>
              <w:bottom w:val="single" w:sz="4" w:space="0" w:color="auto"/>
            </w:tcBorders>
            <w:noWrap/>
            <w:hideMark/>
          </w:tcPr>
          <w:p w14:paraId="32E62E2B" w14:textId="77777777" w:rsidR="00CE6F83" w:rsidRPr="000108BC" w:rsidRDefault="00CE6F83" w:rsidP="00146DE0">
            <w:r w:rsidRPr="000108BC">
              <w:t>@EU_Taxud</w:t>
            </w:r>
          </w:p>
        </w:tc>
        <w:tc>
          <w:tcPr>
            <w:tcW w:w="1510" w:type="dxa"/>
            <w:tcBorders>
              <w:top w:val="single" w:sz="4" w:space="0" w:color="auto"/>
              <w:bottom w:val="single" w:sz="4" w:space="0" w:color="auto"/>
            </w:tcBorders>
            <w:noWrap/>
            <w:hideMark/>
          </w:tcPr>
          <w:p w14:paraId="43860189" w14:textId="77777777" w:rsidR="00CE6F83" w:rsidRPr="000108BC" w:rsidRDefault="00CE6F83" w:rsidP="00146DE0">
            <w:pPr>
              <w:jc w:val="center"/>
            </w:pPr>
            <w:r w:rsidRPr="000108BC">
              <w:t>10837</w:t>
            </w:r>
          </w:p>
        </w:tc>
        <w:tc>
          <w:tcPr>
            <w:tcW w:w="1510" w:type="dxa"/>
            <w:tcBorders>
              <w:top w:val="single" w:sz="4" w:space="0" w:color="auto"/>
              <w:bottom w:val="single" w:sz="4" w:space="0" w:color="auto"/>
            </w:tcBorders>
            <w:noWrap/>
            <w:hideMark/>
          </w:tcPr>
          <w:p w14:paraId="06F5BD6A" w14:textId="77777777" w:rsidR="00CE6F83" w:rsidRPr="000108BC" w:rsidRDefault="00CE6F83" w:rsidP="00146DE0">
            <w:pPr>
              <w:jc w:val="center"/>
            </w:pPr>
            <w:r w:rsidRPr="000108BC">
              <w:t>19863</w:t>
            </w:r>
          </w:p>
        </w:tc>
        <w:tc>
          <w:tcPr>
            <w:tcW w:w="1511" w:type="dxa"/>
            <w:tcBorders>
              <w:top w:val="single" w:sz="4" w:space="0" w:color="auto"/>
              <w:bottom w:val="single" w:sz="4" w:space="0" w:color="auto"/>
            </w:tcBorders>
            <w:noWrap/>
            <w:hideMark/>
          </w:tcPr>
          <w:p w14:paraId="1C703A6A" w14:textId="77777777" w:rsidR="00CE6F83" w:rsidRPr="000108BC" w:rsidRDefault="00CE6F83" w:rsidP="00146DE0">
            <w:pPr>
              <w:jc w:val="center"/>
            </w:pPr>
            <w:r w:rsidRPr="000108BC">
              <w:t>11/26/2012 15:26</w:t>
            </w:r>
          </w:p>
        </w:tc>
      </w:tr>
      <w:tr w:rsidR="00CE6F83" w:rsidRPr="000108BC" w14:paraId="21403F3E" w14:textId="77777777" w:rsidTr="00146DE0">
        <w:trPr>
          <w:trHeight w:val="290"/>
        </w:trPr>
        <w:tc>
          <w:tcPr>
            <w:tcW w:w="1510" w:type="dxa"/>
            <w:tcBorders>
              <w:top w:val="single" w:sz="4" w:space="0" w:color="auto"/>
              <w:bottom w:val="single" w:sz="4" w:space="0" w:color="auto"/>
            </w:tcBorders>
            <w:noWrap/>
            <w:hideMark/>
          </w:tcPr>
          <w:p w14:paraId="2BB2D168" w14:textId="77777777" w:rsidR="00CE6F83" w:rsidRPr="000108BC" w:rsidRDefault="00CE6F83" w:rsidP="00146DE0">
            <w:r w:rsidRPr="000108BC">
              <w:lastRenderedPageBreak/>
              <w:t>EU Trade</w:t>
            </w:r>
          </w:p>
        </w:tc>
        <w:tc>
          <w:tcPr>
            <w:tcW w:w="1510" w:type="dxa"/>
            <w:tcBorders>
              <w:top w:val="single" w:sz="4" w:space="0" w:color="auto"/>
              <w:bottom w:val="single" w:sz="4" w:space="0" w:color="auto"/>
            </w:tcBorders>
            <w:noWrap/>
            <w:hideMark/>
          </w:tcPr>
          <w:p w14:paraId="06183A28" w14:textId="77777777" w:rsidR="00CE6F83" w:rsidRPr="000108BC" w:rsidRDefault="00CE6F83" w:rsidP="00146DE0">
            <w:r w:rsidRPr="000108BC">
              <w:t xml:space="preserve">International Trade Department of the EU @EU_Commission  </w:t>
            </w:r>
            <w:r w:rsidRPr="000108BC">
              <w:br/>
            </w:r>
            <w:r w:rsidRPr="000108BC">
              <w:br/>
            </w:r>
            <w:r w:rsidRPr="000108BC">
              <w:br/>
            </w:r>
            <w:r w:rsidRPr="000108BC">
              <w:br/>
              <w:t xml:space="preserve">Open </w:t>
            </w:r>
            <w:r w:rsidRPr="000108BC">
              <w:br/>
            </w:r>
            <w:r w:rsidRPr="000108BC">
              <w:br/>
              <w:t xml:space="preserve">Sustainable </w:t>
            </w:r>
            <w:r w:rsidRPr="000108BC">
              <w:br/>
            </w:r>
            <w:r w:rsidRPr="000108BC">
              <w:br/>
              <w:t xml:space="preserve">Assertive </w:t>
            </w:r>
            <w:r w:rsidRPr="000108BC">
              <w:br/>
            </w:r>
            <w:r w:rsidRPr="000108BC">
              <w:br/>
            </w:r>
            <w:r w:rsidRPr="000108BC">
              <w:br/>
            </w:r>
            <w:r w:rsidRPr="000108BC">
              <w:br/>
              <w:t>#EUTrade</w:t>
            </w:r>
          </w:p>
        </w:tc>
        <w:tc>
          <w:tcPr>
            <w:tcW w:w="1511" w:type="dxa"/>
            <w:tcBorders>
              <w:top w:val="single" w:sz="4" w:space="0" w:color="auto"/>
              <w:bottom w:val="single" w:sz="4" w:space="0" w:color="auto"/>
            </w:tcBorders>
            <w:noWrap/>
            <w:hideMark/>
          </w:tcPr>
          <w:p w14:paraId="6A7BCCEC" w14:textId="77777777" w:rsidR="00CE6F83" w:rsidRPr="000108BC" w:rsidRDefault="00CE6F83" w:rsidP="00146DE0">
            <w:r w:rsidRPr="000108BC">
              <w:t>@Trade_EU</w:t>
            </w:r>
          </w:p>
        </w:tc>
        <w:tc>
          <w:tcPr>
            <w:tcW w:w="1510" w:type="dxa"/>
            <w:tcBorders>
              <w:top w:val="single" w:sz="4" w:space="0" w:color="auto"/>
              <w:bottom w:val="single" w:sz="4" w:space="0" w:color="auto"/>
            </w:tcBorders>
            <w:noWrap/>
            <w:hideMark/>
          </w:tcPr>
          <w:p w14:paraId="2A716303" w14:textId="77777777" w:rsidR="00CE6F83" w:rsidRPr="000108BC" w:rsidRDefault="00CE6F83" w:rsidP="00146DE0">
            <w:pPr>
              <w:jc w:val="center"/>
            </w:pPr>
            <w:r w:rsidRPr="000108BC">
              <w:t>7992</w:t>
            </w:r>
          </w:p>
        </w:tc>
        <w:tc>
          <w:tcPr>
            <w:tcW w:w="1510" w:type="dxa"/>
            <w:tcBorders>
              <w:top w:val="single" w:sz="4" w:space="0" w:color="auto"/>
              <w:bottom w:val="single" w:sz="4" w:space="0" w:color="auto"/>
            </w:tcBorders>
            <w:noWrap/>
            <w:hideMark/>
          </w:tcPr>
          <w:p w14:paraId="5AF0256F" w14:textId="77777777" w:rsidR="00CE6F83" w:rsidRPr="000108BC" w:rsidRDefault="00CE6F83" w:rsidP="00146DE0">
            <w:pPr>
              <w:jc w:val="center"/>
            </w:pPr>
            <w:r w:rsidRPr="000108BC">
              <w:t>55953</w:t>
            </w:r>
          </w:p>
        </w:tc>
        <w:tc>
          <w:tcPr>
            <w:tcW w:w="1511" w:type="dxa"/>
            <w:tcBorders>
              <w:top w:val="single" w:sz="4" w:space="0" w:color="auto"/>
              <w:bottom w:val="single" w:sz="4" w:space="0" w:color="auto"/>
            </w:tcBorders>
            <w:noWrap/>
            <w:hideMark/>
          </w:tcPr>
          <w:p w14:paraId="49D8E7C5" w14:textId="77777777" w:rsidR="00CE6F83" w:rsidRPr="000108BC" w:rsidRDefault="00CE6F83" w:rsidP="00146DE0">
            <w:pPr>
              <w:jc w:val="center"/>
            </w:pPr>
            <w:r w:rsidRPr="000108BC">
              <w:t>1/21/2013 17:27</w:t>
            </w:r>
          </w:p>
        </w:tc>
      </w:tr>
      <w:tr w:rsidR="00CE6F83" w:rsidRPr="000108BC" w14:paraId="73998E2C" w14:textId="77777777" w:rsidTr="00146DE0">
        <w:trPr>
          <w:trHeight w:val="290"/>
        </w:trPr>
        <w:tc>
          <w:tcPr>
            <w:tcW w:w="1510" w:type="dxa"/>
            <w:tcBorders>
              <w:top w:val="single" w:sz="4" w:space="0" w:color="auto"/>
              <w:bottom w:val="single" w:sz="4" w:space="0" w:color="auto"/>
            </w:tcBorders>
            <w:noWrap/>
            <w:hideMark/>
          </w:tcPr>
          <w:p w14:paraId="38C6FCB9" w14:textId="77777777" w:rsidR="00CE6F83" w:rsidRPr="000108BC" w:rsidRDefault="00CE6F83" w:rsidP="00146DE0">
            <w:r w:rsidRPr="000108BC">
              <w:t>EU Transport</w:t>
            </w:r>
          </w:p>
        </w:tc>
        <w:tc>
          <w:tcPr>
            <w:tcW w:w="1510" w:type="dxa"/>
            <w:tcBorders>
              <w:top w:val="single" w:sz="4" w:space="0" w:color="auto"/>
              <w:bottom w:val="single" w:sz="4" w:space="0" w:color="auto"/>
            </w:tcBorders>
            <w:noWrap/>
            <w:hideMark/>
          </w:tcPr>
          <w:p w14:paraId="44DA1ED2" w14:textId="77777777" w:rsidR="00CE6F83" w:rsidRPr="000108BC" w:rsidRDefault="00CE6F83" w:rsidP="00146DE0">
            <w:r w:rsidRPr="000108BC">
              <w:t>Working for efficient, safe &amp; clean transport in Europe. Updates from the Directorate-General for Mobility &amp; #Transport of @EU_Commission under Henrik Hololei.</w:t>
            </w:r>
          </w:p>
        </w:tc>
        <w:tc>
          <w:tcPr>
            <w:tcW w:w="1511" w:type="dxa"/>
            <w:tcBorders>
              <w:top w:val="single" w:sz="4" w:space="0" w:color="auto"/>
              <w:bottom w:val="single" w:sz="4" w:space="0" w:color="auto"/>
            </w:tcBorders>
            <w:noWrap/>
            <w:hideMark/>
          </w:tcPr>
          <w:p w14:paraId="7EDD416A" w14:textId="77777777" w:rsidR="00CE6F83" w:rsidRPr="000108BC" w:rsidRDefault="00CE6F83" w:rsidP="00146DE0">
            <w:r w:rsidRPr="000108BC">
              <w:t>@Transport_EU</w:t>
            </w:r>
          </w:p>
        </w:tc>
        <w:tc>
          <w:tcPr>
            <w:tcW w:w="1510" w:type="dxa"/>
            <w:tcBorders>
              <w:top w:val="single" w:sz="4" w:space="0" w:color="auto"/>
              <w:bottom w:val="single" w:sz="4" w:space="0" w:color="auto"/>
            </w:tcBorders>
            <w:noWrap/>
            <w:hideMark/>
          </w:tcPr>
          <w:p w14:paraId="09238BA1" w14:textId="77777777" w:rsidR="00CE6F83" w:rsidRPr="000108BC" w:rsidRDefault="00CE6F83" w:rsidP="00146DE0">
            <w:pPr>
              <w:jc w:val="center"/>
            </w:pPr>
            <w:r w:rsidRPr="000108BC">
              <w:t>7087</w:t>
            </w:r>
          </w:p>
        </w:tc>
        <w:tc>
          <w:tcPr>
            <w:tcW w:w="1510" w:type="dxa"/>
            <w:tcBorders>
              <w:top w:val="single" w:sz="4" w:space="0" w:color="auto"/>
              <w:bottom w:val="single" w:sz="4" w:space="0" w:color="auto"/>
            </w:tcBorders>
            <w:noWrap/>
            <w:hideMark/>
          </w:tcPr>
          <w:p w14:paraId="33B04661" w14:textId="77777777" w:rsidR="00CE6F83" w:rsidRPr="000108BC" w:rsidRDefault="00CE6F83" w:rsidP="00146DE0">
            <w:pPr>
              <w:jc w:val="center"/>
            </w:pPr>
            <w:r w:rsidRPr="000108BC">
              <w:t>47473</w:t>
            </w:r>
          </w:p>
        </w:tc>
        <w:tc>
          <w:tcPr>
            <w:tcW w:w="1511" w:type="dxa"/>
            <w:tcBorders>
              <w:top w:val="single" w:sz="4" w:space="0" w:color="auto"/>
              <w:bottom w:val="single" w:sz="4" w:space="0" w:color="auto"/>
            </w:tcBorders>
            <w:noWrap/>
            <w:hideMark/>
          </w:tcPr>
          <w:p w14:paraId="0C88B522" w14:textId="77777777" w:rsidR="00CE6F83" w:rsidRPr="000108BC" w:rsidRDefault="00CE6F83" w:rsidP="00146DE0">
            <w:pPr>
              <w:jc w:val="center"/>
            </w:pPr>
            <w:r w:rsidRPr="000108BC">
              <w:t>5/10/2011 15:10</w:t>
            </w:r>
          </w:p>
        </w:tc>
      </w:tr>
      <w:tr w:rsidR="00CE6F83" w:rsidRPr="000108BC" w14:paraId="63B0EFD1" w14:textId="77777777" w:rsidTr="00146DE0">
        <w:trPr>
          <w:trHeight w:val="290"/>
        </w:trPr>
        <w:tc>
          <w:tcPr>
            <w:tcW w:w="1510" w:type="dxa"/>
            <w:tcBorders>
              <w:top w:val="single" w:sz="4" w:space="0" w:color="auto"/>
              <w:bottom w:val="single" w:sz="4" w:space="0" w:color="auto"/>
            </w:tcBorders>
            <w:noWrap/>
            <w:hideMark/>
          </w:tcPr>
          <w:p w14:paraId="64F0305C" w14:textId="77777777" w:rsidR="00CE6F83" w:rsidRPr="000108BC" w:rsidRDefault="00CE6F83" w:rsidP="00146DE0">
            <w:r w:rsidRPr="000108BC">
              <w:t>EU_Cedefop</w:t>
            </w:r>
          </w:p>
        </w:tc>
        <w:tc>
          <w:tcPr>
            <w:tcW w:w="1510" w:type="dxa"/>
            <w:tcBorders>
              <w:top w:val="single" w:sz="4" w:space="0" w:color="auto"/>
              <w:bottom w:val="single" w:sz="4" w:space="0" w:color="auto"/>
            </w:tcBorders>
            <w:noWrap/>
            <w:hideMark/>
          </w:tcPr>
          <w:p w14:paraId="6D7C155B" w14:textId="77777777" w:rsidR="00CE6F83" w:rsidRPr="000108BC" w:rsidRDefault="00CE6F83" w:rsidP="00146DE0">
            <w:r w:rsidRPr="000108BC">
              <w:t>The European Union agency that helps policy-makers improve vocational training systems and provides expertise on skills and qualifications. Retweets</w:t>
            </w:r>
            <w:r>
              <w:t xml:space="preserve">is </w:t>
            </w:r>
            <w:r>
              <w:lastRenderedPageBreak/>
              <w:t>not</w:t>
            </w:r>
            <w:r w:rsidRPr="000108BC">
              <w:t>endorsement</w:t>
            </w:r>
          </w:p>
        </w:tc>
        <w:tc>
          <w:tcPr>
            <w:tcW w:w="1511" w:type="dxa"/>
            <w:tcBorders>
              <w:top w:val="single" w:sz="4" w:space="0" w:color="auto"/>
              <w:bottom w:val="single" w:sz="4" w:space="0" w:color="auto"/>
            </w:tcBorders>
            <w:noWrap/>
            <w:hideMark/>
          </w:tcPr>
          <w:p w14:paraId="4C4C3F64" w14:textId="77777777" w:rsidR="00CE6F83" w:rsidRPr="000108BC" w:rsidRDefault="00CE6F83" w:rsidP="00146DE0">
            <w:r w:rsidRPr="000108BC">
              <w:lastRenderedPageBreak/>
              <w:t>@Cedefop</w:t>
            </w:r>
          </w:p>
        </w:tc>
        <w:tc>
          <w:tcPr>
            <w:tcW w:w="1510" w:type="dxa"/>
            <w:tcBorders>
              <w:top w:val="single" w:sz="4" w:space="0" w:color="auto"/>
              <w:bottom w:val="single" w:sz="4" w:space="0" w:color="auto"/>
            </w:tcBorders>
            <w:noWrap/>
            <w:hideMark/>
          </w:tcPr>
          <w:p w14:paraId="2428B892" w14:textId="77777777" w:rsidR="00CE6F83" w:rsidRPr="000108BC" w:rsidRDefault="00CE6F83" w:rsidP="00146DE0">
            <w:pPr>
              <w:jc w:val="center"/>
            </w:pPr>
            <w:r w:rsidRPr="000108BC">
              <w:t>11551</w:t>
            </w:r>
          </w:p>
        </w:tc>
        <w:tc>
          <w:tcPr>
            <w:tcW w:w="1510" w:type="dxa"/>
            <w:tcBorders>
              <w:top w:val="single" w:sz="4" w:space="0" w:color="auto"/>
              <w:bottom w:val="single" w:sz="4" w:space="0" w:color="auto"/>
            </w:tcBorders>
            <w:noWrap/>
            <w:hideMark/>
          </w:tcPr>
          <w:p w14:paraId="493D7954" w14:textId="77777777" w:rsidR="00CE6F83" w:rsidRPr="000108BC" w:rsidRDefault="00CE6F83" w:rsidP="00146DE0">
            <w:pPr>
              <w:jc w:val="center"/>
            </w:pPr>
            <w:r w:rsidRPr="000108BC">
              <w:t>10977</w:t>
            </w:r>
          </w:p>
        </w:tc>
        <w:tc>
          <w:tcPr>
            <w:tcW w:w="1511" w:type="dxa"/>
            <w:tcBorders>
              <w:top w:val="single" w:sz="4" w:space="0" w:color="auto"/>
              <w:bottom w:val="single" w:sz="4" w:space="0" w:color="auto"/>
            </w:tcBorders>
            <w:noWrap/>
            <w:hideMark/>
          </w:tcPr>
          <w:p w14:paraId="56645F82" w14:textId="77777777" w:rsidR="00CE6F83" w:rsidRPr="000108BC" w:rsidRDefault="00CE6F83" w:rsidP="00146DE0">
            <w:pPr>
              <w:jc w:val="center"/>
            </w:pPr>
            <w:r w:rsidRPr="000108BC">
              <w:t>3/1/2010 14:52</w:t>
            </w:r>
          </w:p>
        </w:tc>
      </w:tr>
      <w:tr w:rsidR="00CE6F83" w:rsidRPr="000108BC" w14:paraId="4E085D6D" w14:textId="77777777" w:rsidTr="00146DE0">
        <w:trPr>
          <w:trHeight w:val="290"/>
        </w:trPr>
        <w:tc>
          <w:tcPr>
            <w:tcW w:w="1510" w:type="dxa"/>
            <w:tcBorders>
              <w:top w:val="single" w:sz="4" w:space="0" w:color="auto"/>
              <w:bottom w:val="single" w:sz="4" w:space="0" w:color="auto"/>
            </w:tcBorders>
            <w:noWrap/>
            <w:hideMark/>
          </w:tcPr>
          <w:p w14:paraId="15ED0CDB" w14:textId="77777777" w:rsidR="00CE6F83" w:rsidRPr="000108BC" w:rsidRDefault="00CE6F83" w:rsidP="00146DE0">
            <w:r w:rsidRPr="000108BC">
              <w:t>EU_HEALTH - #SafeVaccines</w:t>
            </w:r>
          </w:p>
        </w:tc>
        <w:tc>
          <w:tcPr>
            <w:tcW w:w="1510" w:type="dxa"/>
            <w:tcBorders>
              <w:top w:val="single" w:sz="4" w:space="0" w:color="auto"/>
              <w:bottom w:val="single" w:sz="4" w:space="0" w:color="auto"/>
            </w:tcBorders>
            <w:noWrap/>
            <w:hideMark/>
          </w:tcPr>
          <w:p w14:paraId="4212DE90" w14:textId="77777777" w:rsidR="00CE6F83" w:rsidRPr="000108BC" w:rsidRDefault="00CE6F83" w:rsidP="00146DE0">
            <w:r w:rsidRPr="000108BC">
              <w:t xml:space="preserve">EU Commission's DG Health &amp; Food Safety (SANTE). We work to protect health, prevent diseases &amp; strengthen health systems. RT </w:t>
            </w:r>
            <w:r>
              <w:t>is not</w:t>
            </w:r>
            <w:r w:rsidRPr="000108BC">
              <w:t xml:space="preserve"> endorsement. Food tweets @Food_EU</w:t>
            </w:r>
          </w:p>
        </w:tc>
        <w:tc>
          <w:tcPr>
            <w:tcW w:w="1511" w:type="dxa"/>
            <w:tcBorders>
              <w:top w:val="single" w:sz="4" w:space="0" w:color="auto"/>
              <w:bottom w:val="single" w:sz="4" w:space="0" w:color="auto"/>
            </w:tcBorders>
            <w:noWrap/>
            <w:hideMark/>
          </w:tcPr>
          <w:p w14:paraId="68F10C35" w14:textId="77777777" w:rsidR="00CE6F83" w:rsidRPr="000108BC" w:rsidRDefault="00CE6F83" w:rsidP="00146DE0">
            <w:r w:rsidRPr="000108BC">
              <w:t>@EU_Health</w:t>
            </w:r>
          </w:p>
        </w:tc>
        <w:tc>
          <w:tcPr>
            <w:tcW w:w="1510" w:type="dxa"/>
            <w:tcBorders>
              <w:top w:val="single" w:sz="4" w:space="0" w:color="auto"/>
              <w:bottom w:val="single" w:sz="4" w:space="0" w:color="auto"/>
            </w:tcBorders>
            <w:noWrap/>
            <w:hideMark/>
          </w:tcPr>
          <w:p w14:paraId="026E3B8D" w14:textId="77777777" w:rsidR="00CE6F83" w:rsidRPr="000108BC" w:rsidRDefault="00CE6F83" w:rsidP="00146DE0">
            <w:pPr>
              <w:jc w:val="center"/>
            </w:pPr>
            <w:r w:rsidRPr="000108BC">
              <w:t>22418</w:t>
            </w:r>
          </w:p>
        </w:tc>
        <w:tc>
          <w:tcPr>
            <w:tcW w:w="1510" w:type="dxa"/>
            <w:tcBorders>
              <w:top w:val="single" w:sz="4" w:space="0" w:color="auto"/>
              <w:bottom w:val="single" w:sz="4" w:space="0" w:color="auto"/>
            </w:tcBorders>
            <w:noWrap/>
            <w:hideMark/>
          </w:tcPr>
          <w:p w14:paraId="59EF5215" w14:textId="77777777" w:rsidR="00CE6F83" w:rsidRPr="000108BC" w:rsidRDefault="00CE6F83" w:rsidP="00146DE0">
            <w:pPr>
              <w:jc w:val="center"/>
            </w:pPr>
            <w:r w:rsidRPr="000108BC">
              <w:t>76638</w:t>
            </w:r>
          </w:p>
        </w:tc>
        <w:tc>
          <w:tcPr>
            <w:tcW w:w="1511" w:type="dxa"/>
            <w:tcBorders>
              <w:top w:val="single" w:sz="4" w:space="0" w:color="auto"/>
              <w:bottom w:val="single" w:sz="4" w:space="0" w:color="auto"/>
            </w:tcBorders>
            <w:noWrap/>
            <w:hideMark/>
          </w:tcPr>
          <w:p w14:paraId="4D2CE2DF" w14:textId="77777777" w:rsidR="00CE6F83" w:rsidRPr="000108BC" w:rsidRDefault="00CE6F83" w:rsidP="00146DE0">
            <w:pPr>
              <w:jc w:val="center"/>
            </w:pPr>
            <w:r w:rsidRPr="000108BC">
              <w:t>6/12/2012 15:41</w:t>
            </w:r>
          </w:p>
        </w:tc>
      </w:tr>
      <w:tr w:rsidR="00CE6F83" w:rsidRPr="000108BC" w14:paraId="1ABE459F" w14:textId="77777777" w:rsidTr="00146DE0">
        <w:trPr>
          <w:trHeight w:val="290"/>
        </w:trPr>
        <w:tc>
          <w:tcPr>
            <w:tcW w:w="1510" w:type="dxa"/>
            <w:tcBorders>
              <w:top w:val="single" w:sz="4" w:space="0" w:color="auto"/>
              <w:bottom w:val="single" w:sz="4" w:space="0" w:color="auto"/>
            </w:tcBorders>
            <w:noWrap/>
            <w:hideMark/>
          </w:tcPr>
          <w:p w14:paraId="31F50553" w14:textId="77777777" w:rsidR="00CE6F83" w:rsidRPr="000108BC" w:rsidRDefault="00CE6F83" w:rsidP="00146DE0">
            <w:r w:rsidRPr="000108BC">
              <w:t>EUHomeAffairs</w:t>
            </w:r>
          </w:p>
        </w:tc>
        <w:tc>
          <w:tcPr>
            <w:tcW w:w="1510" w:type="dxa"/>
            <w:tcBorders>
              <w:top w:val="single" w:sz="4" w:space="0" w:color="auto"/>
              <w:bottom w:val="single" w:sz="4" w:space="0" w:color="auto"/>
            </w:tcBorders>
            <w:noWrap/>
            <w:hideMark/>
          </w:tcPr>
          <w:p w14:paraId="1FDA1C1E" w14:textId="77777777" w:rsidR="00CE6F83" w:rsidRPr="000108BC" w:rsidRDefault="00CE6F83" w:rsidP="00146DE0">
            <w:r w:rsidRPr="000108BC">
              <w:t xml:space="preserve">DG Migration &amp; Home Affairs, responsible for EU migration, borders and security policy. </w:t>
            </w:r>
            <w:r w:rsidRPr="000108BC">
              <w:br/>
            </w:r>
            <w:r w:rsidRPr="000108BC">
              <w:br/>
              <w:t>#MigrationEU #SecurityEU</w:t>
            </w:r>
          </w:p>
        </w:tc>
        <w:tc>
          <w:tcPr>
            <w:tcW w:w="1511" w:type="dxa"/>
            <w:tcBorders>
              <w:top w:val="single" w:sz="4" w:space="0" w:color="auto"/>
              <w:bottom w:val="single" w:sz="4" w:space="0" w:color="auto"/>
            </w:tcBorders>
            <w:noWrap/>
            <w:hideMark/>
          </w:tcPr>
          <w:p w14:paraId="0D757202" w14:textId="77777777" w:rsidR="00CE6F83" w:rsidRPr="000108BC" w:rsidRDefault="00CE6F83" w:rsidP="00146DE0">
            <w:r w:rsidRPr="000108BC">
              <w:t>@EUHomeAffairs</w:t>
            </w:r>
          </w:p>
        </w:tc>
        <w:tc>
          <w:tcPr>
            <w:tcW w:w="1510" w:type="dxa"/>
            <w:tcBorders>
              <w:top w:val="single" w:sz="4" w:space="0" w:color="auto"/>
              <w:bottom w:val="single" w:sz="4" w:space="0" w:color="auto"/>
            </w:tcBorders>
            <w:noWrap/>
            <w:hideMark/>
          </w:tcPr>
          <w:p w14:paraId="6DA378A9" w14:textId="77777777" w:rsidR="00CE6F83" w:rsidRPr="000108BC" w:rsidRDefault="00CE6F83" w:rsidP="00146DE0">
            <w:pPr>
              <w:jc w:val="center"/>
            </w:pPr>
            <w:r w:rsidRPr="000108BC">
              <w:t>22108</w:t>
            </w:r>
          </w:p>
        </w:tc>
        <w:tc>
          <w:tcPr>
            <w:tcW w:w="1510" w:type="dxa"/>
            <w:tcBorders>
              <w:top w:val="single" w:sz="4" w:space="0" w:color="auto"/>
              <w:bottom w:val="single" w:sz="4" w:space="0" w:color="auto"/>
            </w:tcBorders>
            <w:noWrap/>
            <w:hideMark/>
          </w:tcPr>
          <w:p w14:paraId="3358E59B" w14:textId="77777777" w:rsidR="00CE6F83" w:rsidRPr="000108BC" w:rsidRDefault="00CE6F83" w:rsidP="00146DE0">
            <w:pPr>
              <w:jc w:val="center"/>
            </w:pPr>
            <w:r w:rsidRPr="000108BC">
              <w:t>30349</w:t>
            </w:r>
          </w:p>
        </w:tc>
        <w:tc>
          <w:tcPr>
            <w:tcW w:w="1511" w:type="dxa"/>
            <w:tcBorders>
              <w:top w:val="single" w:sz="4" w:space="0" w:color="auto"/>
              <w:bottom w:val="single" w:sz="4" w:space="0" w:color="auto"/>
            </w:tcBorders>
            <w:noWrap/>
            <w:hideMark/>
          </w:tcPr>
          <w:p w14:paraId="746D28AC" w14:textId="77777777" w:rsidR="00CE6F83" w:rsidRPr="000108BC" w:rsidRDefault="00CE6F83" w:rsidP="00146DE0">
            <w:pPr>
              <w:jc w:val="center"/>
            </w:pPr>
            <w:r w:rsidRPr="000108BC">
              <w:t>11/24/2011 18:15</w:t>
            </w:r>
          </w:p>
        </w:tc>
      </w:tr>
      <w:tr w:rsidR="00CE6F83" w:rsidRPr="000108BC" w14:paraId="4995B675" w14:textId="77777777" w:rsidTr="00146DE0">
        <w:trPr>
          <w:trHeight w:val="290"/>
        </w:trPr>
        <w:tc>
          <w:tcPr>
            <w:tcW w:w="1510" w:type="dxa"/>
            <w:tcBorders>
              <w:top w:val="single" w:sz="4" w:space="0" w:color="auto"/>
              <w:bottom w:val="single" w:sz="4" w:space="0" w:color="auto"/>
            </w:tcBorders>
            <w:noWrap/>
            <w:hideMark/>
          </w:tcPr>
          <w:p w14:paraId="1081B769" w14:textId="77777777" w:rsidR="00CE6F83" w:rsidRPr="000108BC" w:rsidRDefault="00CE6F83" w:rsidP="00146DE0">
            <w:r w:rsidRPr="000108BC">
              <w:t>eu-LISA</w:t>
            </w:r>
          </w:p>
        </w:tc>
        <w:tc>
          <w:tcPr>
            <w:tcW w:w="1510" w:type="dxa"/>
            <w:tcBorders>
              <w:top w:val="single" w:sz="4" w:space="0" w:color="auto"/>
              <w:bottom w:val="single" w:sz="4" w:space="0" w:color="auto"/>
            </w:tcBorders>
            <w:noWrap/>
            <w:hideMark/>
          </w:tcPr>
          <w:p w14:paraId="5B65F808" w14:textId="77777777" w:rsidR="00CE6F83" w:rsidRPr="000108BC" w:rsidRDefault="00CE6F83" w:rsidP="00146DE0">
            <w:r w:rsidRPr="000108BC">
              <w:t>European Union Agency for the Operational Management of Large-Scale IT Systems in the Area of Freedom, Security and Justice</w:t>
            </w:r>
          </w:p>
        </w:tc>
        <w:tc>
          <w:tcPr>
            <w:tcW w:w="1511" w:type="dxa"/>
            <w:tcBorders>
              <w:top w:val="single" w:sz="4" w:space="0" w:color="auto"/>
              <w:bottom w:val="single" w:sz="4" w:space="0" w:color="auto"/>
            </w:tcBorders>
            <w:noWrap/>
            <w:hideMark/>
          </w:tcPr>
          <w:p w14:paraId="71E93048" w14:textId="77777777" w:rsidR="00CE6F83" w:rsidRPr="000108BC" w:rsidRDefault="00CE6F83" w:rsidP="00146DE0">
            <w:r w:rsidRPr="000108BC">
              <w:t>@EULISA_agency</w:t>
            </w:r>
          </w:p>
        </w:tc>
        <w:tc>
          <w:tcPr>
            <w:tcW w:w="1510" w:type="dxa"/>
            <w:tcBorders>
              <w:top w:val="single" w:sz="4" w:space="0" w:color="auto"/>
              <w:bottom w:val="single" w:sz="4" w:space="0" w:color="auto"/>
            </w:tcBorders>
            <w:noWrap/>
            <w:hideMark/>
          </w:tcPr>
          <w:p w14:paraId="19EE3125" w14:textId="77777777" w:rsidR="00CE6F83" w:rsidRPr="000108BC" w:rsidRDefault="00CE6F83" w:rsidP="00146DE0">
            <w:pPr>
              <w:jc w:val="center"/>
            </w:pPr>
            <w:r w:rsidRPr="000108BC">
              <w:t>1141</w:t>
            </w:r>
          </w:p>
        </w:tc>
        <w:tc>
          <w:tcPr>
            <w:tcW w:w="1510" w:type="dxa"/>
            <w:tcBorders>
              <w:top w:val="single" w:sz="4" w:space="0" w:color="auto"/>
              <w:bottom w:val="single" w:sz="4" w:space="0" w:color="auto"/>
            </w:tcBorders>
            <w:noWrap/>
            <w:hideMark/>
          </w:tcPr>
          <w:p w14:paraId="61E01D00" w14:textId="77777777" w:rsidR="00CE6F83" w:rsidRPr="000108BC" w:rsidRDefault="00CE6F83" w:rsidP="00146DE0">
            <w:pPr>
              <w:jc w:val="center"/>
            </w:pPr>
            <w:r w:rsidRPr="000108BC">
              <w:t>1835</w:t>
            </w:r>
          </w:p>
        </w:tc>
        <w:tc>
          <w:tcPr>
            <w:tcW w:w="1511" w:type="dxa"/>
            <w:tcBorders>
              <w:top w:val="single" w:sz="4" w:space="0" w:color="auto"/>
              <w:bottom w:val="single" w:sz="4" w:space="0" w:color="auto"/>
            </w:tcBorders>
            <w:noWrap/>
            <w:hideMark/>
          </w:tcPr>
          <w:p w14:paraId="6DC56A8E" w14:textId="77777777" w:rsidR="00CE6F83" w:rsidRPr="000108BC" w:rsidRDefault="00CE6F83" w:rsidP="00146DE0">
            <w:pPr>
              <w:jc w:val="center"/>
            </w:pPr>
            <w:r w:rsidRPr="000108BC">
              <w:t>5/11/2016 11:10</w:t>
            </w:r>
          </w:p>
        </w:tc>
      </w:tr>
      <w:tr w:rsidR="00CE6F83" w:rsidRPr="000108BC" w14:paraId="30C78AF9" w14:textId="77777777" w:rsidTr="00146DE0">
        <w:trPr>
          <w:trHeight w:val="290"/>
        </w:trPr>
        <w:tc>
          <w:tcPr>
            <w:tcW w:w="1510" w:type="dxa"/>
            <w:tcBorders>
              <w:top w:val="single" w:sz="4" w:space="0" w:color="auto"/>
              <w:bottom w:val="single" w:sz="4" w:space="0" w:color="auto"/>
            </w:tcBorders>
            <w:noWrap/>
            <w:hideMark/>
          </w:tcPr>
          <w:p w14:paraId="0F857D80" w14:textId="77777777" w:rsidR="00CE6F83" w:rsidRPr="000108BC" w:rsidRDefault="00CE6F83" w:rsidP="00146DE0">
            <w:r w:rsidRPr="000108BC">
              <w:t>EU-OSHA</w:t>
            </w:r>
          </w:p>
        </w:tc>
        <w:tc>
          <w:tcPr>
            <w:tcW w:w="1510" w:type="dxa"/>
            <w:tcBorders>
              <w:top w:val="single" w:sz="4" w:space="0" w:color="auto"/>
              <w:bottom w:val="single" w:sz="4" w:space="0" w:color="auto"/>
            </w:tcBorders>
            <w:noWrap/>
            <w:hideMark/>
          </w:tcPr>
          <w:p w14:paraId="0F2C468F" w14:textId="77777777" w:rsidR="00CE6F83" w:rsidRPr="000108BC" w:rsidRDefault="00CE6F83" w:rsidP="00146DE0">
            <w:r w:rsidRPr="000108BC">
              <w:t xml:space="preserve">Making Europe a safer, </w:t>
            </w:r>
            <w:r w:rsidRPr="000108BC">
              <w:lastRenderedPageBreak/>
              <w:t>healthier and more productive place to work</w:t>
            </w:r>
          </w:p>
        </w:tc>
        <w:tc>
          <w:tcPr>
            <w:tcW w:w="1511" w:type="dxa"/>
            <w:tcBorders>
              <w:top w:val="single" w:sz="4" w:space="0" w:color="auto"/>
              <w:bottom w:val="single" w:sz="4" w:space="0" w:color="auto"/>
            </w:tcBorders>
            <w:noWrap/>
            <w:hideMark/>
          </w:tcPr>
          <w:p w14:paraId="309B9220" w14:textId="77777777" w:rsidR="00CE6F83" w:rsidRPr="000108BC" w:rsidRDefault="00CE6F83" w:rsidP="00146DE0">
            <w:r w:rsidRPr="000108BC">
              <w:lastRenderedPageBreak/>
              <w:t>@EU_OSHA</w:t>
            </w:r>
          </w:p>
        </w:tc>
        <w:tc>
          <w:tcPr>
            <w:tcW w:w="1510" w:type="dxa"/>
            <w:tcBorders>
              <w:top w:val="single" w:sz="4" w:space="0" w:color="auto"/>
              <w:bottom w:val="single" w:sz="4" w:space="0" w:color="auto"/>
            </w:tcBorders>
            <w:noWrap/>
            <w:hideMark/>
          </w:tcPr>
          <w:p w14:paraId="5B41959D" w14:textId="77777777" w:rsidR="00CE6F83" w:rsidRPr="000108BC" w:rsidRDefault="00CE6F83" w:rsidP="00146DE0">
            <w:pPr>
              <w:jc w:val="center"/>
            </w:pPr>
            <w:r w:rsidRPr="000108BC">
              <w:t>8949</w:t>
            </w:r>
          </w:p>
        </w:tc>
        <w:tc>
          <w:tcPr>
            <w:tcW w:w="1510" w:type="dxa"/>
            <w:tcBorders>
              <w:top w:val="single" w:sz="4" w:space="0" w:color="auto"/>
              <w:bottom w:val="single" w:sz="4" w:space="0" w:color="auto"/>
            </w:tcBorders>
            <w:noWrap/>
            <w:hideMark/>
          </w:tcPr>
          <w:p w14:paraId="7E158684" w14:textId="77777777" w:rsidR="00CE6F83" w:rsidRPr="000108BC" w:rsidRDefault="00CE6F83" w:rsidP="00146DE0">
            <w:pPr>
              <w:jc w:val="center"/>
            </w:pPr>
            <w:r w:rsidRPr="000108BC">
              <w:t>21767</w:t>
            </w:r>
          </w:p>
        </w:tc>
        <w:tc>
          <w:tcPr>
            <w:tcW w:w="1511" w:type="dxa"/>
            <w:tcBorders>
              <w:top w:val="single" w:sz="4" w:space="0" w:color="auto"/>
              <w:bottom w:val="single" w:sz="4" w:space="0" w:color="auto"/>
            </w:tcBorders>
            <w:noWrap/>
            <w:hideMark/>
          </w:tcPr>
          <w:p w14:paraId="1AD67808" w14:textId="77777777" w:rsidR="00CE6F83" w:rsidRPr="000108BC" w:rsidRDefault="00CE6F83" w:rsidP="00146DE0">
            <w:pPr>
              <w:jc w:val="center"/>
            </w:pPr>
            <w:r w:rsidRPr="000108BC">
              <w:t>3/10/2009 15:53</w:t>
            </w:r>
          </w:p>
        </w:tc>
      </w:tr>
      <w:tr w:rsidR="00CE6F83" w:rsidRPr="000108BC" w14:paraId="19846C1A" w14:textId="77777777" w:rsidTr="00146DE0">
        <w:trPr>
          <w:trHeight w:val="290"/>
        </w:trPr>
        <w:tc>
          <w:tcPr>
            <w:tcW w:w="1510" w:type="dxa"/>
            <w:tcBorders>
              <w:top w:val="single" w:sz="4" w:space="0" w:color="auto"/>
              <w:bottom w:val="single" w:sz="4" w:space="0" w:color="auto"/>
            </w:tcBorders>
            <w:noWrap/>
            <w:hideMark/>
          </w:tcPr>
          <w:p w14:paraId="722B318B" w14:textId="77777777" w:rsidR="00CE6F83" w:rsidRPr="000108BC" w:rsidRDefault="00CE6F83" w:rsidP="00146DE0">
            <w:r w:rsidRPr="000108BC">
              <w:t>Euratom Supply Agency</w:t>
            </w:r>
          </w:p>
        </w:tc>
        <w:tc>
          <w:tcPr>
            <w:tcW w:w="1510" w:type="dxa"/>
            <w:tcBorders>
              <w:top w:val="single" w:sz="4" w:space="0" w:color="auto"/>
              <w:bottom w:val="single" w:sz="4" w:space="0" w:color="auto"/>
            </w:tcBorders>
            <w:noWrap/>
            <w:hideMark/>
          </w:tcPr>
          <w:p w14:paraId="7E189F72" w14:textId="77777777" w:rsidR="00CE6F83" w:rsidRPr="000108BC" w:rsidRDefault="00CE6F83" w:rsidP="00146DE0">
            <w:r w:rsidRPr="000108BC">
              <w:t>ESA established by the Euratom Treaty to implement common supply policy of nuclear materials &amp; fuels to ensure a regular and equitable supply to all users in EU</w:t>
            </w:r>
          </w:p>
        </w:tc>
        <w:tc>
          <w:tcPr>
            <w:tcW w:w="1511" w:type="dxa"/>
            <w:tcBorders>
              <w:top w:val="single" w:sz="4" w:space="0" w:color="auto"/>
              <w:bottom w:val="single" w:sz="4" w:space="0" w:color="auto"/>
            </w:tcBorders>
            <w:noWrap/>
            <w:hideMark/>
          </w:tcPr>
          <w:p w14:paraId="11A9E5A8" w14:textId="77777777" w:rsidR="00CE6F83" w:rsidRPr="000108BC" w:rsidRDefault="00CE6F83" w:rsidP="00146DE0">
            <w:r w:rsidRPr="000108BC">
              <w:t>@EuratomA</w:t>
            </w:r>
          </w:p>
        </w:tc>
        <w:tc>
          <w:tcPr>
            <w:tcW w:w="1510" w:type="dxa"/>
            <w:tcBorders>
              <w:top w:val="single" w:sz="4" w:space="0" w:color="auto"/>
              <w:bottom w:val="single" w:sz="4" w:space="0" w:color="auto"/>
            </w:tcBorders>
            <w:noWrap/>
            <w:hideMark/>
          </w:tcPr>
          <w:p w14:paraId="3DDC20A5" w14:textId="77777777" w:rsidR="00CE6F83" w:rsidRPr="000108BC" w:rsidRDefault="00CE6F83" w:rsidP="00146DE0">
            <w:pPr>
              <w:jc w:val="center"/>
            </w:pPr>
            <w:r w:rsidRPr="000108BC">
              <w:t>80</w:t>
            </w:r>
          </w:p>
        </w:tc>
        <w:tc>
          <w:tcPr>
            <w:tcW w:w="1510" w:type="dxa"/>
            <w:tcBorders>
              <w:top w:val="single" w:sz="4" w:space="0" w:color="auto"/>
              <w:bottom w:val="single" w:sz="4" w:space="0" w:color="auto"/>
            </w:tcBorders>
            <w:noWrap/>
            <w:hideMark/>
          </w:tcPr>
          <w:p w14:paraId="40DD1FC6" w14:textId="77777777" w:rsidR="00CE6F83" w:rsidRPr="000108BC" w:rsidRDefault="00CE6F83" w:rsidP="00146DE0">
            <w:pPr>
              <w:jc w:val="center"/>
            </w:pPr>
            <w:r w:rsidRPr="000108BC">
              <w:t>78</w:t>
            </w:r>
          </w:p>
        </w:tc>
        <w:tc>
          <w:tcPr>
            <w:tcW w:w="1511" w:type="dxa"/>
            <w:tcBorders>
              <w:top w:val="single" w:sz="4" w:space="0" w:color="auto"/>
              <w:bottom w:val="single" w:sz="4" w:space="0" w:color="auto"/>
            </w:tcBorders>
            <w:noWrap/>
            <w:hideMark/>
          </w:tcPr>
          <w:p w14:paraId="7E18D3DB" w14:textId="77777777" w:rsidR="00CE6F83" w:rsidRPr="000108BC" w:rsidRDefault="00CE6F83" w:rsidP="00146DE0">
            <w:pPr>
              <w:jc w:val="center"/>
            </w:pPr>
            <w:r w:rsidRPr="000108BC">
              <w:t>7/9/2019 11:54</w:t>
            </w:r>
          </w:p>
        </w:tc>
      </w:tr>
      <w:tr w:rsidR="00CE6F83" w:rsidRPr="000108BC" w14:paraId="58629AB5" w14:textId="77777777" w:rsidTr="00146DE0">
        <w:trPr>
          <w:trHeight w:val="290"/>
        </w:trPr>
        <w:tc>
          <w:tcPr>
            <w:tcW w:w="1510" w:type="dxa"/>
            <w:tcBorders>
              <w:top w:val="single" w:sz="4" w:space="0" w:color="auto"/>
              <w:bottom w:val="single" w:sz="4" w:space="0" w:color="auto"/>
            </w:tcBorders>
            <w:noWrap/>
            <w:hideMark/>
          </w:tcPr>
          <w:p w14:paraId="0833D885" w14:textId="77777777" w:rsidR="00CE6F83" w:rsidRPr="000108BC" w:rsidRDefault="00CE6F83" w:rsidP="00146DE0">
            <w:r w:rsidRPr="000108BC">
              <w:t>Eurofound</w:t>
            </w:r>
          </w:p>
        </w:tc>
        <w:tc>
          <w:tcPr>
            <w:tcW w:w="1510" w:type="dxa"/>
            <w:tcBorders>
              <w:top w:val="single" w:sz="4" w:space="0" w:color="auto"/>
              <w:bottom w:val="single" w:sz="4" w:space="0" w:color="auto"/>
            </w:tcBorders>
            <w:noWrap/>
            <w:hideMark/>
          </w:tcPr>
          <w:p w14:paraId="48062D33" w14:textId="77777777" w:rsidR="00CE6F83" w:rsidRPr="000108BC" w:rsidRDefault="00CE6F83" w:rsidP="00146DE0">
            <w:r w:rsidRPr="000108BC">
              <w:t>The EU agency providing knowledge to assist in the development of better social, employment and work-related policies. Acting Executive Director @MariaJepsenEF</w:t>
            </w:r>
          </w:p>
        </w:tc>
        <w:tc>
          <w:tcPr>
            <w:tcW w:w="1511" w:type="dxa"/>
            <w:tcBorders>
              <w:top w:val="single" w:sz="4" w:space="0" w:color="auto"/>
              <w:bottom w:val="single" w:sz="4" w:space="0" w:color="auto"/>
            </w:tcBorders>
            <w:noWrap/>
            <w:hideMark/>
          </w:tcPr>
          <w:p w14:paraId="3000D0ED" w14:textId="77777777" w:rsidR="00CE6F83" w:rsidRPr="000108BC" w:rsidRDefault="00CE6F83" w:rsidP="00146DE0">
            <w:r w:rsidRPr="000108BC">
              <w:t>@eurofound</w:t>
            </w:r>
          </w:p>
        </w:tc>
        <w:tc>
          <w:tcPr>
            <w:tcW w:w="1510" w:type="dxa"/>
            <w:tcBorders>
              <w:top w:val="single" w:sz="4" w:space="0" w:color="auto"/>
              <w:bottom w:val="single" w:sz="4" w:space="0" w:color="auto"/>
            </w:tcBorders>
            <w:noWrap/>
            <w:hideMark/>
          </w:tcPr>
          <w:p w14:paraId="2A5BCDF2" w14:textId="77777777" w:rsidR="00CE6F83" w:rsidRPr="000108BC" w:rsidRDefault="00CE6F83" w:rsidP="00146DE0">
            <w:pPr>
              <w:jc w:val="center"/>
            </w:pPr>
            <w:r w:rsidRPr="000108BC">
              <w:t>7024</w:t>
            </w:r>
          </w:p>
        </w:tc>
        <w:tc>
          <w:tcPr>
            <w:tcW w:w="1510" w:type="dxa"/>
            <w:tcBorders>
              <w:top w:val="single" w:sz="4" w:space="0" w:color="auto"/>
              <w:bottom w:val="single" w:sz="4" w:space="0" w:color="auto"/>
            </w:tcBorders>
            <w:noWrap/>
            <w:hideMark/>
          </w:tcPr>
          <w:p w14:paraId="1EF87915" w14:textId="77777777" w:rsidR="00CE6F83" w:rsidRPr="000108BC" w:rsidRDefault="00CE6F83" w:rsidP="00146DE0">
            <w:pPr>
              <w:jc w:val="center"/>
            </w:pPr>
            <w:r w:rsidRPr="000108BC">
              <w:t>14369</w:t>
            </w:r>
          </w:p>
        </w:tc>
        <w:tc>
          <w:tcPr>
            <w:tcW w:w="1511" w:type="dxa"/>
            <w:tcBorders>
              <w:top w:val="single" w:sz="4" w:space="0" w:color="auto"/>
              <w:bottom w:val="single" w:sz="4" w:space="0" w:color="auto"/>
            </w:tcBorders>
            <w:noWrap/>
            <w:hideMark/>
          </w:tcPr>
          <w:p w14:paraId="3D49EF00" w14:textId="77777777" w:rsidR="00CE6F83" w:rsidRPr="000108BC" w:rsidRDefault="00CE6F83" w:rsidP="00146DE0">
            <w:pPr>
              <w:jc w:val="center"/>
            </w:pPr>
            <w:r w:rsidRPr="000108BC">
              <w:t>9/14/2009 10:31</w:t>
            </w:r>
          </w:p>
        </w:tc>
      </w:tr>
      <w:tr w:rsidR="00CE6F83" w:rsidRPr="000108BC" w14:paraId="79A5DD0E" w14:textId="77777777" w:rsidTr="00146DE0">
        <w:trPr>
          <w:trHeight w:val="290"/>
        </w:trPr>
        <w:tc>
          <w:tcPr>
            <w:tcW w:w="1510" w:type="dxa"/>
            <w:tcBorders>
              <w:top w:val="single" w:sz="4" w:space="0" w:color="auto"/>
              <w:bottom w:val="single" w:sz="4" w:space="0" w:color="auto"/>
            </w:tcBorders>
            <w:noWrap/>
            <w:hideMark/>
          </w:tcPr>
          <w:p w14:paraId="59D5E513" w14:textId="77777777" w:rsidR="00CE6F83" w:rsidRPr="000108BC" w:rsidRDefault="00CE6F83" w:rsidP="00146DE0">
            <w:r w:rsidRPr="000108BC">
              <w:t>Eurojust</w:t>
            </w:r>
          </w:p>
        </w:tc>
        <w:tc>
          <w:tcPr>
            <w:tcW w:w="1510" w:type="dxa"/>
            <w:tcBorders>
              <w:top w:val="single" w:sz="4" w:space="0" w:color="auto"/>
              <w:bottom w:val="single" w:sz="4" w:space="0" w:color="auto"/>
            </w:tcBorders>
            <w:noWrap/>
            <w:hideMark/>
          </w:tcPr>
          <w:p w14:paraId="7DC1E323" w14:textId="77777777" w:rsidR="00CE6F83" w:rsidRPr="000108BC" w:rsidRDefault="00CE6F83" w:rsidP="00146DE0">
            <w:r w:rsidRPr="000108BC">
              <w:t xml:space="preserve">The EU Agency for Criminal Justice Cooperation, giving hands-on support to prosecutors in the fight against </w:t>
            </w:r>
            <w:r w:rsidRPr="000108BC">
              <w:lastRenderedPageBreak/>
              <w:t xml:space="preserve">serious cross-border crime. RT </w:t>
            </w:r>
            <w:r>
              <w:t>is not</w:t>
            </w:r>
            <w:r w:rsidRPr="000108BC">
              <w:t xml:space="preserve"> endorsement</w:t>
            </w:r>
          </w:p>
        </w:tc>
        <w:tc>
          <w:tcPr>
            <w:tcW w:w="1511" w:type="dxa"/>
            <w:tcBorders>
              <w:top w:val="single" w:sz="4" w:space="0" w:color="auto"/>
              <w:bottom w:val="single" w:sz="4" w:space="0" w:color="auto"/>
            </w:tcBorders>
            <w:noWrap/>
            <w:hideMark/>
          </w:tcPr>
          <w:p w14:paraId="1233C2BC" w14:textId="77777777" w:rsidR="00CE6F83" w:rsidRPr="000108BC" w:rsidRDefault="00CE6F83" w:rsidP="00146DE0">
            <w:r w:rsidRPr="000108BC">
              <w:lastRenderedPageBreak/>
              <w:t>@Eurojust</w:t>
            </w:r>
          </w:p>
        </w:tc>
        <w:tc>
          <w:tcPr>
            <w:tcW w:w="1510" w:type="dxa"/>
            <w:tcBorders>
              <w:top w:val="single" w:sz="4" w:space="0" w:color="auto"/>
              <w:bottom w:val="single" w:sz="4" w:space="0" w:color="auto"/>
            </w:tcBorders>
            <w:noWrap/>
            <w:hideMark/>
          </w:tcPr>
          <w:p w14:paraId="66C25413" w14:textId="77777777" w:rsidR="00CE6F83" w:rsidRPr="000108BC" w:rsidRDefault="00CE6F83" w:rsidP="00146DE0">
            <w:pPr>
              <w:jc w:val="center"/>
            </w:pPr>
            <w:r w:rsidRPr="000108BC">
              <w:t>1283</w:t>
            </w:r>
          </w:p>
        </w:tc>
        <w:tc>
          <w:tcPr>
            <w:tcW w:w="1510" w:type="dxa"/>
            <w:tcBorders>
              <w:top w:val="single" w:sz="4" w:space="0" w:color="auto"/>
              <w:bottom w:val="single" w:sz="4" w:space="0" w:color="auto"/>
            </w:tcBorders>
            <w:noWrap/>
            <w:hideMark/>
          </w:tcPr>
          <w:p w14:paraId="48205C6E" w14:textId="77777777" w:rsidR="00CE6F83" w:rsidRPr="000108BC" w:rsidRDefault="00CE6F83" w:rsidP="00146DE0">
            <w:pPr>
              <w:jc w:val="center"/>
            </w:pPr>
            <w:r w:rsidRPr="000108BC">
              <w:t>6663</w:t>
            </w:r>
          </w:p>
        </w:tc>
        <w:tc>
          <w:tcPr>
            <w:tcW w:w="1511" w:type="dxa"/>
            <w:tcBorders>
              <w:top w:val="single" w:sz="4" w:space="0" w:color="auto"/>
              <w:bottom w:val="single" w:sz="4" w:space="0" w:color="auto"/>
            </w:tcBorders>
            <w:noWrap/>
            <w:hideMark/>
          </w:tcPr>
          <w:p w14:paraId="1C86C7A6" w14:textId="77777777" w:rsidR="00CE6F83" w:rsidRPr="000108BC" w:rsidRDefault="00CE6F83" w:rsidP="00146DE0">
            <w:pPr>
              <w:jc w:val="center"/>
            </w:pPr>
            <w:r w:rsidRPr="000108BC">
              <w:t>10/8/2011 18:12</w:t>
            </w:r>
          </w:p>
        </w:tc>
      </w:tr>
      <w:tr w:rsidR="00CE6F83" w:rsidRPr="000108BC" w14:paraId="5D769F06" w14:textId="77777777" w:rsidTr="00146DE0">
        <w:trPr>
          <w:trHeight w:val="290"/>
        </w:trPr>
        <w:tc>
          <w:tcPr>
            <w:tcW w:w="1510" w:type="dxa"/>
            <w:tcBorders>
              <w:top w:val="single" w:sz="4" w:space="0" w:color="auto"/>
              <w:bottom w:val="single" w:sz="4" w:space="0" w:color="auto"/>
            </w:tcBorders>
            <w:noWrap/>
            <w:hideMark/>
          </w:tcPr>
          <w:p w14:paraId="6B1E534D" w14:textId="77777777" w:rsidR="00CE6F83" w:rsidRPr="000108BC" w:rsidRDefault="00CE6F83" w:rsidP="00146DE0">
            <w:r w:rsidRPr="000108BC">
              <w:t>European Central Bank</w:t>
            </w:r>
          </w:p>
        </w:tc>
        <w:tc>
          <w:tcPr>
            <w:tcW w:w="1510" w:type="dxa"/>
            <w:tcBorders>
              <w:top w:val="single" w:sz="4" w:space="0" w:color="auto"/>
              <w:bottom w:val="single" w:sz="4" w:space="0" w:color="auto"/>
            </w:tcBorders>
            <w:noWrap/>
            <w:hideMark/>
          </w:tcPr>
          <w:p w14:paraId="056E9C80" w14:textId="77777777" w:rsidR="00CE6F83" w:rsidRPr="000108BC" w:rsidRDefault="00CE6F83" w:rsidP="00146DE0">
            <w:r w:rsidRPr="000108BC">
              <w:t>The European Central Bank is the central bank for Europe's single currency, the euro. Its main task is to maintain the euro's purchasing power.</w:t>
            </w:r>
          </w:p>
        </w:tc>
        <w:tc>
          <w:tcPr>
            <w:tcW w:w="1511" w:type="dxa"/>
            <w:tcBorders>
              <w:top w:val="single" w:sz="4" w:space="0" w:color="auto"/>
              <w:bottom w:val="single" w:sz="4" w:space="0" w:color="auto"/>
            </w:tcBorders>
            <w:noWrap/>
            <w:hideMark/>
          </w:tcPr>
          <w:p w14:paraId="7F7680C9" w14:textId="77777777" w:rsidR="00CE6F83" w:rsidRPr="000108BC" w:rsidRDefault="00CE6F83" w:rsidP="00146DE0">
            <w:r w:rsidRPr="000108BC">
              <w:t>@ecb</w:t>
            </w:r>
          </w:p>
        </w:tc>
        <w:tc>
          <w:tcPr>
            <w:tcW w:w="1510" w:type="dxa"/>
            <w:tcBorders>
              <w:top w:val="single" w:sz="4" w:space="0" w:color="auto"/>
              <w:bottom w:val="single" w:sz="4" w:space="0" w:color="auto"/>
            </w:tcBorders>
            <w:noWrap/>
            <w:hideMark/>
          </w:tcPr>
          <w:p w14:paraId="00379842" w14:textId="77777777" w:rsidR="00CE6F83" w:rsidRPr="000108BC" w:rsidRDefault="00CE6F83" w:rsidP="00146DE0">
            <w:pPr>
              <w:jc w:val="center"/>
            </w:pPr>
            <w:r w:rsidRPr="000108BC">
              <w:t>16505</w:t>
            </w:r>
          </w:p>
        </w:tc>
        <w:tc>
          <w:tcPr>
            <w:tcW w:w="1510" w:type="dxa"/>
            <w:tcBorders>
              <w:top w:val="single" w:sz="4" w:space="0" w:color="auto"/>
              <w:bottom w:val="single" w:sz="4" w:space="0" w:color="auto"/>
            </w:tcBorders>
            <w:noWrap/>
            <w:hideMark/>
          </w:tcPr>
          <w:p w14:paraId="6FD8CB8E" w14:textId="77777777" w:rsidR="00CE6F83" w:rsidRPr="000108BC" w:rsidRDefault="00CE6F83" w:rsidP="00146DE0">
            <w:pPr>
              <w:jc w:val="center"/>
            </w:pPr>
            <w:r w:rsidRPr="000108BC">
              <w:t>627385</w:t>
            </w:r>
          </w:p>
        </w:tc>
        <w:tc>
          <w:tcPr>
            <w:tcW w:w="1511" w:type="dxa"/>
            <w:tcBorders>
              <w:top w:val="single" w:sz="4" w:space="0" w:color="auto"/>
              <w:bottom w:val="single" w:sz="4" w:space="0" w:color="auto"/>
            </w:tcBorders>
            <w:noWrap/>
            <w:hideMark/>
          </w:tcPr>
          <w:p w14:paraId="6B05ED89" w14:textId="77777777" w:rsidR="00CE6F83" w:rsidRPr="000108BC" w:rsidRDefault="00CE6F83" w:rsidP="00146DE0">
            <w:pPr>
              <w:jc w:val="center"/>
            </w:pPr>
            <w:r w:rsidRPr="000108BC">
              <w:t>10/19/2009 0:51</w:t>
            </w:r>
          </w:p>
        </w:tc>
      </w:tr>
      <w:tr w:rsidR="00CE6F83" w:rsidRPr="000108BC" w14:paraId="595848DB" w14:textId="77777777" w:rsidTr="00146DE0">
        <w:trPr>
          <w:trHeight w:val="290"/>
        </w:trPr>
        <w:tc>
          <w:tcPr>
            <w:tcW w:w="1510" w:type="dxa"/>
            <w:tcBorders>
              <w:top w:val="single" w:sz="4" w:space="0" w:color="auto"/>
              <w:bottom w:val="single" w:sz="4" w:space="0" w:color="auto"/>
            </w:tcBorders>
            <w:noWrap/>
            <w:hideMark/>
          </w:tcPr>
          <w:p w14:paraId="2ABF8591" w14:textId="77777777" w:rsidR="00CE6F83" w:rsidRPr="000108BC" w:rsidRDefault="00CE6F83" w:rsidP="00146DE0">
            <w:r w:rsidRPr="000108BC">
              <w:t>European Commission</w:t>
            </w:r>
          </w:p>
        </w:tc>
        <w:tc>
          <w:tcPr>
            <w:tcW w:w="1510" w:type="dxa"/>
            <w:tcBorders>
              <w:top w:val="single" w:sz="4" w:space="0" w:color="auto"/>
              <w:bottom w:val="single" w:sz="4" w:space="0" w:color="auto"/>
            </w:tcBorders>
            <w:noWrap/>
            <w:hideMark/>
          </w:tcPr>
          <w:p w14:paraId="1073E418" w14:textId="77777777" w:rsidR="00CE6F83" w:rsidRPr="000108BC" w:rsidRDefault="00CE6F83" w:rsidP="00146DE0">
            <w:r w:rsidRPr="000108BC">
              <w:t>News and information from the European Commission. Social media and data protection policy: https://t.co/7aEVKyzxHh</w:t>
            </w:r>
          </w:p>
        </w:tc>
        <w:tc>
          <w:tcPr>
            <w:tcW w:w="1511" w:type="dxa"/>
            <w:tcBorders>
              <w:top w:val="single" w:sz="4" w:space="0" w:color="auto"/>
              <w:bottom w:val="single" w:sz="4" w:space="0" w:color="auto"/>
            </w:tcBorders>
            <w:noWrap/>
            <w:hideMark/>
          </w:tcPr>
          <w:p w14:paraId="49022D15" w14:textId="77777777" w:rsidR="00CE6F83" w:rsidRPr="000108BC" w:rsidRDefault="00CE6F83" w:rsidP="00146DE0">
            <w:r w:rsidRPr="000108BC">
              <w:t>@EU_Commission</w:t>
            </w:r>
          </w:p>
        </w:tc>
        <w:tc>
          <w:tcPr>
            <w:tcW w:w="1510" w:type="dxa"/>
            <w:tcBorders>
              <w:top w:val="single" w:sz="4" w:space="0" w:color="auto"/>
              <w:bottom w:val="single" w:sz="4" w:space="0" w:color="auto"/>
            </w:tcBorders>
            <w:noWrap/>
            <w:hideMark/>
          </w:tcPr>
          <w:p w14:paraId="73885997" w14:textId="77777777" w:rsidR="00CE6F83" w:rsidRPr="000108BC" w:rsidRDefault="00CE6F83" w:rsidP="00146DE0">
            <w:pPr>
              <w:jc w:val="center"/>
            </w:pPr>
            <w:r w:rsidRPr="000108BC">
              <w:t>40338</w:t>
            </w:r>
          </w:p>
        </w:tc>
        <w:tc>
          <w:tcPr>
            <w:tcW w:w="1510" w:type="dxa"/>
            <w:tcBorders>
              <w:top w:val="single" w:sz="4" w:space="0" w:color="auto"/>
              <w:bottom w:val="single" w:sz="4" w:space="0" w:color="auto"/>
            </w:tcBorders>
            <w:noWrap/>
            <w:hideMark/>
          </w:tcPr>
          <w:p w14:paraId="50E1E353" w14:textId="77777777" w:rsidR="00CE6F83" w:rsidRPr="000108BC" w:rsidRDefault="00CE6F83" w:rsidP="00146DE0">
            <w:pPr>
              <w:jc w:val="center"/>
            </w:pPr>
            <w:r w:rsidRPr="000108BC">
              <w:t>1492171</w:t>
            </w:r>
          </w:p>
        </w:tc>
        <w:tc>
          <w:tcPr>
            <w:tcW w:w="1511" w:type="dxa"/>
            <w:tcBorders>
              <w:top w:val="single" w:sz="4" w:space="0" w:color="auto"/>
              <w:bottom w:val="single" w:sz="4" w:space="0" w:color="auto"/>
            </w:tcBorders>
            <w:noWrap/>
            <w:hideMark/>
          </w:tcPr>
          <w:p w14:paraId="04DACF88" w14:textId="77777777" w:rsidR="00CE6F83" w:rsidRPr="000108BC" w:rsidRDefault="00CE6F83" w:rsidP="00146DE0">
            <w:pPr>
              <w:jc w:val="center"/>
            </w:pPr>
            <w:r w:rsidRPr="000108BC">
              <w:t>6/21/2010 14:28</w:t>
            </w:r>
          </w:p>
        </w:tc>
      </w:tr>
      <w:tr w:rsidR="00CE6F83" w:rsidRPr="000108BC" w14:paraId="5F2898F2" w14:textId="77777777" w:rsidTr="00146DE0">
        <w:trPr>
          <w:trHeight w:val="290"/>
        </w:trPr>
        <w:tc>
          <w:tcPr>
            <w:tcW w:w="1510" w:type="dxa"/>
            <w:tcBorders>
              <w:top w:val="single" w:sz="4" w:space="0" w:color="auto"/>
              <w:bottom w:val="single" w:sz="4" w:space="0" w:color="auto"/>
            </w:tcBorders>
            <w:noWrap/>
            <w:hideMark/>
          </w:tcPr>
          <w:p w14:paraId="2AEFD918" w14:textId="77777777" w:rsidR="00CE6F83" w:rsidRPr="000108BC" w:rsidRDefault="00CE6F83" w:rsidP="00146DE0">
            <w:r w:rsidRPr="000108BC">
              <w:t>European Committee of the Regions</w:t>
            </w:r>
          </w:p>
        </w:tc>
        <w:tc>
          <w:tcPr>
            <w:tcW w:w="1510" w:type="dxa"/>
            <w:tcBorders>
              <w:top w:val="single" w:sz="4" w:space="0" w:color="auto"/>
              <w:bottom w:val="single" w:sz="4" w:space="0" w:color="auto"/>
            </w:tcBorders>
            <w:noWrap/>
            <w:hideMark/>
          </w:tcPr>
          <w:p w14:paraId="4E6837E6" w14:textId="77777777" w:rsidR="00CE6F83" w:rsidRPr="000108BC" w:rsidRDefault="00CE6F83" w:rsidP="00146DE0">
            <w:r w:rsidRPr="000108BC">
              <w:t>Latest news from the EU's Assembly of Regional and Local Representatives</w:t>
            </w:r>
            <w:r w:rsidRPr="000108BC">
              <w:br/>
            </w:r>
            <w:r w:rsidRPr="000108BC">
              <w:br/>
              <w:t>https://t.co/MxGRzz8uZP</w:t>
            </w:r>
          </w:p>
        </w:tc>
        <w:tc>
          <w:tcPr>
            <w:tcW w:w="1511" w:type="dxa"/>
            <w:tcBorders>
              <w:top w:val="single" w:sz="4" w:space="0" w:color="auto"/>
              <w:bottom w:val="single" w:sz="4" w:space="0" w:color="auto"/>
            </w:tcBorders>
            <w:noWrap/>
            <w:hideMark/>
          </w:tcPr>
          <w:p w14:paraId="0F3545A7" w14:textId="77777777" w:rsidR="00CE6F83" w:rsidRPr="000108BC" w:rsidRDefault="00CE6F83" w:rsidP="00146DE0">
            <w:r w:rsidRPr="000108BC">
              <w:t>@EU_CoR</w:t>
            </w:r>
          </w:p>
        </w:tc>
        <w:tc>
          <w:tcPr>
            <w:tcW w:w="1510" w:type="dxa"/>
            <w:tcBorders>
              <w:top w:val="single" w:sz="4" w:space="0" w:color="auto"/>
              <w:bottom w:val="single" w:sz="4" w:space="0" w:color="auto"/>
            </w:tcBorders>
            <w:noWrap/>
            <w:hideMark/>
          </w:tcPr>
          <w:p w14:paraId="09BDDC02" w14:textId="77777777" w:rsidR="00CE6F83" w:rsidRPr="000108BC" w:rsidRDefault="00CE6F83" w:rsidP="00146DE0">
            <w:pPr>
              <w:jc w:val="center"/>
            </w:pPr>
            <w:r w:rsidRPr="000108BC">
              <w:t>13479</w:t>
            </w:r>
          </w:p>
        </w:tc>
        <w:tc>
          <w:tcPr>
            <w:tcW w:w="1510" w:type="dxa"/>
            <w:tcBorders>
              <w:top w:val="single" w:sz="4" w:space="0" w:color="auto"/>
              <w:bottom w:val="single" w:sz="4" w:space="0" w:color="auto"/>
            </w:tcBorders>
            <w:noWrap/>
            <w:hideMark/>
          </w:tcPr>
          <w:p w14:paraId="53ADDF04" w14:textId="77777777" w:rsidR="00CE6F83" w:rsidRPr="000108BC" w:rsidRDefault="00CE6F83" w:rsidP="00146DE0">
            <w:pPr>
              <w:jc w:val="center"/>
            </w:pPr>
            <w:r w:rsidRPr="000108BC">
              <w:t>48075</w:t>
            </w:r>
          </w:p>
        </w:tc>
        <w:tc>
          <w:tcPr>
            <w:tcW w:w="1511" w:type="dxa"/>
            <w:tcBorders>
              <w:top w:val="single" w:sz="4" w:space="0" w:color="auto"/>
              <w:bottom w:val="single" w:sz="4" w:space="0" w:color="auto"/>
            </w:tcBorders>
            <w:noWrap/>
            <w:hideMark/>
          </w:tcPr>
          <w:p w14:paraId="50516F53" w14:textId="77777777" w:rsidR="00CE6F83" w:rsidRPr="000108BC" w:rsidRDefault="00CE6F83" w:rsidP="00146DE0">
            <w:pPr>
              <w:jc w:val="center"/>
            </w:pPr>
            <w:r w:rsidRPr="000108BC">
              <w:t>4/30/2012 16:41</w:t>
            </w:r>
          </w:p>
        </w:tc>
      </w:tr>
      <w:tr w:rsidR="00CE6F83" w:rsidRPr="000108BC" w14:paraId="0868F666" w14:textId="77777777" w:rsidTr="00146DE0">
        <w:trPr>
          <w:trHeight w:val="290"/>
        </w:trPr>
        <w:tc>
          <w:tcPr>
            <w:tcW w:w="1510" w:type="dxa"/>
            <w:tcBorders>
              <w:top w:val="single" w:sz="4" w:space="0" w:color="auto"/>
              <w:bottom w:val="single" w:sz="4" w:space="0" w:color="auto"/>
            </w:tcBorders>
            <w:noWrap/>
            <w:hideMark/>
          </w:tcPr>
          <w:p w14:paraId="338054EE" w14:textId="77777777" w:rsidR="00CE6F83" w:rsidRPr="000108BC" w:rsidRDefault="00CE6F83" w:rsidP="00146DE0">
            <w:r w:rsidRPr="000108BC">
              <w:t>European Court of Auditors</w:t>
            </w:r>
          </w:p>
        </w:tc>
        <w:tc>
          <w:tcPr>
            <w:tcW w:w="1510" w:type="dxa"/>
            <w:tcBorders>
              <w:top w:val="single" w:sz="4" w:space="0" w:color="auto"/>
              <w:bottom w:val="single" w:sz="4" w:space="0" w:color="auto"/>
            </w:tcBorders>
            <w:noWrap/>
            <w:hideMark/>
          </w:tcPr>
          <w:p w14:paraId="5D470035" w14:textId="77777777" w:rsidR="00CE6F83" w:rsidRPr="000108BC" w:rsidRDefault="00CE6F83" w:rsidP="00146DE0">
            <w:r w:rsidRPr="000108BC">
              <w:t xml:space="preserve">News from European Court of Auditors, #EUbudget's external auditor &amp; </w:t>
            </w:r>
            <w:r w:rsidRPr="000108BC">
              <w:lastRenderedPageBreak/>
              <w:t>independent guardian of the EU's finances. Tweet principles: https://t.co/epSdB20dvi</w:t>
            </w:r>
          </w:p>
        </w:tc>
        <w:tc>
          <w:tcPr>
            <w:tcW w:w="1511" w:type="dxa"/>
            <w:tcBorders>
              <w:top w:val="single" w:sz="4" w:space="0" w:color="auto"/>
              <w:bottom w:val="single" w:sz="4" w:space="0" w:color="auto"/>
            </w:tcBorders>
            <w:noWrap/>
            <w:hideMark/>
          </w:tcPr>
          <w:p w14:paraId="07DFD19E" w14:textId="77777777" w:rsidR="00CE6F83" w:rsidRPr="000108BC" w:rsidRDefault="00CE6F83" w:rsidP="00146DE0">
            <w:r w:rsidRPr="000108BC">
              <w:lastRenderedPageBreak/>
              <w:t>@EUauditors</w:t>
            </w:r>
          </w:p>
        </w:tc>
        <w:tc>
          <w:tcPr>
            <w:tcW w:w="1510" w:type="dxa"/>
            <w:tcBorders>
              <w:top w:val="single" w:sz="4" w:space="0" w:color="auto"/>
              <w:bottom w:val="single" w:sz="4" w:space="0" w:color="auto"/>
            </w:tcBorders>
            <w:noWrap/>
            <w:hideMark/>
          </w:tcPr>
          <w:p w14:paraId="30793E24" w14:textId="77777777" w:rsidR="00CE6F83" w:rsidRPr="000108BC" w:rsidRDefault="00CE6F83" w:rsidP="00146DE0">
            <w:pPr>
              <w:jc w:val="center"/>
            </w:pPr>
            <w:r w:rsidRPr="000108BC">
              <w:t>6821</w:t>
            </w:r>
          </w:p>
        </w:tc>
        <w:tc>
          <w:tcPr>
            <w:tcW w:w="1510" w:type="dxa"/>
            <w:tcBorders>
              <w:top w:val="single" w:sz="4" w:space="0" w:color="auto"/>
              <w:bottom w:val="single" w:sz="4" w:space="0" w:color="auto"/>
            </w:tcBorders>
            <w:noWrap/>
            <w:hideMark/>
          </w:tcPr>
          <w:p w14:paraId="3651B735" w14:textId="77777777" w:rsidR="00CE6F83" w:rsidRPr="000108BC" w:rsidRDefault="00CE6F83" w:rsidP="00146DE0">
            <w:pPr>
              <w:jc w:val="center"/>
            </w:pPr>
            <w:r w:rsidRPr="000108BC">
              <w:t>12443</w:t>
            </w:r>
          </w:p>
        </w:tc>
        <w:tc>
          <w:tcPr>
            <w:tcW w:w="1511" w:type="dxa"/>
            <w:tcBorders>
              <w:top w:val="single" w:sz="4" w:space="0" w:color="auto"/>
              <w:bottom w:val="single" w:sz="4" w:space="0" w:color="auto"/>
            </w:tcBorders>
            <w:noWrap/>
            <w:hideMark/>
          </w:tcPr>
          <w:p w14:paraId="77EE34B5" w14:textId="77777777" w:rsidR="00CE6F83" w:rsidRPr="000108BC" w:rsidRDefault="00CE6F83" w:rsidP="00146DE0">
            <w:pPr>
              <w:jc w:val="center"/>
            </w:pPr>
            <w:r w:rsidRPr="000108BC">
              <w:t>11/29/2011 10:38</w:t>
            </w:r>
          </w:p>
        </w:tc>
      </w:tr>
      <w:tr w:rsidR="00CE6F83" w:rsidRPr="000108BC" w14:paraId="0E5A58BC" w14:textId="77777777" w:rsidTr="00146DE0">
        <w:trPr>
          <w:trHeight w:val="290"/>
        </w:trPr>
        <w:tc>
          <w:tcPr>
            <w:tcW w:w="1510" w:type="dxa"/>
            <w:tcBorders>
              <w:top w:val="single" w:sz="4" w:space="0" w:color="auto"/>
              <w:bottom w:val="single" w:sz="4" w:space="0" w:color="auto"/>
            </w:tcBorders>
            <w:noWrap/>
            <w:hideMark/>
          </w:tcPr>
          <w:p w14:paraId="3DC1573C" w14:textId="77777777" w:rsidR="00CE6F83" w:rsidRPr="000108BC" w:rsidRDefault="00CE6F83" w:rsidP="00146DE0">
            <w:r w:rsidRPr="000108BC">
              <w:t>European Defence Agency</w:t>
            </w:r>
          </w:p>
        </w:tc>
        <w:tc>
          <w:tcPr>
            <w:tcW w:w="1510" w:type="dxa"/>
            <w:tcBorders>
              <w:top w:val="single" w:sz="4" w:space="0" w:color="auto"/>
              <w:bottom w:val="single" w:sz="4" w:space="0" w:color="auto"/>
            </w:tcBorders>
            <w:noWrap/>
            <w:hideMark/>
          </w:tcPr>
          <w:p w14:paraId="3D3C6AC5" w14:textId="77777777" w:rsidR="00CE6F83" w:rsidRPr="000108BC" w:rsidRDefault="00CE6F83" w:rsidP="00146DE0">
            <w:r w:rsidRPr="000108BC">
              <w:t>The European Defence Agency (EDA) is the hub for #EUDefence cooperation | An Agency of the #EuropeanUnion. | (Retweets and follows are not endorsements.)</w:t>
            </w:r>
          </w:p>
        </w:tc>
        <w:tc>
          <w:tcPr>
            <w:tcW w:w="1511" w:type="dxa"/>
            <w:tcBorders>
              <w:top w:val="single" w:sz="4" w:space="0" w:color="auto"/>
              <w:bottom w:val="single" w:sz="4" w:space="0" w:color="auto"/>
            </w:tcBorders>
            <w:noWrap/>
            <w:hideMark/>
          </w:tcPr>
          <w:p w14:paraId="51D8D677" w14:textId="77777777" w:rsidR="00CE6F83" w:rsidRPr="000108BC" w:rsidRDefault="00CE6F83" w:rsidP="00146DE0">
            <w:r w:rsidRPr="000108BC">
              <w:t>@EUDefenceAgency</w:t>
            </w:r>
          </w:p>
        </w:tc>
        <w:tc>
          <w:tcPr>
            <w:tcW w:w="1510" w:type="dxa"/>
            <w:tcBorders>
              <w:top w:val="single" w:sz="4" w:space="0" w:color="auto"/>
              <w:bottom w:val="single" w:sz="4" w:space="0" w:color="auto"/>
            </w:tcBorders>
            <w:noWrap/>
            <w:hideMark/>
          </w:tcPr>
          <w:p w14:paraId="06A87757" w14:textId="77777777" w:rsidR="00CE6F83" w:rsidRPr="000108BC" w:rsidRDefault="00CE6F83" w:rsidP="00146DE0">
            <w:pPr>
              <w:jc w:val="center"/>
            </w:pPr>
            <w:r w:rsidRPr="000108BC">
              <w:t>5015</w:t>
            </w:r>
          </w:p>
        </w:tc>
        <w:tc>
          <w:tcPr>
            <w:tcW w:w="1510" w:type="dxa"/>
            <w:tcBorders>
              <w:top w:val="single" w:sz="4" w:space="0" w:color="auto"/>
              <w:bottom w:val="single" w:sz="4" w:space="0" w:color="auto"/>
            </w:tcBorders>
            <w:noWrap/>
            <w:hideMark/>
          </w:tcPr>
          <w:p w14:paraId="07F6EB7F" w14:textId="77777777" w:rsidR="00CE6F83" w:rsidRPr="000108BC" w:rsidRDefault="00CE6F83" w:rsidP="00146DE0">
            <w:pPr>
              <w:jc w:val="center"/>
            </w:pPr>
            <w:r w:rsidRPr="000108BC">
              <w:t>24335</w:t>
            </w:r>
          </w:p>
        </w:tc>
        <w:tc>
          <w:tcPr>
            <w:tcW w:w="1511" w:type="dxa"/>
            <w:tcBorders>
              <w:top w:val="single" w:sz="4" w:space="0" w:color="auto"/>
              <w:bottom w:val="single" w:sz="4" w:space="0" w:color="auto"/>
            </w:tcBorders>
            <w:noWrap/>
            <w:hideMark/>
          </w:tcPr>
          <w:p w14:paraId="26B52508" w14:textId="77777777" w:rsidR="00CE6F83" w:rsidRPr="000108BC" w:rsidRDefault="00CE6F83" w:rsidP="00146DE0">
            <w:pPr>
              <w:jc w:val="center"/>
            </w:pPr>
            <w:r w:rsidRPr="000108BC">
              <w:t>11/18/2011 15:01</w:t>
            </w:r>
          </w:p>
        </w:tc>
      </w:tr>
      <w:tr w:rsidR="00CE6F83" w:rsidRPr="000108BC" w14:paraId="126ABF10" w14:textId="77777777" w:rsidTr="00146DE0">
        <w:trPr>
          <w:trHeight w:val="290"/>
        </w:trPr>
        <w:tc>
          <w:tcPr>
            <w:tcW w:w="1510" w:type="dxa"/>
            <w:tcBorders>
              <w:top w:val="single" w:sz="4" w:space="0" w:color="auto"/>
              <w:bottom w:val="single" w:sz="4" w:space="0" w:color="auto"/>
            </w:tcBorders>
            <w:noWrap/>
            <w:hideMark/>
          </w:tcPr>
          <w:p w14:paraId="3B0AD9F2" w14:textId="77777777" w:rsidR="00CE6F83" w:rsidRPr="000108BC" w:rsidRDefault="00CE6F83" w:rsidP="00146DE0">
            <w:r w:rsidRPr="000108BC">
              <w:t>European Economic and Social Committee</w:t>
            </w:r>
          </w:p>
        </w:tc>
        <w:tc>
          <w:tcPr>
            <w:tcW w:w="1510" w:type="dxa"/>
            <w:tcBorders>
              <w:top w:val="single" w:sz="4" w:space="0" w:color="auto"/>
              <w:bottom w:val="single" w:sz="4" w:space="0" w:color="auto"/>
            </w:tcBorders>
            <w:noWrap/>
            <w:hideMark/>
          </w:tcPr>
          <w:p w14:paraId="2A57F4DA" w14:textId="77777777" w:rsidR="00CE6F83" w:rsidRPr="000108BC" w:rsidRDefault="00CE6F83" w:rsidP="00146DE0">
            <w:r w:rsidRPr="000108BC">
              <w:t>News from the #EUcivilsociety assembly. We bring the voices of organised #civilsociety to Europe. Employers, Workers, NGOs... Because every voice counts.</w:t>
            </w:r>
          </w:p>
        </w:tc>
        <w:tc>
          <w:tcPr>
            <w:tcW w:w="1511" w:type="dxa"/>
            <w:tcBorders>
              <w:top w:val="single" w:sz="4" w:space="0" w:color="auto"/>
              <w:bottom w:val="single" w:sz="4" w:space="0" w:color="auto"/>
            </w:tcBorders>
            <w:noWrap/>
            <w:hideMark/>
          </w:tcPr>
          <w:p w14:paraId="0B59242B" w14:textId="77777777" w:rsidR="00CE6F83" w:rsidRPr="000108BC" w:rsidRDefault="00CE6F83" w:rsidP="00146DE0">
            <w:r w:rsidRPr="000108BC">
              <w:t>@EU_EESC</w:t>
            </w:r>
          </w:p>
        </w:tc>
        <w:tc>
          <w:tcPr>
            <w:tcW w:w="1510" w:type="dxa"/>
            <w:tcBorders>
              <w:top w:val="single" w:sz="4" w:space="0" w:color="auto"/>
              <w:bottom w:val="single" w:sz="4" w:space="0" w:color="auto"/>
            </w:tcBorders>
            <w:noWrap/>
            <w:hideMark/>
          </w:tcPr>
          <w:p w14:paraId="75CD3858" w14:textId="77777777" w:rsidR="00CE6F83" w:rsidRPr="000108BC" w:rsidRDefault="00CE6F83" w:rsidP="00146DE0">
            <w:pPr>
              <w:jc w:val="center"/>
            </w:pPr>
            <w:r w:rsidRPr="000108BC">
              <w:t>15628</w:t>
            </w:r>
          </w:p>
        </w:tc>
        <w:tc>
          <w:tcPr>
            <w:tcW w:w="1510" w:type="dxa"/>
            <w:tcBorders>
              <w:top w:val="single" w:sz="4" w:space="0" w:color="auto"/>
              <w:bottom w:val="single" w:sz="4" w:space="0" w:color="auto"/>
            </w:tcBorders>
            <w:noWrap/>
            <w:hideMark/>
          </w:tcPr>
          <w:p w14:paraId="5CF7870C" w14:textId="77777777" w:rsidR="00CE6F83" w:rsidRPr="000108BC" w:rsidRDefault="00CE6F83" w:rsidP="00146DE0">
            <w:pPr>
              <w:jc w:val="center"/>
            </w:pPr>
            <w:r w:rsidRPr="000108BC">
              <w:t>52219</w:t>
            </w:r>
          </w:p>
        </w:tc>
        <w:tc>
          <w:tcPr>
            <w:tcW w:w="1511" w:type="dxa"/>
            <w:tcBorders>
              <w:top w:val="single" w:sz="4" w:space="0" w:color="auto"/>
              <w:bottom w:val="single" w:sz="4" w:space="0" w:color="auto"/>
            </w:tcBorders>
            <w:noWrap/>
            <w:hideMark/>
          </w:tcPr>
          <w:p w14:paraId="1F04B399" w14:textId="77777777" w:rsidR="00CE6F83" w:rsidRPr="000108BC" w:rsidRDefault="00CE6F83" w:rsidP="00146DE0">
            <w:pPr>
              <w:jc w:val="center"/>
            </w:pPr>
            <w:r w:rsidRPr="000108BC">
              <w:t>2/25/2011 12:07</w:t>
            </w:r>
          </w:p>
        </w:tc>
      </w:tr>
      <w:tr w:rsidR="00CE6F83" w:rsidRPr="000108BC" w14:paraId="3C2B06F9" w14:textId="77777777" w:rsidTr="00146DE0">
        <w:trPr>
          <w:trHeight w:val="290"/>
        </w:trPr>
        <w:tc>
          <w:tcPr>
            <w:tcW w:w="1510" w:type="dxa"/>
            <w:tcBorders>
              <w:top w:val="single" w:sz="4" w:space="0" w:color="auto"/>
              <w:bottom w:val="single" w:sz="4" w:space="0" w:color="auto"/>
            </w:tcBorders>
            <w:noWrap/>
            <w:hideMark/>
          </w:tcPr>
          <w:p w14:paraId="2430916C" w14:textId="77777777" w:rsidR="00CE6F83" w:rsidRPr="000108BC" w:rsidRDefault="00CE6F83" w:rsidP="00146DE0">
            <w:r w:rsidRPr="000108BC">
              <w:t>European External Action Service - EEAS</w:t>
            </w:r>
          </w:p>
        </w:tc>
        <w:tc>
          <w:tcPr>
            <w:tcW w:w="1510" w:type="dxa"/>
            <w:tcBorders>
              <w:top w:val="single" w:sz="4" w:space="0" w:color="auto"/>
              <w:bottom w:val="single" w:sz="4" w:space="0" w:color="auto"/>
            </w:tcBorders>
            <w:noWrap/>
            <w:hideMark/>
          </w:tcPr>
          <w:p w14:paraId="76479015" w14:textId="77777777" w:rsidR="00CE6F83" w:rsidRPr="000108BC" w:rsidRDefault="00CE6F83" w:rsidP="00146DE0">
            <w:r w:rsidRPr="000108BC">
              <w:t xml:space="preserve">We are the EU's Foreign &amp; Security Policy Service led by @JosepBorrellF RTs/follows </w:t>
            </w:r>
            <w:r>
              <w:t>is not</w:t>
            </w:r>
            <w:r w:rsidRPr="000108BC">
              <w:t xml:space="preserve"> endorsements </w:t>
            </w:r>
            <w:r w:rsidRPr="000108BC">
              <w:lastRenderedPageBreak/>
              <w:t>#EUDiplomacy #EUInTheWorld</w:t>
            </w:r>
          </w:p>
        </w:tc>
        <w:tc>
          <w:tcPr>
            <w:tcW w:w="1511" w:type="dxa"/>
            <w:tcBorders>
              <w:top w:val="single" w:sz="4" w:space="0" w:color="auto"/>
              <w:bottom w:val="single" w:sz="4" w:space="0" w:color="auto"/>
            </w:tcBorders>
            <w:noWrap/>
            <w:hideMark/>
          </w:tcPr>
          <w:p w14:paraId="326F6A25" w14:textId="77777777" w:rsidR="00CE6F83" w:rsidRPr="000108BC" w:rsidRDefault="00CE6F83" w:rsidP="00146DE0">
            <w:r w:rsidRPr="000108BC">
              <w:lastRenderedPageBreak/>
              <w:t>@eu_eeas</w:t>
            </w:r>
          </w:p>
        </w:tc>
        <w:tc>
          <w:tcPr>
            <w:tcW w:w="1510" w:type="dxa"/>
            <w:tcBorders>
              <w:top w:val="single" w:sz="4" w:space="0" w:color="auto"/>
              <w:bottom w:val="single" w:sz="4" w:space="0" w:color="auto"/>
            </w:tcBorders>
            <w:noWrap/>
            <w:hideMark/>
          </w:tcPr>
          <w:p w14:paraId="7747D24C" w14:textId="77777777" w:rsidR="00CE6F83" w:rsidRPr="000108BC" w:rsidRDefault="00CE6F83" w:rsidP="00146DE0">
            <w:pPr>
              <w:jc w:val="center"/>
            </w:pPr>
            <w:r w:rsidRPr="000108BC">
              <w:t>27386</w:t>
            </w:r>
          </w:p>
        </w:tc>
        <w:tc>
          <w:tcPr>
            <w:tcW w:w="1510" w:type="dxa"/>
            <w:tcBorders>
              <w:top w:val="single" w:sz="4" w:space="0" w:color="auto"/>
              <w:bottom w:val="single" w:sz="4" w:space="0" w:color="auto"/>
            </w:tcBorders>
            <w:noWrap/>
            <w:hideMark/>
          </w:tcPr>
          <w:p w14:paraId="195BAB0B" w14:textId="77777777" w:rsidR="00CE6F83" w:rsidRPr="000108BC" w:rsidRDefault="00CE6F83" w:rsidP="00146DE0">
            <w:pPr>
              <w:jc w:val="center"/>
            </w:pPr>
            <w:r w:rsidRPr="000108BC">
              <w:t>359577</w:t>
            </w:r>
          </w:p>
        </w:tc>
        <w:tc>
          <w:tcPr>
            <w:tcW w:w="1511" w:type="dxa"/>
            <w:tcBorders>
              <w:top w:val="single" w:sz="4" w:space="0" w:color="auto"/>
              <w:bottom w:val="single" w:sz="4" w:space="0" w:color="auto"/>
            </w:tcBorders>
            <w:noWrap/>
            <w:hideMark/>
          </w:tcPr>
          <w:p w14:paraId="6CBD7B2B" w14:textId="77777777" w:rsidR="00CE6F83" w:rsidRPr="000108BC" w:rsidRDefault="00CE6F83" w:rsidP="00146DE0">
            <w:pPr>
              <w:jc w:val="center"/>
            </w:pPr>
            <w:r w:rsidRPr="000108BC">
              <w:t>10/8/2009 10:53</w:t>
            </w:r>
          </w:p>
        </w:tc>
      </w:tr>
      <w:tr w:rsidR="00CE6F83" w:rsidRPr="000108BC" w14:paraId="1B27516D" w14:textId="77777777" w:rsidTr="00146DE0">
        <w:trPr>
          <w:trHeight w:val="290"/>
        </w:trPr>
        <w:tc>
          <w:tcPr>
            <w:tcW w:w="1510" w:type="dxa"/>
            <w:tcBorders>
              <w:top w:val="single" w:sz="4" w:space="0" w:color="auto"/>
              <w:bottom w:val="single" w:sz="4" w:space="0" w:color="auto"/>
            </w:tcBorders>
            <w:noWrap/>
            <w:hideMark/>
          </w:tcPr>
          <w:p w14:paraId="59B75D17" w14:textId="77777777" w:rsidR="00CE6F83" w:rsidRPr="000108BC" w:rsidRDefault="00CE6F83" w:rsidP="00146DE0">
            <w:r w:rsidRPr="000108BC">
              <w:t>European Fisheries Control Agency</w:t>
            </w:r>
          </w:p>
        </w:tc>
        <w:tc>
          <w:tcPr>
            <w:tcW w:w="1510" w:type="dxa"/>
            <w:tcBorders>
              <w:top w:val="single" w:sz="4" w:space="0" w:color="auto"/>
              <w:bottom w:val="single" w:sz="4" w:space="0" w:color="auto"/>
            </w:tcBorders>
            <w:noWrap/>
            <w:hideMark/>
          </w:tcPr>
          <w:p w14:paraId="6A7B2501" w14:textId="77777777" w:rsidR="00CE6F83" w:rsidRPr="000108BC" w:rsidRDefault="00CE6F83" w:rsidP="00146DE0">
            <w:r w:rsidRPr="000108BC">
              <w:t>News from the European Union agency coordinating #fisheriescontrol activities, part of the #EUCoastGuard and fighting illegal fishing #IUU</w:t>
            </w:r>
          </w:p>
        </w:tc>
        <w:tc>
          <w:tcPr>
            <w:tcW w:w="1511" w:type="dxa"/>
            <w:tcBorders>
              <w:top w:val="single" w:sz="4" w:space="0" w:color="auto"/>
              <w:bottom w:val="single" w:sz="4" w:space="0" w:color="auto"/>
            </w:tcBorders>
            <w:noWrap/>
            <w:hideMark/>
          </w:tcPr>
          <w:p w14:paraId="1147758D" w14:textId="77777777" w:rsidR="00CE6F83" w:rsidRPr="000108BC" w:rsidRDefault="00CE6F83" w:rsidP="00146DE0">
            <w:r w:rsidRPr="000108BC">
              <w:t>@EFCA_EU</w:t>
            </w:r>
          </w:p>
        </w:tc>
        <w:tc>
          <w:tcPr>
            <w:tcW w:w="1510" w:type="dxa"/>
            <w:tcBorders>
              <w:top w:val="single" w:sz="4" w:space="0" w:color="auto"/>
              <w:bottom w:val="single" w:sz="4" w:space="0" w:color="auto"/>
            </w:tcBorders>
            <w:noWrap/>
            <w:hideMark/>
          </w:tcPr>
          <w:p w14:paraId="7D75620F" w14:textId="77777777" w:rsidR="00CE6F83" w:rsidRPr="000108BC" w:rsidRDefault="00CE6F83" w:rsidP="00146DE0">
            <w:pPr>
              <w:jc w:val="center"/>
            </w:pPr>
            <w:r w:rsidRPr="000108BC">
              <w:t>1793</w:t>
            </w:r>
          </w:p>
        </w:tc>
        <w:tc>
          <w:tcPr>
            <w:tcW w:w="1510" w:type="dxa"/>
            <w:tcBorders>
              <w:top w:val="single" w:sz="4" w:space="0" w:color="auto"/>
              <w:bottom w:val="single" w:sz="4" w:space="0" w:color="auto"/>
            </w:tcBorders>
            <w:noWrap/>
            <w:hideMark/>
          </w:tcPr>
          <w:p w14:paraId="1B3FD05D" w14:textId="77777777" w:rsidR="00CE6F83" w:rsidRPr="000108BC" w:rsidRDefault="00CE6F83" w:rsidP="00146DE0">
            <w:pPr>
              <w:jc w:val="center"/>
            </w:pPr>
            <w:r w:rsidRPr="000108BC">
              <w:t>3183</w:t>
            </w:r>
          </w:p>
        </w:tc>
        <w:tc>
          <w:tcPr>
            <w:tcW w:w="1511" w:type="dxa"/>
            <w:tcBorders>
              <w:top w:val="single" w:sz="4" w:space="0" w:color="auto"/>
              <w:bottom w:val="single" w:sz="4" w:space="0" w:color="auto"/>
            </w:tcBorders>
            <w:noWrap/>
            <w:hideMark/>
          </w:tcPr>
          <w:p w14:paraId="7A293D73" w14:textId="77777777" w:rsidR="00CE6F83" w:rsidRPr="000108BC" w:rsidRDefault="00CE6F83" w:rsidP="00146DE0">
            <w:pPr>
              <w:jc w:val="center"/>
            </w:pPr>
            <w:r w:rsidRPr="000108BC">
              <w:t>6/24/2015 9:53</w:t>
            </w:r>
          </w:p>
        </w:tc>
      </w:tr>
      <w:tr w:rsidR="00CE6F83" w:rsidRPr="000108BC" w14:paraId="5C031E60" w14:textId="77777777" w:rsidTr="00146DE0">
        <w:trPr>
          <w:trHeight w:val="290"/>
        </w:trPr>
        <w:tc>
          <w:tcPr>
            <w:tcW w:w="1510" w:type="dxa"/>
            <w:tcBorders>
              <w:top w:val="single" w:sz="4" w:space="0" w:color="auto"/>
              <w:bottom w:val="single" w:sz="4" w:space="0" w:color="auto"/>
            </w:tcBorders>
            <w:noWrap/>
            <w:hideMark/>
          </w:tcPr>
          <w:p w14:paraId="4E6B84C2" w14:textId="77777777" w:rsidR="00CE6F83" w:rsidRPr="000108BC" w:rsidRDefault="00CE6F83" w:rsidP="00146DE0">
            <w:r w:rsidRPr="000108BC">
              <w:t>European GNSS Agency</w:t>
            </w:r>
          </w:p>
        </w:tc>
        <w:tc>
          <w:tcPr>
            <w:tcW w:w="1510" w:type="dxa"/>
            <w:tcBorders>
              <w:top w:val="single" w:sz="4" w:space="0" w:color="auto"/>
              <w:bottom w:val="single" w:sz="4" w:space="0" w:color="auto"/>
            </w:tcBorders>
            <w:noWrap/>
            <w:hideMark/>
          </w:tcPr>
          <w:p w14:paraId="0DD0EF3B" w14:textId="77777777" w:rsidR="00CE6F83" w:rsidRPr="000108BC" w:rsidRDefault="00CE6F83" w:rsidP="00146DE0">
            <w:r w:rsidRPr="000108BC">
              <w:t>Official account of #EGNOS &amp; #Galileo the European Global Navigation Satellite System. The EU GNSS Agency GSA connects satnav-tech 2 EU citizens</w:t>
            </w:r>
            <w:r w:rsidRPr="000108BC">
              <w:br/>
            </w:r>
            <w:r w:rsidRPr="000108BC">
              <w:br/>
              <w:t>#EUSpace #EUSPA</w:t>
            </w:r>
          </w:p>
        </w:tc>
        <w:tc>
          <w:tcPr>
            <w:tcW w:w="1511" w:type="dxa"/>
            <w:tcBorders>
              <w:top w:val="single" w:sz="4" w:space="0" w:color="auto"/>
              <w:bottom w:val="single" w:sz="4" w:space="0" w:color="auto"/>
            </w:tcBorders>
            <w:noWrap/>
            <w:hideMark/>
          </w:tcPr>
          <w:p w14:paraId="23765B5D" w14:textId="77777777" w:rsidR="00CE6F83" w:rsidRPr="000108BC" w:rsidRDefault="00CE6F83" w:rsidP="00146DE0">
            <w:r w:rsidRPr="000108BC">
              <w:t>@EU_GNSS</w:t>
            </w:r>
          </w:p>
        </w:tc>
        <w:tc>
          <w:tcPr>
            <w:tcW w:w="1510" w:type="dxa"/>
            <w:tcBorders>
              <w:top w:val="single" w:sz="4" w:space="0" w:color="auto"/>
              <w:bottom w:val="single" w:sz="4" w:space="0" w:color="auto"/>
            </w:tcBorders>
            <w:noWrap/>
            <w:hideMark/>
          </w:tcPr>
          <w:p w14:paraId="0E9BC9B7" w14:textId="77777777" w:rsidR="00CE6F83" w:rsidRPr="000108BC" w:rsidRDefault="00CE6F83" w:rsidP="00146DE0">
            <w:pPr>
              <w:jc w:val="center"/>
            </w:pPr>
            <w:r w:rsidRPr="000108BC">
              <w:t>13420</w:t>
            </w:r>
          </w:p>
        </w:tc>
        <w:tc>
          <w:tcPr>
            <w:tcW w:w="1510" w:type="dxa"/>
            <w:tcBorders>
              <w:top w:val="single" w:sz="4" w:space="0" w:color="auto"/>
              <w:bottom w:val="single" w:sz="4" w:space="0" w:color="auto"/>
            </w:tcBorders>
            <w:noWrap/>
            <w:hideMark/>
          </w:tcPr>
          <w:p w14:paraId="09963D89" w14:textId="77777777" w:rsidR="00CE6F83" w:rsidRPr="000108BC" w:rsidRDefault="00CE6F83" w:rsidP="00146DE0">
            <w:pPr>
              <w:jc w:val="center"/>
            </w:pPr>
            <w:r w:rsidRPr="000108BC">
              <w:t>13213</w:t>
            </w:r>
          </w:p>
        </w:tc>
        <w:tc>
          <w:tcPr>
            <w:tcW w:w="1511" w:type="dxa"/>
            <w:tcBorders>
              <w:top w:val="single" w:sz="4" w:space="0" w:color="auto"/>
              <w:bottom w:val="single" w:sz="4" w:space="0" w:color="auto"/>
            </w:tcBorders>
            <w:noWrap/>
            <w:hideMark/>
          </w:tcPr>
          <w:p w14:paraId="63C37241" w14:textId="77777777" w:rsidR="00CE6F83" w:rsidRPr="000108BC" w:rsidRDefault="00CE6F83" w:rsidP="00146DE0">
            <w:pPr>
              <w:jc w:val="center"/>
            </w:pPr>
            <w:r w:rsidRPr="000108BC">
              <w:t>8/29/2014 16:38</w:t>
            </w:r>
          </w:p>
        </w:tc>
      </w:tr>
      <w:tr w:rsidR="00CE6F83" w:rsidRPr="000108BC" w14:paraId="5931FBCF" w14:textId="77777777" w:rsidTr="00146DE0">
        <w:trPr>
          <w:trHeight w:val="290"/>
        </w:trPr>
        <w:tc>
          <w:tcPr>
            <w:tcW w:w="1510" w:type="dxa"/>
            <w:tcBorders>
              <w:top w:val="single" w:sz="4" w:space="0" w:color="auto"/>
              <w:bottom w:val="single" w:sz="4" w:space="0" w:color="auto"/>
            </w:tcBorders>
            <w:noWrap/>
            <w:hideMark/>
          </w:tcPr>
          <w:p w14:paraId="7EB11EE4" w14:textId="77777777" w:rsidR="00CE6F83" w:rsidRPr="000108BC" w:rsidRDefault="00CE6F83" w:rsidP="00146DE0">
            <w:r w:rsidRPr="000108BC">
              <w:t>European Ombudsman</w:t>
            </w:r>
          </w:p>
        </w:tc>
        <w:tc>
          <w:tcPr>
            <w:tcW w:w="1510" w:type="dxa"/>
            <w:tcBorders>
              <w:top w:val="single" w:sz="4" w:space="0" w:color="auto"/>
              <w:bottom w:val="single" w:sz="4" w:space="0" w:color="auto"/>
            </w:tcBorders>
            <w:noWrap/>
            <w:hideMark/>
          </w:tcPr>
          <w:p w14:paraId="6BFAFEBF" w14:textId="77777777" w:rsidR="00CE6F83" w:rsidRPr="000108BC" w:rsidRDefault="00CE6F83" w:rsidP="00146DE0">
            <w:r w:rsidRPr="000108BC">
              <w:t xml:space="preserve">Ombudsman O'Reilly promotes good EU administration by investigating complaints and systemic issues. Account managed by the comms team. </w:t>
            </w:r>
            <w:r w:rsidRPr="000108BC">
              <w:lastRenderedPageBreak/>
              <w:t>https://t.co/YbpgtPtsjM</w:t>
            </w:r>
          </w:p>
        </w:tc>
        <w:tc>
          <w:tcPr>
            <w:tcW w:w="1511" w:type="dxa"/>
            <w:tcBorders>
              <w:top w:val="single" w:sz="4" w:space="0" w:color="auto"/>
              <w:bottom w:val="single" w:sz="4" w:space="0" w:color="auto"/>
            </w:tcBorders>
            <w:noWrap/>
            <w:hideMark/>
          </w:tcPr>
          <w:p w14:paraId="170BD136" w14:textId="77777777" w:rsidR="00CE6F83" w:rsidRPr="000108BC" w:rsidRDefault="00CE6F83" w:rsidP="00146DE0">
            <w:r w:rsidRPr="000108BC">
              <w:lastRenderedPageBreak/>
              <w:t>@EUombudsman</w:t>
            </w:r>
          </w:p>
        </w:tc>
        <w:tc>
          <w:tcPr>
            <w:tcW w:w="1510" w:type="dxa"/>
            <w:tcBorders>
              <w:top w:val="single" w:sz="4" w:space="0" w:color="auto"/>
              <w:bottom w:val="single" w:sz="4" w:space="0" w:color="auto"/>
            </w:tcBorders>
            <w:noWrap/>
            <w:hideMark/>
          </w:tcPr>
          <w:p w14:paraId="3B65C6C8" w14:textId="77777777" w:rsidR="00CE6F83" w:rsidRPr="000108BC" w:rsidRDefault="00CE6F83" w:rsidP="00146DE0">
            <w:pPr>
              <w:jc w:val="center"/>
            </w:pPr>
            <w:r w:rsidRPr="000108BC">
              <w:t>7452</w:t>
            </w:r>
          </w:p>
        </w:tc>
        <w:tc>
          <w:tcPr>
            <w:tcW w:w="1510" w:type="dxa"/>
            <w:tcBorders>
              <w:top w:val="single" w:sz="4" w:space="0" w:color="auto"/>
              <w:bottom w:val="single" w:sz="4" w:space="0" w:color="auto"/>
            </w:tcBorders>
            <w:noWrap/>
            <w:hideMark/>
          </w:tcPr>
          <w:p w14:paraId="4A87A90B" w14:textId="77777777" w:rsidR="00CE6F83" w:rsidRPr="000108BC" w:rsidRDefault="00CE6F83" w:rsidP="00146DE0">
            <w:pPr>
              <w:jc w:val="center"/>
            </w:pPr>
            <w:r w:rsidRPr="000108BC">
              <w:t>30216</w:t>
            </w:r>
          </w:p>
        </w:tc>
        <w:tc>
          <w:tcPr>
            <w:tcW w:w="1511" w:type="dxa"/>
            <w:tcBorders>
              <w:top w:val="single" w:sz="4" w:space="0" w:color="auto"/>
              <w:bottom w:val="single" w:sz="4" w:space="0" w:color="auto"/>
            </w:tcBorders>
            <w:noWrap/>
            <w:hideMark/>
          </w:tcPr>
          <w:p w14:paraId="516CE249" w14:textId="77777777" w:rsidR="00CE6F83" w:rsidRPr="000108BC" w:rsidRDefault="00CE6F83" w:rsidP="00146DE0">
            <w:pPr>
              <w:jc w:val="center"/>
            </w:pPr>
            <w:r w:rsidRPr="000108BC">
              <w:t>10/11/2012 17:02</w:t>
            </w:r>
          </w:p>
        </w:tc>
      </w:tr>
      <w:tr w:rsidR="00CE6F83" w:rsidRPr="000108BC" w14:paraId="4DEF487E" w14:textId="77777777" w:rsidTr="00146DE0">
        <w:trPr>
          <w:trHeight w:val="290"/>
        </w:trPr>
        <w:tc>
          <w:tcPr>
            <w:tcW w:w="1510" w:type="dxa"/>
            <w:tcBorders>
              <w:top w:val="single" w:sz="4" w:space="0" w:color="auto"/>
              <w:bottom w:val="single" w:sz="4" w:space="0" w:color="auto"/>
            </w:tcBorders>
            <w:noWrap/>
            <w:hideMark/>
          </w:tcPr>
          <w:p w14:paraId="6D96269D" w14:textId="77777777" w:rsidR="00CE6F83" w:rsidRPr="000108BC" w:rsidRDefault="00CE6F83" w:rsidP="00146DE0">
            <w:r w:rsidRPr="000108BC">
              <w:t>European Parliament</w:t>
            </w:r>
          </w:p>
        </w:tc>
        <w:tc>
          <w:tcPr>
            <w:tcW w:w="1510" w:type="dxa"/>
            <w:tcBorders>
              <w:top w:val="single" w:sz="4" w:space="0" w:color="auto"/>
              <w:bottom w:val="single" w:sz="4" w:space="0" w:color="auto"/>
            </w:tcBorders>
            <w:noWrap/>
            <w:hideMark/>
          </w:tcPr>
          <w:p w14:paraId="34543CE3" w14:textId="77777777" w:rsidR="00CE6F83" w:rsidRPr="000108BC" w:rsidRDefault="00CE6F83" w:rsidP="00146DE0">
            <w:r w:rsidRPr="000108BC">
              <w:t>Follow for the latest information from the European Parliament. Account managed by the Parliament's web team/tweets by Parliament's web team</w:t>
            </w:r>
          </w:p>
        </w:tc>
        <w:tc>
          <w:tcPr>
            <w:tcW w:w="1511" w:type="dxa"/>
            <w:tcBorders>
              <w:top w:val="single" w:sz="4" w:space="0" w:color="auto"/>
              <w:bottom w:val="single" w:sz="4" w:space="0" w:color="auto"/>
            </w:tcBorders>
            <w:noWrap/>
            <w:hideMark/>
          </w:tcPr>
          <w:p w14:paraId="1EB0A104" w14:textId="77777777" w:rsidR="00CE6F83" w:rsidRPr="000108BC" w:rsidRDefault="00CE6F83" w:rsidP="00146DE0">
            <w:r w:rsidRPr="000108BC">
              <w:t>@Europarl_EN</w:t>
            </w:r>
          </w:p>
        </w:tc>
        <w:tc>
          <w:tcPr>
            <w:tcW w:w="1510" w:type="dxa"/>
            <w:tcBorders>
              <w:top w:val="single" w:sz="4" w:space="0" w:color="auto"/>
              <w:bottom w:val="single" w:sz="4" w:space="0" w:color="auto"/>
            </w:tcBorders>
            <w:noWrap/>
            <w:hideMark/>
          </w:tcPr>
          <w:p w14:paraId="791DD40B" w14:textId="77777777" w:rsidR="00CE6F83" w:rsidRPr="000108BC" w:rsidRDefault="00CE6F83" w:rsidP="00146DE0">
            <w:pPr>
              <w:jc w:val="center"/>
            </w:pPr>
            <w:r w:rsidRPr="000108BC">
              <w:t>20529</w:t>
            </w:r>
          </w:p>
        </w:tc>
        <w:tc>
          <w:tcPr>
            <w:tcW w:w="1510" w:type="dxa"/>
            <w:tcBorders>
              <w:top w:val="single" w:sz="4" w:space="0" w:color="auto"/>
              <w:bottom w:val="single" w:sz="4" w:space="0" w:color="auto"/>
            </w:tcBorders>
            <w:noWrap/>
            <w:hideMark/>
          </w:tcPr>
          <w:p w14:paraId="085C8FAD" w14:textId="77777777" w:rsidR="00CE6F83" w:rsidRPr="000108BC" w:rsidRDefault="00CE6F83" w:rsidP="00146DE0">
            <w:pPr>
              <w:jc w:val="center"/>
            </w:pPr>
            <w:r w:rsidRPr="000108BC">
              <w:t>762235</w:t>
            </w:r>
          </w:p>
        </w:tc>
        <w:tc>
          <w:tcPr>
            <w:tcW w:w="1511" w:type="dxa"/>
            <w:tcBorders>
              <w:top w:val="single" w:sz="4" w:space="0" w:color="auto"/>
              <w:bottom w:val="single" w:sz="4" w:space="0" w:color="auto"/>
            </w:tcBorders>
            <w:noWrap/>
            <w:hideMark/>
          </w:tcPr>
          <w:p w14:paraId="6200A60E" w14:textId="77777777" w:rsidR="00CE6F83" w:rsidRPr="000108BC" w:rsidRDefault="00CE6F83" w:rsidP="00146DE0">
            <w:pPr>
              <w:jc w:val="center"/>
            </w:pPr>
            <w:r w:rsidRPr="000108BC">
              <w:t>4/29/2009 12:32</w:t>
            </w:r>
          </w:p>
        </w:tc>
      </w:tr>
      <w:tr w:rsidR="00CE6F83" w:rsidRPr="000108BC" w14:paraId="298D6BC4" w14:textId="77777777" w:rsidTr="00146DE0">
        <w:trPr>
          <w:trHeight w:val="290"/>
        </w:trPr>
        <w:tc>
          <w:tcPr>
            <w:tcW w:w="1510" w:type="dxa"/>
            <w:tcBorders>
              <w:top w:val="single" w:sz="4" w:space="0" w:color="auto"/>
              <w:bottom w:val="single" w:sz="4" w:space="0" w:color="auto"/>
            </w:tcBorders>
            <w:noWrap/>
            <w:hideMark/>
          </w:tcPr>
          <w:p w14:paraId="6FBCE8B4" w14:textId="77777777" w:rsidR="00CE6F83" w:rsidRPr="000108BC" w:rsidRDefault="00CE6F83" w:rsidP="00146DE0">
            <w:r w:rsidRPr="000108BC">
              <w:t>European Research Council (ERC)</w:t>
            </w:r>
          </w:p>
        </w:tc>
        <w:tc>
          <w:tcPr>
            <w:tcW w:w="1510" w:type="dxa"/>
            <w:tcBorders>
              <w:top w:val="single" w:sz="4" w:space="0" w:color="auto"/>
              <w:bottom w:val="single" w:sz="4" w:space="0" w:color="auto"/>
            </w:tcBorders>
            <w:noWrap/>
            <w:hideMark/>
          </w:tcPr>
          <w:p w14:paraId="3D3846EA" w14:textId="77777777" w:rsidR="00CE6F83" w:rsidRPr="000108BC" w:rsidRDefault="00CE6F83" w:rsidP="00146DE0">
            <w:r w:rsidRPr="000108BC">
              <w:t>The European Research Council, set up by the EU, funds top researchers of any nationality, helping pursue great ideas at the frontiers of knowledge. #HorizonEU</w:t>
            </w:r>
          </w:p>
        </w:tc>
        <w:tc>
          <w:tcPr>
            <w:tcW w:w="1511" w:type="dxa"/>
            <w:tcBorders>
              <w:top w:val="single" w:sz="4" w:space="0" w:color="auto"/>
              <w:bottom w:val="single" w:sz="4" w:space="0" w:color="auto"/>
            </w:tcBorders>
            <w:noWrap/>
            <w:hideMark/>
          </w:tcPr>
          <w:p w14:paraId="33054CDC" w14:textId="77777777" w:rsidR="00CE6F83" w:rsidRPr="000108BC" w:rsidRDefault="00CE6F83" w:rsidP="00146DE0">
            <w:r w:rsidRPr="000108BC">
              <w:t>@ERC_Research</w:t>
            </w:r>
          </w:p>
        </w:tc>
        <w:tc>
          <w:tcPr>
            <w:tcW w:w="1510" w:type="dxa"/>
            <w:tcBorders>
              <w:top w:val="single" w:sz="4" w:space="0" w:color="auto"/>
              <w:bottom w:val="single" w:sz="4" w:space="0" w:color="auto"/>
            </w:tcBorders>
            <w:noWrap/>
            <w:hideMark/>
          </w:tcPr>
          <w:p w14:paraId="6D626332" w14:textId="77777777" w:rsidR="00CE6F83" w:rsidRPr="000108BC" w:rsidRDefault="00CE6F83" w:rsidP="00146DE0">
            <w:pPr>
              <w:jc w:val="center"/>
            </w:pPr>
            <w:r w:rsidRPr="000108BC">
              <w:t>10374</w:t>
            </w:r>
          </w:p>
        </w:tc>
        <w:tc>
          <w:tcPr>
            <w:tcW w:w="1510" w:type="dxa"/>
            <w:tcBorders>
              <w:top w:val="single" w:sz="4" w:space="0" w:color="auto"/>
              <w:bottom w:val="single" w:sz="4" w:space="0" w:color="auto"/>
            </w:tcBorders>
            <w:noWrap/>
            <w:hideMark/>
          </w:tcPr>
          <w:p w14:paraId="728455BE" w14:textId="77777777" w:rsidR="00CE6F83" w:rsidRPr="000108BC" w:rsidRDefault="00CE6F83" w:rsidP="00146DE0">
            <w:pPr>
              <w:jc w:val="center"/>
            </w:pPr>
            <w:r w:rsidRPr="000108BC">
              <w:t>107346</w:t>
            </w:r>
          </w:p>
        </w:tc>
        <w:tc>
          <w:tcPr>
            <w:tcW w:w="1511" w:type="dxa"/>
            <w:tcBorders>
              <w:top w:val="single" w:sz="4" w:space="0" w:color="auto"/>
              <w:bottom w:val="single" w:sz="4" w:space="0" w:color="auto"/>
            </w:tcBorders>
            <w:noWrap/>
            <w:hideMark/>
          </w:tcPr>
          <w:p w14:paraId="59DA5F78" w14:textId="77777777" w:rsidR="00CE6F83" w:rsidRPr="000108BC" w:rsidRDefault="00CE6F83" w:rsidP="00146DE0">
            <w:pPr>
              <w:jc w:val="center"/>
            </w:pPr>
            <w:r w:rsidRPr="000108BC">
              <w:t>1/18/2012 16:57</w:t>
            </w:r>
          </w:p>
        </w:tc>
      </w:tr>
      <w:tr w:rsidR="00CE6F83" w:rsidRPr="000108BC" w14:paraId="73655F8F" w14:textId="77777777" w:rsidTr="00146DE0">
        <w:trPr>
          <w:trHeight w:val="290"/>
        </w:trPr>
        <w:tc>
          <w:tcPr>
            <w:tcW w:w="1510" w:type="dxa"/>
            <w:tcBorders>
              <w:top w:val="single" w:sz="4" w:space="0" w:color="auto"/>
              <w:bottom w:val="single" w:sz="4" w:space="0" w:color="auto"/>
            </w:tcBorders>
            <w:noWrap/>
            <w:hideMark/>
          </w:tcPr>
          <w:p w14:paraId="316C0AA2" w14:textId="77777777" w:rsidR="00CE6F83" w:rsidRPr="000108BC" w:rsidRDefault="00CE6F83" w:rsidP="00146DE0">
            <w:r w:rsidRPr="000108BC">
              <w:t>European Training Foundation</w:t>
            </w:r>
          </w:p>
        </w:tc>
        <w:tc>
          <w:tcPr>
            <w:tcW w:w="1510" w:type="dxa"/>
            <w:tcBorders>
              <w:top w:val="single" w:sz="4" w:space="0" w:color="auto"/>
              <w:bottom w:val="single" w:sz="4" w:space="0" w:color="auto"/>
            </w:tcBorders>
            <w:noWrap/>
            <w:hideMark/>
          </w:tcPr>
          <w:p w14:paraId="18E0A6D2" w14:textId="77777777" w:rsidR="00CE6F83" w:rsidRPr="000108BC" w:rsidRDefault="00CE6F83" w:rsidP="00146DE0">
            <w:r w:rsidRPr="000108BC">
              <w:t xml:space="preserve">EU agency supporting the EU's external action. We help neighbouring countries develop through better #education and #labour policies </w:t>
            </w:r>
            <w:r w:rsidRPr="000108BC">
              <w:lastRenderedPageBreak/>
              <w:t>#LearningConnects</w:t>
            </w:r>
          </w:p>
        </w:tc>
        <w:tc>
          <w:tcPr>
            <w:tcW w:w="1511" w:type="dxa"/>
            <w:tcBorders>
              <w:top w:val="single" w:sz="4" w:space="0" w:color="auto"/>
              <w:bottom w:val="single" w:sz="4" w:space="0" w:color="auto"/>
            </w:tcBorders>
            <w:noWrap/>
            <w:hideMark/>
          </w:tcPr>
          <w:p w14:paraId="7D6C8214" w14:textId="77777777" w:rsidR="00CE6F83" w:rsidRPr="000108BC" w:rsidRDefault="00CE6F83" w:rsidP="00146DE0">
            <w:r w:rsidRPr="000108BC">
              <w:lastRenderedPageBreak/>
              <w:t>@etfeuropa</w:t>
            </w:r>
          </w:p>
        </w:tc>
        <w:tc>
          <w:tcPr>
            <w:tcW w:w="1510" w:type="dxa"/>
            <w:tcBorders>
              <w:top w:val="single" w:sz="4" w:space="0" w:color="auto"/>
              <w:bottom w:val="single" w:sz="4" w:space="0" w:color="auto"/>
            </w:tcBorders>
            <w:noWrap/>
            <w:hideMark/>
          </w:tcPr>
          <w:p w14:paraId="46C73785" w14:textId="77777777" w:rsidR="00CE6F83" w:rsidRPr="000108BC" w:rsidRDefault="00CE6F83" w:rsidP="00146DE0">
            <w:pPr>
              <w:jc w:val="center"/>
            </w:pPr>
            <w:r w:rsidRPr="000108BC">
              <w:t>9576</w:t>
            </w:r>
          </w:p>
        </w:tc>
        <w:tc>
          <w:tcPr>
            <w:tcW w:w="1510" w:type="dxa"/>
            <w:tcBorders>
              <w:top w:val="single" w:sz="4" w:space="0" w:color="auto"/>
              <w:bottom w:val="single" w:sz="4" w:space="0" w:color="auto"/>
            </w:tcBorders>
            <w:noWrap/>
            <w:hideMark/>
          </w:tcPr>
          <w:p w14:paraId="63A9C5B3" w14:textId="77777777" w:rsidR="00CE6F83" w:rsidRPr="000108BC" w:rsidRDefault="00CE6F83" w:rsidP="00146DE0">
            <w:pPr>
              <w:jc w:val="center"/>
            </w:pPr>
            <w:r w:rsidRPr="000108BC">
              <w:t>8819</w:t>
            </w:r>
          </w:p>
        </w:tc>
        <w:tc>
          <w:tcPr>
            <w:tcW w:w="1511" w:type="dxa"/>
            <w:tcBorders>
              <w:top w:val="single" w:sz="4" w:space="0" w:color="auto"/>
              <w:bottom w:val="single" w:sz="4" w:space="0" w:color="auto"/>
            </w:tcBorders>
            <w:noWrap/>
            <w:hideMark/>
          </w:tcPr>
          <w:p w14:paraId="031262CF" w14:textId="77777777" w:rsidR="00CE6F83" w:rsidRPr="000108BC" w:rsidRDefault="00CE6F83" w:rsidP="00146DE0">
            <w:pPr>
              <w:jc w:val="center"/>
            </w:pPr>
            <w:r w:rsidRPr="000108BC">
              <w:t>5/30/2008 10:36</w:t>
            </w:r>
          </w:p>
        </w:tc>
      </w:tr>
      <w:tr w:rsidR="00CE6F83" w:rsidRPr="000108BC" w14:paraId="2AD4068E" w14:textId="77777777" w:rsidTr="00146DE0">
        <w:trPr>
          <w:trHeight w:val="290"/>
        </w:trPr>
        <w:tc>
          <w:tcPr>
            <w:tcW w:w="1510" w:type="dxa"/>
            <w:tcBorders>
              <w:top w:val="single" w:sz="4" w:space="0" w:color="auto"/>
              <w:bottom w:val="single" w:sz="4" w:space="0" w:color="auto"/>
            </w:tcBorders>
            <w:noWrap/>
            <w:hideMark/>
          </w:tcPr>
          <w:p w14:paraId="130FF248" w14:textId="77777777" w:rsidR="00CE6F83" w:rsidRPr="000108BC" w:rsidRDefault="00CE6F83" w:rsidP="00146DE0">
            <w:r w:rsidRPr="000108BC">
              <w:t>European Union Intellectual Property Office</w:t>
            </w:r>
          </w:p>
        </w:tc>
        <w:tc>
          <w:tcPr>
            <w:tcW w:w="1510" w:type="dxa"/>
            <w:tcBorders>
              <w:top w:val="single" w:sz="4" w:space="0" w:color="auto"/>
              <w:bottom w:val="single" w:sz="4" w:space="0" w:color="auto"/>
            </w:tcBorders>
            <w:noWrap/>
            <w:hideMark/>
          </w:tcPr>
          <w:p w14:paraId="65CE6BFA" w14:textId="77777777" w:rsidR="00CE6F83" w:rsidRPr="000108BC" w:rsidRDefault="00CE6F83" w:rsidP="00146DE0">
            <w:r w:rsidRPr="000108BC">
              <w:t>European Union Intellectual Property Office. Protecting trade marks and designs in the EU. Hosting the European Observatory on Infringements of IP Rights.</w:t>
            </w:r>
          </w:p>
        </w:tc>
        <w:tc>
          <w:tcPr>
            <w:tcW w:w="1511" w:type="dxa"/>
            <w:tcBorders>
              <w:top w:val="single" w:sz="4" w:space="0" w:color="auto"/>
              <w:bottom w:val="single" w:sz="4" w:space="0" w:color="auto"/>
            </w:tcBorders>
            <w:noWrap/>
            <w:hideMark/>
          </w:tcPr>
          <w:p w14:paraId="3B113C06" w14:textId="77777777" w:rsidR="00CE6F83" w:rsidRPr="000108BC" w:rsidRDefault="00CE6F83" w:rsidP="00146DE0">
            <w:r w:rsidRPr="000108BC">
              <w:t>@EU_IPO</w:t>
            </w:r>
          </w:p>
        </w:tc>
        <w:tc>
          <w:tcPr>
            <w:tcW w:w="1510" w:type="dxa"/>
            <w:tcBorders>
              <w:top w:val="single" w:sz="4" w:space="0" w:color="auto"/>
              <w:bottom w:val="single" w:sz="4" w:space="0" w:color="auto"/>
            </w:tcBorders>
            <w:noWrap/>
            <w:hideMark/>
          </w:tcPr>
          <w:p w14:paraId="1F3882BB" w14:textId="77777777" w:rsidR="00CE6F83" w:rsidRPr="000108BC" w:rsidRDefault="00CE6F83" w:rsidP="00146DE0">
            <w:pPr>
              <w:jc w:val="center"/>
            </w:pPr>
            <w:r w:rsidRPr="000108BC">
              <w:t>8367</w:t>
            </w:r>
          </w:p>
        </w:tc>
        <w:tc>
          <w:tcPr>
            <w:tcW w:w="1510" w:type="dxa"/>
            <w:tcBorders>
              <w:top w:val="single" w:sz="4" w:space="0" w:color="auto"/>
              <w:bottom w:val="single" w:sz="4" w:space="0" w:color="auto"/>
            </w:tcBorders>
            <w:noWrap/>
            <w:hideMark/>
          </w:tcPr>
          <w:p w14:paraId="55FBFD86" w14:textId="77777777" w:rsidR="00CE6F83" w:rsidRPr="000108BC" w:rsidRDefault="00CE6F83" w:rsidP="00146DE0">
            <w:pPr>
              <w:jc w:val="center"/>
            </w:pPr>
            <w:r w:rsidRPr="000108BC">
              <w:t>36542</w:t>
            </w:r>
          </w:p>
        </w:tc>
        <w:tc>
          <w:tcPr>
            <w:tcW w:w="1511" w:type="dxa"/>
            <w:tcBorders>
              <w:top w:val="single" w:sz="4" w:space="0" w:color="auto"/>
              <w:bottom w:val="single" w:sz="4" w:space="0" w:color="auto"/>
            </w:tcBorders>
            <w:noWrap/>
            <w:hideMark/>
          </w:tcPr>
          <w:p w14:paraId="3F39E35C" w14:textId="77777777" w:rsidR="00CE6F83" w:rsidRPr="000108BC" w:rsidRDefault="00CE6F83" w:rsidP="00146DE0">
            <w:pPr>
              <w:jc w:val="center"/>
            </w:pPr>
            <w:r w:rsidRPr="000108BC">
              <w:t>9/1/2009 12:41</w:t>
            </w:r>
          </w:p>
        </w:tc>
      </w:tr>
      <w:tr w:rsidR="00CE6F83" w:rsidRPr="000108BC" w14:paraId="10D65B21" w14:textId="77777777" w:rsidTr="00146DE0">
        <w:trPr>
          <w:trHeight w:val="290"/>
        </w:trPr>
        <w:tc>
          <w:tcPr>
            <w:tcW w:w="1510" w:type="dxa"/>
            <w:tcBorders>
              <w:top w:val="single" w:sz="4" w:space="0" w:color="auto"/>
              <w:bottom w:val="single" w:sz="4" w:space="0" w:color="auto"/>
            </w:tcBorders>
            <w:noWrap/>
            <w:hideMark/>
          </w:tcPr>
          <w:p w14:paraId="230C5007" w14:textId="77777777" w:rsidR="00CE6F83" w:rsidRPr="000108BC" w:rsidRDefault="00CE6F83" w:rsidP="00146DE0">
            <w:r w:rsidRPr="000108BC">
              <w:t>Europol</w:t>
            </w:r>
          </w:p>
        </w:tc>
        <w:tc>
          <w:tcPr>
            <w:tcW w:w="1510" w:type="dxa"/>
            <w:tcBorders>
              <w:top w:val="single" w:sz="4" w:space="0" w:color="auto"/>
              <w:bottom w:val="single" w:sz="4" w:space="0" w:color="auto"/>
            </w:tcBorders>
            <w:noWrap/>
            <w:hideMark/>
          </w:tcPr>
          <w:p w14:paraId="2A66D93D" w14:textId="77777777" w:rsidR="00CE6F83" w:rsidRPr="000108BC" w:rsidRDefault="00CE6F83" w:rsidP="00146DE0">
            <w:r w:rsidRPr="000108BC">
              <w:t>Law enforcement from the  and the  come to fight crime together at Europol, the EU agency for law enforcement cooperation.</w:t>
            </w:r>
            <w:r w:rsidRPr="000108BC">
              <w:br/>
            </w:r>
            <w:r w:rsidRPr="000108BC">
              <w:br/>
              <w:t>Making Europe safer. #SOCTA2021</w:t>
            </w:r>
          </w:p>
        </w:tc>
        <w:tc>
          <w:tcPr>
            <w:tcW w:w="1511" w:type="dxa"/>
            <w:tcBorders>
              <w:top w:val="single" w:sz="4" w:space="0" w:color="auto"/>
              <w:bottom w:val="single" w:sz="4" w:space="0" w:color="auto"/>
            </w:tcBorders>
            <w:noWrap/>
            <w:hideMark/>
          </w:tcPr>
          <w:p w14:paraId="46A8B195" w14:textId="77777777" w:rsidR="00CE6F83" w:rsidRPr="000108BC" w:rsidRDefault="00CE6F83" w:rsidP="00146DE0">
            <w:r w:rsidRPr="000108BC">
              <w:t>@Europol</w:t>
            </w:r>
          </w:p>
        </w:tc>
        <w:tc>
          <w:tcPr>
            <w:tcW w:w="1510" w:type="dxa"/>
            <w:tcBorders>
              <w:top w:val="single" w:sz="4" w:space="0" w:color="auto"/>
              <w:bottom w:val="single" w:sz="4" w:space="0" w:color="auto"/>
            </w:tcBorders>
            <w:noWrap/>
            <w:hideMark/>
          </w:tcPr>
          <w:p w14:paraId="50B1725A" w14:textId="77777777" w:rsidR="00CE6F83" w:rsidRPr="000108BC" w:rsidRDefault="00CE6F83" w:rsidP="00146DE0">
            <w:pPr>
              <w:jc w:val="center"/>
            </w:pPr>
            <w:r w:rsidRPr="000108BC">
              <w:t>5502</w:t>
            </w:r>
          </w:p>
        </w:tc>
        <w:tc>
          <w:tcPr>
            <w:tcW w:w="1510" w:type="dxa"/>
            <w:tcBorders>
              <w:top w:val="single" w:sz="4" w:space="0" w:color="auto"/>
              <w:bottom w:val="single" w:sz="4" w:space="0" w:color="auto"/>
            </w:tcBorders>
            <w:noWrap/>
            <w:hideMark/>
          </w:tcPr>
          <w:p w14:paraId="427CBCA3" w14:textId="77777777" w:rsidR="00CE6F83" w:rsidRPr="000108BC" w:rsidRDefault="00CE6F83" w:rsidP="00146DE0">
            <w:pPr>
              <w:jc w:val="center"/>
            </w:pPr>
            <w:r w:rsidRPr="000108BC">
              <w:t>115349</w:t>
            </w:r>
          </w:p>
        </w:tc>
        <w:tc>
          <w:tcPr>
            <w:tcW w:w="1511" w:type="dxa"/>
            <w:tcBorders>
              <w:top w:val="single" w:sz="4" w:space="0" w:color="auto"/>
              <w:bottom w:val="single" w:sz="4" w:space="0" w:color="auto"/>
            </w:tcBorders>
            <w:noWrap/>
            <w:hideMark/>
          </w:tcPr>
          <w:p w14:paraId="465DA02B" w14:textId="77777777" w:rsidR="00CE6F83" w:rsidRPr="000108BC" w:rsidRDefault="00CE6F83" w:rsidP="00146DE0">
            <w:pPr>
              <w:jc w:val="center"/>
            </w:pPr>
            <w:r w:rsidRPr="000108BC">
              <w:t>12/4/2012 15:34</w:t>
            </w:r>
          </w:p>
        </w:tc>
      </w:tr>
      <w:tr w:rsidR="00CE6F83" w:rsidRPr="000108BC" w14:paraId="11363126" w14:textId="77777777" w:rsidTr="00146DE0">
        <w:trPr>
          <w:trHeight w:val="290"/>
        </w:trPr>
        <w:tc>
          <w:tcPr>
            <w:tcW w:w="1510" w:type="dxa"/>
            <w:tcBorders>
              <w:top w:val="single" w:sz="4" w:space="0" w:color="auto"/>
              <w:bottom w:val="single" w:sz="4" w:space="0" w:color="auto"/>
            </w:tcBorders>
            <w:noWrap/>
            <w:hideMark/>
          </w:tcPr>
          <w:p w14:paraId="0A72BBBC" w14:textId="77777777" w:rsidR="00CE6F83" w:rsidRPr="000108BC" w:rsidRDefault="00CE6F83" w:rsidP="00146DE0">
            <w:r w:rsidRPr="000108BC">
              <w:t>EUScience&amp;Innovation</w:t>
            </w:r>
          </w:p>
        </w:tc>
        <w:tc>
          <w:tcPr>
            <w:tcW w:w="1510" w:type="dxa"/>
            <w:tcBorders>
              <w:top w:val="single" w:sz="4" w:space="0" w:color="auto"/>
              <w:bottom w:val="single" w:sz="4" w:space="0" w:color="auto"/>
            </w:tcBorders>
            <w:noWrap/>
            <w:hideMark/>
          </w:tcPr>
          <w:p w14:paraId="6E98DE5B" w14:textId="77777777" w:rsidR="00CE6F83" w:rsidRPr="000108BC" w:rsidRDefault="00CE6F83" w:rsidP="00146DE0">
            <w:r w:rsidRPr="000108BC">
              <w:t xml:space="preserve">Official account of DG Research &amp; Innovation @EU_Commission Managing @EU_H2020 prog &amp; implementing Commissioner @GabrielMariya strategy. </w:t>
            </w:r>
            <w:r w:rsidRPr="000108BC">
              <w:lastRenderedPageBreak/>
              <w:t>Follow also @JEPaquetEU</w:t>
            </w:r>
          </w:p>
        </w:tc>
        <w:tc>
          <w:tcPr>
            <w:tcW w:w="1511" w:type="dxa"/>
            <w:tcBorders>
              <w:top w:val="single" w:sz="4" w:space="0" w:color="auto"/>
              <w:bottom w:val="single" w:sz="4" w:space="0" w:color="auto"/>
            </w:tcBorders>
            <w:noWrap/>
            <w:hideMark/>
          </w:tcPr>
          <w:p w14:paraId="799738B3" w14:textId="77777777" w:rsidR="00CE6F83" w:rsidRPr="000108BC" w:rsidRDefault="00CE6F83" w:rsidP="00146DE0">
            <w:r w:rsidRPr="000108BC">
              <w:lastRenderedPageBreak/>
              <w:t>@EUScienceInnov</w:t>
            </w:r>
          </w:p>
        </w:tc>
        <w:tc>
          <w:tcPr>
            <w:tcW w:w="1510" w:type="dxa"/>
            <w:tcBorders>
              <w:top w:val="single" w:sz="4" w:space="0" w:color="auto"/>
              <w:bottom w:val="single" w:sz="4" w:space="0" w:color="auto"/>
            </w:tcBorders>
            <w:noWrap/>
            <w:hideMark/>
          </w:tcPr>
          <w:p w14:paraId="39671DBE" w14:textId="77777777" w:rsidR="00CE6F83" w:rsidRPr="000108BC" w:rsidRDefault="00CE6F83" w:rsidP="00146DE0">
            <w:pPr>
              <w:jc w:val="center"/>
            </w:pPr>
            <w:r w:rsidRPr="000108BC">
              <w:t>36518</w:t>
            </w:r>
          </w:p>
        </w:tc>
        <w:tc>
          <w:tcPr>
            <w:tcW w:w="1510" w:type="dxa"/>
            <w:tcBorders>
              <w:top w:val="single" w:sz="4" w:space="0" w:color="auto"/>
              <w:bottom w:val="single" w:sz="4" w:space="0" w:color="auto"/>
            </w:tcBorders>
            <w:noWrap/>
            <w:hideMark/>
          </w:tcPr>
          <w:p w14:paraId="43ECDF76" w14:textId="77777777" w:rsidR="00CE6F83" w:rsidRPr="000108BC" w:rsidRDefault="00CE6F83" w:rsidP="00146DE0">
            <w:pPr>
              <w:jc w:val="center"/>
            </w:pPr>
            <w:r w:rsidRPr="000108BC">
              <w:t>103975</w:t>
            </w:r>
          </w:p>
        </w:tc>
        <w:tc>
          <w:tcPr>
            <w:tcW w:w="1511" w:type="dxa"/>
            <w:tcBorders>
              <w:top w:val="single" w:sz="4" w:space="0" w:color="auto"/>
              <w:bottom w:val="single" w:sz="4" w:space="0" w:color="auto"/>
            </w:tcBorders>
            <w:noWrap/>
            <w:hideMark/>
          </w:tcPr>
          <w:p w14:paraId="714578BF" w14:textId="77777777" w:rsidR="00CE6F83" w:rsidRPr="000108BC" w:rsidRDefault="00CE6F83" w:rsidP="00146DE0">
            <w:pPr>
              <w:jc w:val="center"/>
            </w:pPr>
            <w:r w:rsidRPr="000108BC">
              <w:t>9/21/2010 15:58</w:t>
            </w:r>
          </w:p>
        </w:tc>
      </w:tr>
      <w:tr w:rsidR="00CE6F83" w:rsidRPr="000108BC" w14:paraId="3CDAFE90" w14:textId="77777777" w:rsidTr="00146DE0">
        <w:trPr>
          <w:trHeight w:val="290"/>
        </w:trPr>
        <w:tc>
          <w:tcPr>
            <w:tcW w:w="1510" w:type="dxa"/>
            <w:tcBorders>
              <w:top w:val="single" w:sz="4" w:space="0" w:color="auto"/>
              <w:bottom w:val="single" w:sz="4" w:space="0" w:color="auto"/>
            </w:tcBorders>
            <w:noWrap/>
            <w:hideMark/>
          </w:tcPr>
          <w:p w14:paraId="670838B9" w14:textId="77777777" w:rsidR="00CE6F83" w:rsidRPr="000108BC" w:rsidRDefault="00CE6F83" w:rsidP="00146DE0">
            <w:r w:rsidRPr="000108BC">
              <w:t>FCH JU</w:t>
            </w:r>
          </w:p>
        </w:tc>
        <w:tc>
          <w:tcPr>
            <w:tcW w:w="1510" w:type="dxa"/>
            <w:tcBorders>
              <w:top w:val="single" w:sz="4" w:space="0" w:color="auto"/>
              <w:bottom w:val="single" w:sz="4" w:space="0" w:color="auto"/>
            </w:tcBorders>
            <w:noWrap/>
            <w:hideMark/>
          </w:tcPr>
          <w:p w14:paraId="4174FAB5" w14:textId="77777777" w:rsidR="00CE6F83" w:rsidRPr="000108BC" w:rsidRDefault="00CE6F83" w:rsidP="00146DE0">
            <w:r w:rsidRPr="000108BC">
              <w:t>A unique European public-private partnership supporting research, technological development and demonstration activities in Fuel cell and Hydrogen technologies</w:t>
            </w:r>
          </w:p>
        </w:tc>
        <w:tc>
          <w:tcPr>
            <w:tcW w:w="1511" w:type="dxa"/>
            <w:tcBorders>
              <w:top w:val="single" w:sz="4" w:space="0" w:color="auto"/>
              <w:bottom w:val="single" w:sz="4" w:space="0" w:color="auto"/>
            </w:tcBorders>
            <w:noWrap/>
            <w:hideMark/>
          </w:tcPr>
          <w:p w14:paraId="3FC2C201" w14:textId="77777777" w:rsidR="00CE6F83" w:rsidRPr="000108BC" w:rsidRDefault="00CE6F83" w:rsidP="00146DE0">
            <w:r w:rsidRPr="000108BC">
              <w:t>@fch_ju</w:t>
            </w:r>
          </w:p>
        </w:tc>
        <w:tc>
          <w:tcPr>
            <w:tcW w:w="1510" w:type="dxa"/>
            <w:tcBorders>
              <w:top w:val="single" w:sz="4" w:space="0" w:color="auto"/>
              <w:bottom w:val="single" w:sz="4" w:space="0" w:color="auto"/>
            </w:tcBorders>
            <w:noWrap/>
            <w:hideMark/>
          </w:tcPr>
          <w:p w14:paraId="2D996872" w14:textId="77777777" w:rsidR="00CE6F83" w:rsidRPr="000108BC" w:rsidRDefault="00CE6F83" w:rsidP="00146DE0">
            <w:pPr>
              <w:jc w:val="center"/>
            </w:pPr>
            <w:r w:rsidRPr="000108BC">
              <w:t>1841</w:t>
            </w:r>
          </w:p>
        </w:tc>
        <w:tc>
          <w:tcPr>
            <w:tcW w:w="1510" w:type="dxa"/>
            <w:tcBorders>
              <w:top w:val="single" w:sz="4" w:space="0" w:color="auto"/>
              <w:bottom w:val="single" w:sz="4" w:space="0" w:color="auto"/>
            </w:tcBorders>
            <w:noWrap/>
            <w:hideMark/>
          </w:tcPr>
          <w:p w14:paraId="7148AD36" w14:textId="77777777" w:rsidR="00CE6F83" w:rsidRPr="000108BC" w:rsidRDefault="00CE6F83" w:rsidP="00146DE0">
            <w:pPr>
              <w:jc w:val="center"/>
            </w:pPr>
            <w:r w:rsidRPr="000108BC">
              <w:t>5932</w:t>
            </w:r>
          </w:p>
        </w:tc>
        <w:tc>
          <w:tcPr>
            <w:tcW w:w="1511" w:type="dxa"/>
            <w:tcBorders>
              <w:top w:val="single" w:sz="4" w:space="0" w:color="auto"/>
              <w:bottom w:val="single" w:sz="4" w:space="0" w:color="auto"/>
            </w:tcBorders>
            <w:noWrap/>
            <w:hideMark/>
          </w:tcPr>
          <w:p w14:paraId="0C29DB9E" w14:textId="77777777" w:rsidR="00CE6F83" w:rsidRPr="000108BC" w:rsidRDefault="00CE6F83" w:rsidP="00146DE0">
            <w:pPr>
              <w:jc w:val="center"/>
            </w:pPr>
            <w:r w:rsidRPr="000108BC">
              <w:t>11/13/2015 13:01</w:t>
            </w:r>
          </w:p>
        </w:tc>
      </w:tr>
      <w:tr w:rsidR="00CE6F83" w:rsidRPr="000108BC" w14:paraId="2FEC5FB6" w14:textId="77777777" w:rsidTr="00146DE0">
        <w:trPr>
          <w:trHeight w:val="290"/>
        </w:trPr>
        <w:tc>
          <w:tcPr>
            <w:tcW w:w="1510" w:type="dxa"/>
            <w:tcBorders>
              <w:top w:val="single" w:sz="4" w:space="0" w:color="auto"/>
              <w:bottom w:val="single" w:sz="4" w:space="0" w:color="auto"/>
            </w:tcBorders>
            <w:noWrap/>
            <w:hideMark/>
          </w:tcPr>
          <w:p w14:paraId="38649CB3" w14:textId="77777777" w:rsidR="00CE6F83" w:rsidRPr="000108BC" w:rsidRDefault="00CE6F83" w:rsidP="00146DE0">
            <w:r w:rsidRPr="000108BC">
              <w:t>Frans Timmermans</w:t>
            </w:r>
          </w:p>
        </w:tc>
        <w:tc>
          <w:tcPr>
            <w:tcW w:w="1510" w:type="dxa"/>
            <w:tcBorders>
              <w:top w:val="single" w:sz="4" w:space="0" w:color="auto"/>
              <w:bottom w:val="single" w:sz="4" w:space="0" w:color="auto"/>
            </w:tcBorders>
            <w:noWrap/>
            <w:hideMark/>
          </w:tcPr>
          <w:p w14:paraId="06DC5653" w14:textId="77777777" w:rsidR="00CE6F83" w:rsidRPr="000108BC" w:rsidRDefault="00CE6F83" w:rsidP="00146DE0">
            <w:r w:rsidRPr="000108BC">
              <w:t>Executive Vice-President for the European Green Deal @vonderleyen @EU_Commission</w:t>
            </w:r>
          </w:p>
        </w:tc>
        <w:tc>
          <w:tcPr>
            <w:tcW w:w="1511" w:type="dxa"/>
            <w:tcBorders>
              <w:top w:val="single" w:sz="4" w:space="0" w:color="auto"/>
              <w:bottom w:val="single" w:sz="4" w:space="0" w:color="auto"/>
            </w:tcBorders>
            <w:noWrap/>
            <w:hideMark/>
          </w:tcPr>
          <w:p w14:paraId="4DE852B8" w14:textId="77777777" w:rsidR="00CE6F83" w:rsidRPr="000108BC" w:rsidRDefault="00CE6F83" w:rsidP="00146DE0">
            <w:r w:rsidRPr="000108BC">
              <w:t>@TimmermansEU</w:t>
            </w:r>
          </w:p>
        </w:tc>
        <w:tc>
          <w:tcPr>
            <w:tcW w:w="1510" w:type="dxa"/>
            <w:tcBorders>
              <w:top w:val="single" w:sz="4" w:space="0" w:color="auto"/>
              <w:bottom w:val="single" w:sz="4" w:space="0" w:color="auto"/>
            </w:tcBorders>
            <w:noWrap/>
            <w:hideMark/>
          </w:tcPr>
          <w:p w14:paraId="64BA28E5" w14:textId="77777777" w:rsidR="00CE6F83" w:rsidRPr="000108BC" w:rsidRDefault="00CE6F83" w:rsidP="00146DE0">
            <w:pPr>
              <w:jc w:val="center"/>
            </w:pPr>
            <w:r w:rsidRPr="000108BC">
              <w:t>5145</w:t>
            </w:r>
          </w:p>
        </w:tc>
        <w:tc>
          <w:tcPr>
            <w:tcW w:w="1510" w:type="dxa"/>
            <w:tcBorders>
              <w:top w:val="single" w:sz="4" w:space="0" w:color="auto"/>
              <w:bottom w:val="single" w:sz="4" w:space="0" w:color="auto"/>
            </w:tcBorders>
            <w:noWrap/>
            <w:hideMark/>
          </w:tcPr>
          <w:p w14:paraId="54BFC10B" w14:textId="77777777" w:rsidR="00CE6F83" w:rsidRPr="000108BC" w:rsidRDefault="00CE6F83" w:rsidP="00146DE0">
            <w:pPr>
              <w:jc w:val="center"/>
            </w:pPr>
            <w:r w:rsidRPr="000108BC">
              <w:t>177177</w:t>
            </w:r>
          </w:p>
        </w:tc>
        <w:tc>
          <w:tcPr>
            <w:tcW w:w="1511" w:type="dxa"/>
            <w:tcBorders>
              <w:top w:val="single" w:sz="4" w:space="0" w:color="auto"/>
              <w:bottom w:val="single" w:sz="4" w:space="0" w:color="auto"/>
            </w:tcBorders>
            <w:noWrap/>
            <w:hideMark/>
          </w:tcPr>
          <w:p w14:paraId="5B5D9365" w14:textId="77777777" w:rsidR="00CE6F83" w:rsidRPr="000108BC" w:rsidRDefault="00CE6F83" w:rsidP="00146DE0">
            <w:pPr>
              <w:jc w:val="center"/>
            </w:pPr>
            <w:r w:rsidRPr="000108BC">
              <w:t>4/30/2013 13:04</w:t>
            </w:r>
          </w:p>
        </w:tc>
      </w:tr>
      <w:tr w:rsidR="00CE6F83" w:rsidRPr="000108BC" w14:paraId="56382CB0" w14:textId="77777777" w:rsidTr="00146DE0">
        <w:trPr>
          <w:trHeight w:val="290"/>
        </w:trPr>
        <w:tc>
          <w:tcPr>
            <w:tcW w:w="1510" w:type="dxa"/>
            <w:tcBorders>
              <w:top w:val="single" w:sz="4" w:space="0" w:color="auto"/>
              <w:bottom w:val="single" w:sz="4" w:space="0" w:color="auto"/>
            </w:tcBorders>
            <w:noWrap/>
            <w:hideMark/>
          </w:tcPr>
          <w:p w14:paraId="1A2090AD" w14:textId="77777777" w:rsidR="00CE6F83" w:rsidRPr="000108BC" w:rsidRDefault="00CE6F83" w:rsidP="00146DE0">
            <w:r w:rsidRPr="000108BC">
              <w:t>Frontex</w:t>
            </w:r>
          </w:p>
        </w:tc>
        <w:tc>
          <w:tcPr>
            <w:tcW w:w="1510" w:type="dxa"/>
            <w:tcBorders>
              <w:top w:val="single" w:sz="4" w:space="0" w:color="auto"/>
              <w:bottom w:val="single" w:sz="4" w:space="0" w:color="auto"/>
            </w:tcBorders>
            <w:noWrap/>
            <w:hideMark/>
          </w:tcPr>
          <w:p w14:paraId="6E5B023B" w14:textId="77777777" w:rsidR="00CE6F83" w:rsidRPr="000108BC" w:rsidRDefault="00CE6F83" w:rsidP="00146DE0">
            <w:r w:rsidRPr="000108BC">
              <w:t>The official Twitter page of Frontex, the European Border and Coast Guard Agency. Retweets are not endorsements.</w:t>
            </w:r>
          </w:p>
        </w:tc>
        <w:tc>
          <w:tcPr>
            <w:tcW w:w="1511" w:type="dxa"/>
            <w:tcBorders>
              <w:top w:val="single" w:sz="4" w:space="0" w:color="auto"/>
              <w:bottom w:val="single" w:sz="4" w:space="0" w:color="auto"/>
            </w:tcBorders>
            <w:noWrap/>
            <w:hideMark/>
          </w:tcPr>
          <w:p w14:paraId="347172EB" w14:textId="77777777" w:rsidR="00CE6F83" w:rsidRPr="000108BC" w:rsidRDefault="00CE6F83" w:rsidP="00146DE0">
            <w:r w:rsidRPr="000108BC">
              <w:t>@Frontex</w:t>
            </w:r>
          </w:p>
        </w:tc>
        <w:tc>
          <w:tcPr>
            <w:tcW w:w="1510" w:type="dxa"/>
            <w:tcBorders>
              <w:top w:val="single" w:sz="4" w:space="0" w:color="auto"/>
              <w:bottom w:val="single" w:sz="4" w:space="0" w:color="auto"/>
            </w:tcBorders>
            <w:noWrap/>
            <w:hideMark/>
          </w:tcPr>
          <w:p w14:paraId="7F5260FB" w14:textId="77777777" w:rsidR="00CE6F83" w:rsidRPr="000108BC" w:rsidRDefault="00CE6F83" w:rsidP="00146DE0">
            <w:pPr>
              <w:jc w:val="center"/>
            </w:pPr>
            <w:r w:rsidRPr="000108BC">
              <w:t>2451</w:t>
            </w:r>
          </w:p>
        </w:tc>
        <w:tc>
          <w:tcPr>
            <w:tcW w:w="1510" w:type="dxa"/>
            <w:tcBorders>
              <w:top w:val="single" w:sz="4" w:space="0" w:color="auto"/>
              <w:bottom w:val="single" w:sz="4" w:space="0" w:color="auto"/>
            </w:tcBorders>
            <w:noWrap/>
            <w:hideMark/>
          </w:tcPr>
          <w:p w14:paraId="165F858E" w14:textId="77777777" w:rsidR="00CE6F83" w:rsidRPr="000108BC" w:rsidRDefault="00CE6F83" w:rsidP="00146DE0">
            <w:pPr>
              <w:jc w:val="center"/>
            </w:pPr>
            <w:r w:rsidRPr="000108BC">
              <w:t>45083</w:t>
            </w:r>
          </w:p>
        </w:tc>
        <w:tc>
          <w:tcPr>
            <w:tcW w:w="1511" w:type="dxa"/>
            <w:tcBorders>
              <w:top w:val="single" w:sz="4" w:space="0" w:color="auto"/>
              <w:bottom w:val="single" w:sz="4" w:space="0" w:color="auto"/>
            </w:tcBorders>
            <w:noWrap/>
            <w:hideMark/>
          </w:tcPr>
          <w:p w14:paraId="6993628A" w14:textId="77777777" w:rsidR="00CE6F83" w:rsidRPr="000108BC" w:rsidRDefault="00CE6F83" w:rsidP="00146DE0">
            <w:pPr>
              <w:jc w:val="center"/>
            </w:pPr>
            <w:r w:rsidRPr="000108BC">
              <w:t>8/4/2015 14:14</w:t>
            </w:r>
          </w:p>
        </w:tc>
      </w:tr>
      <w:tr w:rsidR="00CE6F83" w:rsidRPr="000108BC" w14:paraId="0A4865D7" w14:textId="77777777" w:rsidTr="00146DE0">
        <w:trPr>
          <w:trHeight w:val="290"/>
        </w:trPr>
        <w:tc>
          <w:tcPr>
            <w:tcW w:w="1510" w:type="dxa"/>
            <w:tcBorders>
              <w:top w:val="single" w:sz="4" w:space="0" w:color="auto"/>
              <w:bottom w:val="single" w:sz="4" w:space="0" w:color="auto"/>
            </w:tcBorders>
            <w:noWrap/>
            <w:hideMark/>
          </w:tcPr>
          <w:p w14:paraId="44172CA3" w14:textId="77777777" w:rsidR="00CE6F83" w:rsidRPr="000108BC" w:rsidRDefault="00CE6F83" w:rsidP="00146DE0">
            <w:r w:rsidRPr="000108BC">
              <w:t>Fusion For Energy</w:t>
            </w:r>
          </w:p>
        </w:tc>
        <w:tc>
          <w:tcPr>
            <w:tcW w:w="1510" w:type="dxa"/>
            <w:tcBorders>
              <w:top w:val="single" w:sz="4" w:space="0" w:color="auto"/>
              <w:bottom w:val="single" w:sz="4" w:space="0" w:color="auto"/>
            </w:tcBorders>
            <w:noWrap/>
            <w:hideMark/>
          </w:tcPr>
          <w:p w14:paraId="481834BE" w14:textId="77777777" w:rsidR="00CE6F83" w:rsidRPr="000108BC" w:rsidRDefault="00CE6F83" w:rsidP="00146DE0">
            <w:r w:rsidRPr="000108BC">
              <w:t xml:space="preserve">The European Joint Undertaking for ITER and the Development of Fusion Energy helps to realise </w:t>
            </w:r>
            <w:r w:rsidRPr="000108BC">
              <w:lastRenderedPageBreak/>
              <w:t>fusion as a future source of energy.</w:t>
            </w:r>
          </w:p>
        </w:tc>
        <w:tc>
          <w:tcPr>
            <w:tcW w:w="1511" w:type="dxa"/>
            <w:tcBorders>
              <w:top w:val="single" w:sz="4" w:space="0" w:color="auto"/>
              <w:bottom w:val="single" w:sz="4" w:space="0" w:color="auto"/>
            </w:tcBorders>
            <w:noWrap/>
            <w:hideMark/>
          </w:tcPr>
          <w:p w14:paraId="63AC3A75" w14:textId="77777777" w:rsidR="00CE6F83" w:rsidRPr="000108BC" w:rsidRDefault="00CE6F83" w:rsidP="00146DE0">
            <w:r w:rsidRPr="000108BC">
              <w:lastRenderedPageBreak/>
              <w:t>@fusionforenergy</w:t>
            </w:r>
          </w:p>
        </w:tc>
        <w:tc>
          <w:tcPr>
            <w:tcW w:w="1510" w:type="dxa"/>
            <w:tcBorders>
              <w:top w:val="single" w:sz="4" w:space="0" w:color="auto"/>
              <w:bottom w:val="single" w:sz="4" w:space="0" w:color="auto"/>
            </w:tcBorders>
            <w:noWrap/>
            <w:hideMark/>
          </w:tcPr>
          <w:p w14:paraId="614B87BF" w14:textId="77777777" w:rsidR="00CE6F83" w:rsidRPr="000108BC" w:rsidRDefault="00CE6F83" w:rsidP="00146DE0">
            <w:pPr>
              <w:jc w:val="center"/>
            </w:pPr>
            <w:r w:rsidRPr="000108BC">
              <w:t>1997</w:t>
            </w:r>
          </w:p>
        </w:tc>
        <w:tc>
          <w:tcPr>
            <w:tcW w:w="1510" w:type="dxa"/>
            <w:tcBorders>
              <w:top w:val="single" w:sz="4" w:space="0" w:color="auto"/>
              <w:bottom w:val="single" w:sz="4" w:space="0" w:color="auto"/>
            </w:tcBorders>
            <w:noWrap/>
            <w:hideMark/>
          </w:tcPr>
          <w:p w14:paraId="29A3A426" w14:textId="77777777" w:rsidR="00CE6F83" w:rsidRPr="000108BC" w:rsidRDefault="00CE6F83" w:rsidP="00146DE0">
            <w:pPr>
              <w:jc w:val="center"/>
            </w:pPr>
            <w:r w:rsidRPr="000108BC">
              <w:t>10412</w:t>
            </w:r>
          </w:p>
        </w:tc>
        <w:tc>
          <w:tcPr>
            <w:tcW w:w="1511" w:type="dxa"/>
            <w:tcBorders>
              <w:top w:val="single" w:sz="4" w:space="0" w:color="auto"/>
              <w:bottom w:val="single" w:sz="4" w:space="0" w:color="auto"/>
            </w:tcBorders>
            <w:noWrap/>
            <w:hideMark/>
          </w:tcPr>
          <w:p w14:paraId="05DCFFA7" w14:textId="77777777" w:rsidR="00CE6F83" w:rsidRPr="000108BC" w:rsidRDefault="00CE6F83" w:rsidP="00146DE0">
            <w:pPr>
              <w:jc w:val="center"/>
            </w:pPr>
            <w:r w:rsidRPr="000108BC">
              <w:t>3/10/2009 23:22</w:t>
            </w:r>
          </w:p>
        </w:tc>
      </w:tr>
      <w:tr w:rsidR="00CE6F83" w:rsidRPr="000108BC" w14:paraId="09389786" w14:textId="77777777" w:rsidTr="00146DE0">
        <w:trPr>
          <w:trHeight w:val="290"/>
        </w:trPr>
        <w:tc>
          <w:tcPr>
            <w:tcW w:w="1510" w:type="dxa"/>
            <w:tcBorders>
              <w:top w:val="single" w:sz="4" w:space="0" w:color="auto"/>
              <w:bottom w:val="single" w:sz="4" w:space="0" w:color="auto"/>
            </w:tcBorders>
            <w:noWrap/>
            <w:hideMark/>
          </w:tcPr>
          <w:p w14:paraId="1677971D" w14:textId="77777777" w:rsidR="00CE6F83" w:rsidRPr="000108BC" w:rsidRDefault="00CE6F83" w:rsidP="00146DE0">
            <w:r w:rsidRPr="000108BC">
              <w:t>Helena Dalli</w:t>
            </w:r>
          </w:p>
        </w:tc>
        <w:tc>
          <w:tcPr>
            <w:tcW w:w="1510" w:type="dxa"/>
            <w:tcBorders>
              <w:top w:val="single" w:sz="4" w:space="0" w:color="auto"/>
              <w:bottom w:val="single" w:sz="4" w:space="0" w:color="auto"/>
            </w:tcBorders>
            <w:noWrap/>
            <w:hideMark/>
          </w:tcPr>
          <w:p w14:paraId="04ECFB3F" w14:textId="77777777" w:rsidR="00CE6F83" w:rsidRPr="000108BC" w:rsidRDefault="00CE6F83" w:rsidP="00146DE0">
            <w:r w:rsidRPr="000108BC">
              <w:t>EU Commissioner for Equality</w:t>
            </w:r>
          </w:p>
        </w:tc>
        <w:tc>
          <w:tcPr>
            <w:tcW w:w="1511" w:type="dxa"/>
            <w:tcBorders>
              <w:top w:val="single" w:sz="4" w:space="0" w:color="auto"/>
              <w:bottom w:val="single" w:sz="4" w:space="0" w:color="auto"/>
            </w:tcBorders>
            <w:noWrap/>
            <w:hideMark/>
          </w:tcPr>
          <w:p w14:paraId="126F4CD9" w14:textId="77777777" w:rsidR="00CE6F83" w:rsidRPr="000108BC" w:rsidRDefault="00CE6F83" w:rsidP="00146DE0">
            <w:r w:rsidRPr="000108BC">
              <w:t>@helenadalli</w:t>
            </w:r>
          </w:p>
        </w:tc>
        <w:tc>
          <w:tcPr>
            <w:tcW w:w="1510" w:type="dxa"/>
            <w:tcBorders>
              <w:top w:val="single" w:sz="4" w:space="0" w:color="auto"/>
              <w:bottom w:val="single" w:sz="4" w:space="0" w:color="auto"/>
            </w:tcBorders>
            <w:noWrap/>
            <w:hideMark/>
          </w:tcPr>
          <w:p w14:paraId="52E3D3B5" w14:textId="77777777" w:rsidR="00CE6F83" w:rsidRPr="000108BC" w:rsidRDefault="00CE6F83" w:rsidP="00146DE0">
            <w:pPr>
              <w:jc w:val="center"/>
            </w:pPr>
            <w:r w:rsidRPr="000108BC">
              <w:t>6424</w:t>
            </w:r>
          </w:p>
        </w:tc>
        <w:tc>
          <w:tcPr>
            <w:tcW w:w="1510" w:type="dxa"/>
            <w:tcBorders>
              <w:top w:val="single" w:sz="4" w:space="0" w:color="auto"/>
              <w:bottom w:val="single" w:sz="4" w:space="0" w:color="auto"/>
            </w:tcBorders>
            <w:noWrap/>
            <w:hideMark/>
          </w:tcPr>
          <w:p w14:paraId="093DAD69" w14:textId="77777777" w:rsidR="00CE6F83" w:rsidRPr="000108BC" w:rsidRDefault="00CE6F83" w:rsidP="00146DE0">
            <w:pPr>
              <w:jc w:val="center"/>
            </w:pPr>
            <w:r w:rsidRPr="000108BC">
              <w:t>14050</w:t>
            </w:r>
          </w:p>
        </w:tc>
        <w:tc>
          <w:tcPr>
            <w:tcW w:w="1511" w:type="dxa"/>
            <w:tcBorders>
              <w:top w:val="single" w:sz="4" w:space="0" w:color="auto"/>
              <w:bottom w:val="single" w:sz="4" w:space="0" w:color="auto"/>
            </w:tcBorders>
            <w:noWrap/>
            <w:hideMark/>
          </w:tcPr>
          <w:p w14:paraId="1E3242C7" w14:textId="77777777" w:rsidR="00CE6F83" w:rsidRPr="000108BC" w:rsidRDefault="00CE6F83" w:rsidP="00146DE0">
            <w:pPr>
              <w:jc w:val="center"/>
            </w:pPr>
            <w:r w:rsidRPr="000108BC">
              <w:t>9/24/2010 23:08</w:t>
            </w:r>
          </w:p>
        </w:tc>
      </w:tr>
      <w:tr w:rsidR="00CE6F83" w:rsidRPr="000108BC" w14:paraId="6CEC740F" w14:textId="77777777" w:rsidTr="00146DE0">
        <w:trPr>
          <w:trHeight w:val="290"/>
        </w:trPr>
        <w:tc>
          <w:tcPr>
            <w:tcW w:w="1510" w:type="dxa"/>
            <w:tcBorders>
              <w:top w:val="single" w:sz="4" w:space="0" w:color="auto"/>
              <w:bottom w:val="single" w:sz="4" w:space="0" w:color="auto"/>
            </w:tcBorders>
            <w:noWrap/>
            <w:hideMark/>
          </w:tcPr>
          <w:p w14:paraId="5B19B13E" w14:textId="77777777" w:rsidR="00CE6F83" w:rsidRPr="000108BC" w:rsidRDefault="00CE6F83" w:rsidP="00146DE0">
            <w:r w:rsidRPr="000108BC">
              <w:t>IMI</w:t>
            </w:r>
          </w:p>
        </w:tc>
        <w:tc>
          <w:tcPr>
            <w:tcW w:w="1510" w:type="dxa"/>
            <w:tcBorders>
              <w:top w:val="single" w:sz="4" w:space="0" w:color="auto"/>
              <w:bottom w:val="single" w:sz="4" w:space="0" w:color="auto"/>
            </w:tcBorders>
            <w:noWrap/>
            <w:hideMark/>
          </w:tcPr>
          <w:p w14:paraId="03B16EE5" w14:textId="77777777" w:rsidR="00CE6F83" w:rsidRPr="000108BC" w:rsidRDefault="00CE6F83" w:rsidP="00146DE0">
            <w:r w:rsidRPr="000108BC">
              <w:t>The Innovative Medicines Initiative (IMI) is a public-private partnership aiming to speed up development of medicines. Data protection: https://t.co/EMhTOCH0Tj</w:t>
            </w:r>
          </w:p>
        </w:tc>
        <w:tc>
          <w:tcPr>
            <w:tcW w:w="1511" w:type="dxa"/>
            <w:tcBorders>
              <w:top w:val="single" w:sz="4" w:space="0" w:color="auto"/>
              <w:bottom w:val="single" w:sz="4" w:space="0" w:color="auto"/>
            </w:tcBorders>
            <w:noWrap/>
            <w:hideMark/>
          </w:tcPr>
          <w:p w14:paraId="48F7F2B9" w14:textId="77777777" w:rsidR="00CE6F83" w:rsidRPr="000108BC" w:rsidRDefault="00CE6F83" w:rsidP="00146DE0">
            <w:r w:rsidRPr="000108BC">
              <w:t>@IMI_JU</w:t>
            </w:r>
          </w:p>
        </w:tc>
        <w:tc>
          <w:tcPr>
            <w:tcW w:w="1510" w:type="dxa"/>
            <w:tcBorders>
              <w:top w:val="single" w:sz="4" w:space="0" w:color="auto"/>
              <w:bottom w:val="single" w:sz="4" w:space="0" w:color="auto"/>
            </w:tcBorders>
            <w:noWrap/>
            <w:hideMark/>
          </w:tcPr>
          <w:p w14:paraId="6B279180" w14:textId="77777777" w:rsidR="00CE6F83" w:rsidRPr="000108BC" w:rsidRDefault="00CE6F83" w:rsidP="00146DE0">
            <w:pPr>
              <w:jc w:val="center"/>
            </w:pPr>
            <w:r w:rsidRPr="000108BC">
              <w:t>11029</w:t>
            </w:r>
          </w:p>
        </w:tc>
        <w:tc>
          <w:tcPr>
            <w:tcW w:w="1510" w:type="dxa"/>
            <w:tcBorders>
              <w:top w:val="single" w:sz="4" w:space="0" w:color="auto"/>
              <w:bottom w:val="single" w:sz="4" w:space="0" w:color="auto"/>
            </w:tcBorders>
            <w:noWrap/>
            <w:hideMark/>
          </w:tcPr>
          <w:p w14:paraId="6805C3B9" w14:textId="77777777" w:rsidR="00CE6F83" w:rsidRPr="000108BC" w:rsidRDefault="00CE6F83" w:rsidP="00146DE0">
            <w:pPr>
              <w:jc w:val="center"/>
            </w:pPr>
            <w:r w:rsidRPr="000108BC">
              <w:t>11403</w:t>
            </w:r>
          </w:p>
        </w:tc>
        <w:tc>
          <w:tcPr>
            <w:tcW w:w="1511" w:type="dxa"/>
            <w:tcBorders>
              <w:top w:val="single" w:sz="4" w:space="0" w:color="auto"/>
              <w:bottom w:val="single" w:sz="4" w:space="0" w:color="auto"/>
            </w:tcBorders>
            <w:noWrap/>
            <w:hideMark/>
          </w:tcPr>
          <w:p w14:paraId="40328386" w14:textId="77777777" w:rsidR="00CE6F83" w:rsidRPr="000108BC" w:rsidRDefault="00CE6F83" w:rsidP="00146DE0">
            <w:pPr>
              <w:jc w:val="center"/>
            </w:pPr>
            <w:r w:rsidRPr="000108BC">
              <w:t>6/9/2010 11:52</w:t>
            </w:r>
          </w:p>
        </w:tc>
      </w:tr>
      <w:tr w:rsidR="00CE6F83" w:rsidRPr="000108BC" w14:paraId="4D2D0C24" w14:textId="77777777" w:rsidTr="00146DE0">
        <w:trPr>
          <w:trHeight w:val="290"/>
        </w:trPr>
        <w:tc>
          <w:tcPr>
            <w:tcW w:w="1510" w:type="dxa"/>
            <w:tcBorders>
              <w:top w:val="single" w:sz="4" w:space="0" w:color="auto"/>
              <w:bottom w:val="single" w:sz="4" w:space="0" w:color="auto"/>
            </w:tcBorders>
            <w:noWrap/>
            <w:hideMark/>
          </w:tcPr>
          <w:p w14:paraId="462D4F1F" w14:textId="77777777" w:rsidR="00CE6F83" w:rsidRPr="000108BC" w:rsidRDefault="00CE6F83" w:rsidP="00146DE0">
            <w:r w:rsidRPr="000108BC">
              <w:t>Internal Market, Industry, Entrepreneurship &amp; SMEs</w:t>
            </w:r>
          </w:p>
        </w:tc>
        <w:tc>
          <w:tcPr>
            <w:tcW w:w="1510" w:type="dxa"/>
            <w:tcBorders>
              <w:top w:val="single" w:sz="4" w:space="0" w:color="auto"/>
              <w:bottom w:val="single" w:sz="4" w:space="0" w:color="auto"/>
            </w:tcBorders>
            <w:noWrap/>
            <w:hideMark/>
          </w:tcPr>
          <w:p w14:paraId="534132D9" w14:textId="77777777" w:rsidR="00CE6F83" w:rsidRPr="000108BC" w:rsidRDefault="00CE6F83" w:rsidP="00146DE0">
            <w:r w:rsidRPr="000108BC">
              <w:t>@EU_Commission department responsible for #SingleMarket, Industry, Entrepreneurship and #SMEs (DG GROW). See also Commissioner @ThierryBreton.</w:t>
            </w:r>
          </w:p>
        </w:tc>
        <w:tc>
          <w:tcPr>
            <w:tcW w:w="1511" w:type="dxa"/>
            <w:tcBorders>
              <w:top w:val="single" w:sz="4" w:space="0" w:color="auto"/>
              <w:bottom w:val="single" w:sz="4" w:space="0" w:color="auto"/>
            </w:tcBorders>
            <w:noWrap/>
            <w:hideMark/>
          </w:tcPr>
          <w:p w14:paraId="07489FD4" w14:textId="77777777" w:rsidR="00CE6F83" w:rsidRPr="000108BC" w:rsidRDefault="00CE6F83" w:rsidP="00146DE0">
            <w:r w:rsidRPr="000108BC">
              <w:t>@EU_Growth</w:t>
            </w:r>
          </w:p>
        </w:tc>
        <w:tc>
          <w:tcPr>
            <w:tcW w:w="1510" w:type="dxa"/>
            <w:tcBorders>
              <w:top w:val="single" w:sz="4" w:space="0" w:color="auto"/>
              <w:bottom w:val="single" w:sz="4" w:space="0" w:color="auto"/>
            </w:tcBorders>
            <w:noWrap/>
            <w:hideMark/>
          </w:tcPr>
          <w:p w14:paraId="08283833" w14:textId="77777777" w:rsidR="00CE6F83" w:rsidRPr="000108BC" w:rsidRDefault="00CE6F83" w:rsidP="00146DE0">
            <w:pPr>
              <w:jc w:val="center"/>
            </w:pPr>
            <w:r w:rsidRPr="000108BC">
              <w:t>22799</w:t>
            </w:r>
          </w:p>
        </w:tc>
        <w:tc>
          <w:tcPr>
            <w:tcW w:w="1510" w:type="dxa"/>
            <w:tcBorders>
              <w:top w:val="single" w:sz="4" w:space="0" w:color="auto"/>
              <w:bottom w:val="single" w:sz="4" w:space="0" w:color="auto"/>
            </w:tcBorders>
            <w:noWrap/>
            <w:hideMark/>
          </w:tcPr>
          <w:p w14:paraId="0A00A824" w14:textId="77777777" w:rsidR="00CE6F83" w:rsidRPr="000108BC" w:rsidRDefault="00CE6F83" w:rsidP="00146DE0">
            <w:pPr>
              <w:jc w:val="center"/>
            </w:pPr>
            <w:r w:rsidRPr="000108BC">
              <w:t>61198</w:t>
            </w:r>
          </w:p>
        </w:tc>
        <w:tc>
          <w:tcPr>
            <w:tcW w:w="1511" w:type="dxa"/>
            <w:tcBorders>
              <w:top w:val="single" w:sz="4" w:space="0" w:color="auto"/>
              <w:bottom w:val="single" w:sz="4" w:space="0" w:color="auto"/>
            </w:tcBorders>
            <w:noWrap/>
            <w:hideMark/>
          </w:tcPr>
          <w:p w14:paraId="563F159D" w14:textId="77777777" w:rsidR="00CE6F83" w:rsidRPr="000108BC" w:rsidRDefault="00CE6F83" w:rsidP="00146DE0">
            <w:pPr>
              <w:jc w:val="center"/>
            </w:pPr>
            <w:r w:rsidRPr="000108BC">
              <w:t>1/28/2010 13:07</w:t>
            </w:r>
          </w:p>
        </w:tc>
      </w:tr>
      <w:tr w:rsidR="00CE6F83" w:rsidRPr="000108BC" w14:paraId="10E54F74" w14:textId="77777777" w:rsidTr="00146DE0">
        <w:trPr>
          <w:trHeight w:val="290"/>
        </w:trPr>
        <w:tc>
          <w:tcPr>
            <w:tcW w:w="1510" w:type="dxa"/>
            <w:tcBorders>
              <w:top w:val="single" w:sz="4" w:space="0" w:color="auto"/>
              <w:bottom w:val="single" w:sz="4" w:space="0" w:color="auto"/>
            </w:tcBorders>
            <w:noWrap/>
            <w:hideMark/>
          </w:tcPr>
          <w:p w14:paraId="54378E54" w14:textId="77777777" w:rsidR="00CE6F83" w:rsidRPr="000108BC" w:rsidRDefault="00CE6F83" w:rsidP="00146DE0">
            <w:r w:rsidRPr="000108BC">
              <w:t>Janez Lenarcic</w:t>
            </w:r>
          </w:p>
        </w:tc>
        <w:tc>
          <w:tcPr>
            <w:tcW w:w="1510" w:type="dxa"/>
            <w:tcBorders>
              <w:top w:val="single" w:sz="4" w:space="0" w:color="auto"/>
              <w:bottom w:val="single" w:sz="4" w:space="0" w:color="auto"/>
            </w:tcBorders>
            <w:noWrap/>
            <w:hideMark/>
          </w:tcPr>
          <w:p w14:paraId="725C10C4" w14:textId="77777777" w:rsidR="00CE6F83" w:rsidRPr="000108BC" w:rsidRDefault="00CE6F83" w:rsidP="00146DE0">
            <w:r w:rsidRPr="000108BC">
              <w:t xml:space="preserve">European Commissioner for Crisis Management, in charge of European Civil Protection and Humanitarian </w:t>
            </w:r>
            <w:r w:rsidRPr="000108BC">
              <w:lastRenderedPageBreak/>
              <w:t>Aid. European Emergency Response Coordinator.</w:t>
            </w:r>
          </w:p>
        </w:tc>
        <w:tc>
          <w:tcPr>
            <w:tcW w:w="1511" w:type="dxa"/>
            <w:tcBorders>
              <w:top w:val="single" w:sz="4" w:space="0" w:color="auto"/>
              <w:bottom w:val="single" w:sz="4" w:space="0" w:color="auto"/>
            </w:tcBorders>
            <w:noWrap/>
            <w:hideMark/>
          </w:tcPr>
          <w:p w14:paraId="50FC30C1" w14:textId="77777777" w:rsidR="00CE6F83" w:rsidRPr="000108BC" w:rsidRDefault="00CE6F83" w:rsidP="00146DE0">
            <w:r w:rsidRPr="000108BC">
              <w:lastRenderedPageBreak/>
              <w:t>@JanezLenarcic</w:t>
            </w:r>
          </w:p>
        </w:tc>
        <w:tc>
          <w:tcPr>
            <w:tcW w:w="1510" w:type="dxa"/>
            <w:tcBorders>
              <w:top w:val="single" w:sz="4" w:space="0" w:color="auto"/>
              <w:bottom w:val="single" w:sz="4" w:space="0" w:color="auto"/>
            </w:tcBorders>
            <w:noWrap/>
            <w:hideMark/>
          </w:tcPr>
          <w:p w14:paraId="75E73832" w14:textId="77777777" w:rsidR="00CE6F83" w:rsidRPr="000108BC" w:rsidRDefault="00CE6F83" w:rsidP="00146DE0">
            <w:pPr>
              <w:jc w:val="center"/>
            </w:pPr>
            <w:r w:rsidRPr="000108BC">
              <w:t>1863</w:t>
            </w:r>
          </w:p>
        </w:tc>
        <w:tc>
          <w:tcPr>
            <w:tcW w:w="1510" w:type="dxa"/>
            <w:tcBorders>
              <w:top w:val="single" w:sz="4" w:space="0" w:color="auto"/>
              <w:bottom w:val="single" w:sz="4" w:space="0" w:color="auto"/>
            </w:tcBorders>
            <w:noWrap/>
            <w:hideMark/>
          </w:tcPr>
          <w:p w14:paraId="4263DF6F" w14:textId="77777777" w:rsidR="00CE6F83" w:rsidRPr="000108BC" w:rsidRDefault="00CE6F83" w:rsidP="00146DE0">
            <w:pPr>
              <w:jc w:val="center"/>
            </w:pPr>
            <w:r w:rsidRPr="000108BC">
              <w:t>19454</w:t>
            </w:r>
          </w:p>
        </w:tc>
        <w:tc>
          <w:tcPr>
            <w:tcW w:w="1511" w:type="dxa"/>
            <w:tcBorders>
              <w:top w:val="single" w:sz="4" w:space="0" w:color="auto"/>
              <w:bottom w:val="single" w:sz="4" w:space="0" w:color="auto"/>
            </w:tcBorders>
            <w:noWrap/>
            <w:hideMark/>
          </w:tcPr>
          <w:p w14:paraId="0C7F762D" w14:textId="77777777" w:rsidR="00CE6F83" w:rsidRPr="000108BC" w:rsidRDefault="00CE6F83" w:rsidP="00146DE0">
            <w:pPr>
              <w:jc w:val="center"/>
            </w:pPr>
            <w:r w:rsidRPr="000108BC">
              <w:t>9/10/2019 10:08</w:t>
            </w:r>
          </w:p>
        </w:tc>
      </w:tr>
      <w:tr w:rsidR="00CE6F83" w:rsidRPr="000108BC" w14:paraId="2F263032" w14:textId="77777777" w:rsidTr="00146DE0">
        <w:trPr>
          <w:trHeight w:val="290"/>
        </w:trPr>
        <w:tc>
          <w:tcPr>
            <w:tcW w:w="1510" w:type="dxa"/>
            <w:tcBorders>
              <w:top w:val="single" w:sz="4" w:space="0" w:color="auto"/>
              <w:bottom w:val="single" w:sz="4" w:space="0" w:color="auto"/>
            </w:tcBorders>
            <w:noWrap/>
            <w:hideMark/>
          </w:tcPr>
          <w:p w14:paraId="4825C3F8" w14:textId="77777777" w:rsidR="00CE6F83" w:rsidRPr="000108BC" w:rsidRDefault="00CE6F83" w:rsidP="00146DE0">
            <w:r w:rsidRPr="000108BC">
              <w:t>Janusz Wojciechowski</w:t>
            </w:r>
          </w:p>
        </w:tc>
        <w:tc>
          <w:tcPr>
            <w:tcW w:w="1510" w:type="dxa"/>
            <w:tcBorders>
              <w:top w:val="single" w:sz="4" w:space="0" w:color="auto"/>
              <w:bottom w:val="single" w:sz="4" w:space="0" w:color="auto"/>
            </w:tcBorders>
            <w:noWrap/>
            <w:hideMark/>
          </w:tcPr>
          <w:p w14:paraId="6BDBEF16" w14:textId="77777777" w:rsidR="00CE6F83" w:rsidRPr="000108BC" w:rsidRDefault="00CE6F83" w:rsidP="00146DE0">
            <w:r w:rsidRPr="000108BC">
              <w:t>Commissioner in charge of @EUAgri</w:t>
            </w:r>
          </w:p>
        </w:tc>
        <w:tc>
          <w:tcPr>
            <w:tcW w:w="1511" w:type="dxa"/>
            <w:tcBorders>
              <w:top w:val="single" w:sz="4" w:space="0" w:color="auto"/>
              <w:bottom w:val="single" w:sz="4" w:space="0" w:color="auto"/>
            </w:tcBorders>
            <w:noWrap/>
            <w:hideMark/>
          </w:tcPr>
          <w:p w14:paraId="6F7011B4" w14:textId="77777777" w:rsidR="00CE6F83" w:rsidRPr="000108BC" w:rsidRDefault="00CE6F83" w:rsidP="00146DE0">
            <w:r w:rsidRPr="000108BC">
              <w:t>@jwojc</w:t>
            </w:r>
          </w:p>
        </w:tc>
        <w:tc>
          <w:tcPr>
            <w:tcW w:w="1510" w:type="dxa"/>
            <w:tcBorders>
              <w:top w:val="single" w:sz="4" w:space="0" w:color="auto"/>
              <w:bottom w:val="single" w:sz="4" w:space="0" w:color="auto"/>
            </w:tcBorders>
            <w:noWrap/>
            <w:hideMark/>
          </w:tcPr>
          <w:p w14:paraId="39642A31" w14:textId="77777777" w:rsidR="00CE6F83" w:rsidRPr="000108BC" w:rsidRDefault="00CE6F83" w:rsidP="00146DE0">
            <w:pPr>
              <w:jc w:val="center"/>
            </w:pPr>
            <w:r w:rsidRPr="000108BC">
              <w:t>15209</w:t>
            </w:r>
          </w:p>
        </w:tc>
        <w:tc>
          <w:tcPr>
            <w:tcW w:w="1510" w:type="dxa"/>
            <w:tcBorders>
              <w:top w:val="single" w:sz="4" w:space="0" w:color="auto"/>
              <w:bottom w:val="single" w:sz="4" w:space="0" w:color="auto"/>
            </w:tcBorders>
            <w:noWrap/>
            <w:hideMark/>
          </w:tcPr>
          <w:p w14:paraId="52B360C2" w14:textId="77777777" w:rsidR="00CE6F83" w:rsidRPr="000108BC" w:rsidRDefault="00CE6F83" w:rsidP="00146DE0">
            <w:pPr>
              <w:jc w:val="center"/>
            </w:pPr>
            <w:r w:rsidRPr="000108BC">
              <w:t>26357</w:t>
            </w:r>
          </w:p>
        </w:tc>
        <w:tc>
          <w:tcPr>
            <w:tcW w:w="1511" w:type="dxa"/>
            <w:tcBorders>
              <w:top w:val="single" w:sz="4" w:space="0" w:color="auto"/>
              <w:bottom w:val="single" w:sz="4" w:space="0" w:color="auto"/>
            </w:tcBorders>
            <w:noWrap/>
            <w:hideMark/>
          </w:tcPr>
          <w:p w14:paraId="4693CCD7" w14:textId="77777777" w:rsidR="00CE6F83" w:rsidRPr="000108BC" w:rsidRDefault="00CE6F83" w:rsidP="00146DE0">
            <w:pPr>
              <w:jc w:val="center"/>
            </w:pPr>
            <w:r w:rsidRPr="000108BC">
              <w:t>9/19/2010 20:57</w:t>
            </w:r>
          </w:p>
        </w:tc>
      </w:tr>
      <w:tr w:rsidR="00CE6F83" w:rsidRPr="000108BC" w14:paraId="0DAE845C" w14:textId="77777777" w:rsidTr="00146DE0">
        <w:trPr>
          <w:trHeight w:val="290"/>
        </w:trPr>
        <w:tc>
          <w:tcPr>
            <w:tcW w:w="1510" w:type="dxa"/>
            <w:tcBorders>
              <w:top w:val="single" w:sz="4" w:space="0" w:color="auto"/>
              <w:bottom w:val="single" w:sz="4" w:space="0" w:color="auto"/>
            </w:tcBorders>
            <w:noWrap/>
            <w:hideMark/>
          </w:tcPr>
          <w:p w14:paraId="6713AAB4" w14:textId="77777777" w:rsidR="00CE6F83" w:rsidRPr="000108BC" w:rsidRDefault="00CE6F83" w:rsidP="00146DE0">
            <w:r w:rsidRPr="000108BC">
              <w:t>Jean-Eric Paquet</w:t>
            </w:r>
          </w:p>
        </w:tc>
        <w:tc>
          <w:tcPr>
            <w:tcW w:w="1510" w:type="dxa"/>
            <w:tcBorders>
              <w:top w:val="single" w:sz="4" w:space="0" w:color="auto"/>
              <w:bottom w:val="single" w:sz="4" w:space="0" w:color="auto"/>
            </w:tcBorders>
            <w:noWrap/>
            <w:hideMark/>
          </w:tcPr>
          <w:p w14:paraId="7888B299" w14:textId="77777777" w:rsidR="00CE6F83" w:rsidRPr="000108BC" w:rsidRDefault="00CE6F83" w:rsidP="00146DE0">
            <w:r w:rsidRPr="000108BC">
              <w:t>Director-General for #Research &amp; #Innovation @EUScienceInnov @EU_Commission  Account managed by my team &amp; me. Personal posts signed JEP #HorizonEU #RiDaysEU</w:t>
            </w:r>
          </w:p>
        </w:tc>
        <w:tc>
          <w:tcPr>
            <w:tcW w:w="1511" w:type="dxa"/>
            <w:tcBorders>
              <w:top w:val="single" w:sz="4" w:space="0" w:color="auto"/>
              <w:bottom w:val="single" w:sz="4" w:space="0" w:color="auto"/>
            </w:tcBorders>
            <w:noWrap/>
            <w:hideMark/>
          </w:tcPr>
          <w:p w14:paraId="2F389769" w14:textId="77777777" w:rsidR="00CE6F83" w:rsidRPr="000108BC" w:rsidRDefault="00CE6F83" w:rsidP="00146DE0">
            <w:r w:rsidRPr="000108BC">
              <w:t>@JEPaquetEU</w:t>
            </w:r>
          </w:p>
        </w:tc>
        <w:tc>
          <w:tcPr>
            <w:tcW w:w="1510" w:type="dxa"/>
            <w:tcBorders>
              <w:top w:val="single" w:sz="4" w:space="0" w:color="auto"/>
              <w:bottom w:val="single" w:sz="4" w:space="0" w:color="auto"/>
            </w:tcBorders>
            <w:noWrap/>
            <w:hideMark/>
          </w:tcPr>
          <w:p w14:paraId="29156C7D" w14:textId="77777777" w:rsidR="00CE6F83" w:rsidRPr="000108BC" w:rsidRDefault="00CE6F83" w:rsidP="00146DE0">
            <w:pPr>
              <w:jc w:val="center"/>
            </w:pPr>
            <w:r w:rsidRPr="000108BC">
              <w:t>2896</w:t>
            </w:r>
          </w:p>
        </w:tc>
        <w:tc>
          <w:tcPr>
            <w:tcW w:w="1510" w:type="dxa"/>
            <w:tcBorders>
              <w:top w:val="single" w:sz="4" w:space="0" w:color="auto"/>
              <w:bottom w:val="single" w:sz="4" w:space="0" w:color="auto"/>
            </w:tcBorders>
            <w:noWrap/>
            <w:hideMark/>
          </w:tcPr>
          <w:p w14:paraId="35EFCCFB" w14:textId="77777777" w:rsidR="00CE6F83" w:rsidRPr="000108BC" w:rsidRDefault="00CE6F83" w:rsidP="00146DE0">
            <w:pPr>
              <w:jc w:val="center"/>
            </w:pPr>
            <w:r w:rsidRPr="000108BC">
              <w:t>13068</w:t>
            </w:r>
          </w:p>
        </w:tc>
        <w:tc>
          <w:tcPr>
            <w:tcW w:w="1511" w:type="dxa"/>
            <w:tcBorders>
              <w:top w:val="single" w:sz="4" w:space="0" w:color="auto"/>
              <w:bottom w:val="single" w:sz="4" w:space="0" w:color="auto"/>
            </w:tcBorders>
            <w:noWrap/>
            <w:hideMark/>
          </w:tcPr>
          <w:p w14:paraId="4B977D4B" w14:textId="77777777" w:rsidR="00CE6F83" w:rsidRPr="000108BC" w:rsidRDefault="00CE6F83" w:rsidP="00146DE0">
            <w:pPr>
              <w:jc w:val="center"/>
            </w:pPr>
            <w:r w:rsidRPr="000108BC">
              <w:t>2/15/2016 16:41</w:t>
            </w:r>
          </w:p>
        </w:tc>
      </w:tr>
      <w:tr w:rsidR="00CE6F83" w:rsidRPr="000108BC" w14:paraId="2AD2F8C5" w14:textId="77777777" w:rsidTr="00146DE0">
        <w:trPr>
          <w:trHeight w:val="290"/>
        </w:trPr>
        <w:tc>
          <w:tcPr>
            <w:tcW w:w="1510" w:type="dxa"/>
            <w:tcBorders>
              <w:top w:val="single" w:sz="4" w:space="0" w:color="auto"/>
              <w:bottom w:val="single" w:sz="4" w:space="0" w:color="auto"/>
            </w:tcBorders>
            <w:noWrap/>
            <w:hideMark/>
          </w:tcPr>
          <w:p w14:paraId="7B18764A" w14:textId="77777777" w:rsidR="00CE6F83" w:rsidRPr="000108BC" w:rsidRDefault="00CE6F83" w:rsidP="00146DE0">
            <w:r w:rsidRPr="000108BC">
              <w:t>Johannes Hahn</w:t>
            </w:r>
          </w:p>
        </w:tc>
        <w:tc>
          <w:tcPr>
            <w:tcW w:w="1510" w:type="dxa"/>
            <w:tcBorders>
              <w:top w:val="single" w:sz="4" w:space="0" w:color="auto"/>
              <w:bottom w:val="single" w:sz="4" w:space="0" w:color="auto"/>
            </w:tcBorders>
            <w:noWrap/>
            <w:hideMark/>
          </w:tcPr>
          <w:p w14:paraId="747EEFEA" w14:textId="77777777" w:rsidR="00CE6F83" w:rsidRPr="000108BC" w:rsidRDefault="00CE6F83" w:rsidP="00146DE0">
            <w:r w:rsidRPr="000108BC">
              <w:t>EU-Commissioner for Budget and Administration</w:t>
            </w:r>
          </w:p>
        </w:tc>
        <w:tc>
          <w:tcPr>
            <w:tcW w:w="1511" w:type="dxa"/>
            <w:tcBorders>
              <w:top w:val="single" w:sz="4" w:space="0" w:color="auto"/>
              <w:bottom w:val="single" w:sz="4" w:space="0" w:color="auto"/>
            </w:tcBorders>
            <w:noWrap/>
            <w:hideMark/>
          </w:tcPr>
          <w:p w14:paraId="44C6C7BD" w14:textId="77777777" w:rsidR="00CE6F83" w:rsidRPr="000108BC" w:rsidRDefault="00CE6F83" w:rsidP="00146DE0">
            <w:r w:rsidRPr="000108BC">
              <w:t>@JHahnEU</w:t>
            </w:r>
          </w:p>
        </w:tc>
        <w:tc>
          <w:tcPr>
            <w:tcW w:w="1510" w:type="dxa"/>
            <w:tcBorders>
              <w:top w:val="single" w:sz="4" w:space="0" w:color="auto"/>
              <w:bottom w:val="single" w:sz="4" w:space="0" w:color="auto"/>
            </w:tcBorders>
            <w:noWrap/>
            <w:hideMark/>
          </w:tcPr>
          <w:p w14:paraId="18E96E83" w14:textId="77777777" w:rsidR="00CE6F83" w:rsidRPr="000108BC" w:rsidRDefault="00CE6F83" w:rsidP="00146DE0">
            <w:pPr>
              <w:jc w:val="center"/>
            </w:pPr>
            <w:r w:rsidRPr="000108BC">
              <w:t>18609</w:t>
            </w:r>
          </w:p>
        </w:tc>
        <w:tc>
          <w:tcPr>
            <w:tcW w:w="1510" w:type="dxa"/>
            <w:tcBorders>
              <w:top w:val="single" w:sz="4" w:space="0" w:color="auto"/>
              <w:bottom w:val="single" w:sz="4" w:space="0" w:color="auto"/>
            </w:tcBorders>
            <w:noWrap/>
            <w:hideMark/>
          </w:tcPr>
          <w:p w14:paraId="4E414AB1" w14:textId="77777777" w:rsidR="00CE6F83" w:rsidRPr="000108BC" w:rsidRDefault="00CE6F83" w:rsidP="00146DE0">
            <w:pPr>
              <w:jc w:val="center"/>
            </w:pPr>
            <w:r w:rsidRPr="000108BC">
              <w:t>78087</w:t>
            </w:r>
          </w:p>
        </w:tc>
        <w:tc>
          <w:tcPr>
            <w:tcW w:w="1511" w:type="dxa"/>
            <w:tcBorders>
              <w:top w:val="single" w:sz="4" w:space="0" w:color="auto"/>
              <w:bottom w:val="single" w:sz="4" w:space="0" w:color="auto"/>
            </w:tcBorders>
            <w:noWrap/>
            <w:hideMark/>
          </w:tcPr>
          <w:p w14:paraId="39DB3D7F" w14:textId="77777777" w:rsidR="00CE6F83" w:rsidRPr="000108BC" w:rsidRDefault="00CE6F83" w:rsidP="00146DE0">
            <w:pPr>
              <w:jc w:val="center"/>
            </w:pPr>
            <w:r w:rsidRPr="000108BC">
              <w:t>12/14/2012 14:12</w:t>
            </w:r>
          </w:p>
        </w:tc>
      </w:tr>
      <w:tr w:rsidR="00CE6F83" w:rsidRPr="000108BC" w14:paraId="5203CFD7" w14:textId="77777777" w:rsidTr="00146DE0">
        <w:trPr>
          <w:trHeight w:val="290"/>
        </w:trPr>
        <w:tc>
          <w:tcPr>
            <w:tcW w:w="1510" w:type="dxa"/>
            <w:tcBorders>
              <w:top w:val="single" w:sz="4" w:space="0" w:color="auto"/>
              <w:bottom w:val="single" w:sz="4" w:space="0" w:color="auto"/>
            </w:tcBorders>
            <w:noWrap/>
            <w:hideMark/>
          </w:tcPr>
          <w:p w14:paraId="7A9E69EA" w14:textId="77777777" w:rsidR="00CE6F83" w:rsidRPr="000108BC" w:rsidRDefault="00CE6F83" w:rsidP="00146DE0">
            <w:r w:rsidRPr="000108BC">
              <w:t>Josep Borrell Fontelles</w:t>
            </w:r>
          </w:p>
        </w:tc>
        <w:tc>
          <w:tcPr>
            <w:tcW w:w="1510" w:type="dxa"/>
            <w:tcBorders>
              <w:top w:val="single" w:sz="4" w:space="0" w:color="auto"/>
              <w:bottom w:val="single" w:sz="4" w:space="0" w:color="auto"/>
            </w:tcBorders>
            <w:noWrap/>
            <w:hideMark/>
          </w:tcPr>
          <w:p w14:paraId="2A5239BC" w14:textId="77777777" w:rsidR="00CE6F83" w:rsidRPr="000108BC" w:rsidRDefault="00CE6F83" w:rsidP="00146DE0">
            <w:r w:rsidRPr="000108BC">
              <w:t>High Representative of the EU for Foreign Affairs and Security Policy/Vice-President of @eu_commission #EUdiplomacy @eu_eeas My blog: https://t.co/isaaoLI4bK</w:t>
            </w:r>
          </w:p>
        </w:tc>
        <w:tc>
          <w:tcPr>
            <w:tcW w:w="1511" w:type="dxa"/>
            <w:tcBorders>
              <w:top w:val="single" w:sz="4" w:space="0" w:color="auto"/>
              <w:bottom w:val="single" w:sz="4" w:space="0" w:color="auto"/>
            </w:tcBorders>
            <w:noWrap/>
            <w:hideMark/>
          </w:tcPr>
          <w:p w14:paraId="2F7DA15D" w14:textId="77777777" w:rsidR="00CE6F83" w:rsidRPr="000108BC" w:rsidRDefault="00CE6F83" w:rsidP="00146DE0">
            <w:r w:rsidRPr="000108BC">
              <w:t>@JosepBorrellF</w:t>
            </w:r>
          </w:p>
        </w:tc>
        <w:tc>
          <w:tcPr>
            <w:tcW w:w="1510" w:type="dxa"/>
            <w:tcBorders>
              <w:top w:val="single" w:sz="4" w:space="0" w:color="auto"/>
              <w:bottom w:val="single" w:sz="4" w:space="0" w:color="auto"/>
            </w:tcBorders>
            <w:noWrap/>
            <w:hideMark/>
          </w:tcPr>
          <w:p w14:paraId="01A42BE1" w14:textId="77777777" w:rsidR="00CE6F83" w:rsidRPr="000108BC" w:rsidRDefault="00CE6F83" w:rsidP="00146DE0">
            <w:pPr>
              <w:jc w:val="center"/>
            </w:pPr>
            <w:r w:rsidRPr="000108BC">
              <w:t>4412</w:t>
            </w:r>
          </w:p>
        </w:tc>
        <w:tc>
          <w:tcPr>
            <w:tcW w:w="1510" w:type="dxa"/>
            <w:tcBorders>
              <w:top w:val="single" w:sz="4" w:space="0" w:color="auto"/>
              <w:bottom w:val="single" w:sz="4" w:space="0" w:color="auto"/>
            </w:tcBorders>
            <w:noWrap/>
            <w:hideMark/>
          </w:tcPr>
          <w:p w14:paraId="123407F8" w14:textId="77777777" w:rsidR="00CE6F83" w:rsidRPr="000108BC" w:rsidRDefault="00CE6F83" w:rsidP="00146DE0">
            <w:pPr>
              <w:jc w:val="center"/>
            </w:pPr>
            <w:r w:rsidRPr="000108BC">
              <w:t>202519</w:t>
            </w:r>
          </w:p>
        </w:tc>
        <w:tc>
          <w:tcPr>
            <w:tcW w:w="1511" w:type="dxa"/>
            <w:tcBorders>
              <w:top w:val="single" w:sz="4" w:space="0" w:color="auto"/>
              <w:bottom w:val="single" w:sz="4" w:space="0" w:color="auto"/>
            </w:tcBorders>
            <w:noWrap/>
            <w:hideMark/>
          </w:tcPr>
          <w:p w14:paraId="71227588" w14:textId="77777777" w:rsidR="00CE6F83" w:rsidRPr="000108BC" w:rsidRDefault="00CE6F83" w:rsidP="00146DE0">
            <w:pPr>
              <w:jc w:val="center"/>
            </w:pPr>
            <w:r w:rsidRPr="000108BC">
              <w:t>6/5/2018 9:04</w:t>
            </w:r>
          </w:p>
        </w:tc>
      </w:tr>
      <w:tr w:rsidR="00CE6F83" w:rsidRPr="000108BC" w14:paraId="243A01F0" w14:textId="77777777" w:rsidTr="00146DE0">
        <w:trPr>
          <w:trHeight w:val="290"/>
        </w:trPr>
        <w:tc>
          <w:tcPr>
            <w:tcW w:w="1510" w:type="dxa"/>
            <w:tcBorders>
              <w:top w:val="single" w:sz="4" w:space="0" w:color="auto"/>
              <w:bottom w:val="single" w:sz="4" w:space="0" w:color="auto"/>
            </w:tcBorders>
            <w:noWrap/>
            <w:hideMark/>
          </w:tcPr>
          <w:p w14:paraId="77493CD9" w14:textId="77777777" w:rsidR="00CE6F83" w:rsidRPr="000108BC" w:rsidRDefault="00CE6F83" w:rsidP="00146DE0">
            <w:r w:rsidRPr="000108BC">
              <w:lastRenderedPageBreak/>
              <w:t>Jutta Urpilainen</w:t>
            </w:r>
          </w:p>
        </w:tc>
        <w:tc>
          <w:tcPr>
            <w:tcW w:w="1510" w:type="dxa"/>
            <w:tcBorders>
              <w:top w:val="single" w:sz="4" w:space="0" w:color="auto"/>
              <w:bottom w:val="single" w:sz="4" w:space="0" w:color="auto"/>
            </w:tcBorders>
            <w:noWrap/>
            <w:hideMark/>
          </w:tcPr>
          <w:p w14:paraId="4FB0578D" w14:textId="77777777" w:rsidR="00CE6F83" w:rsidRPr="000108BC" w:rsidRDefault="00CE6F83" w:rsidP="00146DE0">
            <w:r w:rsidRPr="000108BC">
              <w:t>EU Commissioner for International Partnerships. @EU_Commission @EU_Partnerships</w:t>
            </w:r>
          </w:p>
        </w:tc>
        <w:tc>
          <w:tcPr>
            <w:tcW w:w="1511" w:type="dxa"/>
            <w:tcBorders>
              <w:top w:val="single" w:sz="4" w:space="0" w:color="auto"/>
              <w:bottom w:val="single" w:sz="4" w:space="0" w:color="auto"/>
            </w:tcBorders>
            <w:noWrap/>
            <w:hideMark/>
          </w:tcPr>
          <w:p w14:paraId="3B1BACD7" w14:textId="77777777" w:rsidR="00CE6F83" w:rsidRPr="000108BC" w:rsidRDefault="00CE6F83" w:rsidP="00146DE0">
            <w:r w:rsidRPr="000108BC">
              <w:t>@JuttaUrpilainen</w:t>
            </w:r>
          </w:p>
        </w:tc>
        <w:tc>
          <w:tcPr>
            <w:tcW w:w="1510" w:type="dxa"/>
            <w:tcBorders>
              <w:top w:val="single" w:sz="4" w:space="0" w:color="auto"/>
              <w:bottom w:val="single" w:sz="4" w:space="0" w:color="auto"/>
            </w:tcBorders>
            <w:noWrap/>
            <w:hideMark/>
          </w:tcPr>
          <w:p w14:paraId="2FC28E2C" w14:textId="77777777" w:rsidR="00CE6F83" w:rsidRPr="000108BC" w:rsidRDefault="00CE6F83" w:rsidP="00146DE0">
            <w:pPr>
              <w:jc w:val="center"/>
            </w:pPr>
            <w:r w:rsidRPr="000108BC">
              <w:t>2285</w:t>
            </w:r>
          </w:p>
        </w:tc>
        <w:tc>
          <w:tcPr>
            <w:tcW w:w="1510" w:type="dxa"/>
            <w:tcBorders>
              <w:top w:val="single" w:sz="4" w:space="0" w:color="auto"/>
              <w:bottom w:val="single" w:sz="4" w:space="0" w:color="auto"/>
            </w:tcBorders>
            <w:noWrap/>
            <w:hideMark/>
          </w:tcPr>
          <w:p w14:paraId="55D4EE32" w14:textId="77777777" w:rsidR="00CE6F83" w:rsidRPr="000108BC" w:rsidRDefault="00CE6F83" w:rsidP="00146DE0">
            <w:pPr>
              <w:jc w:val="center"/>
            </w:pPr>
            <w:r w:rsidRPr="000108BC">
              <w:t>51766</w:t>
            </w:r>
          </w:p>
        </w:tc>
        <w:tc>
          <w:tcPr>
            <w:tcW w:w="1511" w:type="dxa"/>
            <w:tcBorders>
              <w:top w:val="single" w:sz="4" w:space="0" w:color="auto"/>
              <w:bottom w:val="single" w:sz="4" w:space="0" w:color="auto"/>
            </w:tcBorders>
            <w:noWrap/>
            <w:hideMark/>
          </w:tcPr>
          <w:p w14:paraId="64C2E78D" w14:textId="77777777" w:rsidR="00CE6F83" w:rsidRPr="000108BC" w:rsidRDefault="00CE6F83" w:rsidP="00146DE0">
            <w:pPr>
              <w:jc w:val="center"/>
            </w:pPr>
            <w:r w:rsidRPr="000108BC">
              <w:t>4/23/2009 15:32</w:t>
            </w:r>
          </w:p>
        </w:tc>
      </w:tr>
      <w:tr w:rsidR="00CE6F83" w:rsidRPr="000108BC" w14:paraId="49BF8DE0" w14:textId="77777777" w:rsidTr="00146DE0">
        <w:trPr>
          <w:trHeight w:val="290"/>
        </w:trPr>
        <w:tc>
          <w:tcPr>
            <w:tcW w:w="1510" w:type="dxa"/>
            <w:tcBorders>
              <w:top w:val="single" w:sz="4" w:space="0" w:color="auto"/>
              <w:bottom w:val="single" w:sz="4" w:space="0" w:color="auto"/>
            </w:tcBorders>
            <w:noWrap/>
            <w:hideMark/>
          </w:tcPr>
          <w:p w14:paraId="60691560" w14:textId="77777777" w:rsidR="00CE6F83" w:rsidRPr="000108BC" w:rsidRDefault="00CE6F83" w:rsidP="00146DE0">
            <w:r w:rsidRPr="000108BC">
              <w:t>Kadri Simson</w:t>
            </w:r>
          </w:p>
        </w:tc>
        <w:tc>
          <w:tcPr>
            <w:tcW w:w="1510" w:type="dxa"/>
            <w:tcBorders>
              <w:top w:val="single" w:sz="4" w:space="0" w:color="auto"/>
              <w:bottom w:val="single" w:sz="4" w:space="0" w:color="auto"/>
            </w:tcBorders>
            <w:noWrap/>
            <w:hideMark/>
          </w:tcPr>
          <w:p w14:paraId="3A65DEC4" w14:textId="77777777" w:rsidR="00CE6F83" w:rsidRPr="000108BC" w:rsidRDefault="00CE6F83" w:rsidP="00146DE0">
            <w:r w:rsidRPr="000108BC">
              <w:t>EU Commissioner for Energy. Former Estonian Minister of Economic Affairs and Infrastructure.</w:t>
            </w:r>
          </w:p>
        </w:tc>
        <w:tc>
          <w:tcPr>
            <w:tcW w:w="1511" w:type="dxa"/>
            <w:tcBorders>
              <w:top w:val="single" w:sz="4" w:space="0" w:color="auto"/>
              <w:bottom w:val="single" w:sz="4" w:space="0" w:color="auto"/>
            </w:tcBorders>
            <w:noWrap/>
            <w:hideMark/>
          </w:tcPr>
          <w:p w14:paraId="711FC557" w14:textId="77777777" w:rsidR="00CE6F83" w:rsidRPr="000108BC" w:rsidRDefault="00CE6F83" w:rsidP="00146DE0">
            <w:r w:rsidRPr="000108BC">
              <w:t>@KadriSimson</w:t>
            </w:r>
          </w:p>
        </w:tc>
        <w:tc>
          <w:tcPr>
            <w:tcW w:w="1510" w:type="dxa"/>
            <w:tcBorders>
              <w:top w:val="single" w:sz="4" w:space="0" w:color="auto"/>
              <w:bottom w:val="single" w:sz="4" w:space="0" w:color="auto"/>
            </w:tcBorders>
            <w:noWrap/>
            <w:hideMark/>
          </w:tcPr>
          <w:p w14:paraId="6AE28706" w14:textId="77777777" w:rsidR="00CE6F83" w:rsidRPr="000108BC" w:rsidRDefault="00CE6F83" w:rsidP="00146DE0">
            <w:pPr>
              <w:jc w:val="center"/>
            </w:pPr>
            <w:r w:rsidRPr="000108BC">
              <w:t>2279</w:t>
            </w:r>
          </w:p>
        </w:tc>
        <w:tc>
          <w:tcPr>
            <w:tcW w:w="1510" w:type="dxa"/>
            <w:tcBorders>
              <w:top w:val="single" w:sz="4" w:space="0" w:color="auto"/>
              <w:bottom w:val="single" w:sz="4" w:space="0" w:color="auto"/>
            </w:tcBorders>
            <w:noWrap/>
            <w:hideMark/>
          </w:tcPr>
          <w:p w14:paraId="0F62EB17" w14:textId="77777777" w:rsidR="00CE6F83" w:rsidRPr="000108BC" w:rsidRDefault="00CE6F83" w:rsidP="00146DE0">
            <w:pPr>
              <w:jc w:val="center"/>
            </w:pPr>
            <w:r w:rsidRPr="000108BC">
              <w:t>16013</w:t>
            </w:r>
          </w:p>
        </w:tc>
        <w:tc>
          <w:tcPr>
            <w:tcW w:w="1511" w:type="dxa"/>
            <w:tcBorders>
              <w:top w:val="single" w:sz="4" w:space="0" w:color="auto"/>
              <w:bottom w:val="single" w:sz="4" w:space="0" w:color="auto"/>
            </w:tcBorders>
            <w:noWrap/>
            <w:hideMark/>
          </w:tcPr>
          <w:p w14:paraId="60E19936" w14:textId="77777777" w:rsidR="00CE6F83" w:rsidRPr="000108BC" w:rsidRDefault="00CE6F83" w:rsidP="00146DE0">
            <w:pPr>
              <w:jc w:val="center"/>
            </w:pPr>
            <w:r w:rsidRPr="000108BC">
              <w:t>3/12/2009 15:03</w:t>
            </w:r>
          </w:p>
        </w:tc>
      </w:tr>
      <w:tr w:rsidR="00CE6F83" w:rsidRPr="000108BC" w14:paraId="5C43E30B" w14:textId="77777777" w:rsidTr="00146DE0">
        <w:trPr>
          <w:trHeight w:val="290"/>
        </w:trPr>
        <w:tc>
          <w:tcPr>
            <w:tcW w:w="1510" w:type="dxa"/>
            <w:tcBorders>
              <w:top w:val="single" w:sz="4" w:space="0" w:color="auto"/>
              <w:bottom w:val="single" w:sz="4" w:space="0" w:color="auto"/>
            </w:tcBorders>
            <w:noWrap/>
            <w:hideMark/>
          </w:tcPr>
          <w:p w14:paraId="54B29B5F" w14:textId="77777777" w:rsidR="00CE6F83" w:rsidRPr="000108BC" w:rsidRDefault="00CE6F83" w:rsidP="00146DE0">
            <w:r w:rsidRPr="000108BC">
              <w:t>Katarina Mathernova</w:t>
            </w:r>
          </w:p>
        </w:tc>
        <w:tc>
          <w:tcPr>
            <w:tcW w:w="1510" w:type="dxa"/>
            <w:tcBorders>
              <w:top w:val="single" w:sz="4" w:space="0" w:color="auto"/>
              <w:bottom w:val="single" w:sz="4" w:space="0" w:color="auto"/>
            </w:tcBorders>
            <w:noWrap/>
            <w:hideMark/>
          </w:tcPr>
          <w:p w14:paraId="62FF72E9" w14:textId="77777777" w:rsidR="00CE6F83" w:rsidRPr="000108BC" w:rsidRDefault="00CE6F83" w:rsidP="00146DE0">
            <w:r w:rsidRPr="000108BC">
              <w:t>Deputy Director General at DG Neighbourhood and Enlargement Negotiations (DG NEAR), European Commission</w:t>
            </w:r>
          </w:p>
        </w:tc>
        <w:tc>
          <w:tcPr>
            <w:tcW w:w="1511" w:type="dxa"/>
            <w:tcBorders>
              <w:top w:val="single" w:sz="4" w:space="0" w:color="auto"/>
              <w:bottom w:val="single" w:sz="4" w:space="0" w:color="auto"/>
            </w:tcBorders>
            <w:noWrap/>
            <w:hideMark/>
          </w:tcPr>
          <w:p w14:paraId="7CE847F5" w14:textId="77777777" w:rsidR="00CE6F83" w:rsidRPr="000108BC" w:rsidRDefault="00CE6F83" w:rsidP="00146DE0">
            <w:r w:rsidRPr="000108BC">
              <w:t>@kmathernova</w:t>
            </w:r>
          </w:p>
        </w:tc>
        <w:tc>
          <w:tcPr>
            <w:tcW w:w="1510" w:type="dxa"/>
            <w:tcBorders>
              <w:top w:val="single" w:sz="4" w:space="0" w:color="auto"/>
              <w:bottom w:val="single" w:sz="4" w:space="0" w:color="auto"/>
            </w:tcBorders>
            <w:noWrap/>
            <w:hideMark/>
          </w:tcPr>
          <w:p w14:paraId="761D70BF" w14:textId="77777777" w:rsidR="00CE6F83" w:rsidRPr="000108BC" w:rsidRDefault="00CE6F83" w:rsidP="00146DE0">
            <w:pPr>
              <w:jc w:val="center"/>
            </w:pPr>
            <w:r w:rsidRPr="000108BC">
              <w:t>5459</w:t>
            </w:r>
          </w:p>
        </w:tc>
        <w:tc>
          <w:tcPr>
            <w:tcW w:w="1510" w:type="dxa"/>
            <w:tcBorders>
              <w:top w:val="single" w:sz="4" w:space="0" w:color="auto"/>
              <w:bottom w:val="single" w:sz="4" w:space="0" w:color="auto"/>
            </w:tcBorders>
            <w:noWrap/>
            <w:hideMark/>
          </w:tcPr>
          <w:p w14:paraId="627B3B35" w14:textId="77777777" w:rsidR="00CE6F83" w:rsidRPr="000108BC" w:rsidRDefault="00CE6F83" w:rsidP="00146DE0">
            <w:pPr>
              <w:jc w:val="center"/>
            </w:pPr>
            <w:r w:rsidRPr="000108BC">
              <w:t>3904</w:t>
            </w:r>
          </w:p>
        </w:tc>
        <w:tc>
          <w:tcPr>
            <w:tcW w:w="1511" w:type="dxa"/>
            <w:tcBorders>
              <w:top w:val="single" w:sz="4" w:space="0" w:color="auto"/>
              <w:bottom w:val="single" w:sz="4" w:space="0" w:color="auto"/>
            </w:tcBorders>
            <w:noWrap/>
            <w:hideMark/>
          </w:tcPr>
          <w:p w14:paraId="2C9B48C8" w14:textId="77777777" w:rsidR="00CE6F83" w:rsidRPr="000108BC" w:rsidRDefault="00CE6F83" w:rsidP="00146DE0">
            <w:pPr>
              <w:jc w:val="center"/>
            </w:pPr>
            <w:r w:rsidRPr="000108BC">
              <w:t>9/22/2011 23:24</w:t>
            </w:r>
          </w:p>
        </w:tc>
      </w:tr>
      <w:tr w:rsidR="00CE6F83" w:rsidRPr="000108BC" w14:paraId="74977A53" w14:textId="77777777" w:rsidTr="00146DE0">
        <w:trPr>
          <w:trHeight w:val="290"/>
        </w:trPr>
        <w:tc>
          <w:tcPr>
            <w:tcW w:w="1510" w:type="dxa"/>
            <w:tcBorders>
              <w:top w:val="single" w:sz="4" w:space="0" w:color="auto"/>
              <w:bottom w:val="single" w:sz="4" w:space="0" w:color="auto"/>
            </w:tcBorders>
            <w:noWrap/>
            <w:hideMark/>
          </w:tcPr>
          <w:p w14:paraId="3369F44A" w14:textId="77777777" w:rsidR="00CE6F83" w:rsidRPr="000108BC" w:rsidRDefault="00CE6F83" w:rsidP="00146DE0">
            <w:r w:rsidRPr="000108BC">
              <w:t>Kerstin Jorna</w:t>
            </w:r>
          </w:p>
        </w:tc>
        <w:tc>
          <w:tcPr>
            <w:tcW w:w="1510" w:type="dxa"/>
            <w:tcBorders>
              <w:top w:val="single" w:sz="4" w:space="0" w:color="auto"/>
              <w:bottom w:val="single" w:sz="4" w:space="0" w:color="auto"/>
            </w:tcBorders>
            <w:noWrap/>
            <w:hideMark/>
          </w:tcPr>
          <w:p w14:paraId="02CD85D1" w14:textId="77777777" w:rsidR="00CE6F83" w:rsidRPr="000108BC" w:rsidRDefault="00CE6F83" w:rsidP="00146DE0">
            <w:r w:rsidRPr="000108BC">
              <w:t>Public servant @EU_Commission @EU_Growth . Tweeting about #Economy #Europe #singlemarket #Industry #SME #Innovation. Tweets =personal. Retweet not endorsement.</w:t>
            </w:r>
          </w:p>
        </w:tc>
        <w:tc>
          <w:tcPr>
            <w:tcW w:w="1511" w:type="dxa"/>
            <w:tcBorders>
              <w:top w:val="single" w:sz="4" w:space="0" w:color="auto"/>
              <w:bottom w:val="single" w:sz="4" w:space="0" w:color="auto"/>
            </w:tcBorders>
            <w:noWrap/>
            <w:hideMark/>
          </w:tcPr>
          <w:p w14:paraId="2193489E" w14:textId="77777777" w:rsidR="00CE6F83" w:rsidRPr="000108BC" w:rsidRDefault="00CE6F83" w:rsidP="00146DE0">
            <w:r w:rsidRPr="000108BC">
              <w:t>@JornaKerstin</w:t>
            </w:r>
          </w:p>
        </w:tc>
        <w:tc>
          <w:tcPr>
            <w:tcW w:w="1510" w:type="dxa"/>
            <w:tcBorders>
              <w:top w:val="single" w:sz="4" w:space="0" w:color="auto"/>
              <w:bottom w:val="single" w:sz="4" w:space="0" w:color="auto"/>
            </w:tcBorders>
            <w:noWrap/>
            <w:hideMark/>
          </w:tcPr>
          <w:p w14:paraId="2A5596E4" w14:textId="77777777" w:rsidR="00CE6F83" w:rsidRPr="000108BC" w:rsidRDefault="00CE6F83" w:rsidP="00146DE0">
            <w:pPr>
              <w:jc w:val="center"/>
            </w:pPr>
            <w:r w:rsidRPr="000108BC">
              <w:t>3674</w:t>
            </w:r>
          </w:p>
        </w:tc>
        <w:tc>
          <w:tcPr>
            <w:tcW w:w="1510" w:type="dxa"/>
            <w:tcBorders>
              <w:top w:val="single" w:sz="4" w:space="0" w:color="auto"/>
              <w:bottom w:val="single" w:sz="4" w:space="0" w:color="auto"/>
            </w:tcBorders>
            <w:noWrap/>
            <w:hideMark/>
          </w:tcPr>
          <w:p w14:paraId="308A69DE" w14:textId="77777777" w:rsidR="00CE6F83" w:rsidRPr="000108BC" w:rsidRDefault="00CE6F83" w:rsidP="00146DE0">
            <w:pPr>
              <w:jc w:val="center"/>
            </w:pPr>
            <w:r w:rsidRPr="000108BC">
              <w:t>2502</w:t>
            </w:r>
          </w:p>
        </w:tc>
        <w:tc>
          <w:tcPr>
            <w:tcW w:w="1511" w:type="dxa"/>
            <w:tcBorders>
              <w:top w:val="single" w:sz="4" w:space="0" w:color="auto"/>
              <w:bottom w:val="single" w:sz="4" w:space="0" w:color="auto"/>
            </w:tcBorders>
            <w:noWrap/>
            <w:hideMark/>
          </w:tcPr>
          <w:p w14:paraId="490C3699" w14:textId="77777777" w:rsidR="00CE6F83" w:rsidRPr="000108BC" w:rsidRDefault="00CE6F83" w:rsidP="00146DE0">
            <w:pPr>
              <w:jc w:val="center"/>
            </w:pPr>
            <w:r w:rsidRPr="000108BC">
              <w:t>7/7/2014 12:12</w:t>
            </w:r>
          </w:p>
        </w:tc>
      </w:tr>
      <w:tr w:rsidR="00CE6F83" w:rsidRPr="000108BC" w14:paraId="41C46316" w14:textId="77777777" w:rsidTr="00146DE0">
        <w:trPr>
          <w:trHeight w:val="290"/>
        </w:trPr>
        <w:tc>
          <w:tcPr>
            <w:tcW w:w="1510" w:type="dxa"/>
            <w:tcBorders>
              <w:top w:val="single" w:sz="4" w:space="0" w:color="auto"/>
              <w:bottom w:val="single" w:sz="4" w:space="0" w:color="auto"/>
            </w:tcBorders>
            <w:noWrap/>
            <w:hideMark/>
          </w:tcPr>
          <w:p w14:paraId="723CADD2" w14:textId="77777777" w:rsidR="00CE6F83" w:rsidRPr="000108BC" w:rsidRDefault="00CE6F83" w:rsidP="00146DE0">
            <w:r w:rsidRPr="000108BC">
              <w:lastRenderedPageBreak/>
              <w:t>Koen Doens</w:t>
            </w:r>
          </w:p>
        </w:tc>
        <w:tc>
          <w:tcPr>
            <w:tcW w:w="1510" w:type="dxa"/>
            <w:tcBorders>
              <w:top w:val="single" w:sz="4" w:space="0" w:color="auto"/>
              <w:bottom w:val="single" w:sz="4" w:space="0" w:color="auto"/>
            </w:tcBorders>
            <w:noWrap/>
            <w:hideMark/>
          </w:tcPr>
          <w:p w14:paraId="1CE5523E" w14:textId="77777777" w:rsidR="00CE6F83" w:rsidRPr="000108BC" w:rsidRDefault="00CE6F83" w:rsidP="00146DE0">
            <w:r w:rsidRPr="000108BC">
              <w:t>Director General @EU_Commission International Partnerships INTPA @EU_Partnerships. Classicist. Diplomat. Retweet no endorsement.</w:t>
            </w:r>
          </w:p>
        </w:tc>
        <w:tc>
          <w:tcPr>
            <w:tcW w:w="1511" w:type="dxa"/>
            <w:tcBorders>
              <w:top w:val="single" w:sz="4" w:space="0" w:color="auto"/>
              <w:bottom w:val="single" w:sz="4" w:space="0" w:color="auto"/>
            </w:tcBorders>
            <w:noWrap/>
            <w:hideMark/>
          </w:tcPr>
          <w:p w14:paraId="2490DF3B" w14:textId="77777777" w:rsidR="00CE6F83" w:rsidRPr="000108BC" w:rsidRDefault="00CE6F83" w:rsidP="00146DE0">
            <w:r w:rsidRPr="000108BC">
              <w:t>@KoenDoens</w:t>
            </w:r>
          </w:p>
        </w:tc>
        <w:tc>
          <w:tcPr>
            <w:tcW w:w="1510" w:type="dxa"/>
            <w:tcBorders>
              <w:top w:val="single" w:sz="4" w:space="0" w:color="auto"/>
              <w:bottom w:val="single" w:sz="4" w:space="0" w:color="auto"/>
            </w:tcBorders>
            <w:noWrap/>
            <w:hideMark/>
          </w:tcPr>
          <w:p w14:paraId="64D09194" w14:textId="77777777" w:rsidR="00CE6F83" w:rsidRPr="000108BC" w:rsidRDefault="00CE6F83" w:rsidP="00146DE0">
            <w:pPr>
              <w:jc w:val="center"/>
            </w:pPr>
            <w:r w:rsidRPr="000108BC">
              <w:t>9914</w:t>
            </w:r>
          </w:p>
        </w:tc>
        <w:tc>
          <w:tcPr>
            <w:tcW w:w="1510" w:type="dxa"/>
            <w:tcBorders>
              <w:top w:val="single" w:sz="4" w:space="0" w:color="auto"/>
              <w:bottom w:val="single" w:sz="4" w:space="0" w:color="auto"/>
            </w:tcBorders>
            <w:noWrap/>
            <w:hideMark/>
          </w:tcPr>
          <w:p w14:paraId="306DCEFB" w14:textId="77777777" w:rsidR="00CE6F83" w:rsidRPr="000108BC" w:rsidRDefault="00CE6F83" w:rsidP="00146DE0">
            <w:pPr>
              <w:jc w:val="center"/>
            </w:pPr>
            <w:r w:rsidRPr="000108BC">
              <w:t>17658</w:t>
            </w:r>
          </w:p>
        </w:tc>
        <w:tc>
          <w:tcPr>
            <w:tcW w:w="1511" w:type="dxa"/>
            <w:tcBorders>
              <w:top w:val="single" w:sz="4" w:space="0" w:color="auto"/>
              <w:bottom w:val="single" w:sz="4" w:space="0" w:color="auto"/>
            </w:tcBorders>
            <w:noWrap/>
            <w:hideMark/>
          </w:tcPr>
          <w:p w14:paraId="7FAA4274" w14:textId="77777777" w:rsidR="00CE6F83" w:rsidRPr="000108BC" w:rsidRDefault="00CE6F83" w:rsidP="00146DE0">
            <w:pPr>
              <w:jc w:val="center"/>
            </w:pPr>
            <w:r w:rsidRPr="000108BC">
              <w:t>7/5/2009 11:53</w:t>
            </w:r>
          </w:p>
        </w:tc>
      </w:tr>
      <w:tr w:rsidR="00CE6F83" w:rsidRPr="000108BC" w14:paraId="7A2273DB" w14:textId="77777777" w:rsidTr="00146DE0">
        <w:trPr>
          <w:trHeight w:val="290"/>
        </w:trPr>
        <w:tc>
          <w:tcPr>
            <w:tcW w:w="1510" w:type="dxa"/>
            <w:tcBorders>
              <w:top w:val="single" w:sz="4" w:space="0" w:color="auto"/>
              <w:bottom w:val="single" w:sz="4" w:space="0" w:color="auto"/>
            </w:tcBorders>
            <w:noWrap/>
            <w:hideMark/>
          </w:tcPr>
          <w:p w14:paraId="261A2214" w14:textId="77777777" w:rsidR="00CE6F83" w:rsidRPr="000108BC" w:rsidRDefault="00CE6F83" w:rsidP="00146DE0">
            <w:r w:rsidRPr="000108BC">
              <w:t>MarcLemaitreEU</w:t>
            </w:r>
          </w:p>
        </w:tc>
        <w:tc>
          <w:tcPr>
            <w:tcW w:w="1510" w:type="dxa"/>
            <w:tcBorders>
              <w:top w:val="single" w:sz="4" w:space="0" w:color="auto"/>
              <w:bottom w:val="single" w:sz="4" w:space="0" w:color="auto"/>
            </w:tcBorders>
            <w:noWrap/>
            <w:hideMark/>
          </w:tcPr>
          <w:p w14:paraId="539A1FFF" w14:textId="77777777" w:rsidR="00CE6F83" w:rsidRPr="000108BC" w:rsidRDefault="00CE6F83" w:rsidP="00146DE0">
            <w:r w:rsidRPr="000108BC">
              <w:t>Unapologetically passionate European | Director-General for Regional and Urban Policy, European Commission</w:t>
            </w:r>
          </w:p>
        </w:tc>
        <w:tc>
          <w:tcPr>
            <w:tcW w:w="1511" w:type="dxa"/>
            <w:tcBorders>
              <w:top w:val="single" w:sz="4" w:space="0" w:color="auto"/>
              <w:bottom w:val="single" w:sz="4" w:space="0" w:color="auto"/>
            </w:tcBorders>
            <w:noWrap/>
            <w:hideMark/>
          </w:tcPr>
          <w:p w14:paraId="5ACA6575" w14:textId="77777777" w:rsidR="00CE6F83" w:rsidRPr="000108BC" w:rsidRDefault="00CE6F83" w:rsidP="00146DE0">
            <w:r w:rsidRPr="000108BC">
              <w:t>@lemaitre_eu</w:t>
            </w:r>
          </w:p>
        </w:tc>
        <w:tc>
          <w:tcPr>
            <w:tcW w:w="1510" w:type="dxa"/>
            <w:tcBorders>
              <w:top w:val="single" w:sz="4" w:space="0" w:color="auto"/>
              <w:bottom w:val="single" w:sz="4" w:space="0" w:color="auto"/>
            </w:tcBorders>
            <w:noWrap/>
            <w:hideMark/>
          </w:tcPr>
          <w:p w14:paraId="21A321F5" w14:textId="77777777" w:rsidR="00CE6F83" w:rsidRPr="000108BC" w:rsidRDefault="00CE6F83" w:rsidP="00146DE0">
            <w:pPr>
              <w:jc w:val="center"/>
            </w:pPr>
            <w:r w:rsidRPr="000108BC">
              <w:t>1952</w:t>
            </w:r>
          </w:p>
        </w:tc>
        <w:tc>
          <w:tcPr>
            <w:tcW w:w="1510" w:type="dxa"/>
            <w:tcBorders>
              <w:top w:val="single" w:sz="4" w:space="0" w:color="auto"/>
              <w:bottom w:val="single" w:sz="4" w:space="0" w:color="auto"/>
            </w:tcBorders>
            <w:noWrap/>
            <w:hideMark/>
          </w:tcPr>
          <w:p w14:paraId="0A5A6F6D" w14:textId="77777777" w:rsidR="00CE6F83" w:rsidRPr="000108BC" w:rsidRDefault="00CE6F83" w:rsidP="00146DE0">
            <w:pPr>
              <w:jc w:val="center"/>
            </w:pPr>
            <w:r w:rsidRPr="000108BC">
              <w:t>1637</w:t>
            </w:r>
          </w:p>
        </w:tc>
        <w:tc>
          <w:tcPr>
            <w:tcW w:w="1511" w:type="dxa"/>
            <w:tcBorders>
              <w:top w:val="single" w:sz="4" w:space="0" w:color="auto"/>
              <w:bottom w:val="single" w:sz="4" w:space="0" w:color="auto"/>
            </w:tcBorders>
            <w:noWrap/>
            <w:hideMark/>
          </w:tcPr>
          <w:p w14:paraId="4A715DA6" w14:textId="77777777" w:rsidR="00CE6F83" w:rsidRPr="000108BC" w:rsidRDefault="00CE6F83" w:rsidP="00146DE0">
            <w:pPr>
              <w:jc w:val="center"/>
            </w:pPr>
            <w:r w:rsidRPr="000108BC">
              <w:t>7/9/2017 18:06</w:t>
            </w:r>
          </w:p>
        </w:tc>
      </w:tr>
      <w:tr w:rsidR="00CE6F83" w:rsidRPr="000108BC" w14:paraId="450C13F1" w14:textId="77777777" w:rsidTr="00146DE0">
        <w:trPr>
          <w:trHeight w:val="290"/>
        </w:trPr>
        <w:tc>
          <w:tcPr>
            <w:tcW w:w="1510" w:type="dxa"/>
            <w:tcBorders>
              <w:top w:val="single" w:sz="4" w:space="0" w:color="auto"/>
              <w:bottom w:val="single" w:sz="4" w:space="0" w:color="auto"/>
            </w:tcBorders>
            <w:noWrap/>
            <w:hideMark/>
          </w:tcPr>
          <w:p w14:paraId="16C38E80" w14:textId="77777777" w:rsidR="00CE6F83" w:rsidRPr="000108BC" w:rsidRDefault="00CE6F83" w:rsidP="00146DE0">
            <w:r w:rsidRPr="000108BC">
              <w:t>Margaritis Schinas</w:t>
            </w:r>
          </w:p>
        </w:tc>
        <w:tc>
          <w:tcPr>
            <w:tcW w:w="1510" w:type="dxa"/>
            <w:tcBorders>
              <w:top w:val="single" w:sz="4" w:space="0" w:color="auto"/>
              <w:bottom w:val="single" w:sz="4" w:space="0" w:color="auto"/>
            </w:tcBorders>
            <w:noWrap/>
            <w:hideMark/>
          </w:tcPr>
          <w:p w14:paraId="673E7461" w14:textId="77777777" w:rsidR="00CE6F83" w:rsidRPr="000108BC" w:rsidRDefault="00CE6F83" w:rsidP="00146DE0">
            <w:r w:rsidRPr="000108BC">
              <w:t>@EU_Commission Vice-President/Promoting European Way of Life (Migration, Security, Health, Skills, Education, Culture, fighting Antisemitism, Churches/FoRB)</w:t>
            </w:r>
          </w:p>
        </w:tc>
        <w:tc>
          <w:tcPr>
            <w:tcW w:w="1511" w:type="dxa"/>
            <w:tcBorders>
              <w:top w:val="single" w:sz="4" w:space="0" w:color="auto"/>
              <w:bottom w:val="single" w:sz="4" w:space="0" w:color="auto"/>
            </w:tcBorders>
            <w:noWrap/>
            <w:hideMark/>
          </w:tcPr>
          <w:p w14:paraId="620389B3" w14:textId="77777777" w:rsidR="00CE6F83" w:rsidRPr="000108BC" w:rsidRDefault="00CE6F83" w:rsidP="00146DE0">
            <w:r w:rsidRPr="000108BC">
              <w:t>@MargSchinas</w:t>
            </w:r>
          </w:p>
        </w:tc>
        <w:tc>
          <w:tcPr>
            <w:tcW w:w="1510" w:type="dxa"/>
            <w:tcBorders>
              <w:top w:val="single" w:sz="4" w:space="0" w:color="auto"/>
              <w:bottom w:val="single" w:sz="4" w:space="0" w:color="auto"/>
            </w:tcBorders>
            <w:noWrap/>
            <w:hideMark/>
          </w:tcPr>
          <w:p w14:paraId="3CC67769" w14:textId="77777777" w:rsidR="00CE6F83" w:rsidRPr="000108BC" w:rsidRDefault="00CE6F83" w:rsidP="00146DE0">
            <w:pPr>
              <w:jc w:val="center"/>
            </w:pPr>
            <w:r w:rsidRPr="000108BC">
              <w:t>5748</w:t>
            </w:r>
          </w:p>
        </w:tc>
        <w:tc>
          <w:tcPr>
            <w:tcW w:w="1510" w:type="dxa"/>
            <w:tcBorders>
              <w:top w:val="single" w:sz="4" w:space="0" w:color="auto"/>
              <w:bottom w:val="single" w:sz="4" w:space="0" w:color="auto"/>
            </w:tcBorders>
            <w:noWrap/>
            <w:hideMark/>
          </w:tcPr>
          <w:p w14:paraId="24DFD9C1" w14:textId="77777777" w:rsidR="00CE6F83" w:rsidRPr="000108BC" w:rsidRDefault="00CE6F83" w:rsidP="00146DE0">
            <w:pPr>
              <w:jc w:val="center"/>
            </w:pPr>
            <w:r w:rsidRPr="000108BC">
              <w:t>62331</w:t>
            </w:r>
          </w:p>
        </w:tc>
        <w:tc>
          <w:tcPr>
            <w:tcW w:w="1511" w:type="dxa"/>
            <w:tcBorders>
              <w:top w:val="single" w:sz="4" w:space="0" w:color="auto"/>
              <w:bottom w:val="single" w:sz="4" w:space="0" w:color="auto"/>
            </w:tcBorders>
            <w:noWrap/>
            <w:hideMark/>
          </w:tcPr>
          <w:p w14:paraId="3AB17617" w14:textId="77777777" w:rsidR="00CE6F83" w:rsidRPr="000108BC" w:rsidRDefault="00CE6F83" w:rsidP="00146DE0">
            <w:pPr>
              <w:jc w:val="center"/>
            </w:pPr>
            <w:r w:rsidRPr="000108BC">
              <w:t>9/12/2012 21:15</w:t>
            </w:r>
          </w:p>
        </w:tc>
      </w:tr>
      <w:tr w:rsidR="00CE6F83" w:rsidRPr="000108BC" w14:paraId="27524721" w14:textId="77777777" w:rsidTr="00146DE0">
        <w:trPr>
          <w:trHeight w:val="290"/>
        </w:trPr>
        <w:tc>
          <w:tcPr>
            <w:tcW w:w="1510" w:type="dxa"/>
            <w:tcBorders>
              <w:top w:val="single" w:sz="4" w:space="0" w:color="auto"/>
              <w:bottom w:val="single" w:sz="4" w:space="0" w:color="auto"/>
            </w:tcBorders>
            <w:noWrap/>
            <w:hideMark/>
          </w:tcPr>
          <w:p w14:paraId="7B65D83E" w14:textId="77777777" w:rsidR="00CE6F83" w:rsidRPr="000108BC" w:rsidRDefault="00CE6F83" w:rsidP="00146DE0">
            <w:r w:rsidRPr="000108BC">
              <w:t>Margrethe Vestager</w:t>
            </w:r>
          </w:p>
        </w:tc>
        <w:tc>
          <w:tcPr>
            <w:tcW w:w="1510" w:type="dxa"/>
            <w:tcBorders>
              <w:top w:val="single" w:sz="4" w:space="0" w:color="auto"/>
              <w:bottom w:val="single" w:sz="4" w:space="0" w:color="auto"/>
            </w:tcBorders>
            <w:noWrap/>
            <w:hideMark/>
          </w:tcPr>
          <w:p w14:paraId="0D25BE9C" w14:textId="77777777" w:rsidR="00CE6F83" w:rsidRPr="000108BC" w:rsidRDefault="00CE6F83" w:rsidP="00146DE0">
            <w:r w:rsidRPr="000108BC">
              <w:t xml:space="preserve">Executive Vice-President of the European Commission for a Europe fit for the Digital Age </w:t>
            </w:r>
            <w:r w:rsidRPr="000108BC">
              <w:lastRenderedPageBreak/>
              <w:t>(Competition). Renew Europe/ALDE Party.  Tweets are always my own</w:t>
            </w:r>
          </w:p>
        </w:tc>
        <w:tc>
          <w:tcPr>
            <w:tcW w:w="1511" w:type="dxa"/>
            <w:tcBorders>
              <w:top w:val="single" w:sz="4" w:space="0" w:color="auto"/>
              <w:bottom w:val="single" w:sz="4" w:space="0" w:color="auto"/>
            </w:tcBorders>
            <w:noWrap/>
            <w:hideMark/>
          </w:tcPr>
          <w:p w14:paraId="7C0E125A" w14:textId="77777777" w:rsidR="00CE6F83" w:rsidRPr="000108BC" w:rsidRDefault="00CE6F83" w:rsidP="00146DE0">
            <w:r w:rsidRPr="000108BC">
              <w:lastRenderedPageBreak/>
              <w:t>@vestager</w:t>
            </w:r>
          </w:p>
        </w:tc>
        <w:tc>
          <w:tcPr>
            <w:tcW w:w="1510" w:type="dxa"/>
            <w:tcBorders>
              <w:top w:val="single" w:sz="4" w:space="0" w:color="auto"/>
              <w:bottom w:val="single" w:sz="4" w:space="0" w:color="auto"/>
            </w:tcBorders>
            <w:noWrap/>
            <w:hideMark/>
          </w:tcPr>
          <w:p w14:paraId="42E302ED" w14:textId="77777777" w:rsidR="00CE6F83" w:rsidRPr="000108BC" w:rsidRDefault="00CE6F83" w:rsidP="00146DE0">
            <w:pPr>
              <w:jc w:val="center"/>
            </w:pPr>
            <w:r w:rsidRPr="000108BC">
              <w:t>6951</w:t>
            </w:r>
          </w:p>
        </w:tc>
        <w:tc>
          <w:tcPr>
            <w:tcW w:w="1510" w:type="dxa"/>
            <w:tcBorders>
              <w:top w:val="single" w:sz="4" w:space="0" w:color="auto"/>
              <w:bottom w:val="single" w:sz="4" w:space="0" w:color="auto"/>
            </w:tcBorders>
            <w:noWrap/>
            <w:hideMark/>
          </w:tcPr>
          <w:p w14:paraId="19F41E3C" w14:textId="77777777" w:rsidR="00CE6F83" w:rsidRPr="000108BC" w:rsidRDefault="00CE6F83" w:rsidP="00146DE0">
            <w:pPr>
              <w:jc w:val="center"/>
            </w:pPr>
            <w:r w:rsidRPr="000108BC">
              <w:t>295650</w:t>
            </w:r>
          </w:p>
        </w:tc>
        <w:tc>
          <w:tcPr>
            <w:tcW w:w="1511" w:type="dxa"/>
            <w:tcBorders>
              <w:top w:val="single" w:sz="4" w:space="0" w:color="auto"/>
              <w:bottom w:val="single" w:sz="4" w:space="0" w:color="auto"/>
            </w:tcBorders>
            <w:noWrap/>
            <w:hideMark/>
          </w:tcPr>
          <w:p w14:paraId="453898FF" w14:textId="77777777" w:rsidR="00CE6F83" w:rsidRPr="000108BC" w:rsidRDefault="00CE6F83" w:rsidP="00146DE0">
            <w:pPr>
              <w:jc w:val="center"/>
            </w:pPr>
            <w:r w:rsidRPr="000108BC">
              <w:t>1/20/2009 12:55</w:t>
            </w:r>
          </w:p>
        </w:tc>
      </w:tr>
      <w:tr w:rsidR="00CE6F83" w:rsidRPr="000108BC" w14:paraId="77F39CCB" w14:textId="77777777" w:rsidTr="00146DE0">
        <w:trPr>
          <w:trHeight w:val="290"/>
        </w:trPr>
        <w:tc>
          <w:tcPr>
            <w:tcW w:w="1510" w:type="dxa"/>
            <w:tcBorders>
              <w:top w:val="single" w:sz="4" w:space="0" w:color="auto"/>
              <w:bottom w:val="single" w:sz="4" w:space="0" w:color="auto"/>
            </w:tcBorders>
            <w:noWrap/>
            <w:hideMark/>
          </w:tcPr>
          <w:p w14:paraId="1A7F8453" w14:textId="77777777" w:rsidR="00CE6F83" w:rsidRPr="000108BC" w:rsidRDefault="00CE6F83" w:rsidP="00146DE0">
            <w:r w:rsidRPr="000108BC">
              <w:t>Mário Centeno</w:t>
            </w:r>
          </w:p>
        </w:tc>
        <w:tc>
          <w:tcPr>
            <w:tcW w:w="1510" w:type="dxa"/>
            <w:tcBorders>
              <w:top w:val="single" w:sz="4" w:space="0" w:color="auto"/>
              <w:bottom w:val="single" w:sz="4" w:space="0" w:color="auto"/>
            </w:tcBorders>
            <w:noWrap/>
            <w:hideMark/>
          </w:tcPr>
          <w:p w14:paraId="290414A2" w14:textId="77777777" w:rsidR="00CE6F83" w:rsidRPr="000108BC" w:rsidRDefault="00CE6F83" w:rsidP="00146DE0">
            <w:r w:rsidRPr="000108BC">
              <w:t>Governador do Banco de Portugal</w:t>
            </w:r>
          </w:p>
        </w:tc>
        <w:tc>
          <w:tcPr>
            <w:tcW w:w="1511" w:type="dxa"/>
            <w:tcBorders>
              <w:top w:val="single" w:sz="4" w:space="0" w:color="auto"/>
              <w:bottom w:val="single" w:sz="4" w:space="0" w:color="auto"/>
            </w:tcBorders>
            <w:noWrap/>
            <w:hideMark/>
          </w:tcPr>
          <w:p w14:paraId="1C985256" w14:textId="77777777" w:rsidR="00CE6F83" w:rsidRPr="000108BC" w:rsidRDefault="00CE6F83" w:rsidP="00146DE0">
            <w:r w:rsidRPr="000108BC">
              <w:t>@mariofcenteno</w:t>
            </w:r>
          </w:p>
        </w:tc>
        <w:tc>
          <w:tcPr>
            <w:tcW w:w="1510" w:type="dxa"/>
            <w:tcBorders>
              <w:top w:val="single" w:sz="4" w:space="0" w:color="auto"/>
              <w:bottom w:val="single" w:sz="4" w:space="0" w:color="auto"/>
            </w:tcBorders>
            <w:noWrap/>
            <w:hideMark/>
          </w:tcPr>
          <w:p w14:paraId="1A9B6BA9" w14:textId="77777777" w:rsidR="00CE6F83" w:rsidRPr="000108BC" w:rsidRDefault="00CE6F83" w:rsidP="00146DE0">
            <w:pPr>
              <w:jc w:val="center"/>
            </w:pPr>
            <w:r w:rsidRPr="000108BC">
              <w:t>856</w:t>
            </w:r>
          </w:p>
        </w:tc>
        <w:tc>
          <w:tcPr>
            <w:tcW w:w="1510" w:type="dxa"/>
            <w:tcBorders>
              <w:top w:val="single" w:sz="4" w:space="0" w:color="auto"/>
              <w:bottom w:val="single" w:sz="4" w:space="0" w:color="auto"/>
            </w:tcBorders>
            <w:noWrap/>
            <w:hideMark/>
          </w:tcPr>
          <w:p w14:paraId="577DF1A2" w14:textId="77777777" w:rsidR="00CE6F83" w:rsidRPr="000108BC" w:rsidRDefault="00CE6F83" w:rsidP="00146DE0">
            <w:pPr>
              <w:jc w:val="center"/>
            </w:pPr>
            <w:r w:rsidRPr="000108BC">
              <w:t>21327</w:t>
            </w:r>
          </w:p>
        </w:tc>
        <w:tc>
          <w:tcPr>
            <w:tcW w:w="1511" w:type="dxa"/>
            <w:tcBorders>
              <w:top w:val="single" w:sz="4" w:space="0" w:color="auto"/>
              <w:bottom w:val="single" w:sz="4" w:space="0" w:color="auto"/>
            </w:tcBorders>
            <w:noWrap/>
            <w:hideMark/>
          </w:tcPr>
          <w:p w14:paraId="15ABB962" w14:textId="77777777" w:rsidR="00CE6F83" w:rsidRPr="000108BC" w:rsidRDefault="00CE6F83" w:rsidP="00146DE0">
            <w:pPr>
              <w:jc w:val="center"/>
            </w:pPr>
            <w:r w:rsidRPr="000108BC">
              <w:t>12/4/2017 20:46</w:t>
            </w:r>
          </w:p>
        </w:tc>
      </w:tr>
      <w:tr w:rsidR="00CE6F83" w:rsidRPr="000108BC" w14:paraId="5C1BA41B" w14:textId="77777777" w:rsidTr="00146DE0">
        <w:trPr>
          <w:trHeight w:val="290"/>
        </w:trPr>
        <w:tc>
          <w:tcPr>
            <w:tcW w:w="1510" w:type="dxa"/>
            <w:tcBorders>
              <w:top w:val="single" w:sz="4" w:space="0" w:color="auto"/>
              <w:bottom w:val="single" w:sz="4" w:space="0" w:color="auto"/>
            </w:tcBorders>
            <w:noWrap/>
            <w:hideMark/>
          </w:tcPr>
          <w:p w14:paraId="57D320CA" w14:textId="77777777" w:rsidR="00CE6F83" w:rsidRPr="000108BC" w:rsidRDefault="00CE6F83" w:rsidP="00146DE0">
            <w:r w:rsidRPr="000108BC">
              <w:t>Mariya Gabriel</w:t>
            </w:r>
          </w:p>
        </w:tc>
        <w:tc>
          <w:tcPr>
            <w:tcW w:w="1510" w:type="dxa"/>
            <w:tcBorders>
              <w:top w:val="single" w:sz="4" w:space="0" w:color="auto"/>
              <w:bottom w:val="single" w:sz="4" w:space="0" w:color="auto"/>
            </w:tcBorders>
            <w:noWrap/>
            <w:hideMark/>
          </w:tcPr>
          <w:p w14:paraId="599DC7C3" w14:textId="77777777" w:rsidR="00CE6F83" w:rsidRPr="000108BC" w:rsidRDefault="00CE6F83" w:rsidP="00146DE0">
            <w:r w:rsidRPr="000108BC">
              <w:t>European Commissioner for #Innovation #Research #Culture #Education #Youth #Sport @EUScienceInnov @EU_ScienceHub @EUErasmusPlus @EU_Commission. Tweets by myself</w:t>
            </w:r>
          </w:p>
        </w:tc>
        <w:tc>
          <w:tcPr>
            <w:tcW w:w="1511" w:type="dxa"/>
            <w:tcBorders>
              <w:top w:val="single" w:sz="4" w:space="0" w:color="auto"/>
              <w:bottom w:val="single" w:sz="4" w:space="0" w:color="auto"/>
            </w:tcBorders>
            <w:noWrap/>
            <w:hideMark/>
          </w:tcPr>
          <w:p w14:paraId="150570A3" w14:textId="77777777" w:rsidR="00CE6F83" w:rsidRPr="000108BC" w:rsidRDefault="00CE6F83" w:rsidP="00146DE0">
            <w:r w:rsidRPr="000108BC">
              <w:t>@GabrielMariya</w:t>
            </w:r>
          </w:p>
        </w:tc>
        <w:tc>
          <w:tcPr>
            <w:tcW w:w="1510" w:type="dxa"/>
            <w:tcBorders>
              <w:top w:val="single" w:sz="4" w:space="0" w:color="auto"/>
              <w:bottom w:val="single" w:sz="4" w:space="0" w:color="auto"/>
            </w:tcBorders>
            <w:noWrap/>
            <w:hideMark/>
          </w:tcPr>
          <w:p w14:paraId="0CBEED2B" w14:textId="77777777" w:rsidR="00CE6F83" w:rsidRPr="000108BC" w:rsidRDefault="00CE6F83" w:rsidP="00146DE0">
            <w:pPr>
              <w:jc w:val="center"/>
            </w:pPr>
            <w:r w:rsidRPr="000108BC">
              <w:t>7869</w:t>
            </w:r>
          </w:p>
        </w:tc>
        <w:tc>
          <w:tcPr>
            <w:tcW w:w="1510" w:type="dxa"/>
            <w:tcBorders>
              <w:top w:val="single" w:sz="4" w:space="0" w:color="auto"/>
              <w:bottom w:val="single" w:sz="4" w:space="0" w:color="auto"/>
            </w:tcBorders>
            <w:noWrap/>
            <w:hideMark/>
          </w:tcPr>
          <w:p w14:paraId="139D36D5" w14:textId="77777777" w:rsidR="00CE6F83" w:rsidRPr="000108BC" w:rsidRDefault="00CE6F83" w:rsidP="00146DE0">
            <w:pPr>
              <w:jc w:val="center"/>
            </w:pPr>
            <w:r w:rsidRPr="000108BC">
              <w:t>63779</w:t>
            </w:r>
          </w:p>
        </w:tc>
        <w:tc>
          <w:tcPr>
            <w:tcW w:w="1511" w:type="dxa"/>
            <w:tcBorders>
              <w:top w:val="single" w:sz="4" w:space="0" w:color="auto"/>
              <w:bottom w:val="single" w:sz="4" w:space="0" w:color="auto"/>
            </w:tcBorders>
            <w:noWrap/>
            <w:hideMark/>
          </w:tcPr>
          <w:p w14:paraId="114D434D" w14:textId="77777777" w:rsidR="00CE6F83" w:rsidRPr="000108BC" w:rsidRDefault="00CE6F83" w:rsidP="00146DE0">
            <w:pPr>
              <w:jc w:val="center"/>
            </w:pPr>
            <w:r w:rsidRPr="000108BC">
              <w:t>10/29/2013 15:14</w:t>
            </w:r>
          </w:p>
        </w:tc>
      </w:tr>
      <w:tr w:rsidR="00CE6F83" w:rsidRPr="000108BC" w14:paraId="574F04C4" w14:textId="77777777" w:rsidTr="00146DE0">
        <w:trPr>
          <w:trHeight w:val="290"/>
        </w:trPr>
        <w:tc>
          <w:tcPr>
            <w:tcW w:w="1510" w:type="dxa"/>
            <w:tcBorders>
              <w:top w:val="single" w:sz="4" w:space="0" w:color="auto"/>
              <w:bottom w:val="single" w:sz="4" w:space="0" w:color="auto"/>
            </w:tcBorders>
            <w:noWrap/>
            <w:hideMark/>
          </w:tcPr>
          <w:p w14:paraId="2B73966C" w14:textId="77777777" w:rsidR="00CE6F83" w:rsidRPr="000108BC" w:rsidRDefault="00CE6F83" w:rsidP="00146DE0">
            <w:r w:rsidRPr="000108BC">
              <w:t>Marjeta Jager</w:t>
            </w:r>
          </w:p>
        </w:tc>
        <w:tc>
          <w:tcPr>
            <w:tcW w:w="1510" w:type="dxa"/>
            <w:tcBorders>
              <w:top w:val="single" w:sz="4" w:space="0" w:color="auto"/>
              <w:bottom w:val="single" w:sz="4" w:space="0" w:color="auto"/>
            </w:tcBorders>
            <w:noWrap/>
            <w:hideMark/>
          </w:tcPr>
          <w:p w14:paraId="0C5E7552" w14:textId="77777777" w:rsidR="00CE6F83" w:rsidRPr="000108BC" w:rsidRDefault="00CE6F83" w:rsidP="00146DE0">
            <w:r w:rsidRPr="000108BC">
              <w:t xml:space="preserve">@EU_Commission  | Deputy Director General DG DEVCO | RTs </w:t>
            </w:r>
            <w:r>
              <w:t>is not</w:t>
            </w:r>
            <w:r w:rsidRPr="000108BC">
              <w:t xml:space="preserve"> endorsements | My views | #EUDev #GlobalDev.</w:t>
            </w:r>
          </w:p>
        </w:tc>
        <w:tc>
          <w:tcPr>
            <w:tcW w:w="1511" w:type="dxa"/>
            <w:tcBorders>
              <w:top w:val="single" w:sz="4" w:space="0" w:color="auto"/>
              <w:bottom w:val="single" w:sz="4" w:space="0" w:color="auto"/>
            </w:tcBorders>
            <w:noWrap/>
            <w:hideMark/>
          </w:tcPr>
          <w:p w14:paraId="1EC7743A" w14:textId="77777777" w:rsidR="00CE6F83" w:rsidRPr="000108BC" w:rsidRDefault="00CE6F83" w:rsidP="00146DE0">
            <w:r w:rsidRPr="000108BC">
              <w:t>@marjetajager</w:t>
            </w:r>
          </w:p>
        </w:tc>
        <w:tc>
          <w:tcPr>
            <w:tcW w:w="1510" w:type="dxa"/>
            <w:tcBorders>
              <w:top w:val="single" w:sz="4" w:space="0" w:color="auto"/>
              <w:bottom w:val="single" w:sz="4" w:space="0" w:color="auto"/>
            </w:tcBorders>
            <w:noWrap/>
            <w:hideMark/>
          </w:tcPr>
          <w:p w14:paraId="64C299B4" w14:textId="77777777" w:rsidR="00CE6F83" w:rsidRPr="000108BC" w:rsidRDefault="00CE6F83" w:rsidP="00146DE0">
            <w:pPr>
              <w:jc w:val="center"/>
            </w:pPr>
            <w:r w:rsidRPr="000108BC">
              <w:t>1680</w:t>
            </w:r>
          </w:p>
        </w:tc>
        <w:tc>
          <w:tcPr>
            <w:tcW w:w="1510" w:type="dxa"/>
            <w:tcBorders>
              <w:top w:val="single" w:sz="4" w:space="0" w:color="auto"/>
              <w:bottom w:val="single" w:sz="4" w:space="0" w:color="auto"/>
            </w:tcBorders>
            <w:noWrap/>
            <w:hideMark/>
          </w:tcPr>
          <w:p w14:paraId="188F76EB" w14:textId="77777777" w:rsidR="00CE6F83" w:rsidRPr="000108BC" w:rsidRDefault="00CE6F83" w:rsidP="00146DE0">
            <w:pPr>
              <w:jc w:val="center"/>
            </w:pPr>
            <w:r w:rsidRPr="000108BC">
              <w:t>2121</w:t>
            </w:r>
          </w:p>
        </w:tc>
        <w:tc>
          <w:tcPr>
            <w:tcW w:w="1511" w:type="dxa"/>
            <w:tcBorders>
              <w:top w:val="single" w:sz="4" w:space="0" w:color="auto"/>
              <w:bottom w:val="single" w:sz="4" w:space="0" w:color="auto"/>
            </w:tcBorders>
            <w:noWrap/>
            <w:hideMark/>
          </w:tcPr>
          <w:p w14:paraId="52D1D7C2" w14:textId="77777777" w:rsidR="00CE6F83" w:rsidRPr="000108BC" w:rsidRDefault="00CE6F83" w:rsidP="00146DE0">
            <w:pPr>
              <w:jc w:val="center"/>
            </w:pPr>
            <w:r w:rsidRPr="000108BC">
              <w:t>6/7/2011 13:05</w:t>
            </w:r>
          </w:p>
        </w:tc>
      </w:tr>
      <w:tr w:rsidR="00CE6F83" w:rsidRPr="000108BC" w14:paraId="1018CEAB" w14:textId="77777777" w:rsidTr="00146DE0">
        <w:trPr>
          <w:trHeight w:val="290"/>
        </w:trPr>
        <w:tc>
          <w:tcPr>
            <w:tcW w:w="1510" w:type="dxa"/>
            <w:tcBorders>
              <w:top w:val="single" w:sz="4" w:space="0" w:color="auto"/>
              <w:bottom w:val="single" w:sz="4" w:space="0" w:color="auto"/>
            </w:tcBorders>
            <w:noWrap/>
            <w:hideMark/>
          </w:tcPr>
          <w:p w14:paraId="0D76C480" w14:textId="77777777" w:rsidR="00CE6F83" w:rsidRPr="000108BC" w:rsidRDefault="00CE6F83" w:rsidP="00146DE0">
            <w:r w:rsidRPr="000108BC">
              <w:t>Maroš Šefcovic</w:t>
            </w:r>
          </w:p>
        </w:tc>
        <w:tc>
          <w:tcPr>
            <w:tcW w:w="1510" w:type="dxa"/>
            <w:tcBorders>
              <w:top w:val="single" w:sz="4" w:space="0" w:color="auto"/>
              <w:bottom w:val="single" w:sz="4" w:space="0" w:color="auto"/>
            </w:tcBorders>
            <w:noWrap/>
            <w:hideMark/>
          </w:tcPr>
          <w:p w14:paraId="205D0831" w14:textId="77777777" w:rsidR="00CE6F83" w:rsidRPr="000108BC" w:rsidRDefault="00CE6F83" w:rsidP="00146DE0">
            <w:r w:rsidRPr="000108BC">
              <w:t>@EU_Commission VP for Interinstitutional Relations &amp; Foresight. Coordinating the #EUBatteryAlliance. Co-</w:t>
            </w:r>
            <w:r w:rsidRPr="000108BC">
              <w:lastRenderedPageBreak/>
              <w:t>chair of  Joint Committee &amp; Partnership Council.</w:t>
            </w:r>
          </w:p>
        </w:tc>
        <w:tc>
          <w:tcPr>
            <w:tcW w:w="1511" w:type="dxa"/>
            <w:tcBorders>
              <w:top w:val="single" w:sz="4" w:space="0" w:color="auto"/>
              <w:bottom w:val="single" w:sz="4" w:space="0" w:color="auto"/>
            </w:tcBorders>
            <w:noWrap/>
            <w:hideMark/>
          </w:tcPr>
          <w:p w14:paraId="2C10014A" w14:textId="77777777" w:rsidR="00CE6F83" w:rsidRPr="000108BC" w:rsidRDefault="00CE6F83" w:rsidP="00146DE0">
            <w:r w:rsidRPr="000108BC">
              <w:lastRenderedPageBreak/>
              <w:t>@MarosSefcovic</w:t>
            </w:r>
          </w:p>
        </w:tc>
        <w:tc>
          <w:tcPr>
            <w:tcW w:w="1510" w:type="dxa"/>
            <w:tcBorders>
              <w:top w:val="single" w:sz="4" w:space="0" w:color="auto"/>
              <w:bottom w:val="single" w:sz="4" w:space="0" w:color="auto"/>
            </w:tcBorders>
            <w:noWrap/>
            <w:hideMark/>
          </w:tcPr>
          <w:p w14:paraId="7D0E4447" w14:textId="77777777" w:rsidR="00CE6F83" w:rsidRPr="000108BC" w:rsidRDefault="00CE6F83" w:rsidP="00146DE0">
            <w:pPr>
              <w:jc w:val="center"/>
            </w:pPr>
            <w:r w:rsidRPr="000108BC">
              <w:t>11702</w:t>
            </w:r>
          </w:p>
        </w:tc>
        <w:tc>
          <w:tcPr>
            <w:tcW w:w="1510" w:type="dxa"/>
            <w:tcBorders>
              <w:top w:val="single" w:sz="4" w:space="0" w:color="auto"/>
              <w:bottom w:val="single" w:sz="4" w:space="0" w:color="auto"/>
            </w:tcBorders>
            <w:noWrap/>
            <w:hideMark/>
          </w:tcPr>
          <w:p w14:paraId="275E542D" w14:textId="77777777" w:rsidR="00CE6F83" w:rsidRPr="000108BC" w:rsidRDefault="00CE6F83" w:rsidP="00146DE0">
            <w:pPr>
              <w:jc w:val="center"/>
            </w:pPr>
            <w:r w:rsidRPr="000108BC">
              <w:t>52041</w:t>
            </w:r>
          </w:p>
        </w:tc>
        <w:tc>
          <w:tcPr>
            <w:tcW w:w="1511" w:type="dxa"/>
            <w:tcBorders>
              <w:top w:val="single" w:sz="4" w:space="0" w:color="auto"/>
              <w:bottom w:val="single" w:sz="4" w:space="0" w:color="auto"/>
            </w:tcBorders>
            <w:noWrap/>
            <w:hideMark/>
          </w:tcPr>
          <w:p w14:paraId="68D009E7" w14:textId="77777777" w:rsidR="00CE6F83" w:rsidRPr="000108BC" w:rsidRDefault="00CE6F83" w:rsidP="00146DE0">
            <w:pPr>
              <w:jc w:val="center"/>
            </w:pPr>
            <w:r w:rsidRPr="000108BC">
              <w:t>9/22/2011 14:49</w:t>
            </w:r>
          </w:p>
        </w:tc>
      </w:tr>
      <w:tr w:rsidR="00CE6F83" w:rsidRPr="000108BC" w14:paraId="54D9F7F1" w14:textId="77777777" w:rsidTr="00146DE0">
        <w:trPr>
          <w:trHeight w:val="290"/>
        </w:trPr>
        <w:tc>
          <w:tcPr>
            <w:tcW w:w="1510" w:type="dxa"/>
            <w:tcBorders>
              <w:top w:val="single" w:sz="4" w:space="0" w:color="auto"/>
              <w:bottom w:val="single" w:sz="4" w:space="0" w:color="auto"/>
            </w:tcBorders>
            <w:noWrap/>
            <w:hideMark/>
          </w:tcPr>
          <w:p w14:paraId="22BD313E" w14:textId="77777777" w:rsidR="00CE6F83" w:rsidRPr="000108BC" w:rsidRDefault="00CE6F83" w:rsidP="00146DE0">
            <w:r w:rsidRPr="000108BC">
              <w:t>Matthew BALDWIN</w:t>
            </w:r>
          </w:p>
        </w:tc>
        <w:tc>
          <w:tcPr>
            <w:tcW w:w="1510" w:type="dxa"/>
            <w:tcBorders>
              <w:top w:val="single" w:sz="4" w:space="0" w:color="auto"/>
              <w:bottom w:val="single" w:sz="4" w:space="0" w:color="auto"/>
            </w:tcBorders>
            <w:noWrap/>
            <w:hideMark/>
          </w:tcPr>
          <w:p w14:paraId="4F16D710" w14:textId="77777777" w:rsidR="00CE6F83" w:rsidRPr="000108BC" w:rsidRDefault="00CE6F83" w:rsidP="00146DE0">
            <w:r w:rsidRPr="000108BC">
              <w:t>Manager of EU 100 Climate Neutral Cities project. EU coordinator for road safety/sustainable urban mobility.  Deputy DG at Euro Commission. Cities = the future</w:t>
            </w:r>
          </w:p>
        </w:tc>
        <w:tc>
          <w:tcPr>
            <w:tcW w:w="1511" w:type="dxa"/>
            <w:tcBorders>
              <w:top w:val="single" w:sz="4" w:space="0" w:color="auto"/>
              <w:bottom w:val="single" w:sz="4" w:space="0" w:color="auto"/>
            </w:tcBorders>
            <w:noWrap/>
            <w:hideMark/>
          </w:tcPr>
          <w:p w14:paraId="3A455BDA" w14:textId="77777777" w:rsidR="00CE6F83" w:rsidRPr="000108BC" w:rsidRDefault="00CE6F83" w:rsidP="00146DE0">
            <w:r w:rsidRPr="000108BC">
              <w:t>@BaldwinMatthew_</w:t>
            </w:r>
          </w:p>
        </w:tc>
        <w:tc>
          <w:tcPr>
            <w:tcW w:w="1510" w:type="dxa"/>
            <w:tcBorders>
              <w:top w:val="single" w:sz="4" w:space="0" w:color="auto"/>
              <w:bottom w:val="single" w:sz="4" w:space="0" w:color="auto"/>
            </w:tcBorders>
            <w:noWrap/>
            <w:hideMark/>
          </w:tcPr>
          <w:p w14:paraId="11E18846" w14:textId="77777777" w:rsidR="00CE6F83" w:rsidRPr="000108BC" w:rsidRDefault="00CE6F83" w:rsidP="00146DE0">
            <w:pPr>
              <w:jc w:val="center"/>
            </w:pPr>
            <w:r w:rsidRPr="000108BC">
              <w:t>4609</w:t>
            </w:r>
          </w:p>
        </w:tc>
        <w:tc>
          <w:tcPr>
            <w:tcW w:w="1510" w:type="dxa"/>
            <w:tcBorders>
              <w:top w:val="single" w:sz="4" w:space="0" w:color="auto"/>
              <w:bottom w:val="single" w:sz="4" w:space="0" w:color="auto"/>
            </w:tcBorders>
            <w:noWrap/>
            <w:hideMark/>
          </w:tcPr>
          <w:p w14:paraId="1435A340" w14:textId="77777777" w:rsidR="00CE6F83" w:rsidRPr="000108BC" w:rsidRDefault="00CE6F83" w:rsidP="00146DE0">
            <w:pPr>
              <w:jc w:val="center"/>
            </w:pPr>
            <w:r w:rsidRPr="000108BC">
              <w:t>10287</w:t>
            </w:r>
          </w:p>
        </w:tc>
        <w:tc>
          <w:tcPr>
            <w:tcW w:w="1511" w:type="dxa"/>
            <w:tcBorders>
              <w:top w:val="single" w:sz="4" w:space="0" w:color="auto"/>
              <w:bottom w:val="single" w:sz="4" w:space="0" w:color="auto"/>
            </w:tcBorders>
            <w:noWrap/>
            <w:hideMark/>
          </w:tcPr>
          <w:p w14:paraId="68C47C1B" w14:textId="77777777" w:rsidR="00CE6F83" w:rsidRPr="000108BC" w:rsidRDefault="00CE6F83" w:rsidP="00146DE0">
            <w:pPr>
              <w:jc w:val="center"/>
            </w:pPr>
            <w:r w:rsidRPr="000108BC">
              <w:t>1/25/2014 10:48</w:t>
            </w:r>
          </w:p>
        </w:tc>
      </w:tr>
      <w:tr w:rsidR="00CE6F83" w:rsidRPr="000108BC" w14:paraId="1B87F791" w14:textId="77777777" w:rsidTr="00146DE0">
        <w:trPr>
          <w:trHeight w:val="290"/>
        </w:trPr>
        <w:tc>
          <w:tcPr>
            <w:tcW w:w="1510" w:type="dxa"/>
            <w:tcBorders>
              <w:top w:val="single" w:sz="4" w:space="0" w:color="auto"/>
              <w:bottom w:val="single" w:sz="4" w:space="0" w:color="auto"/>
            </w:tcBorders>
            <w:noWrap/>
            <w:hideMark/>
          </w:tcPr>
          <w:p w14:paraId="4909B41D" w14:textId="77777777" w:rsidR="00CE6F83" w:rsidRPr="000108BC" w:rsidRDefault="00CE6F83" w:rsidP="00146DE0">
            <w:r w:rsidRPr="000108BC">
              <w:t>Michael Koehler</w:t>
            </w:r>
          </w:p>
        </w:tc>
        <w:tc>
          <w:tcPr>
            <w:tcW w:w="1510" w:type="dxa"/>
            <w:tcBorders>
              <w:top w:val="single" w:sz="4" w:space="0" w:color="auto"/>
              <w:bottom w:val="single" w:sz="4" w:space="0" w:color="auto"/>
            </w:tcBorders>
            <w:noWrap/>
            <w:hideMark/>
          </w:tcPr>
          <w:p w14:paraId="144F9507" w14:textId="77777777" w:rsidR="00CE6F83" w:rsidRPr="000108BC" w:rsidRDefault="00CE6F83" w:rsidP="00146DE0">
            <w:r w:rsidRPr="000108BC">
              <w:t>Deputy Director General of @eu_echo, tweeting about all things humanitarian and EU</w:t>
            </w:r>
          </w:p>
        </w:tc>
        <w:tc>
          <w:tcPr>
            <w:tcW w:w="1511" w:type="dxa"/>
            <w:tcBorders>
              <w:top w:val="single" w:sz="4" w:space="0" w:color="auto"/>
              <w:bottom w:val="single" w:sz="4" w:space="0" w:color="auto"/>
            </w:tcBorders>
            <w:noWrap/>
            <w:hideMark/>
          </w:tcPr>
          <w:p w14:paraId="4C14F4E0" w14:textId="77777777" w:rsidR="00CE6F83" w:rsidRPr="000108BC" w:rsidRDefault="00CE6F83" w:rsidP="00146DE0">
            <w:r w:rsidRPr="000108BC">
              <w:t>@MKoehlerEU</w:t>
            </w:r>
          </w:p>
        </w:tc>
        <w:tc>
          <w:tcPr>
            <w:tcW w:w="1510" w:type="dxa"/>
            <w:tcBorders>
              <w:top w:val="single" w:sz="4" w:space="0" w:color="auto"/>
              <w:bottom w:val="single" w:sz="4" w:space="0" w:color="auto"/>
            </w:tcBorders>
            <w:noWrap/>
            <w:hideMark/>
          </w:tcPr>
          <w:p w14:paraId="5B030C37" w14:textId="77777777" w:rsidR="00CE6F83" w:rsidRPr="000108BC" w:rsidRDefault="00CE6F83" w:rsidP="00146DE0">
            <w:pPr>
              <w:jc w:val="center"/>
            </w:pPr>
            <w:r w:rsidRPr="000108BC">
              <w:t>2934</w:t>
            </w:r>
          </w:p>
        </w:tc>
        <w:tc>
          <w:tcPr>
            <w:tcW w:w="1510" w:type="dxa"/>
            <w:tcBorders>
              <w:top w:val="single" w:sz="4" w:space="0" w:color="auto"/>
              <w:bottom w:val="single" w:sz="4" w:space="0" w:color="auto"/>
            </w:tcBorders>
            <w:noWrap/>
            <w:hideMark/>
          </w:tcPr>
          <w:p w14:paraId="1EF887D4" w14:textId="77777777" w:rsidR="00CE6F83" w:rsidRPr="000108BC" w:rsidRDefault="00CE6F83" w:rsidP="00146DE0">
            <w:pPr>
              <w:jc w:val="center"/>
            </w:pPr>
            <w:r w:rsidRPr="000108BC">
              <w:t>950</w:t>
            </w:r>
          </w:p>
        </w:tc>
        <w:tc>
          <w:tcPr>
            <w:tcW w:w="1511" w:type="dxa"/>
            <w:tcBorders>
              <w:top w:val="single" w:sz="4" w:space="0" w:color="auto"/>
              <w:bottom w:val="single" w:sz="4" w:space="0" w:color="auto"/>
            </w:tcBorders>
            <w:noWrap/>
            <w:hideMark/>
          </w:tcPr>
          <w:p w14:paraId="3F7F8E6E" w14:textId="77777777" w:rsidR="00CE6F83" w:rsidRPr="000108BC" w:rsidRDefault="00CE6F83" w:rsidP="00146DE0">
            <w:pPr>
              <w:jc w:val="center"/>
            </w:pPr>
            <w:r w:rsidRPr="000108BC">
              <w:t>7/9/2017 17:44</w:t>
            </w:r>
          </w:p>
        </w:tc>
      </w:tr>
      <w:tr w:rsidR="00CE6F83" w:rsidRPr="000108BC" w14:paraId="51FAB505" w14:textId="77777777" w:rsidTr="00146DE0">
        <w:trPr>
          <w:trHeight w:val="290"/>
        </w:trPr>
        <w:tc>
          <w:tcPr>
            <w:tcW w:w="1510" w:type="dxa"/>
            <w:tcBorders>
              <w:top w:val="single" w:sz="4" w:space="0" w:color="auto"/>
              <w:bottom w:val="single" w:sz="4" w:space="0" w:color="auto"/>
            </w:tcBorders>
            <w:noWrap/>
            <w:hideMark/>
          </w:tcPr>
          <w:p w14:paraId="4A3134D7" w14:textId="77777777" w:rsidR="00CE6F83" w:rsidRPr="000108BC" w:rsidRDefault="00CE6F83" w:rsidP="00146DE0">
            <w:r w:rsidRPr="000108BC">
              <w:t>Monique Pariat</w:t>
            </w:r>
          </w:p>
        </w:tc>
        <w:tc>
          <w:tcPr>
            <w:tcW w:w="1510" w:type="dxa"/>
            <w:tcBorders>
              <w:top w:val="single" w:sz="4" w:space="0" w:color="auto"/>
              <w:bottom w:val="single" w:sz="4" w:space="0" w:color="auto"/>
            </w:tcBorders>
            <w:noWrap/>
            <w:hideMark/>
          </w:tcPr>
          <w:p w14:paraId="5CC4FAAA" w14:textId="77777777" w:rsidR="00CE6F83" w:rsidRPr="000108BC" w:rsidRDefault="00CE6F83" w:rsidP="00146DE0">
            <w:r w:rsidRPr="000108BC">
              <w:t>Director General Migration and Home Affairs at @EUHomeAffairs at @EU_Commission</w:t>
            </w:r>
          </w:p>
        </w:tc>
        <w:tc>
          <w:tcPr>
            <w:tcW w:w="1511" w:type="dxa"/>
            <w:tcBorders>
              <w:top w:val="single" w:sz="4" w:space="0" w:color="auto"/>
              <w:bottom w:val="single" w:sz="4" w:space="0" w:color="auto"/>
            </w:tcBorders>
            <w:noWrap/>
            <w:hideMark/>
          </w:tcPr>
          <w:p w14:paraId="0BD12E71" w14:textId="77777777" w:rsidR="00CE6F83" w:rsidRPr="000108BC" w:rsidRDefault="00CE6F83" w:rsidP="00146DE0">
            <w:r w:rsidRPr="000108BC">
              <w:t>@MoniquePariatEU</w:t>
            </w:r>
          </w:p>
        </w:tc>
        <w:tc>
          <w:tcPr>
            <w:tcW w:w="1510" w:type="dxa"/>
            <w:tcBorders>
              <w:top w:val="single" w:sz="4" w:space="0" w:color="auto"/>
              <w:bottom w:val="single" w:sz="4" w:space="0" w:color="auto"/>
            </w:tcBorders>
            <w:noWrap/>
            <w:hideMark/>
          </w:tcPr>
          <w:p w14:paraId="72EF60FE" w14:textId="77777777" w:rsidR="00CE6F83" w:rsidRPr="000108BC" w:rsidRDefault="00CE6F83" w:rsidP="00146DE0">
            <w:pPr>
              <w:jc w:val="center"/>
            </w:pPr>
            <w:r w:rsidRPr="000108BC">
              <w:t>1754</w:t>
            </w:r>
          </w:p>
        </w:tc>
        <w:tc>
          <w:tcPr>
            <w:tcW w:w="1510" w:type="dxa"/>
            <w:tcBorders>
              <w:top w:val="single" w:sz="4" w:space="0" w:color="auto"/>
              <w:bottom w:val="single" w:sz="4" w:space="0" w:color="auto"/>
            </w:tcBorders>
            <w:noWrap/>
            <w:hideMark/>
          </w:tcPr>
          <w:p w14:paraId="6468D619" w14:textId="77777777" w:rsidR="00CE6F83" w:rsidRPr="000108BC" w:rsidRDefault="00CE6F83" w:rsidP="00146DE0">
            <w:pPr>
              <w:jc w:val="center"/>
            </w:pPr>
            <w:r w:rsidRPr="000108BC">
              <w:t>2421</w:t>
            </w:r>
          </w:p>
        </w:tc>
        <w:tc>
          <w:tcPr>
            <w:tcW w:w="1511" w:type="dxa"/>
            <w:tcBorders>
              <w:top w:val="single" w:sz="4" w:space="0" w:color="auto"/>
              <w:bottom w:val="single" w:sz="4" w:space="0" w:color="auto"/>
            </w:tcBorders>
            <w:noWrap/>
            <w:hideMark/>
          </w:tcPr>
          <w:p w14:paraId="24EA7797" w14:textId="77777777" w:rsidR="00CE6F83" w:rsidRPr="000108BC" w:rsidRDefault="00CE6F83" w:rsidP="00146DE0">
            <w:pPr>
              <w:jc w:val="center"/>
            </w:pPr>
            <w:r w:rsidRPr="000108BC">
              <w:t>2/19/2015 18:22</w:t>
            </w:r>
          </w:p>
        </w:tc>
      </w:tr>
      <w:tr w:rsidR="00CE6F83" w:rsidRPr="000108BC" w14:paraId="2C57FEA5" w14:textId="77777777" w:rsidTr="00146DE0">
        <w:trPr>
          <w:trHeight w:val="290"/>
        </w:trPr>
        <w:tc>
          <w:tcPr>
            <w:tcW w:w="1510" w:type="dxa"/>
            <w:tcBorders>
              <w:top w:val="single" w:sz="4" w:space="0" w:color="auto"/>
              <w:bottom w:val="single" w:sz="4" w:space="0" w:color="auto"/>
            </w:tcBorders>
            <w:noWrap/>
            <w:hideMark/>
          </w:tcPr>
          <w:p w14:paraId="19FF6081" w14:textId="77777777" w:rsidR="00CE6F83" w:rsidRPr="000108BC" w:rsidRDefault="00CE6F83" w:rsidP="00146DE0">
            <w:r w:rsidRPr="000108BC">
              <w:t>Nicolas SCHMIT</w:t>
            </w:r>
          </w:p>
        </w:tc>
        <w:tc>
          <w:tcPr>
            <w:tcW w:w="1510" w:type="dxa"/>
            <w:tcBorders>
              <w:top w:val="single" w:sz="4" w:space="0" w:color="auto"/>
              <w:bottom w:val="single" w:sz="4" w:space="0" w:color="auto"/>
            </w:tcBorders>
            <w:noWrap/>
            <w:hideMark/>
          </w:tcPr>
          <w:p w14:paraId="7525E69D" w14:textId="77777777" w:rsidR="00CE6F83" w:rsidRPr="000108BC" w:rsidRDefault="00CE6F83" w:rsidP="00146DE0">
            <w:r w:rsidRPr="000108BC">
              <w:t xml:space="preserve">Member of the European Commission in charge of Jobs and Social Rights </w:t>
            </w:r>
            <w:r w:rsidRPr="000108BC">
              <w:br/>
            </w:r>
            <w:r w:rsidRPr="000108BC">
              <w:br/>
              <w:t>@EU_Social</w:t>
            </w:r>
            <w:r w:rsidRPr="000108BC">
              <w:br/>
            </w:r>
            <w:r w:rsidRPr="000108BC">
              <w:lastRenderedPageBreak/>
              <w:br/>
              <w:t>#VdLCommission</w:t>
            </w:r>
          </w:p>
        </w:tc>
        <w:tc>
          <w:tcPr>
            <w:tcW w:w="1511" w:type="dxa"/>
            <w:tcBorders>
              <w:top w:val="single" w:sz="4" w:space="0" w:color="auto"/>
              <w:bottom w:val="single" w:sz="4" w:space="0" w:color="auto"/>
            </w:tcBorders>
            <w:noWrap/>
            <w:hideMark/>
          </w:tcPr>
          <w:p w14:paraId="4A0D0640" w14:textId="77777777" w:rsidR="00CE6F83" w:rsidRPr="000108BC" w:rsidRDefault="00CE6F83" w:rsidP="00146DE0">
            <w:r w:rsidRPr="000108BC">
              <w:lastRenderedPageBreak/>
              <w:t>@NicolasSchmitEU</w:t>
            </w:r>
          </w:p>
        </w:tc>
        <w:tc>
          <w:tcPr>
            <w:tcW w:w="1510" w:type="dxa"/>
            <w:tcBorders>
              <w:top w:val="single" w:sz="4" w:space="0" w:color="auto"/>
              <w:bottom w:val="single" w:sz="4" w:space="0" w:color="auto"/>
            </w:tcBorders>
            <w:noWrap/>
            <w:hideMark/>
          </w:tcPr>
          <w:p w14:paraId="70B5B0C5" w14:textId="77777777" w:rsidR="00CE6F83" w:rsidRPr="000108BC" w:rsidRDefault="00CE6F83" w:rsidP="00146DE0">
            <w:pPr>
              <w:jc w:val="center"/>
            </w:pPr>
            <w:r w:rsidRPr="000108BC">
              <w:t>4876</w:t>
            </w:r>
          </w:p>
        </w:tc>
        <w:tc>
          <w:tcPr>
            <w:tcW w:w="1510" w:type="dxa"/>
            <w:tcBorders>
              <w:top w:val="single" w:sz="4" w:space="0" w:color="auto"/>
              <w:bottom w:val="single" w:sz="4" w:space="0" w:color="auto"/>
            </w:tcBorders>
            <w:noWrap/>
            <w:hideMark/>
          </w:tcPr>
          <w:p w14:paraId="054B6883" w14:textId="77777777" w:rsidR="00CE6F83" w:rsidRPr="000108BC" w:rsidRDefault="00CE6F83" w:rsidP="00146DE0">
            <w:pPr>
              <w:jc w:val="center"/>
            </w:pPr>
            <w:r w:rsidRPr="000108BC">
              <w:t>12449</w:t>
            </w:r>
          </w:p>
        </w:tc>
        <w:tc>
          <w:tcPr>
            <w:tcW w:w="1511" w:type="dxa"/>
            <w:tcBorders>
              <w:top w:val="single" w:sz="4" w:space="0" w:color="auto"/>
              <w:bottom w:val="single" w:sz="4" w:space="0" w:color="auto"/>
            </w:tcBorders>
            <w:noWrap/>
            <w:hideMark/>
          </w:tcPr>
          <w:p w14:paraId="38F50F48" w14:textId="77777777" w:rsidR="00CE6F83" w:rsidRPr="000108BC" w:rsidRDefault="00CE6F83" w:rsidP="00146DE0">
            <w:pPr>
              <w:jc w:val="center"/>
            </w:pPr>
            <w:r w:rsidRPr="000108BC">
              <w:t>4/3/2012 16:28</w:t>
            </w:r>
          </w:p>
        </w:tc>
      </w:tr>
      <w:tr w:rsidR="00CE6F83" w:rsidRPr="000108BC" w14:paraId="37DC3951" w14:textId="77777777" w:rsidTr="00146DE0">
        <w:trPr>
          <w:trHeight w:val="290"/>
        </w:trPr>
        <w:tc>
          <w:tcPr>
            <w:tcW w:w="1510" w:type="dxa"/>
            <w:tcBorders>
              <w:top w:val="single" w:sz="4" w:space="0" w:color="auto"/>
              <w:bottom w:val="single" w:sz="4" w:space="0" w:color="auto"/>
            </w:tcBorders>
            <w:noWrap/>
            <w:hideMark/>
          </w:tcPr>
          <w:p w14:paraId="46D0D057" w14:textId="77777777" w:rsidR="00CE6F83" w:rsidRPr="000108BC" w:rsidRDefault="00CE6F83" w:rsidP="00146DE0">
            <w:r w:rsidRPr="000108BC">
              <w:t>Oliver Varhelyi</w:t>
            </w:r>
          </w:p>
        </w:tc>
        <w:tc>
          <w:tcPr>
            <w:tcW w:w="1510" w:type="dxa"/>
            <w:tcBorders>
              <w:top w:val="single" w:sz="4" w:space="0" w:color="auto"/>
              <w:bottom w:val="single" w:sz="4" w:space="0" w:color="auto"/>
            </w:tcBorders>
            <w:noWrap/>
            <w:hideMark/>
          </w:tcPr>
          <w:p w14:paraId="53D56F9F" w14:textId="77777777" w:rsidR="00CE6F83" w:rsidRPr="000108BC" w:rsidRDefault="00CE6F83" w:rsidP="00146DE0">
            <w:r w:rsidRPr="000108BC">
              <w:t>Commissioner for Neighbourhood and Enlargement</w:t>
            </w:r>
          </w:p>
        </w:tc>
        <w:tc>
          <w:tcPr>
            <w:tcW w:w="1511" w:type="dxa"/>
            <w:tcBorders>
              <w:top w:val="single" w:sz="4" w:space="0" w:color="auto"/>
              <w:bottom w:val="single" w:sz="4" w:space="0" w:color="auto"/>
            </w:tcBorders>
            <w:noWrap/>
            <w:hideMark/>
          </w:tcPr>
          <w:p w14:paraId="3E2814AF" w14:textId="77777777" w:rsidR="00CE6F83" w:rsidRPr="000108BC" w:rsidRDefault="00CE6F83" w:rsidP="00146DE0">
            <w:r w:rsidRPr="000108BC">
              <w:t>@OliverVarhelyi</w:t>
            </w:r>
          </w:p>
        </w:tc>
        <w:tc>
          <w:tcPr>
            <w:tcW w:w="1510" w:type="dxa"/>
            <w:tcBorders>
              <w:top w:val="single" w:sz="4" w:space="0" w:color="auto"/>
              <w:bottom w:val="single" w:sz="4" w:space="0" w:color="auto"/>
            </w:tcBorders>
            <w:noWrap/>
            <w:hideMark/>
          </w:tcPr>
          <w:p w14:paraId="22AE42F6" w14:textId="77777777" w:rsidR="00CE6F83" w:rsidRPr="000108BC" w:rsidRDefault="00CE6F83" w:rsidP="00146DE0">
            <w:pPr>
              <w:jc w:val="center"/>
            </w:pPr>
            <w:r w:rsidRPr="000108BC">
              <w:t>1216</w:t>
            </w:r>
          </w:p>
        </w:tc>
        <w:tc>
          <w:tcPr>
            <w:tcW w:w="1510" w:type="dxa"/>
            <w:tcBorders>
              <w:top w:val="single" w:sz="4" w:space="0" w:color="auto"/>
              <w:bottom w:val="single" w:sz="4" w:space="0" w:color="auto"/>
            </w:tcBorders>
            <w:noWrap/>
            <w:hideMark/>
          </w:tcPr>
          <w:p w14:paraId="124B927D" w14:textId="77777777" w:rsidR="00CE6F83" w:rsidRPr="000108BC" w:rsidRDefault="00CE6F83" w:rsidP="00146DE0">
            <w:pPr>
              <w:jc w:val="center"/>
            </w:pPr>
            <w:r w:rsidRPr="000108BC">
              <w:t>16334</w:t>
            </w:r>
          </w:p>
        </w:tc>
        <w:tc>
          <w:tcPr>
            <w:tcW w:w="1511" w:type="dxa"/>
            <w:tcBorders>
              <w:top w:val="single" w:sz="4" w:space="0" w:color="auto"/>
              <w:bottom w:val="single" w:sz="4" w:space="0" w:color="auto"/>
            </w:tcBorders>
            <w:noWrap/>
            <w:hideMark/>
          </w:tcPr>
          <w:p w14:paraId="783F84F2" w14:textId="77777777" w:rsidR="00CE6F83" w:rsidRPr="000108BC" w:rsidRDefault="00CE6F83" w:rsidP="00146DE0">
            <w:pPr>
              <w:jc w:val="center"/>
            </w:pPr>
            <w:r w:rsidRPr="000108BC">
              <w:t>3/16/2016 21:27</w:t>
            </w:r>
          </w:p>
        </w:tc>
      </w:tr>
      <w:tr w:rsidR="00CE6F83" w:rsidRPr="000108BC" w14:paraId="6D6198CA" w14:textId="77777777" w:rsidTr="00146DE0">
        <w:trPr>
          <w:trHeight w:val="290"/>
        </w:trPr>
        <w:tc>
          <w:tcPr>
            <w:tcW w:w="1510" w:type="dxa"/>
            <w:tcBorders>
              <w:top w:val="single" w:sz="4" w:space="0" w:color="auto"/>
              <w:bottom w:val="single" w:sz="4" w:space="0" w:color="auto"/>
            </w:tcBorders>
            <w:noWrap/>
            <w:hideMark/>
          </w:tcPr>
          <w:p w14:paraId="168FA694" w14:textId="77777777" w:rsidR="00CE6F83" w:rsidRPr="000108BC" w:rsidRDefault="00CE6F83" w:rsidP="00146DE0">
            <w:r w:rsidRPr="000108BC">
              <w:t>Paolo Gentiloni</w:t>
            </w:r>
          </w:p>
        </w:tc>
        <w:tc>
          <w:tcPr>
            <w:tcW w:w="1510" w:type="dxa"/>
            <w:tcBorders>
              <w:top w:val="single" w:sz="4" w:space="0" w:color="auto"/>
              <w:bottom w:val="single" w:sz="4" w:space="0" w:color="auto"/>
            </w:tcBorders>
            <w:noWrap/>
            <w:hideMark/>
          </w:tcPr>
          <w:p w14:paraId="1FF6408D" w14:textId="77777777" w:rsidR="00CE6F83" w:rsidRPr="000108BC" w:rsidRDefault="00CE6F83" w:rsidP="00146DE0">
            <w:r w:rsidRPr="000108BC">
              <w:t>Commissioner for Economy/ Commissario per l’Economia</w:t>
            </w:r>
            <w:r w:rsidRPr="000108BC">
              <w:br/>
            </w:r>
            <w:r w:rsidRPr="000108BC">
              <w:br/>
            </w:r>
            <w:r w:rsidRPr="000108BC">
              <w:br/>
            </w:r>
            <w:r w:rsidRPr="000108BC">
              <w:br/>
              <w:t>@ecfin @EU_Taxud @EU_Eurostat</w:t>
            </w:r>
            <w:r w:rsidRPr="000108BC">
              <w:br/>
            </w:r>
            <w:r w:rsidRPr="000108BC">
              <w:br/>
              <w:t>#vdLcommission</w:t>
            </w:r>
          </w:p>
        </w:tc>
        <w:tc>
          <w:tcPr>
            <w:tcW w:w="1511" w:type="dxa"/>
            <w:tcBorders>
              <w:top w:val="single" w:sz="4" w:space="0" w:color="auto"/>
              <w:bottom w:val="single" w:sz="4" w:space="0" w:color="auto"/>
            </w:tcBorders>
            <w:noWrap/>
            <w:hideMark/>
          </w:tcPr>
          <w:p w14:paraId="45173152" w14:textId="77777777" w:rsidR="00CE6F83" w:rsidRPr="000108BC" w:rsidRDefault="00CE6F83" w:rsidP="00146DE0">
            <w:r w:rsidRPr="000108BC">
              <w:t>@PaoloGentiloni</w:t>
            </w:r>
          </w:p>
        </w:tc>
        <w:tc>
          <w:tcPr>
            <w:tcW w:w="1510" w:type="dxa"/>
            <w:tcBorders>
              <w:top w:val="single" w:sz="4" w:space="0" w:color="auto"/>
              <w:bottom w:val="single" w:sz="4" w:space="0" w:color="auto"/>
            </w:tcBorders>
            <w:noWrap/>
            <w:hideMark/>
          </w:tcPr>
          <w:p w14:paraId="25CBF74C" w14:textId="77777777" w:rsidR="00CE6F83" w:rsidRPr="000108BC" w:rsidRDefault="00CE6F83" w:rsidP="00146DE0">
            <w:pPr>
              <w:jc w:val="center"/>
            </w:pPr>
            <w:r w:rsidRPr="000108BC">
              <w:t>7585</w:t>
            </w:r>
          </w:p>
        </w:tc>
        <w:tc>
          <w:tcPr>
            <w:tcW w:w="1510" w:type="dxa"/>
            <w:tcBorders>
              <w:top w:val="single" w:sz="4" w:space="0" w:color="auto"/>
              <w:bottom w:val="single" w:sz="4" w:space="0" w:color="auto"/>
            </w:tcBorders>
            <w:noWrap/>
            <w:hideMark/>
          </w:tcPr>
          <w:p w14:paraId="1CDAF6A7" w14:textId="77777777" w:rsidR="00CE6F83" w:rsidRPr="000108BC" w:rsidRDefault="00CE6F83" w:rsidP="00146DE0">
            <w:pPr>
              <w:jc w:val="center"/>
            </w:pPr>
            <w:r w:rsidRPr="000108BC">
              <w:t>590939</w:t>
            </w:r>
          </w:p>
        </w:tc>
        <w:tc>
          <w:tcPr>
            <w:tcW w:w="1511" w:type="dxa"/>
            <w:tcBorders>
              <w:top w:val="single" w:sz="4" w:space="0" w:color="auto"/>
              <w:bottom w:val="single" w:sz="4" w:space="0" w:color="auto"/>
            </w:tcBorders>
            <w:noWrap/>
            <w:hideMark/>
          </w:tcPr>
          <w:p w14:paraId="1735288E" w14:textId="77777777" w:rsidR="00CE6F83" w:rsidRPr="000108BC" w:rsidRDefault="00CE6F83" w:rsidP="00146DE0">
            <w:pPr>
              <w:jc w:val="center"/>
            </w:pPr>
            <w:r w:rsidRPr="000108BC">
              <w:t>11/7/2011 10:36</w:t>
            </w:r>
          </w:p>
        </w:tc>
      </w:tr>
      <w:tr w:rsidR="00CE6F83" w:rsidRPr="000108BC" w14:paraId="0A23C16C" w14:textId="77777777" w:rsidTr="00146DE0">
        <w:trPr>
          <w:trHeight w:val="290"/>
        </w:trPr>
        <w:tc>
          <w:tcPr>
            <w:tcW w:w="1510" w:type="dxa"/>
            <w:tcBorders>
              <w:top w:val="single" w:sz="4" w:space="0" w:color="auto"/>
              <w:bottom w:val="single" w:sz="4" w:space="0" w:color="auto"/>
            </w:tcBorders>
            <w:noWrap/>
            <w:hideMark/>
          </w:tcPr>
          <w:p w14:paraId="542F68FB" w14:textId="77777777" w:rsidR="00CE6F83" w:rsidRPr="000108BC" w:rsidRDefault="00CE6F83" w:rsidP="00146DE0">
            <w:r w:rsidRPr="000108BC">
              <w:t>Roberto Viola</w:t>
            </w:r>
          </w:p>
        </w:tc>
        <w:tc>
          <w:tcPr>
            <w:tcW w:w="1510" w:type="dxa"/>
            <w:tcBorders>
              <w:top w:val="single" w:sz="4" w:space="0" w:color="auto"/>
              <w:bottom w:val="single" w:sz="4" w:space="0" w:color="auto"/>
            </w:tcBorders>
            <w:noWrap/>
            <w:hideMark/>
          </w:tcPr>
          <w:p w14:paraId="39DB38BB" w14:textId="77777777" w:rsidR="00CE6F83" w:rsidRPr="000108BC" w:rsidRDefault="00CE6F83" w:rsidP="00146DE0">
            <w:r w:rsidRPr="000108BC">
              <w:t>Director General @DigitalEU DG CONNECT @EU_Commission. We work on AI, Blockchain, 5G to make EU &amp; the World  a better place. TW=personal views. #DigitalEU</w:t>
            </w:r>
          </w:p>
        </w:tc>
        <w:tc>
          <w:tcPr>
            <w:tcW w:w="1511" w:type="dxa"/>
            <w:tcBorders>
              <w:top w:val="single" w:sz="4" w:space="0" w:color="auto"/>
              <w:bottom w:val="single" w:sz="4" w:space="0" w:color="auto"/>
            </w:tcBorders>
            <w:noWrap/>
            <w:hideMark/>
          </w:tcPr>
          <w:p w14:paraId="2A1C25B7" w14:textId="77777777" w:rsidR="00CE6F83" w:rsidRPr="000108BC" w:rsidRDefault="00CE6F83" w:rsidP="00146DE0">
            <w:r w:rsidRPr="000108BC">
              <w:t>@ViolaRoberto</w:t>
            </w:r>
          </w:p>
        </w:tc>
        <w:tc>
          <w:tcPr>
            <w:tcW w:w="1510" w:type="dxa"/>
            <w:tcBorders>
              <w:top w:val="single" w:sz="4" w:space="0" w:color="auto"/>
              <w:bottom w:val="single" w:sz="4" w:space="0" w:color="auto"/>
            </w:tcBorders>
            <w:noWrap/>
            <w:hideMark/>
          </w:tcPr>
          <w:p w14:paraId="14DFB7C6" w14:textId="77777777" w:rsidR="00CE6F83" w:rsidRPr="000108BC" w:rsidRDefault="00CE6F83" w:rsidP="00146DE0">
            <w:pPr>
              <w:jc w:val="center"/>
            </w:pPr>
            <w:r w:rsidRPr="000108BC">
              <w:t>3829</w:t>
            </w:r>
          </w:p>
        </w:tc>
        <w:tc>
          <w:tcPr>
            <w:tcW w:w="1510" w:type="dxa"/>
            <w:tcBorders>
              <w:top w:val="single" w:sz="4" w:space="0" w:color="auto"/>
              <w:bottom w:val="single" w:sz="4" w:space="0" w:color="auto"/>
            </w:tcBorders>
            <w:noWrap/>
            <w:hideMark/>
          </w:tcPr>
          <w:p w14:paraId="6599D5AF" w14:textId="77777777" w:rsidR="00CE6F83" w:rsidRPr="000108BC" w:rsidRDefault="00CE6F83" w:rsidP="00146DE0">
            <w:pPr>
              <w:jc w:val="center"/>
            </w:pPr>
            <w:r w:rsidRPr="000108BC">
              <w:t>15594</w:t>
            </w:r>
          </w:p>
        </w:tc>
        <w:tc>
          <w:tcPr>
            <w:tcW w:w="1511" w:type="dxa"/>
            <w:tcBorders>
              <w:top w:val="single" w:sz="4" w:space="0" w:color="auto"/>
              <w:bottom w:val="single" w:sz="4" w:space="0" w:color="auto"/>
            </w:tcBorders>
            <w:noWrap/>
            <w:hideMark/>
          </w:tcPr>
          <w:p w14:paraId="59A78199" w14:textId="77777777" w:rsidR="00CE6F83" w:rsidRPr="000108BC" w:rsidRDefault="00CE6F83" w:rsidP="00146DE0">
            <w:pPr>
              <w:jc w:val="center"/>
            </w:pPr>
            <w:r w:rsidRPr="000108BC">
              <w:t>11/24/2011 19:31</w:t>
            </w:r>
          </w:p>
        </w:tc>
      </w:tr>
      <w:tr w:rsidR="00CE6F83" w:rsidRPr="000108BC" w14:paraId="05D93B4B" w14:textId="77777777" w:rsidTr="00146DE0">
        <w:trPr>
          <w:trHeight w:val="290"/>
        </w:trPr>
        <w:tc>
          <w:tcPr>
            <w:tcW w:w="1510" w:type="dxa"/>
            <w:tcBorders>
              <w:top w:val="single" w:sz="4" w:space="0" w:color="auto"/>
              <w:bottom w:val="single" w:sz="4" w:space="0" w:color="auto"/>
            </w:tcBorders>
            <w:noWrap/>
            <w:hideMark/>
          </w:tcPr>
          <w:p w14:paraId="18C002DC" w14:textId="77777777" w:rsidR="00CE6F83" w:rsidRPr="000108BC" w:rsidRDefault="00CE6F83" w:rsidP="00146DE0">
            <w:r w:rsidRPr="000108BC">
              <w:t>Sabine Weyand</w:t>
            </w:r>
          </w:p>
        </w:tc>
        <w:tc>
          <w:tcPr>
            <w:tcW w:w="1510" w:type="dxa"/>
            <w:tcBorders>
              <w:top w:val="single" w:sz="4" w:space="0" w:color="auto"/>
              <w:bottom w:val="single" w:sz="4" w:space="0" w:color="auto"/>
            </w:tcBorders>
            <w:noWrap/>
            <w:hideMark/>
          </w:tcPr>
          <w:p w14:paraId="193A755C" w14:textId="77777777" w:rsidR="00CE6F83" w:rsidRPr="000108BC" w:rsidRDefault="00CE6F83" w:rsidP="00146DE0">
            <w:r w:rsidRPr="000108BC">
              <w:t xml:space="preserve">Director-General @Trade_EU @EU_Commission; avid reader, news junkie and </w:t>
            </w:r>
            <w:r w:rsidRPr="000108BC">
              <w:lastRenderedPageBreak/>
              <w:t>foodie; Tweets reflect personal opinions. RT = not endorsement</w:t>
            </w:r>
          </w:p>
        </w:tc>
        <w:tc>
          <w:tcPr>
            <w:tcW w:w="1511" w:type="dxa"/>
            <w:tcBorders>
              <w:top w:val="single" w:sz="4" w:space="0" w:color="auto"/>
              <w:bottom w:val="single" w:sz="4" w:space="0" w:color="auto"/>
            </w:tcBorders>
            <w:noWrap/>
            <w:hideMark/>
          </w:tcPr>
          <w:p w14:paraId="72B5102D" w14:textId="77777777" w:rsidR="00CE6F83" w:rsidRPr="000108BC" w:rsidRDefault="00CE6F83" w:rsidP="00146DE0">
            <w:r w:rsidRPr="000108BC">
              <w:lastRenderedPageBreak/>
              <w:t>@WeyandSabine</w:t>
            </w:r>
          </w:p>
        </w:tc>
        <w:tc>
          <w:tcPr>
            <w:tcW w:w="1510" w:type="dxa"/>
            <w:tcBorders>
              <w:top w:val="single" w:sz="4" w:space="0" w:color="auto"/>
              <w:bottom w:val="single" w:sz="4" w:space="0" w:color="auto"/>
            </w:tcBorders>
            <w:noWrap/>
            <w:hideMark/>
          </w:tcPr>
          <w:p w14:paraId="273A92AC" w14:textId="77777777" w:rsidR="00CE6F83" w:rsidRPr="000108BC" w:rsidRDefault="00CE6F83" w:rsidP="00146DE0">
            <w:pPr>
              <w:jc w:val="center"/>
            </w:pPr>
            <w:r w:rsidRPr="000108BC">
              <w:t>4344</w:t>
            </w:r>
          </w:p>
        </w:tc>
        <w:tc>
          <w:tcPr>
            <w:tcW w:w="1510" w:type="dxa"/>
            <w:tcBorders>
              <w:top w:val="single" w:sz="4" w:space="0" w:color="auto"/>
              <w:bottom w:val="single" w:sz="4" w:space="0" w:color="auto"/>
            </w:tcBorders>
            <w:noWrap/>
            <w:hideMark/>
          </w:tcPr>
          <w:p w14:paraId="0D19A1EF" w14:textId="77777777" w:rsidR="00CE6F83" w:rsidRPr="000108BC" w:rsidRDefault="00CE6F83" w:rsidP="00146DE0">
            <w:pPr>
              <w:jc w:val="center"/>
            </w:pPr>
            <w:r w:rsidRPr="000108BC">
              <w:t>48303</w:t>
            </w:r>
          </w:p>
        </w:tc>
        <w:tc>
          <w:tcPr>
            <w:tcW w:w="1511" w:type="dxa"/>
            <w:tcBorders>
              <w:top w:val="single" w:sz="4" w:space="0" w:color="auto"/>
              <w:bottom w:val="single" w:sz="4" w:space="0" w:color="auto"/>
            </w:tcBorders>
            <w:noWrap/>
            <w:hideMark/>
          </w:tcPr>
          <w:p w14:paraId="2B66124F" w14:textId="77777777" w:rsidR="00CE6F83" w:rsidRPr="000108BC" w:rsidRDefault="00CE6F83" w:rsidP="00146DE0">
            <w:pPr>
              <w:jc w:val="center"/>
            </w:pPr>
            <w:r w:rsidRPr="000108BC">
              <w:t>2/19/2012 21:41</w:t>
            </w:r>
          </w:p>
        </w:tc>
      </w:tr>
      <w:tr w:rsidR="00CE6F83" w:rsidRPr="000108BC" w14:paraId="38CEF1D4" w14:textId="77777777" w:rsidTr="00146DE0">
        <w:trPr>
          <w:trHeight w:val="290"/>
        </w:trPr>
        <w:tc>
          <w:tcPr>
            <w:tcW w:w="1510" w:type="dxa"/>
            <w:tcBorders>
              <w:top w:val="single" w:sz="4" w:space="0" w:color="auto"/>
              <w:bottom w:val="single" w:sz="4" w:space="0" w:color="auto"/>
            </w:tcBorders>
            <w:noWrap/>
            <w:hideMark/>
          </w:tcPr>
          <w:p w14:paraId="79C45082" w14:textId="77777777" w:rsidR="00CE6F83" w:rsidRPr="000108BC" w:rsidRDefault="00CE6F83" w:rsidP="00146DE0">
            <w:r w:rsidRPr="000108BC">
              <w:t>Sandra Gallina</w:t>
            </w:r>
          </w:p>
        </w:tc>
        <w:tc>
          <w:tcPr>
            <w:tcW w:w="1510" w:type="dxa"/>
            <w:tcBorders>
              <w:top w:val="single" w:sz="4" w:space="0" w:color="auto"/>
              <w:bottom w:val="single" w:sz="4" w:space="0" w:color="auto"/>
            </w:tcBorders>
            <w:noWrap/>
            <w:hideMark/>
          </w:tcPr>
          <w:p w14:paraId="7B518821" w14:textId="77777777" w:rsidR="00CE6F83" w:rsidRPr="000108BC" w:rsidRDefault="00CE6F83" w:rsidP="00146DE0">
            <w:r w:rsidRPr="000108BC">
              <w:t xml:space="preserve">Director General for Health and Food Safety (DG SANTE). European Commission. RTs </w:t>
            </w:r>
            <w:r>
              <w:t>is not</w:t>
            </w:r>
            <w:r w:rsidRPr="000108BC">
              <w:t xml:space="preserve"> endorsements.</w:t>
            </w:r>
          </w:p>
        </w:tc>
        <w:tc>
          <w:tcPr>
            <w:tcW w:w="1511" w:type="dxa"/>
            <w:tcBorders>
              <w:top w:val="single" w:sz="4" w:space="0" w:color="auto"/>
              <w:bottom w:val="single" w:sz="4" w:space="0" w:color="auto"/>
            </w:tcBorders>
            <w:noWrap/>
            <w:hideMark/>
          </w:tcPr>
          <w:p w14:paraId="01E05267" w14:textId="77777777" w:rsidR="00CE6F83" w:rsidRPr="000108BC" w:rsidRDefault="00CE6F83" w:rsidP="00146DE0">
            <w:r w:rsidRPr="000108BC">
              <w:t>@SandraGallina</w:t>
            </w:r>
          </w:p>
        </w:tc>
        <w:tc>
          <w:tcPr>
            <w:tcW w:w="1510" w:type="dxa"/>
            <w:tcBorders>
              <w:top w:val="single" w:sz="4" w:space="0" w:color="auto"/>
              <w:bottom w:val="single" w:sz="4" w:space="0" w:color="auto"/>
            </w:tcBorders>
            <w:noWrap/>
            <w:hideMark/>
          </w:tcPr>
          <w:p w14:paraId="15C5E900" w14:textId="77777777" w:rsidR="00CE6F83" w:rsidRPr="000108BC" w:rsidRDefault="00CE6F83" w:rsidP="00146DE0">
            <w:pPr>
              <w:jc w:val="center"/>
            </w:pPr>
            <w:r w:rsidRPr="000108BC">
              <w:t>6595</w:t>
            </w:r>
          </w:p>
        </w:tc>
        <w:tc>
          <w:tcPr>
            <w:tcW w:w="1510" w:type="dxa"/>
            <w:tcBorders>
              <w:top w:val="single" w:sz="4" w:space="0" w:color="auto"/>
              <w:bottom w:val="single" w:sz="4" w:space="0" w:color="auto"/>
            </w:tcBorders>
            <w:noWrap/>
            <w:hideMark/>
          </w:tcPr>
          <w:p w14:paraId="64886597" w14:textId="77777777" w:rsidR="00CE6F83" w:rsidRPr="000108BC" w:rsidRDefault="00CE6F83" w:rsidP="00146DE0">
            <w:pPr>
              <w:jc w:val="center"/>
            </w:pPr>
            <w:r w:rsidRPr="000108BC">
              <w:t>8382</w:t>
            </w:r>
          </w:p>
        </w:tc>
        <w:tc>
          <w:tcPr>
            <w:tcW w:w="1511" w:type="dxa"/>
            <w:tcBorders>
              <w:top w:val="single" w:sz="4" w:space="0" w:color="auto"/>
              <w:bottom w:val="single" w:sz="4" w:space="0" w:color="auto"/>
            </w:tcBorders>
            <w:noWrap/>
            <w:hideMark/>
          </w:tcPr>
          <w:p w14:paraId="5FAE325D" w14:textId="77777777" w:rsidR="00CE6F83" w:rsidRPr="000108BC" w:rsidRDefault="00CE6F83" w:rsidP="00146DE0">
            <w:pPr>
              <w:jc w:val="center"/>
            </w:pPr>
            <w:r w:rsidRPr="000108BC">
              <w:t>9/23/2015 7:42</w:t>
            </w:r>
          </w:p>
        </w:tc>
      </w:tr>
      <w:tr w:rsidR="00CE6F83" w:rsidRPr="000108BC" w14:paraId="4D412ABF" w14:textId="77777777" w:rsidTr="00146DE0">
        <w:trPr>
          <w:trHeight w:val="290"/>
        </w:trPr>
        <w:tc>
          <w:tcPr>
            <w:tcW w:w="1510" w:type="dxa"/>
            <w:tcBorders>
              <w:top w:val="single" w:sz="4" w:space="0" w:color="auto"/>
              <w:bottom w:val="single" w:sz="4" w:space="0" w:color="auto"/>
            </w:tcBorders>
            <w:noWrap/>
            <w:hideMark/>
          </w:tcPr>
          <w:p w14:paraId="762015E6" w14:textId="77777777" w:rsidR="00CE6F83" w:rsidRPr="000108BC" w:rsidRDefault="00CE6F83" w:rsidP="00146DE0">
            <w:r w:rsidRPr="000108BC">
              <w:t>SESAR JU&lt;U+FE0F&gt;</w:t>
            </w:r>
          </w:p>
        </w:tc>
        <w:tc>
          <w:tcPr>
            <w:tcW w:w="1510" w:type="dxa"/>
            <w:tcBorders>
              <w:top w:val="single" w:sz="4" w:space="0" w:color="auto"/>
              <w:bottom w:val="single" w:sz="4" w:space="0" w:color="auto"/>
            </w:tcBorders>
            <w:noWrap/>
            <w:hideMark/>
          </w:tcPr>
          <w:p w14:paraId="47F5081F" w14:textId="77777777" w:rsidR="00CE6F83" w:rsidRPr="000108BC" w:rsidRDefault="00CE6F83" w:rsidP="00146DE0">
            <w:r w:rsidRPr="000108BC">
              <w:t xml:space="preserve">Get updates on the #digital #transformation of Europe’s #aviation infrastructure &lt;U+FE0F&gt; </w:t>
            </w:r>
            <w:r w:rsidRPr="000108BC">
              <w:br/>
            </w:r>
            <w:r w:rsidRPr="000108BC">
              <w:br/>
              <w:t>Follow our ED @GuillermetFlo</w:t>
            </w:r>
            <w:r w:rsidRPr="000108BC">
              <w:br/>
            </w:r>
            <w:r w:rsidRPr="000108BC">
              <w:br/>
              <w:t>Watch us: https://t.co/1VcSGs8MJA</w:t>
            </w:r>
          </w:p>
        </w:tc>
        <w:tc>
          <w:tcPr>
            <w:tcW w:w="1511" w:type="dxa"/>
            <w:tcBorders>
              <w:top w:val="single" w:sz="4" w:space="0" w:color="auto"/>
              <w:bottom w:val="single" w:sz="4" w:space="0" w:color="auto"/>
            </w:tcBorders>
            <w:noWrap/>
            <w:hideMark/>
          </w:tcPr>
          <w:p w14:paraId="1E4578F0" w14:textId="77777777" w:rsidR="00CE6F83" w:rsidRPr="000108BC" w:rsidRDefault="00CE6F83" w:rsidP="00146DE0">
            <w:r w:rsidRPr="000108BC">
              <w:t>@SESAR_JU</w:t>
            </w:r>
          </w:p>
        </w:tc>
        <w:tc>
          <w:tcPr>
            <w:tcW w:w="1510" w:type="dxa"/>
            <w:tcBorders>
              <w:top w:val="single" w:sz="4" w:space="0" w:color="auto"/>
              <w:bottom w:val="single" w:sz="4" w:space="0" w:color="auto"/>
            </w:tcBorders>
            <w:noWrap/>
            <w:hideMark/>
          </w:tcPr>
          <w:p w14:paraId="6A3D4356" w14:textId="77777777" w:rsidR="00CE6F83" w:rsidRPr="000108BC" w:rsidRDefault="00CE6F83" w:rsidP="00146DE0">
            <w:pPr>
              <w:jc w:val="center"/>
            </w:pPr>
            <w:r w:rsidRPr="000108BC">
              <w:t>4684</w:t>
            </w:r>
          </w:p>
        </w:tc>
        <w:tc>
          <w:tcPr>
            <w:tcW w:w="1510" w:type="dxa"/>
            <w:tcBorders>
              <w:top w:val="single" w:sz="4" w:space="0" w:color="auto"/>
              <w:bottom w:val="single" w:sz="4" w:space="0" w:color="auto"/>
            </w:tcBorders>
            <w:noWrap/>
            <w:hideMark/>
          </w:tcPr>
          <w:p w14:paraId="4B4D2444" w14:textId="77777777" w:rsidR="00CE6F83" w:rsidRPr="000108BC" w:rsidRDefault="00CE6F83" w:rsidP="00146DE0">
            <w:pPr>
              <w:jc w:val="center"/>
            </w:pPr>
            <w:r w:rsidRPr="000108BC">
              <w:t>4795</w:t>
            </w:r>
          </w:p>
        </w:tc>
        <w:tc>
          <w:tcPr>
            <w:tcW w:w="1511" w:type="dxa"/>
            <w:tcBorders>
              <w:top w:val="single" w:sz="4" w:space="0" w:color="auto"/>
              <w:bottom w:val="single" w:sz="4" w:space="0" w:color="auto"/>
            </w:tcBorders>
            <w:noWrap/>
            <w:hideMark/>
          </w:tcPr>
          <w:p w14:paraId="69751F5D" w14:textId="77777777" w:rsidR="00CE6F83" w:rsidRPr="000108BC" w:rsidRDefault="00CE6F83" w:rsidP="00146DE0">
            <w:pPr>
              <w:jc w:val="center"/>
            </w:pPr>
            <w:r w:rsidRPr="000108BC">
              <w:t>1/13/2014 13:08</w:t>
            </w:r>
          </w:p>
        </w:tc>
      </w:tr>
      <w:tr w:rsidR="00CE6F83" w:rsidRPr="000108BC" w14:paraId="11C9219F" w14:textId="77777777" w:rsidTr="00146DE0">
        <w:trPr>
          <w:trHeight w:val="290"/>
        </w:trPr>
        <w:tc>
          <w:tcPr>
            <w:tcW w:w="1510" w:type="dxa"/>
            <w:tcBorders>
              <w:top w:val="single" w:sz="4" w:space="0" w:color="auto"/>
              <w:bottom w:val="single" w:sz="4" w:space="0" w:color="auto"/>
            </w:tcBorders>
            <w:noWrap/>
            <w:hideMark/>
          </w:tcPr>
          <w:p w14:paraId="5811B3CF" w14:textId="77777777" w:rsidR="00CE6F83" w:rsidRPr="000108BC" w:rsidRDefault="00CE6F83" w:rsidP="00146DE0">
            <w:r w:rsidRPr="000108BC">
              <w:t>Single Resolution Board</w:t>
            </w:r>
          </w:p>
        </w:tc>
        <w:tc>
          <w:tcPr>
            <w:tcW w:w="1510" w:type="dxa"/>
            <w:tcBorders>
              <w:top w:val="single" w:sz="4" w:space="0" w:color="auto"/>
              <w:bottom w:val="single" w:sz="4" w:space="0" w:color="auto"/>
            </w:tcBorders>
            <w:noWrap/>
            <w:hideMark/>
          </w:tcPr>
          <w:p w14:paraId="3A2BDE8C" w14:textId="77777777" w:rsidR="00CE6F83" w:rsidRPr="000108BC" w:rsidRDefault="00CE6F83" w:rsidP="00146DE0">
            <w:r w:rsidRPr="000108BC">
              <w:t xml:space="preserve">SRB is the EU resolution authority within the #BankingUnion &amp; an EU agency. #SRM #BankResolution #endingTBTF - RT </w:t>
            </w:r>
            <w:r>
              <w:t>is not</w:t>
            </w:r>
            <w:r w:rsidRPr="000108BC">
              <w:t xml:space="preserve"> endorsement </w:t>
            </w:r>
            <w:r w:rsidRPr="000108BC">
              <w:lastRenderedPageBreak/>
              <w:t>#UnitedAgainstCoronaVirus</w:t>
            </w:r>
          </w:p>
        </w:tc>
        <w:tc>
          <w:tcPr>
            <w:tcW w:w="1511" w:type="dxa"/>
            <w:tcBorders>
              <w:top w:val="single" w:sz="4" w:space="0" w:color="auto"/>
              <w:bottom w:val="single" w:sz="4" w:space="0" w:color="auto"/>
            </w:tcBorders>
            <w:noWrap/>
            <w:hideMark/>
          </w:tcPr>
          <w:p w14:paraId="40056C3D" w14:textId="77777777" w:rsidR="00CE6F83" w:rsidRPr="000108BC" w:rsidRDefault="00CE6F83" w:rsidP="00146DE0">
            <w:r w:rsidRPr="000108BC">
              <w:lastRenderedPageBreak/>
              <w:t>@EU_SRB</w:t>
            </w:r>
          </w:p>
        </w:tc>
        <w:tc>
          <w:tcPr>
            <w:tcW w:w="1510" w:type="dxa"/>
            <w:tcBorders>
              <w:top w:val="single" w:sz="4" w:space="0" w:color="auto"/>
              <w:bottom w:val="single" w:sz="4" w:space="0" w:color="auto"/>
            </w:tcBorders>
            <w:noWrap/>
            <w:hideMark/>
          </w:tcPr>
          <w:p w14:paraId="2B162FA9" w14:textId="77777777" w:rsidR="00CE6F83" w:rsidRPr="000108BC" w:rsidRDefault="00CE6F83" w:rsidP="00146DE0">
            <w:pPr>
              <w:jc w:val="center"/>
            </w:pPr>
            <w:r w:rsidRPr="000108BC">
              <w:t>3930</w:t>
            </w:r>
          </w:p>
        </w:tc>
        <w:tc>
          <w:tcPr>
            <w:tcW w:w="1510" w:type="dxa"/>
            <w:tcBorders>
              <w:top w:val="single" w:sz="4" w:space="0" w:color="auto"/>
              <w:bottom w:val="single" w:sz="4" w:space="0" w:color="auto"/>
            </w:tcBorders>
            <w:noWrap/>
            <w:hideMark/>
          </w:tcPr>
          <w:p w14:paraId="0D2F3586" w14:textId="77777777" w:rsidR="00CE6F83" w:rsidRPr="000108BC" w:rsidRDefault="00CE6F83" w:rsidP="00146DE0">
            <w:pPr>
              <w:jc w:val="center"/>
            </w:pPr>
            <w:r w:rsidRPr="000108BC">
              <w:t>5165</w:t>
            </w:r>
          </w:p>
        </w:tc>
        <w:tc>
          <w:tcPr>
            <w:tcW w:w="1511" w:type="dxa"/>
            <w:tcBorders>
              <w:top w:val="single" w:sz="4" w:space="0" w:color="auto"/>
              <w:bottom w:val="single" w:sz="4" w:space="0" w:color="auto"/>
            </w:tcBorders>
            <w:noWrap/>
            <w:hideMark/>
          </w:tcPr>
          <w:p w14:paraId="672501F6" w14:textId="77777777" w:rsidR="00CE6F83" w:rsidRPr="000108BC" w:rsidRDefault="00CE6F83" w:rsidP="00146DE0">
            <w:pPr>
              <w:jc w:val="center"/>
            </w:pPr>
            <w:r w:rsidRPr="000108BC">
              <w:t>1/19/2015 12:02</w:t>
            </w:r>
          </w:p>
        </w:tc>
      </w:tr>
      <w:tr w:rsidR="00CE6F83" w:rsidRPr="000108BC" w14:paraId="736D6A30" w14:textId="77777777" w:rsidTr="00146DE0">
        <w:trPr>
          <w:trHeight w:val="290"/>
        </w:trPr>
        <w:tc>
          <w:tcPr>
            <w:tcW w:w="1510" w:type="dxa"/>
            <w:tcBorders>
              <w:top w:val="single" w:sz="4" w:space="0" w:color="auto"/>
              <w:bottom w:val="single" w:sz="4" w:space="0" w:color="auto"/>
            </w:tcBorders>
            <w:noWrap/>
            <w:hideMark/>
          </w:tcPr>
          <w:p w14:paraId="6C1B8FC6" w14:textId="77777777" w:rsidR="00CE6F83" w:rsidRPr="000108BC" w:rsidRDefault="00CE6F83" w:rsidP="00146DE0">
            <w:r w:rsidRPr="000108BC">
              <w:t>Stefano Manservisi</w:t>
            </w:r>
          </w:p>
        </w:tc>
        <w:tc>
          <w:tcPr>
            <w:tcW w:w="1510" w:type="dxa"/>
            <w:tcBorders>
              <w:top w:val="single" w:sz="4" w:space="0" w:color="auto"/>
              <w:bottom w:val="single" w:sz="4" w:space="0" w:color="auto"/>
            </w:tcBorders>
            <w:noWrap/>
            <w:hideMark/>
          </w:tcPr>
          <w:p w14:paraId="786795EA" w14:textId="77777777" w:rsidR="00CE6F83" w:rsidRPr="000108BC" w:rsidRDefault="00CE6F83" w:rsidP="00146DE0">
            <w:r w:rsidRPr="000108BC">
              <w:t xml:space="preserve">Special Advisor to Commsr @PaoloGentiloni Fmer Director-General @europeaid &amp; @EUHomeAffairs, Ambassador @EUDelTurkey Chair @GCERF Board.Retweets </w:t>
            </w:r>
            <w:r>
              <w:t>is not</w:t>
            </w:r>
            <w:r w:rsidRPr="000108BC">
              <w:t xml:space="preserve"> endorsements.</w:t>
            </w:r>
          </w:p>
        </w:tc>
        <w:tc>
          <w:tcPr>
            <w:tcW w:w="1511" w:type="dxa"/>
            <w:tcBorders>
              <w:top w:val="single" w:sz="4" w:space="0" w:color="auto"/>
              <w:bottom w:val="single" w:sz="4" w:space="0" w:color="auto"/>
            </w:tcBorders>
            <w:noWrap/>
            <w:hideMark/>
          </w:tcPr>
          <w:p w14:paraId="38EF1CEE" w14:textId="77777777" w:rsidR="00CE6F83" w:rsidRPr="000108BC" w:rsidRDefault="00CE6F83" w:rsidP="00146DE0">
            <w:r w:rsidRPr="000108BC">
              <w:t>@stefanomanservi</w:t>
            </w:r>
          </w:p>
        </w:tc>
        <w:tc>
          <w:tcPr>
            <w:tcW w:w="1510" w:type="dxa"/>
            <w:tcBorders>
              <w:top w:val="single" w:sz="4" w:space="0" w:color="auto"/>
              <w:bottom w:val="single" w:sz="4" w:space="0" w:color="auto"/>
            </w:tcBorders>
            <w:noWrap/>
            <w:hideMark/>
          </w:tcPr>
          <w:p w14:paraId="4835B818" w14:textId="77777777" w:rsidR="00CE6F83" w:rsidRPr="000108BC" w:rsidRDefault="00CE6F83" w:rsidP="00146DE0">
            <w:pPr>
              <w:jc w:val="center"/>
            </w:pPr>
            <w:r w:rsidRPr="000108BC">
              <w:t>14078</w:t>
            </w:r>
          </w:p>
        </w:tc>
        <w:tc>
          <w:tcPr>
            <w:tcW w:w="1510" w:type="dxa"/>
            <w:tcBorders>
              <w:top w:val="single" w:sz="4" w:space="0" w:color="auto"/>
              <w:bottom w:val="single" w:sz="4" w:space="0" w:color="auto"/>
            </w:tcBorders>
            <w:noWrap/>
            <w:hideMark/>
          </w:tcPr>
          <w:p w14:paraId="4FE43E32" w14:textId="77777777" w:rsidR="00CE6F83" w:rsidRPr="000108BC" w:rsidRDefault="00CE6F83" w:rsidP="00146DE0">
            <w:pPr>
              <w:jc w:val="center"/>
            </w:pPr>
            <w:r w:rsidRPr="000108BC">
              <w:t>12520</w:t>
            </w:r>
          </w:p>
        </w:tc>
        <w:tc>
          <w:tcPr>
            <w:tcW w:w="1511" w:type="dxa"/>
            <w:tcBorders>
              <w:top w:val="single" w:sz="4" w:space="0" w:color="auto"/>
              <w:bottom w:val="single" w:sz="4" w:space="0" w:color="auto"/>
            </w:tcBorders>
            <w:noWrap/>
            <w:hideMark/>
          </w:tcPr>
          <w:p w14:paraId="0232D6F7" w14:textId="77777777" w:rsidR="00CE6F83" w:rsidRPr="000108BC" w:rsidRDefault="00CE6F83" w:rsidP="00146DE0">
            <w:pPr>
              <w:jc w:val="center"/>
            </w:pPr>
            <w:r w:rsidRPr="000108BC">
              <w:t>2/25/2013 12:24</w:t>
            </w:r>
          </w:p>
        </w:tc>
      </w:tr>
      <w:tr w:rsidR="00CE6F83" w:rsidRPr="000108BC" w14:paraId="69381655" w14:textId="77777777" w:rsidTr="00146DE0">
        <w:trPr>
          <w:trHeight w:val="290"/>
        </w:trPr>
        <w:tc>
          <w:tcPr>
            <w:tcW w:w="1510" w:type="dxa"/>
            <w:tcBorders>
              <w:top w:val="single" w:sz="4" w:space="0" w:color="auto"/>
              <w:bottom w:val="single" w:sz="4" w:space="0" w:color="auto"/>
            </w:tcBorders>
            <w:noWrap/>
            <w:hideMark/>
          </w:tcPr>
          <w:p w14:paraId="478FB6F0" w14:textId="77777777" w:rsidR="00CE6F83" w:rsidRPr="000108BC" w:rsidRDefault="00CE6F83" w:rsidP="00146DE0">
            <w:r w:rsidRPr="000108BC">
              <w:t>Stella Kyriakides</w:t>
            </w:r>
          </w:p>
        </w:tc>
        <w:tc>
          <w:tcPr>
            <w:tcW w:w="1510" w:type="dxa"/>
            <w:tcBorders>
              <w:top w:val="single" w:sz="4" w:space="0" w:color="auto"/>
              <w:bottom w:val="single" w:sz="4" w:space="0" w:color="auto"/>
            </w:tcBorders>
            <w:noWrap/>
            <w:hideMark/>
          </w:tcPr>
          <w:p w14:paraId="6F69FD8F" w14:textId="77777777" w:rsidR="00CE6F83" w:rsidRPr="000108BC" w:rsidRDefault="00CE6F83" w:rsidP="00146DE0">
            <w:r w:rsidRPr="000108BC">
              <w:t>European Commissioner for Health and Food Safety. Human rights advocate. Focus on the positive.</w:t>
            </w:r>
          </w:p>
        </w:tc>
        <w:tc>
          <w:tcPr>
            <w:tcW w:w="1511" w:type="dxa"/>
            <w:tcBorders>
              <w:top w:val="single" w:sz="4" w:space="0" w:color="auto"/>
              <w:bottom w:val="single" w:sz="4" w:space="0" w:color="auto"/>
            </w:tcBorders>
            <w:noWrap/>
            <w:hideMark/>
          </w:tcPr>
          <w:p w14:paraId="50315820" w14:textId="77777777" w:rsidR="00CE6F83" w:rsidRPr="000108BC" w:rsidRDefault="00CE6F83" w:rsidP="00146DE0">
            <w:r w:rsidRPr="000108BC">
              <w:t>@SKyriakidesEU</w:t>
            </w:r>
          </w:p>
        </w:tc>
        <w:tc>
          <w:tcPr>
            <w:tcW w:w="1510" w:type="dxa"/>
            <w:tcBorders>
              <w:top w:val="single" w:sz="4" w:space="0" w:color="auto"/>
              <w:bottom w:val="single" w:sz="4" w:space="0" w:color="auto"/>
            </w:tcBorders>
            <w:noWrap/>
            <w:hideMark/>
          </w:tcPr>
          <w:p w14:paraId="100EA329" w14:textId="77777777" w:rsidR="00CE6F83" w:rsidRPr="000108BC" w:rsidRDefault="00CE6F83" w:rsidP="00146DE0">
            <w:pPr>
              <w:jc w:val="center"/>
            </w:pPr>
            <w:r w:rsidRPr="000108BC">
              <w:t>2926</w:t>
            </w:r>
          </w:p>
        </w:tc>
        <w:tc>
          <w:tcPr>
            <w:tcW w:w="1510" w:type="dxa"/>
            <w:tcBorders>
              <w:top w:val="single" w:sz="4" w:space="0" w:color="auto"/>
              <w:bottom w:val="single" w:sz="4" w:space="0" w:color="auto"/>
            </w:tcBorders>
            <w:noWrap/>
            <w:hideMark/>
          </w:tcPr>
          <w:p w14:paraId="1C962613" w14:textId="77777777" w:rsidR="00CE6F83" w:rsidRPr="000108BC" w:rsidRDefault="00CE6F83" w:rsidP="00146DE0">
            <w:pPr>
              <w:jc w:val="center"/>
            </w:pPr>
            <w:r w:rsidRPr="000108BC">
              <w:t>51867</w:t>
            </w:r>
          </w:p>
        </w:tc>
        <w:tc>
          <w:tcPr>
            <w:tcW w:w="1511" w:type="dxa"/>
            <w:tcBorders>
              <w:top w:val="single" w:sz="4" w:space="0" w:color="auto"/>
              <w:bottom w:val="single" w:sz="4" w:space="0" w:color="auto"/>
            </w:tcBorders>
            <w:noWrap/>
            <w:hideMark/>
          </w:tcPr>
          <w:p w14:paraId="473F79FF" w14:textId="77777777" w:rsidR="00CE6F83" w:rsidRPr="000108BC" w:rsidRDefault="00CE6F83" w:rsidP="00146DE0">
            <w:pPr>
              <w:jc w:val="center"/>
            </w:pPr>
            <w:r w:rsidRPr="000108BC">
              <w:t>4/11/2014 14:18</w:t>
            </w:r>
          </w:p>
        </w:tc>
      </w:tr>
      <w:tr w:rsidR="00CE6F83" w:rsidRPr="000108BC" w14:paraId="0500421E" w14:textId="77777777" w:rsidTr="00146DE0">
        <w:trPr>
          <w:trHeight w:val="290"/>
        </w:trPr>
        <w:tc>
          <w:tcPr>
            <w:tcW w:w="1510" w:type="dxa"/>
            <w:tcBorders>
              <w:top w:val="single" w:sz="4" w:space="0" w:color="auto"/>
              <w:bottom w:val="single" w:sz="4" w:space="0" w:color="auto"/>
            </w:tcBorders>
            <w:noWrap/>
            <w:hideMark/>
          </w:tcPr>
          <w:p w14:paraId="27BDADE5" w14:textId="77777777" w:rsidR="00CE6F83" w:rsidRPr="000108BC" w:rsidRDefault="00CE6F83" w:rsidP="00146DE0">
            <w:r w:rsidRPr="000108BC">
              <w:t>Stephen Quest</w:t>
            </w:r>
          </w:p>
        </w:tc>
        <w:tc>
          <w:tcPr>
            <w:tcW w:w="1510" w:type="dxa"/>
            <w:tcBorders>
              <w:top w:val="single" w:sz="4" w:space="0" w:color="auto"/>
              <w:bottom w:val="single" w:sz="4" w:space="0" w:color="auto"/>
            </w:tcBorders>
            <w:noWrap/>
            <w:hideMark/>
          </w:tcPr>
          <w:p w14:paraId="32C4FD10" w14:textId="77777777" w:rsidR="00CE6F83" w:rsidRPr="000108BC" w:rsidRDefault="00CE6F83" w:rsidP="00146DE0">
            <w:r w:rsidRPr="000108BC">
              <w:t>Director-General, Joint Research Centre - European Commission. Father of four, music fan &amp; occasional cyclist. RT = interesting, not endorsement. @EU_ScienceHub</w:t>
            </w:r>
          </w:p>
        </w:tc>
        <w:tc>
          <w:tcPr>
            <w:tcW w:w="1511" w:type="dxa"/>
            <w:tcBorders>
              <w:top w:val="single" w:sz="4" w:space="0" w:color="auto"/>
              <w:bottom w:val="single" w:sz="4" w:space="0" w:color="auto"/>
            </w:tcBorders>
            <w:noWrap/>
            <w:hideMark/>
          </w:tcPr>
          <w:p w14:paraId="4A2D249B" w14:textId="77777777" w:rsidR="00CE6F83" w:rsidRPr="000108BC" w:rsidRDefault="00CE6F83" w:rsidP="00146DE0">
            <w:r w:rsidRPr="000108BC">
              <w:t>@stephen_quest</w:t>
            </w:r>
          </w:p>
        </w:tc>
        <w:tc>
          <w:tcPr>
            <w:tcW w:w="1510" w:type="dxa"/>
            <w:tcBorders>
              <w:top w:val="single" w:sz="4" w:space="0" w:color="auto"/>
              <w:bottom w:val="single" w:sz="4" w:space="0" w:color="auto"/>
            </w:tcBorders>
            <w:noWrap/>
            <w:hideMark/>
          </w:tcPr>
          <w:p w14:paraId="40E22753" w14:textId="77777777" w:rsidR="00CE6F83" w:rsidRPr="000108BC" w:rsidRDefault="00CE6F83" w:rsidP="00146DE0">
            <w:pPr>
              <w:jc w:val="center"/>
            </w:pPr>
            <w:r w:rsidRPr="000108BC">
              <w:t>9612</w:t>
            </w:r>
          </w:p>
        </w:tc>
        <w:tc>
          <w:tcPr>
            <w:tcW w:w="1510" w:type="dxa"/>
            <w:tcBorders>
              <w:top w:val="single" w:sz="4" w:space="0" w:color="auto"/>
              <w:bottom w:val="single" w:sz="4" w:space="0" w:color="auto"/>
            </w:tcBorders>
            <w:noWrap/>
            <w:hideMark/>
          </w:tcPr>
          <w:p w14:paraId="3F0B6CE6" w14:textId="77777777" w:rsidR="00CE6F83" w:rsidRPr="000108BC" w:rsidRDefault="00CE6F83" w:rsidP="00146DE0">
            <w:pPr>
              <w:jc w:val="center"/>
            </w:pPr>
            <w:r w:rsidRPr="000108BC">
              <w:t>4394</w:t>
            </w:r>
          </w:p>
        </w:tc>
        <w:tc>
          <w:tcPr>
            <w:tcW w:w="1511" w:type="dxa"/>
            <w:tcBorders>
              <w:top w:val="single" w:sz="4" w:space="0" w:color="auto"/>
              <w:bottom w:val="single" w:sz="4" w:space="0" w:color="auto"/>
            </w:tcBorders>
            <w:noWrap/>
            <w:hideMark/>
          </w:tcPr>
          <w:p w14:paraId="345D93EA" w14:textId="77777777" w:rsidR="00CE6F83" w:rsidRPr="000108BC" w:rsidRDefault="00CE6F83" w:rsidP="00146DE0">
            <w:pPr>
              <w:jc w:val="center"/>
            </w:pPr>
            <w:r w:rsidRPr="000108BC">
              <w:t>2/1/2012 17:23</w:t>
            </w:r>
          </w:p>
        </w:tc>
      </w:tr>
      <w:tr w:rsidR="00CE6F83" w:rsidRPr="000108BC" w14:paraId="7D7DD8B8" w14:textId="77777777" w:rsidTr="00146DE0">
        <w:trPr>
          <w:trHeight w:val="290"/>
        </w:trPr>
        <w:tc>
          <w:tcPr>
            <w:tcW w:w="1510" w:type="dxa"/>
            <w:tcBorders>
              <w:top w:val="single" w:sz="4" w:space="0" w:color="auto"/>
              <w:bottom w:val="single" w:sz="4" w:space="0" w:color="auto"/>
            </w:tcBorders>
            <w:noWrap/>
            <w:hideMark/>
          </w:tcPr>
          <w:p w14:paraId="75F51EA9" w14:textId="77777777" w:rsidR="00CE6F83" w:rsidRPr="000108BC" w:rsidRDefault="00CE6F83" w:rsidP="00146DE0">
            <w:r w:rsidRPr="000108BC">
              <w:lastRenderedPageBreak/>
              <w:t>Thierry Breton</w:t>
            </w:r>
          </w:p>
        </w:tc>
        <w:tc>
          <w:tcPr>
            <w:tcW w:w="1510" w:type="dxa"/>
            <w:tcBorders>
              <w:top w:val="single" w:sz="4" w:space="0" w:color="auto"/>
              <w:bottom w:val="single" w:sz="4" w:space="0" w:color="auto"/>
            </w:tcBorders>
            <w:noWrap/>
            <w:hideMark/>
          </w:tcPr>
          <w:p w14:paraId="57A62836" w14:textId="77777777" w:rsidR="00CE6F83" w:rsidRPr="000108BC" w:rsidRDefault="00CE6F83" w:rsidP="00146DE0">
            <w:r w:rsidRPr="000108BC">
              <w:t>Together, taking Europe forward  Commissaire européen | Europäischer Kommissar | #industry #services #digital #tourism #audiovisual #space #defence</w:t>
            </w:r>
          </w:p>
        </w:tc>
        <w:tc>
          <w:tcPr>
            <w:tcW w:w="1511" w:type="dxa"/>
            <w:tcBorders>
              <w:top w:val="single" w:sz="4" w:space="0" w:color="auto"/>
              <w:bottom w:val="single" w:sz="4" w:space="0" w:color="auto"/>
            </w:tcBorders>
            <w:noWrap/>
            <w:hideMark/>
          </w:tcPr>
          <w:p w14:paraId="1C619256" w14:textId="77777777" w:rsidR="00CE6F83" w:rsidRPr="000108BC" w:rsidRDefault="00CE6F83" w:rsidP="00146DE0">
            <w:r w:rsidRPr="000108BC">
              <w:t>@ThierryBreton</w:t>
            </w:r>
          </w:p>
        </w:tc>
        <w:tc>
          <w:tcPr>
            <w:tcW w:w="1510" w:type="dxa"/>
            <w:tcBorders>
              <w:top w:val="single" w:sz="4" w:space="0" w:color="auto"/>
              <w:bottom w:val="single" w:sz="4" w:space="0" w:color="auto"/>
            </w:tcBorders>
            <w:noWrap/>
            <w:hideMark/>
          </w:tcPr>
          <w:p w14:paraId="6637A43D" w14:textId="77777777" w:rsidR="00CE6F83" w:rsidRPr="000108BC" w:rsidRDefault="00CE6F83" w:rsidP="00146DE0">
            <w:pPr>
              <w:jc w:val="center"/>
            </w:pPr>
            <w:r w:rsidRPr="000108BC">
              <w:t>1356</w:t>
            </w:r>
          </w:p>
        </w:tc>
        <w:tc>
          <w:tcPr>
            <w:tcW w:w="1510" w:type="dxa"/>
            <w:tcBorders>
              <w:top w:val="single" w:sz="4" w:space="0" w:color="auto"/>
              <w:bottom w:val="single" w:sz="4" w:space="0" w:color="auto"/>
            </w:tcBorders>
            <w:noWrap/>
            <w:hideMark/>
          </w:tcPr>
          <w:p w14:paraId="7FA49E6F" w14:textId="77777777" w:rsidR="00CE6F83" w:rsidRPr="000108BC" w:rsidRDefault="00CE6F83" w:rsidP="00146DE0">
            <w:pPr>
              <w:jc w:val="center"/>
            </w:pPr>
            <w:r w:rsidRPr="000108BC">
              <w:t>57092</w:t>
            </w:r>
          </w:p>
        </w:tc>
        <w:tc>
          <w:tcPr>
            <w:tcW w:w="1511" w:type="dxa"/>
            <w:tcBorders>
              <w:top w:val="single" w:sz="4" w:space="0" w:color="auto"/>
              <w:bottom w:val="single" w:sz="4" w:space="0" w:color="auto"/>
            </w:tcBorders>
            <w:noWrap/>
            <w:hideMark/>
          </w:tcPr>
          <w:p w14:paraId="695F0634" w14:textId="77777777" w:rsidR="00CE6F83" w:rsidRPr="000108BC" w:rsidRDefault="00CE6F83" w:rsidP="00146DE0">
            <w:pPr>
              <w:jc w:val="center"/>
            </w:pPr>
            <w:r w:rsidRPr="000108BC">
              <w:t>10/10/2016 11:28</w:t>
            </w:r>
          </w:p>
        </w:tc>
      </w:tr>
      <w:tr w:rsidR="00CE6F83" w:rsidRPr="000108BC" w14:paraId="4F7CBB68" w14:textId="77777777" w:rsidTr="00146DE0">
        <w:trPr>
          <w:trHeight w:val="290"/>
        </w:trPr>
        <w:tc>
          <w:tcPr>
            <w:tcW w:w="1510" w:type="dxa"/>
            <w:tcBorders>
              <w:top w:val="single" w:sz="4" w:space="0" w:color="auto"/>
              <w:bottom w:val="single" w:sz="4" w:space="0" w:color="auto"/>
            </w:tcBorders>
            <w:noWrap/>
            <w:hideMark/>
          </w:tcPr>
          <w:p w14:paraId="5FF01742" w14:textId="77777777" w:rsidR="00CE6F83" w:rsidRPr="000108BC" w:rsidRDefault="00CE6F83" w:rsidP="00146DE0">
            <w:r w:rsidRPr="000108BC">
              <w:t>Timo Pesonen</w:t>
            </w:r>
          </w:p>
        </w:tc>
        <w:tc>
          <w:tcPr>
            <w:tcW w:w="1510" w:type="dxa"/>
            <w:tcBorders>
              <w:top w:val="single" w:sz="4" w:space="0" w:color="auto"/>
              <w:bottom w:val="single" w:sz="4" w:space="0" w:color="auto"/>
            </w:tcBorders>
            <w:noWrap/>
            <w:hideMark/>
          </w:tcPr>
          <w:p w14:paraId="18B9281B" w14:textId="77777777" w:rsidR="00CE6F83" w:rsidRPr="000108BC" w:rsidRDefault="00CE6F83" w:rsidP="00146DE0">
            <w:r w:rsidRPr="000108BC">
              <w:t xml:space="preserve">@EU_Commission Director-General for #EUdefence industry and #EUspace.  All views are my own. RT </w:t>
            </w:r>
            <w:r>
              <w:t>is not</w:t>
            </w:r>
            <w:r w:rsidRPr="000108BC">
              <w:t xml:space="preserve"> endorsement.</w:t>
            </w:r>
          </w:p>
        </w:tc>
        <w:tc>
          <w:tcPr>
            <w:tcW w:w="1511" w:type="dxa"/>
            <w:tcBorders>
              <w:top w:val="single" w:sz="4" w:space="0" w:color="auto"/>
              <w:bottom w:val="single" w:sz="4" w:space="0" w:color="auto"/>
            </w:tcBorders>
            <w:noWrap/>
            <w:hideMark/>
          </w:tcPr>
          <w:p w14:paraId="12444138" w14:textId="77777777" w:rsidR="00CE6F83" w:rsidRPr="000108BC" w:rsidRDefault="00CE6F83" w:rsidP="00146DE0">
            <w:r w:rsidRPr="000108BC">
              <w:t>@TimoPesonen1</w:t>
            </w:r>
          </w:p>
        </w:tc>
        <w:tc>
          <w:tcPr>
            <w:tcW w:w="1510" w:type="dxa"/>
            <w:tcBorders>
              <w:top w:val="single" w:sz="4" w:space="0" w:color="auto"/>
              <w:bottom w:val="single" w:sz="4" w:space="0" w:color="auto"/>
            </w:tcBorders>
            <w:noWrap/>
            <w:hideMark/>
          </w:tcPr>
          <w:p w14:paraId="5F86B7AA" w14:textId="77777777" w:rsidR="00CE6F83" w:rsidRPr="000108BC" w:rsidRDefault="00CE6F83" w:rsidP="00146DE0">
            <w:pPr>
              <w:jc w:val="center"/>
            </w:pPr>
            <w:r w:rsidRPr="000108BC">
              <w:t>1832</w:t>
            </w:r>
          </w:p>
        </w:tc>
        <w:tc>
          <w:tcPr>
            <w:tcW w:w="1510" w:type="dxa"/>
            <w:tcBorders>
              <w:top w:val="single" w:sz="4" w:space="0" w:color="auto"/>
              <w:bottom w:val="single" w:sz="4" w:space="0" w:color="auto"/>
            </w:tcBorders>
            <w:noWrap/>
            <w:hideMark/>
          </w:tcPr>
          <w:p w14:paraId="4E40E90C" w14:textId="77777777" w:rsidR="00CE6F83" w:rsidRPr="000108BC" w:rsidRDefault="00CE6F83" w:rsidP="00146DE0">
            <w:pPr>
              <w:jc w:val="center"/>
            </w:pPr>
            <w:r w:rsidRPr="000108BC">
              <w:t>4303</w:t>
            </w:r>
          </w:p>
        </w:tc>
        <w:tc>
          <w:tcPr>
            <w:tcW w:w="1511" w:type="dxa"/>
            <w:tcBorders>
              <w:top w:val="single" w:sz="4" w:space="0" w:color="auto"/>
              <w:bottom w:val="single" w:sz="4" w:space="0" w:color="auto"/>
            </w:tcBorders>
            <w:noWrap/>
            <w:hideMark/>
          </w:tcPr>
          <w:p w14:paraId="2B39479A" w14:textId="77777777" w:rsidR="00CE6F83" w:rsidRPr="000108BC" w:rsidRDefault="00CE6F83" w:rsidP="00146DE0">
            <w:pPr>
              <w:jc w:val="center"/>
            </w:pPr>
            <w:r w:rsidRPr="000108BC">
              <w:t>5/17/2011 15:31</w:t>
            </w:r>
          </w:p>
        </w:tc>
      </w:tr>
      <w:tr w:rsidR="00CE6F83" w:rsidRPr="000108BC" w14:paraId="36938D28" w14:textId="77777777" w:rsidTr="00146DE0">
        <w:trPr>
          <w:trHeight w:val="290"/>
        </w:trPr>
        <w:tc>
          <w:tcPr>
            <w:tcW w:w="1510" w:type="dxa"/>
            <w:tcBorders>
              <w:top w:val="single" w:sz="4" w:space="0" w:color="auto"/>
              <w:bottom w:val="single" w:sz="4" w:space="0" w:color="auto"/>
            </w:tcBorders>
            <w:noWrap/>
            <w:hideMark/>
          </w:tcPr>
          <w:p w14:paraId="7F2E6429" w14:textId="77777777" w:rsidR="00CE6F83" w:rsidRPr="000108BC" w:rsidRDefault="00CE6F83" w:rsidP="00146DE0">
            <w:r w:rsidRPr="000108BC">
              <w:t>Ursula von der Leyen</w:t>
            </w:r>
          </w:p>
        </w:tc>
        <w:tc>
          <w:tcPr>
            <w:tcW w:w="1510" w:type="dxa"/>
            <w:tcBorders>
              <w:top w:val="single" w:sz="4" w:space="0" w:color="auto"/>
              <w:bottom w:val="single" w:sz="4" w:space="0" w:color="auto"/>
            </w:tcBorders>
            <w:noWrap/>
            <w:hideMark/>
          </w:tcPr>
          <w:p w14:paraId="31C581DD" w14:textId="77777777" w:rsidR="00CE6F83" w:rsidRPr="000108BC" w:rsidRDefault="00CE6F83" w:rsidP="00146DE0">
            <w:r w:rsidRPr="000108BC">
              <w:t>President of the @EU_Commission. Mother of seven. Brussels-born. European by heart.</w:t>
            </w:r>
          </w:p>
        </w:tc>
        <w:tc>
          <w:tcPr>
            <w:tcW w:w="1511" w:type="dxa"/>
            <w:tcBorders>
              <w:top w:val="single" w:sz="4" w:space="0" w:color="auto"/>
              <w:bottom w:val="single" w:sz="4" w:space="0" w:color="auto"/>
            </w:tcBorders>
            <w:noWrap/>
            <w:hideMark/>
          </w:tcPr>
          <w:p w14:paraId="0113D6A0" w14:textId="77777777" w:rsidR="00CE6F83" w:rsidRPr="000108BC" w:rsidRDefault="00CE6F83" w:rsidP="00146DE0">
            <w:r w:rsidRPr="000108BC">
              <w:t>@vonderleyen</w:t>
            </w:r>
          </w:p>
        </w:tc>
        <w:tc>
          <w:tcPr>
            <w:tcW w:w="1510" w:type="dxa"/>
            <w:tcBorders>
              <w:top w:val="single" w:sz="4" w:space="0" w:color="auto"/>
              <w:bottom w:val="single" w:sz="4" w:space="0" w:color="auto"/>
            </w:tcBorders>
            <w:noWrap/>
            <w:hideMark/>
          </w:tcPr>
          <w:p w14:paraId="711D7BB5" w14:textId="77777777" w:rsidR="00CE6F83" w:rsidRPr="000108BC" w:rsidRDefault="00CE6F83" w:rsidP="00146DE0">
            <w:pPr>
              <w:jc w:val="center"/>
            </w:pPr>
            <w:r w:rsidRPr="000108BC">
              <w:t>1747</w:t>
            </w:r>
          </w:p>
        </w:tc>
        <w:tc>
          <w:tcPr>
            <w:tcW w:w="1510" w:type="dxa"/>
            <w:tcBorders>
              <w:top w:val="single" w:sz="4" w:space="0" w:color="auto"/>
              <w:bottom w:val="single" w:sz="4" w:space="0" w:color="auto"/>
            </w:tcBorders>
            <w:noWrap/>
            <w:hideMark/>
          </w:tcPr>
          <w:p w14:paraId="131FC8D1" w14:textId="77777777" w:rsidR="00CE6F83" w:rsidRPr="000108BC" w:rsidRDefault="00CE6F83" w:rsidP="00146DE0">
            <w:pPr>
              <w:jc w:val="center"/>
            </w:pPr>
            <w:r w:rsidRPr="000108BC">
              <w:t>589092</w:t>
            </w:r>
          </w:p>
        </w:tc>
        <w:tc>
          <w:tcPr>
            <w:tcW w:w="1511" w:type="dxa"/>
            <w:tcBorders>
              <w:top w:val="single" w:sz="4" w:space="0" w:color="auto"/>
              <w:bottom w:val="single" w:sz="4" w:space="0" w:color="auto"/>
            </w:tcBorders>
            <w:noWrap/>
            <w:hideMark/>
          </w:tcPr>
          <w:p w14:paraId="4567B4E5" w14:textId="77777777" w:rsidR="00CE6F83" w:rsidRPr="000108BC" w:rsidRDefault="00CE6F83" w:rsidP="00146DE0">
            <w:pPr>
              <w:jc w:val="center"/>
            </w:pPr>
            <w:r w:rsidRPr="000108BC">
              <w:t>7/3/2019 10:08</w:t>
            </w:r>
          </w:p>
        </w:tc>
      </w:tr>
      <w:tr w:rsidR="00CE6F83" w:rsidRPr="000108BC" w14:paraId="54A67DFC" w14:textId="77777777" w:rsidTr="00146DE0">
        <w:trPr>
          <w:trHeight w:val="290"/>
        </w:trPr>
        <w:tc>
          <w:tcPr>
            <w:tcW w:w="1510" w:type="dxa"/>
            <w:tcBorders>
              <w:top w:val="single" w:sz="4" w:space="0" w:color="auto"/>
              <w:bottom w:val="single" w:sz="4" w:space="0" w:color="auto"/>
            </w:tcBorders>
            <w:noWrap/>
            <w:hideMark/>
          </w:tcPr>
          <w:p w14:paraId="559B1ACF" w14:textId="77777777" w:rsidR="00CE6F83" w:rsidRPr="000108BC" w:rsidRDefault="00CE6F83" w:rsidP="00146DE0">
            <w:r w:rsidRPr="000108BC">
              <w:t>Valdis Dombrovskis</w:t>
            </w:r>
          </w:p>
        </w:tc>
        <w:tc>
          <w:tcPr>
            <w:tcW w:w="1510" w:type="dxa"/>
            <w:tcBorders>
              <w:top w:val="single" w:sz="4" w:space="0" w:color="auto"/>
              <w:bottom w:val="single" w:sz="4" w:space="0" w:color="auto"/>
            </w:tcBorders>
            <w:noWrap/>
            <w:hideMark/>
          </w:tcPr>
          <w:p w14:paraId="3A606AE4" w14:textId="77777777" w:rsidR="00CE6F83" w:rsidRPr="000108BC" w:rsidRDefault="00CE6F83" w:rsidP="00146DE0">
            <w:r w:rsidRPr="000108BC">
              <w:t>@EU_Commission Executive Vice-President for an Economy that works for people, also Trade Commissioner</w:t>
            </w:r>
          </w:p>
        </w:tc>
        <w:tc>
          <w:tcPr>
            <w:tcW w:w="1511" w:type="dxa"/>
            <w:tcBorders>
              <w:top w:val="single" w:sz="4" w:space="0" w:color="auto"/>
              <w:bottom w:val="single" w:sz="4" w:space="0" w:color="auto"/>
            </w:tcBorders>
            <w:noWrap/>
            <w:hideMark/>
          </w:tcPr>
          <w:p w14:paraId="1FF171B1" w14:textId="77777777" w:rsidR="00CE6F83" w:rsidRPr="000108BC" w:rsidRDefault="00CE6F83" w:rsidP="00146DE0">
            <w:r w:rsidRPr="000108BC">
              <w:t>@VDombrovskis</w:t>
            </w:r>
          </w:p>
        </w:tc>
        <w:tc>
          <w:tcPr>
            <w:tcW w:w="1510" w:type="dxa"/>
            <w:tcBorders>
              <w:top w:val="single" w:sz="4" w:space="0" w:color="auto"/>
              <w:bottom w:val="single" w:sz="4" w:space="0" w:color="auto"/>
            </w:tcBorders>
            <w:noWrap/>
            <w:hideMark/>
          </w:tcPr>
          <w:p w14:paraId="0CA34402" w14:textId="77777777" w:rsidR="00CE6F83" w:rsidRPr="000108BC" w:rsidRDefault="00CE6F83" w:rsidP="00146DE0">
            <w:pPr>
              <w:jc w:val="center"/>
            </w:pPr>
            <w:r w:rsidRPr="000108BC">
              <w:t>9105</w:t>
            </w:r>
          </w:p>
        </w:tc>
        <w:tc>
          <w:tcPr>
            <w:tcW w:w="1510" w:type="dxa"/>
            <w:tcBorders>
              <w:top w:val="single" w:sz="4" w:space="0" w:color="auto"/>
              <w:bottom w:val="single" w:sz="4" w:space="0" w:color="auto"/>
            </w:tcBorders>
            <w:noWrap/>
            <w:hideMark/>
          </w:tcPr>
          <w:p w14:paraId="6E74B6BF" w14:textId="77777777" w:rsidR="00CE6F83" w:rsidRPr="000108BC" w:rsidRDefault="00CE6F83" w:rsidP="00146DE0">
            <w:pPr>
              <w:jc w:val="center"/>
            </w:pPr>
            <w:r w:rsidRPr="000108BC">
              <w:t>77144</w:t>
            </w:r>
          </w:p>
        </w:tc>
        <w:tc>
          <w:tcPr>
            <w:tcW w:w="1511" w:type="dxa"/>
            <w:tcBorders>
              <w:top w:val="single" w:sz="4" w:space="0" w:color="auto"/>
              <w:bottom w:val="single" w:sz="4" w:space="0" w:color="auto"/>
            </w:tcBorders>
            <w:noWrap/>
            <w:hideMark/>
          </w:tcPr>
          <w:p w14:paraId="0E93BC2B" w14:textId="77777777" w:rsidR="00CE6F83" w:rsidRPr="000108BC" w:rsidRDefault="00CE6F83" w:rsidP="00146DE0">
            <w:pPr>
              <w:jc w:val="center"/>
            </w:pPr>
            <w:r w:rsidRPr="000108BC">
              <w:t>5/24/2009 10:08</w:t>
            </w:r>
          </w:p>
        </w:tc>
      </w:tr>
      <w:tr w:rsidR="00CE6F83" w:rsidRPr="000108BC" w14:paraId="24865A3B" w14:textId="77777777" w:rsidTr="00146DE0">
        <w:trPr>
          <w:trHeight w:val="290"/>
        </w:trPr>
        <w:tc>
          <w:tcPr>
            <w:tcW w:w="1510" w:type="dxa"/>
            <w:tcBorders>
              <w:top w:val="single" w:sz="4" w:space="0" w:color="auto"/>
              <w:bottom w:val="single" w:sz="4" w:space="0" w:color="auto"/>
            </w:tcBorders>
            <w:noWrap/>
            <w:hideMark/>
          </w:tcPr>
          <w:p w14:paraId="123C0783" w14:textId="77777777" w:rsidR="00CE6F83" w:rsidRPr="000108BC" w:rsidRDefault="00CE6F83" w:rsidP="00146DE0">
            <w:r w:rsidRPr="000108BC">
              <w:t>Vera Jourová</w:t>
            </w:r>
          </w:p>
        </w:tc>
        <w:tc>
          <w:tcPr>
            <w:tcW w:w="1510" w:type="dxa"/>
            <w:tcBorders>
              <w:top w:val="single" w:sz="4" w:space="0" w:color="auto"/>
              <w:bottom w:val="single" w:sz="4" w:space="0" w:color="auto"/>
            </w:tcBorders>
            <w:noWrap/>
            <w:hideMark/>
          </w:tcPr>
          <w:p w14:paraId="23F8F3B3" w14:textId="77777777" w:rsidR="00CE6F83" w:rsidRPr="000108BC" w:rsidRDefault="00CE6F83" w:rsidP="00146DE0">
            <w:r w:rsidRPr="000108BC">
              <w:t xml:space="preserve">Vice-President for Values and Transparency in the </w:t>
            </w:r>
            <w:r w:rsidRPr="000108BC">
              <w:lastRenderedPageBreak/>
              <w:t>@EU_Commission. Account managed by me and my team.</w:t>
            </w:r>
          </w:p>
        </w:tc>
        <w:tc>
          <w:tcPr>
            <w:tcW w:w="1511" w:type="dxa"/>
            <w:tcBorders>
              <w:top w:val="single" w:sz="4" w:space="0" w:color="auto"/>
              <w:bottom w:val="single" w:sz="4" w:space="0" w:color="auto"/>
            </w:tcBorders>
            <w:noWrap/>
            <w:hideMark/>
          </w:tcPr>
          <w:p w14:paraId="20A9DBF7" w14:textId="77777777" w:rsidR="00CE6F83" w:rsidRPr="000108BC" w:rsidRDefault="00CE6F83" w:rsidP="00146DE0">
            <w:r w:rsidRPr="000108BC">
              <w:lastRenderedPageBreak/>
              <w:t>@VeraJourova</w:t>
            </w:r>
          </w:p>
        </w:tc>
        <w:tc>
          <w:tcPr>
            <w:tcW w:w="1510" w:type="dxa"/>
            <w:tcBorders>
              <w:top w:val="single" w:sz="4" w:space="0" w:color="auto"/>
              <w:bottom w:val="single" w:sz="4" w:space="0" w:color="auto"/>
            </w:tcBorders>
            <w:noWrap/>
            <w:hideMark/>
          </w:tcPr>
          <w:p w14:paraId="2F686694" w14:textId="77777777" w:rsidR="00CE6F83" w:rsidRPr="000108BC" w:rsidRDefault="00CE6F83" w:rsidP="00146DE0">
            <w:pPr>
              <w:jc w:val="center"/>
            </w:pPr>
            <w:r w:rsidRPr="000108BC">
              <w:t>7718</w:t>
            </w:r>
          </w:p>
        </w:tc>
        <w:tc>
          <w:tcPr>
            <w:tcW w:w="1510" w:type="dxa"/>
            <w:tcBorders>
              <w:top w:val="single" w:sz="4" w:space="0" w:color="auto"/>
              <w:bottom w:val="single" w:sz="4" w:space="0" w:color="auto"/>
            </w:tcBorders>
            <w:noWrap/>
            <w:hideMark/>
          </w:tcPr>
          <w:p w14:paraId="5333F90E" w14:textId="77777777" w:rsidR="00CE6F83" w:rsidRPr="000108BC" w:rsidRDefault="00CE6F83" w:rsidP="00146DE0">
            <w:pPr>
              <w:jc w:val="center"/>
            </w:pPr>
            <w:r w:rsidRPr="000108BC">
              <w:t>53518</w:t>
            </w:r>
          </w:p>
        </w:tc>
        <w:tc>
          <w:tcPr>
            <w:tcW w:w="1511" w:type="dxa"/>
            <w:tcBorders>
              <w:top w:val="single" w:sz="4" w:space="0" w:color="auto"/>
              <w:bottom w:val="single" w:sz="4" w:space="0" w:color="auto"/>
            </w:tcBorders>
            <w:noWrap/>
            <w:hideMark/>
          </w:tcPr>
          <w:p w14:paraId="0BE67E42" w14:textId="77777777" w:rsidR="00CE6F83" w:rsidRPr="000108BC" w:rsidRDefault="00CE6F83" w:rsidP="00146DE0">
            <w:pPr>
              <w:jc w:val="center"/>
            </w:pPr>
            <w:r w:rsidRPr="000108BC">
              <w:t>9/27/2014 11:34</w:t>
            </w:r>
          </w:p>
        </w:tc>
      </w:tr>
      <w:tr w:rsidR="00CE6F83" w:rsidRPr="000108BC" w14:paraId="022A983B" w14:textId="77777777" w:rsidTr="00146DE0">
        <w:trPr>
          <w:trHeight w:val="290"/>
        </w:trPr>
        <w:tc>
          <w:tcPr>
            <w:tcW w:w="1510" w:type="dxa"/>
            <w:tcBorders>
              <w:top w:val="single" w:sz="4" w:space="0" w:color="auto"/>
              <w:bottom w:val="single" w:sz="4" w:space="0" w:color="auto"/>
            </w:tcBorders>
            <w:noWrap/>
            <w:hideMark/>
          </w:tcPr>
          <w:p w14:paraId="5140625F" w14:textId="77777777" w:rsidR="00CE6F83" w:rsidRPr="000108BC" w:rsidRDefault="00CE6F83" w:rsidP="00146DE0">
            <w:r w:rsidRPr="000108BC">
              <w:t>Virginijus Sinkevicius</w:t>
            </w:r>
          </w:p>
        </w:tc>
        <w:tc>
          <w:tcPr>
            <w:tcW w:w="1510" w:type="dxa"/>
            <w:tcBorders>
              <w:top w:val="single" w:sz="4" w:space="0" w:color="auto"/>
              <w:bottom w:val="single" w:sz="4" w:space="0" w:color="auto"/>
            </w:tcBorders>
            <w:noWrap/>
            <w:hideMark/>
          </w:tcPr>
          <w:p w14:paraId="2E0AC7A8" w14:textId="77777777" w:rsidR="00CE6F83" w:rsidRPr="000108BC" w:rsidRDefault="00CE6F83" w:rsidP="00146DE0">
            <w:r w:rsidRPr="000108BC">
              <w:t>@EU_Commission Commissioner for Environment, Oceans and Fisheries</w:t>
            </w:r>
          </w:p>
        </w:tc>
        <w:tc>
          <w:tcPr>
            <w:tcW w:w="1511" w:type="dxa"/>
            <w:tcBorders>
              <w:top w:val="single" w:sz="4" w:space="0" w:color="auto"/>
              <w:bottom w:val="single" w:sz="4" w:space="0" w:color="auto"/>
            </w:tcBorders>
            <w:noWrap/>
            <w:hideMark/>
          </w:tcPr>
          <w:p w14:paraId="6E9A3625" w14:textId="77777777" w:rsidR="00CE6F83" w:rsidRPr="000108BC" w:rsidRDefault="00CE6F83" w:rsidP="00146DE0">
            <w:r w:rsidRPr="000108BC">
              <w:t>@VSinkevicius</w:t>
            </w:r>
          </w:p>
        </w:tc>
        <w:tc>
          <w:tcPr>
            <w:tcW w:w="1510" w:type="dxa"/>
            <w:tcBorders>
              <w:top w:val="single" w:sz="4" w:space="0" w:color="auto"/>
              <w:bottom w:val="single" w:sz="4" w:space="0" w:color="auto"/>
            </w:tcBorders>
            <w:noWrap/>
            <w:hideMark/>
          </w:tcPr>
          <w:p w14:paraId="2D1C1989" w14:textId="77777777" w:rsidR="00CE6F83" w:rsidRPr="000108BC" w:rsidRDefault="00CE6F83" w:rsidP="00146DE0">
            <w:pPr>
              <w:jc w:val="center"/>
            </w:pPr>
            <w:r w:rsidRPr="000108BC">
              <w:t>3427</w:t>
            </w:r>
          </w:p>
        </w:tc>
        <w:tc>
          <w:tcPr>
            <w:tcW w:w="1510" w:type="dxa"/>
            <w:tcBorders>
              <w:top w:val="single" w:sz="4" w:space="0" w:color="auto"/>
              <w:bottom w:val="single" w:sz="4" w:space="0" w:color="auto"/>
            </w:tcBorders>
            <w:noWrap/>
            <w:hideMark/>
          </w:tcPr>
          <w:p w14:paraId="2A0C6C6C" w14:textId="77777777" w:rsidR="00CE6F83" w:rsidRPr="000108BC" w:rsidRDefault="00CE6F83" w:rsidP="00146DE0">
            <w:pPr>
              <w:jc w:val="center"/>
            </w:pPr>
            <w:r w:rsidRPr="000108BC">
              <w:t>20686</w:t>
            </w:r>
          </w:p>
        </w:tc>
        <w:tc>
          <w:tcPr>
            <w:tcW w:w="1511" w:type="dxa"/>
            <w:tcBorders>
              <w:top w:val="single" w:sz="4" w:space="0" w:color="auto"/>
              <w:bottom w:val="single" w:sz="4" w:space="0" w:color="auto"/>
            </w:tcBorders>
            <w:noWrap/>
            <w:hideMark/>
          </w:tcPr>
          <w:p w14:paraId="39A821EF" w14:textId="77777777" w:rsidR="00CE6F83" w:rsidRPr="000108BC" w:rsidRDefault="00CE6F83" w:rsidP="00146DE0">
            <w:pPr>
              <w:jc w:val="center"/>
            </w:pPr>
            <w:r w:rsidRPr="000108BC">
              <w:t>6/14/2012 14:40</w:t>
            </w:r>
          </w:p>
        </w:tc>
      </w:tr>
      <w:tr w:rsidR="00CE6F83" w:rsidRPr="000108BC" w14:paraId="4C756458" w14:textId="77777777" w:rsidTr="00146DE0">
        <w:trPr>
          <w:trHeight w:val="290"/>
        </w:trPr>
        <w:tc>
          <w:tcPr>
            <w:tcW w:w="1510" w:type="dxa"/>
            <w:tcBorders>
              <w:top w:val="single" w:sz="4" w:space="0" w:color="auto"/>
              <w:bottom w:val="double" w:sz="4" w:space="0" w:color="auto"/>
            </w:tcBorders>
            <w:noWrap/>
            <w:hideMark/>
          </w:tcPr>
          <w:p w14:paraId="371ED112" w14:textId="77777777" w:rsidR="00CE6F83" w:rsidRPr="000108BC" w:rsidRDefault="00CE6F83" w:rsidP="00146DE0">
            <w:r w:rsidRPr="000108BC">
              <w:t>Ylva Johansson</w:t>
            </w:r>
          </w:p>
        </w:tc>
        <w:tc>
          <w:tcPr>
            <w:tcW w:w="1510" w:type="dxa"/>
            <w:tcBorders>
              <w:top w:val="single" w:sz="4" w:space="0" w:color="auto"/>
              <w:bottom w:val="double" w:sz="4" w:space="0" w:color="auto"/>
            </w:tcBorders>
            <w:noWrap/>
            <w:hideMark/>
          </w:tcPr>
          <w:p w14:paraId="34477DE1" w14:textId="77777777" w:rsidR="00CE6F83" w:rsidRPr="000108BC" w:rsidRDefault="00CE6F83" w:rsidP="00146DE0">
            <w:r w:rsidRPr="000108BC">
              <w:t>EU Commissioner for Home Affairs</w:t>
            </w:r>
          </w:p>
        </w:tc>
        <w:tc>
          <w:tcPr>
            <w:tcW w:w="1511" w:type="dxa"/>
            <w:tcBorders>
              <w:top w:val="single" w:sz="4" w:space="0" w:color="auto"/>
              <w:bottom w:val="double" w:sz="4" w:space="0" w:color="auto"/>
            </w:tcBorders>
            <w:noWrap/>
            <w:hideMark/>
          </w:tcPr>
          <w:p w14:paraId="35B4DF28" w14:textId="77777777" w:rsidR="00CE6F83" w:rsidRPr="000108BC" w:rsidRDefault="00CE6F83" w:rsidP="00146DE0">
            <w:r w:rsidRPr="000108BC">
              <w:t>@YlvaJohansson</w:t>
            </w:r>
          </w:p>
        </w:tc>
        <w:tc>
          <w:tcPr>
            <w:tcW w:w="1510" w:type="dxa"/>
            <w:tcBorders>
              <w:top w:val="single" w:sz="4" w:space="0" w:color="auto"/>
              <w:bottom w:val="double" w:sz="4" w:space="0" w:color="auto"/>
            </w:tcBorders>
            <w:noWrap/>
            <w:hideMark/>
          </w:tcPr>
          <w:p w14:paraId="76E1C0C5" w14:textId="77777777" w:rsidR="00CE6F83" w:rsidRPr="000108BC" w:rsidRDefault="00CE6F83" w:rsidP="00146DE0">
            <w:pPr>
              <w:jc w:val="center"/>
            </w:pPr>
            <w:r w:rsidRPr="000108BC">
              <w:t>13448</w:t>
            </w:r>
          </w:p>
        </w:tc>
        <w:tc>
          <w:tcPr>
            <w:tcW w:w="1510" w:type="dxa"/>
            <w:tcBorders>
              <w:top w:val="single" w:sz="4" w:space="0" w:color="auto"/>
              <w:bottom w:val="double" w:sz="4" w:space="0" w:color="auto"/>
            </w:tcBorders>
            <w:noWrap/>
            <w:hideMark/>
          </w:tcPr>
          <w:p w14:paraId="4DAD2B18" w14:textId="77777777" w:rsidR="00CE6F83" w:rsidRPr="000108BC" w:rsidRDefault="00CE6F83" w:rsidP="00146DE0">
            <w:pPr>
              <w:jc w:val="center"/>
            </w:pPr>
            <w:r w:rsidRPr="000108BC">
              <w:t>39175</w:t>
            </w:r>
          </w:p>
        </w:tc>
        <w:tc>
          <w:tcPr>
            <w:tcW w:w="1511" w:type="dxa"/>
            <w:tcBorders>
              <w:top w:val="single" w:sz="4" w:space="0" w:color="auto"/>
              <w:bottom w:val="double" w:sz="4" w:space="0" w:color="auto"/>
            </w:tcBorders>
            <w:noWrap/>
            <w:hideMark/>
          </w:tcPr>
          <w:p w14:paraId="075B165B" w14:textId="77777777" w:rsidR="00CE6F83" w:rsidRPr="000108BC" w:rsidRDefault="00CE6F83" w:rsidP="00146DE0">
            <w:pPr>
              <w:jc w:val="center"/>
            </w:pPr>
            <w:r w:rsidRPr="000108BC">
              <w:t>6/17/2011 18:47</w:t>
            </w:r>
          </w:p>
        </w:tc>
      </w:tr>
    </w:tbl>
    <w:p w14:paraId="4E976227" w14:textId="77777777" w:rsidR="00CE6F83" w:rsidRDefault="00CE6F83" w:rsidP="00CE6F83">
      <w:pPr>
        <w:rPr>
          <w:lang w:val="en-GB"/>
        </w:rPr>
      </w:pPr>
    </w:p>
    <w:p w14:paraId="209D585F" w14:textId="77777777" w:rsidR="00CE6F83" w:rsidRDefault="00CE6F83" w:rsidP="00CE6F83">
      <w:pPr>
        <w:rPr>
          <w:lang w:val="en-GB"/>
        </w:rPr>
      </w:pPr>
    </w:p>
    <w:p w14:paraId="4F54050F" w14:textId="77777777" w:rsidR="00CE6F83" w:rsidRDefault="00CE6F83" w:rsidP="00CE6F83">
      <w:pPr>
        <w:rPr>
          <w:rFonts w:asciiTheme="majorHAnsi" w:eastAsiaTheme="majorEastAsia" w:hAnsiTheme="majorHAnsi" w:cstheme="majorBidi"/>
          <w:color w:val="2F5496" w:themeColor="accent1" w:themeShade="BF"/>
          <w:sz w:val="26"/>
          <w:szCs w:val="26"/>
          <w:lang w:val="en-GB"/>
        </w:rPr>
      </w:pPr>
      <w:bookmarkStart w:id="14" w:name="_Toc76501036"/>
      <w:r>
        <w:rPr>
          <w:lang w:val="en-GB"/>
        </w:rPr>
        <w:br w:type="page"/>
      </w:r>
    </w:p>
    <w:p w14:paraId="6552F467" w14:textId="77777777" w:rsidR="00CE6F83" w:rsidRDefault="00CE6F83" w:rsidP="00CE6F83">
      <w:pPr>
        <w:pStyle w:val="berschrift2"/>
        <w:rPr>
          <w:lang w:val="en-GB"/>
        </w:rPr>
      </w:pPr>
      <w:r>
        <w:rPr>
          <w:lang w:val="en-GB"/>
        </w:rPr>
        <w:lastRenderedPageBreak/>
        <w:t>A2.</w:t>
      </w:r>
      <w:r w:rsidRPr="00A341E4">
        <w:rPr>
          <w:lang w:val="en-GB"/>
        </w:rPr>
        <w:t xml:space="preserve"> </w:t>
      </w:r>
      <w:r>
        <w:rPr>
          <w:lang w:val="en-GB"/>
        </w:rPr>
        <w:t>List of UK executive accounts</w:t>
      </w:r>
      <w:bookmarkEnd w:id="14"/>
    </w:p>
    <w:p w14:paraId="3A76F919" w14:textId="77777777" w:rsidR="00CE6F83" w:rsidRDefault="00CE6F83" w:rsidP="00CE6F83">
      <w:pPr>
        <w:rPr>
          <w:lang w:val="en-GB"/>
        </w:rPr>
      </w:pPr>
    </w:p>
    <w:p w14:paraId="013EFA38" w14:textId="77777777" w:rsidR="00CE6F83" w:rsidRDefault="00CE6F83" w:rsidP="00CE6F83">
      <w:pPr>
        <w:rPr>
          <w:lang w:val="en-GB"/>
        </w:rPr>
      </w:pPr>
      <w:r>
        <w:rPr>
          <w:lang w:val="en-GB"/>
        </w:rPr>
        <w:t>Data are collected between 01/06/2021 – 04/06/2021</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CE6F83" w:rsidRPr="00EE628F" w14:paraId="046E3673" w14:textId="77777777" w:rsidTr="00146DE0">
        <w:trPr>
          <w:trHeight w:val="290"/>
        </w:trPr>
        <w:tc>
          <w:tcPr>
            <w:tcW w:w="1510" w:type="dxa"/>
            <w:tcBorders>
              <w:top w:val="double" w:sz="4" w:space="0" w:color="auto"/>
              <w:bottom w:val="double" w:sz="4" w:space="0" w:color="auto"/>
            </w:tcBorders>
            <w:noWrap/>
            <w:hideMark/>
          </w:tcPr>
          <w:p w14:paraId="6811EA6B" w14:textId="77777777" w:rsidR="00CE6F83" w:rsidRPr="00EE628F" w:rsidRDefault="00CE6F83" w:rsidP="00146DE0">
            <w:pPr>
              <w:rPr>
                <w:b/>
                <w:bCs/>
                <w:sz w:val="24"/>
                <w:szCs w:val="24"/>
                <w:lang w:val="nb-NO"/>
              </w:rPr>
            </w:pPr>
            <w:r w:rsidRPr="00EE628F">
              <w:rPr>
                <w:b/>
                <w:bCs/>
                <w:sz w:val="24"/>
                <w:szCs w:val="24"/>
              </w:rPr>
              <w:t>Actor Name</w:t>
            </w:r>
          </w:p>
        </w:tc>
        <w:tc>
          <w:tcPr>
            <w:tcW w:w="1510" w:type="dxa"/>
            <w:tcBorders>
              <w:top w:val="double" w:sz="4" w:space="0" w:color="auto"/>
              <w:bottom w:val="double" w:sz="4" w:space="0" w:color="auto"/>
            </w:tcBorders>
            <w:noWrap/>
            <w:hideMark/>
          </w:tcPr>
          <w:p w14:paraId="125AEDEE" w14:textId="77777777" w:rsidR="00CE6F83" w:rsidRPr="00EE628F" w:rsidRDefault="00CE6F83" w:rsidP="00146DE0">
            <w:pPr>
              <w:rPr>
                <w:b/>
                <w:bCs/>
                <w:sz w:val="24"/>
                <w:szCs w:val="24"/>
              </w:rPr>
            </w:pPr>
            <w:r w:rsidRPr="00EE628F">
              <w:rPr>
                <w:b/>
                <w:bCs/>
                <w:sz w:val="24"/>
                <w:szCs w:val="24"/>
              </w:rPr>
              <w:t>Account Description</w:t>
            </w:r>
          </w:p>
        </w:tc>
        <w:tc>
          <w:tcPr>
            <w:tcW w:w="1511" w:type="dxa"/>
            <w:tcBorders>
              <w:top w:val="double" w:sz="4" w:space="0" w:color="auto"/>
              <w:bottom w:val="double" w:sz="4" w:space="0" w:color="auto"/>
            </w:tcBorders>
            <w:noWrap/>
            <w:hideMark/>
          </w:tcPr>
          <w:p w14:paraId="45668759" w14:textId="77777777" w:rsidR="00CE6F83" w:rsidRPr="00EE628F" w:rsidRDefault="00CE6F83" w:rsidP="00146DE0">
            <w:pPr>
              <w:rPr>
                <w:b/>
                <w:bCs/>
                <w:sz w:val="24"/>
                <w:szCs w:val="24"/>
              </w:rPr>
            </w:pPr>
            <w:r w:rsidRPr="00EE628F">
              <w:rPr>
                <w:b/>
                <w:bCs/>
                <w:sz w:val="24"/>
                <w:szCs w:val="24"/>
              </w:rPr>
              <w:t>Handle</w:t>
            </w:r>
          </w:p>
        </w:tc>
        <w:tc>
          <w:tcPr>
            <w:tcW w:w="1510" w:type="dxa"/>
            <w:tcBorders>
              <w:top w:val="double" w:sz="4" w:space="0" w:color="auto"/>
              <w:bottom w:val="double" w:sz="4" w:space="0" w:color="auto"/>
            </w:tcBorders>
            <w:noWrap/>
            <w:hideMark/>
          </w:tcPr>
          <w:p w14:paraId="09632A8A" w14:textId="77777777" w:rsidR="00CE6F83" w:rsidRPr="00EE628F" w:rsidRDefault="00CE6F83" w:rsidP="00146DE0">
            <w:pPr>
              <w:rPr>
                <w:b/>
                <w:bCs/>
                <w:sz w:val="24"/>
                <w:szCs w:val="24"/>
              </w:rPr>
            </w:pPr>
            <w:r w:rsidRPr="00EE628F">
              <w:rPr>
                <w:b/>
                <w:bCs/>
                <w:sz w:val="24"/>
                <w:szCs w:val="24"/>
              </w:rPr>
              <w:t>n tweets</w:t>
            </w:r>
          </w:p>
        </w:tc>
        <w:tc>
          <w:tcPr>
            <w:tcW w:w="1510" w:type="dxa"/>
            <w:tcBorders>
              <w:top w:val="double" w:sz="4" w:space="0" w:color="auto"/>
              <w:bottom w:val="double" w:sz="4" w:space="0" w:color="auto"/>
            </w:tcBorders>
            <w:noWrap/>
            <w:hideMark/>
          </w:tcPr>
          <w:p w14:paraId="3C63B55E" w14:textId="77777777" w:rsidR="00CE6F83" w:rsidRPr="00EE628F" w:rsidRDefault="00CE6F83" w:rsidP="00146DE0">
            <w:pPr>
              <w:rPr>
                <w:b/>
                <w:bCs/>
                <w:sz w:val="24"/>
                <w:szCs w:val="24"/>
              </w:rPr>
            </w:pPr>
            <w:r w:rsidRPr="00EE628F">
              <w:rPr>
                <w:b/>
                <w:bCs/>
                <w:sz w:val="24"/>
                <w:szCs w:val="24"/>
              </w:rPr>
              <w:t>Follower count</w:t>
            </w:r>
          </w:p>
        </w:tc>
        <w:tc>
          <w:tcPr>
            <w:tcW w:w="1511" w:type="dxa"/>
            <w:tcBorders>
              <w:top w:val="double" w:sz="4" w:space="0" w:color="auto"/>
              <w:bottom w:val="double" w:sz="4" w:space="0" w:color="auto"/>
            </w:tcBorders>
            <w:noWrap/>
            <w:hideMark/>
          </w:tcPr>
          <w:p w14:paraId="5831AAB1" w14:textId="77777777" w:rsidR="00CE6F83" w:rsidRPr="00EE628F" w:rsidRDefault="00CE6F83" w:rsidP="00146DE0">
            <w:pPr>
              <w:rPr>
                <w:b/>
                <w:bCs/>
                <w:sz w:val="24"/>
                <w:szCs w:val="24"/>
              </w:rPr>
            </w:pPr>
            <w:r w:rsidRPr="00EE628F">
              <w:rPr>
                <w:b/>
                <w:bCs/>
                <w:sz w:val="24"/>
                <w:szCs w:val="24"/>
              </w:rPr>
              <w:t>Account Creation</w:t>
            </w:r>
          </w:p>
        </w:tc>
      </w:tr>
      <w:tr w:rsidR="00CE6F83" w:rsidRPr="001C094C" w14:paraId="7F1A2484" w14:textId="77777777" w:rsidTr="00146DE0">
        <w:trPr>
          <w:trHeight w:val="290"/>
        </w:trPr>
        <w:tc>
          <w:tcPr>
            <w:tcW w:w="1510" w:type="dxa"/>
            <w:tcBorders>
              <w:top w:val="double" w:sz="4" w:space="0" w:color="auto"/>
              <w:bottom w:val="single" w:sz="4" w:space="0" w:color="auto"/>
            </w:tcBorders>
            <w:noWrap/>
            <w:hideMark/>
          </w:tcPr>
          <w:p w14:paraId="132B8DB5" w14:textId="77777777" w:rsidR="00CE6F83" w:rsidRPr="001C094C" w:rsidRDefault="00CE6F83" w:rsidP="00146DE0">
            <w:r w:rsidRPr="001C094C">
              <w:t>Alex Chalk</w:t>
            </w:r>
          </w:p>
        </w:tc>
        <w:tc>
          <w:tcPr>
            <w:tcW w:w="1510" w:type="dxa"/>
            <w:tcBorders>
              <w:top w:val="double" w:sz="4" w:space="0" w:color="auto"/>
              <w:bottom w:val="single" w:sz="4" w:space="0" w:color="auto"/>
            </w:tcBorders>
            <w:noWrap/>
            <w:hideMark/>
          </w:tcPr>
          <w:p w14:paraId="08E80783" w14:textId="77777777" w:rsidR="00CE6F83" w:rsidRPr="001C094C" w:rsidRDefault="00CE6F83" w:rsidP="00146DE0">
            <w:r w:rsidRPr="001C094C">
              <w:t>MP for Cheltenham. MOJ minister. Pls contact via alex.chalk.mp@parliament.uk. Thanks!</w:t>
            </w:r>
          </w:p>
        </w:tc>
        <w:tc>
          <w:tcPr>
            <w:tcW w:w="1511" w:type="dxa"/>
            <w:tcBorders>
              <w:top w:val="double" w:sz="4" w:space="0" w:color="auto"/>
              <w:bottom w:val="single" w:sz="4" w:space="0" w:color="auto"/>
            </w:tcBorders>
            <w:noWrap/>
            <w:hideMark/>
          </w:tcPr>
          <w:p w14:paraId="4874ED41" w14:textId="77777777" w:rsidR="00CE6F83" w:rsidRPr="001C094C" w:rsidRDefault="00CE6F83" w:rsidP="00146DE0">
            <w:r w:rsidRPr="001C094C">
              <w:t>@AlexChalkChelt</w:t>
            </w:r>
          </w:p>
        </w:tc>
        <w:tc>
          <w:tcPr>
            <w:tcW w:w="1510" w:type="dxa"/>
            <w:tcBorders>
              <w:top w:val="double" w:sz="4" w:space="0" w:color="auto"/>
              <w:bottom w:val="single" w:sz="4" w:space="0" w:color="auto"/>
            </w:tcBorders>
            <w:noWrap/>
            <w:hideMark/>
          </w:tcPr>
          <w:p w14:paraId="48BEA716" w14:textId="77777777" w:rsidR="00CE6F83" w:rsidRPr="001C094C" w:rsidRDefault="00CE6F83" w:rsidP="00146DE0">
            <w:r w:rsidRPr="001C094C">
              <w:t>1569</w:t>
            </w:r>
          </w:p>
        </w:tc>
        <w:tc>
          <w:tcPr>
            <w:tcW w:w="1510" w:type="dxa"/>
            <w:tcBorders>
              <w:top w:val="double" w:sz="4" w:space="0" w:color="auto"/>
              <w:bottom w:val="single" w:sz="4" w:space="0" w:color="auto"/>
            </w:tcBorders>
            <w:noWrap/>
            <w:hideMark/>
          </w:tcPr>
          <w:p w14:paraId="551CD3FA" w14:textId="77777777" w:rsidR="00CE6F83" w:rsidRPr="001C094C" w:rsidRDefault="00CE6F83" w:rsidP="00146DE0">
            <w:r w:rsidRPr="001C094C">
              <w:t>12960</w:t>
            </w:r>
          </w:p>
        </w:tc>
        <w:tc>
          <w:tcPr>
            <w:tcW w:w="1511" w:type="dxa"/>
            <w:tcBorders>
              <w:top w:val="double" w:sz="4" w:space="0" w:color="auto"/>
              <w:bottom w:val="single" w:sz="4" w:space="0" w:color="auto"/>
            </w:tcBorders>
            <w:noWrap/>
            <w:hideMark/>
          </w:tcPr>
          <w:p w14:paraId="4DFD079E" w14:textId="77777777" w:rsidR="00CE6F83" w:rsidRPr="001C094C" w:rsidRDefault="00CE6F83" w:rsidP="00146DE0">
            <w:r w:rsidRPr="001C094C">
              <w:t>5/6/2013 15:46</w:t>
            </w:r>
          </w:p>
        </w:tc>
      </w:tr>
      <w:tr w:rsidR="00CE6F83" w:rsidRPr="001C094C" w14:paraId="51F1D676" w14:textId="77777777" w:rsidTr="00146DE0">
        <w:trPr>
          <w:trHeight w:val="290"/>
        </w:trPr>
        <w:tc>
          <w:tcPr>
            <w:tcW w:w="1510" w:type="dxa"/>
            <w:tcBorders>
              <w:top w:val="single" w:sz="4" w:space="0" w:color="auto"/>
              <w:bottom w:val="single" w:sz="4" w:space="0" w:color="auto"/>
            </w:tcBorders>
            <w:noWrap/>
            <w:hideMark/>
          </w:tcPr>
          <w:p w14:paraId="28F7E047" w14:textId="77777777" w:rsidR="00CE6F83" w:rsidRPr="001C094C" w:rsidRDefault="00CE6F83" w:rsidP="00146DE0">
            <w:r w:rsidRPr="001C094C">
              <w:t>Amanda Milling</w:t>
            </w:r>
          </w:p>
        </w:tc>
        <w:tc>
          <w:tcPr>
            <w:tcW w:w="1510" w:type="dxa"/>
            <w:tcBorders>
              <w:top w:val="single" w:sz="4" w:space="0" w:color="auto"/>
              <w:bottom w:val="single" w:sz="4" w:space="0" w:color="auto"/>
            </w:tcBorders>
            <w:noWrap/>
            <w:hideMark/>
          </w:tcPr>
          <w:p w14:paraId="4863D53D" w14:textId="77777777" w:rsidR="00CE6F83" w:rsidRPr="001C094C" w:rsidRDefault="00CE6F83" w:rsidP="00146DE0">
            <w:r w:rsidRPr="001C094C">
              <w:t xml:space="preserve"> Co-Chairman of the @Conservatives &amp; MP for Cannock Chase. If you’re a constituent, please email amanda.milling.mp@parliament.uk</w:t>
            </w:r>
          </w:p>
        </w:tc>
        <w:tc>
          <w:tcPr>
            <w:tcW w:w="1511" w:type="dxa"/>
            <w:tcBorders>
              <w:top w:val="single" w:sz="4" w:space="0" w:color="auto"/>
              <w:bottom w:val="single" w:sz="4" w:space="0" w:color="auto"/>
            </w:tcBorders>
            <w:noWrap/>
            <w:hideMark/>
          </w:tcPr>
          <w:p w14:paraId="38F87002" w14:textId="77777777" w:rsidR="00CE6F83" w:rsidRPr="001C094C" w:rsidRDefault="00CE6F83" w:rsidP="00146DE0">
            <w:r w:rsidRPr="001C094C">
              <w:t>@amandamilling</w:t>
            </w:r>
          </w:p>
        </w:tc>
        <w:tc>
          <w:tcPr>
            <w:tcW w:w="1510" w:type="dxa"/>
            <w:tcBorders>
              <w:top w:val="single" w:sz="4" w:space="0" w:color="auto"/>
              <w:bottom w:val="single" w:sz="4" w:space="0" w:color="auto"/>
            </w:tcBorders>
            <w:noWrap/>
            <w:hideMark/>
          </w:tcPr>
          <w:p w14:paraId="2DEDD751" w14:textId="77777777" w:rsidR="00CE6F83" w:rsidRPr="001C094C" w:rsidRDefault="00CE6F83" w:rsidP="00146DE0">
            <w:r w:rsidRPr="001C094C">
              <w:t>3940</w:t>
            </w:r>
          </w:p>
        </w:tc>
        <w:tc>
          <w:tcPr>
            <w:tcW w:w="1510" w:type="dxa"/>
            <w:tcBorders>
              <w:top w:val="single" w:sz="4" w:space="0" w:color="auto"/>
              <w:bottom w:val="single" w:sz="4" w:space="0" w:color="auto"/>
            </w:tcBorders>
            <w:noWrap/>
            <w:hideMark/>
          </w:tcPr>
          <w:p w14:paraId="186A090F" w14:textId="77777777" w:rsidR="00CE6F83" w:rsidRPr="001C094C" w:rsidRDefault="00CE6F83" w:rsidP="00146DE0">
            <w:r w:rsidRPr="001C094C">
              <w:t>16115</w:t>
            </w:r>
          </w:p>
        </w:tc>
        <w:tc>
          <w:tcPr>
            <w:tcW w:w="1511" w:type="dxa"/>
            <w:tcBorders>
              <w:top w:val="single" w:sz="4" w:space="0" w:color="auto"/>
              <w:bottom w:val="single" w:sz="4" w:space="0" w:color="auto"/>
            </w:tcBorders>
            <w:noWrap/>
            <w:hideMark/>
          </w:tcPr>
          <w:p w14:paraId="36EA34A1" w14:textId="77777777" w:rsidR="00CE6F83" w:rsidRPr="001C094C" w:rsidRDefault="00CE6F83" w:rsidP="00146DE0">
            <w:r w:rsidRPr="001C094C">
              <w:t>9/28/2011 12:01</w:t>
            </w:r>
          </w:p>
        </w:tc>
      </w:tr>
      <w:tr w:rsidR="00CE6F83" w:rsidRPr="001C094C" w14:paraId="0AF8493F" w14:textId="77777777" w:rsidTr="00146DE0">
        <w:trPr>
          <w:trHeight w:val="290"/>
        </w:trPr>
        <w:tc>
          <w:tcPr>
            <w:tcW w:w="1510" w:type="dxa"/>
            <w:tcBorders>
              <w:top w:val="single" w:sz="4" w:space="0" w:color="auto"/>
              <w:bottom w:val="single" w:sz="4" w:space="0" w:color="auto"/>
            </w:tcBorders>
            <w:noWrap/>
            <w:hideMark/>
          </w:tcPr>
          <w:p w14:paraId="45BD3BC4" w14:textId="77777777" w:rsidR="00CE6F83" w:rsidRPr="001C094C" w:rsidRDefault="00CE6F83" w:rsidP="00146DE0">
            <w:r w:rsidRPr="001C094C">
              <w:t>Amanda Solloway</w:t>
            </w:r>
          </w:p>
        </w:tc>
        <w:tc>
          <w:tcPr>
            <w:tcW w:w="1510" w:type="dxa"/>
            <w:tcBorders>
              <w:top w:val="single" w:sz="4" w:space="0" w:color="auto"/>
              <w:bottom w:val="single" w:sz="4" w:space="0" w:color="auto"/>
            </w:tcBorders>
            <w:noWrap/>
            <w:hideMark/>
          </w:tcPr>
          <w:p w14:paraId="07AAB250" w14:textId="77777777" w:rsidR="00CE6F83" w:rsidRPr="001C094C" w:rsidRDefault="00CE6F83" w:rsidP="00146DE0">
            <w:r w:rsidRPr="001C094C">
              <w:t>Minister for Science, Research and Innovation - MP for Derby North - For all enquiries please contact Amanda.Solloway.MP@Parliament.uk</w:t>
            </w:r>
          </w:p>
        </w:tc>
        <w:tc>
          <w:tcPr>
            <w:tcW w:w="1511" w:type="dxa"/>
            <w:tcBorders>
              <w:top w:val="single" w:sz="4" w:space="0" w:color="auto"/>
              <w:bottom w:val="single" w:sz="4" w:space="0" w:color="auto"/>
            </w:tcBorders>
            <w:noWrap/>
            <w:hideMark/>
          </w:tcPr>
          <w:p w14:paraId="3A874DF3" w14:textId="77777777" w:rsidR="00CE6F83" w:rsidRPr="001C094C" w:rsidRDefault="00CE6F83" w:rsidP="00146DE0">
            <w:r w:rsidRPr="001C094C">
              <w:t>@ASollowayUK</w:t>
            </w:r>
          </w:p>
        </w:tc>
        <w:tc>
          <w:tcPr>
            <w:tcW w:w="1510" w:type="dxa"/>
            <w:tcBorders>
              <w:top w:val="single" w:sz="4" w:space="0" w:color="auto"/>
              <w:bottom w:val="single" w:sz="4" w:space="0" w:color="auto"/>
            </w:tcBorders>
            <w:noWrap/>
            <w:hideMark/>
          </w:tcPr>
          <w:p w14:paraId="73C64787" w14:textId="77777777" w:rsidR="00CE6F83" w:rsidRPr="001C094C" w:rsidRDefault="00CE6F83" w:rsidP="00146DE0">
            <w:r w:rsidRPr="001C094C">
              <w:t>2142</w:t>
            </w:r>
          </w:p>
        </w:tc>
        <w:tc>
          <w:tcPr>
            <w:tcW w:w="1510" w:type="dxa"/>
            <w:tcBorders>
              <w:top w:val="single" w:sz="4" w:space="0" w:color="auto"/>
              <w:bottom w:val="single" w:sz="4" w:space="0" w:color="auto"/>
            </w:tcBorders>
            <w:noWrap/>
            <w:hideMark/>
          </w:tcPr>
          <w:p w14:paraId="18B30799" w14:textId="77777777" w:rsidR="00CE6F83" w:rsidRPr="001C094C" w:rsidRDefault="00CE6F83" w:rsidP="00146DE0">
            <w:r w:rsidRPr="001C094C">
              <w:t>5030</w:t>
            </w:r>
          </w:p>
        </w:tc>
        <w:tc>
          <w:tcPr>
            <w:tcW w:w="1511" w:type="dxa"/>
            <w:tcBorders>
              <w:top w:val="single" w:sz="4" w:space="0" w:color="auto"/>
              <w:bottom w:val="single" w:sz="4" w:space="0" w:color="auto"/>
            </w:tcBorders>
            <w:noWrap/>
            <w:hideMark/>
          </w:tcPr>
          <w:p w14:paraId="27372E4F" w14:textId="77777777" w:rsidR="00CE6F83" w:rsidRPr="001C094C" w:rsidRDefault="00CE6F83" w:rsidP="00146DE0">
            <w:r w:rsidRPr="001C094C">
              <w:t>12/10/2015 17:44</w:t>
            </w:r>
          </w:p>
        </w:tc>
      </w:tr>
      <w:tr w:rsidR="00CE6F83" w:rsidRPr="001C094C" w14:paraId="2F489E7A" w14:textId="77777777" w:rsidTr="00146DE0">
        <w:trPr>
          <w:trHeight w:val="290"/>
        </w:trPr>
        <w:tc>
          <w:tcPr>
            <w:tcW w:w="1510" w:type="dxa"/>
            <w:tcBorders>
              <w:top w:val="single" w:sz="4" w:space="0" w:color="auto"/>
              <w:bottom w:val="single" w:sz="4" w:space="0" w:color="auto"/>
            </w:tcBorders>
            <w:noWrap/>
            <w:hideMark/>
          </w:tcPr>
          <w:p w14:paraId="721EA05E" w14:textId="77777777" w:rsidR="00CE6F83" w:rsidRPr="001C094C" w:rsidRDefault="00CE6F83" w:rsidP="00146DE0">
            <w:r w:rsidRPr="001C094C">
              <w:t>Amanda Spielman</w:t>
            </w:r>
          </w:p>
        </w:tc>
        <w:tc>
          <w:tcPr>
            <w:tcW w:w="1510" w:type="dxa"/>
            <w:tcBorders>
              <w:top w:val="single" w:sz="4" w:space="0" w:color="auto"/>
              <w:bottom w:val="single" w:sz="4" w:space="0" w:color="auto"/>
            </w:tcBorders>
            <w:noWrap/>
            <w:hideMark/>
          </w:tcPr>
          <w:p w14:paraId="1BFB35FB" w14:textId="77777777" w:rsidR="00CE6F83" w:rsidRPr="001C094C" w:rsidRDefault="00CE6F83" w:rsidP="00146DE0">
            <w:r w:rsidRPr="001C094C">
              <w:t>Her Majesty's Chief Inspector, Ofsted</w:t>
            </w:r>
          </w:p>
        </w:tc>
        <w:tc>
          <w:tcPr>
            <w:tcW w:w="1511" w:type="dxa"/>
            <w:tcBorders>
              <w:top w:val="single" w:sz="4" w:space="0" w:color="auto"/>
              <w:bottom w:val="single" w:sz="4" w:space="0" w:color="auto"/>
            </w:tcBorders>
            <w:noWrap/>
            <w:hideMark/>
          </w:tcPr>
          <w:p w14:paraId="0F528D2B" w14:textId="77777777" w:rsidR="00CE6F83" w:rsidRPr="001C094C" w:rsidRDefault="00CE6F83" w:rsidP="00146DE0">
            <w:r w:rsidRPr="001C094C">
              <w:t>@amanda_spielman</w:t>
            </w:r>
          </w:p>
        </w:tc>
        <w:tc>
          <w:tcPr>
            <w:tcW w:w="1510" w:type="dxa"/>
            <w:tcBorders>
              <w:top w:val="single" w:sz="4" w:space="0" w:color="auto"/>
              <w:bottom w:val="single" w:sz="4" w:space="0" w:color="auto"/>
            </w:tcBorders>
            <w:noWrap/>
            <w:hideMark/>
          </w:tcPr>
          <w:p w14:paraId="6CFE59D3" w14:textId="77777777" w:rsidR="00CE6F83" w:rsidRPr="001C094C" w:rsidRDefault="00CE6F83" w:rsidP="00146DE0">
            <w:r w:rsidRPr="001C094C">
              <w:t>235</w:t>
            </w:r>
          </w:p>
        </w:tc>
        <w:tc>
          <w:tcPr>
            <w:tcW w:w="1510" w:type="dxa"/>
            <w:tcBorders>
              <w:top w:val="single" w:sz="4" w:space="0" w:color="auto"/>
              <w:bottom w:val="single" w:sz="4" w:space="0" w:color="auto"/>
            </w:tcBorders>
            <w:noWrap/>
            <w:hideMark/>
          </w:tcPr>
          <w:p w14:paraId="74C8DE1F" w14:textId="77777777" w:rsidR="00CE6F83" w:rsidRPr="001C094C" w:rsidRDefault="00CE6F83" w:rsidP="00146DE0">
            <w:r w:rsidRPr="001C094C">
              <w:t>39045</w:t>
            </w:r>
          </w:p>
        </w:tc>
        <w:tc>
          <w:tcPr>
            <w:tcW w:w="1511" w:type="dxa"/>
            <w:tcBorders>
              <w:top w:val="single" w:sz="4" w:space="0" w:color="auto"/>
              <w:bottom w:val="single" w:sz="4" w:space="0" w:color="auto"/>
            </w:tcBorders>
            <w:noWrap/>
            <w:hideMark/>
          </w:tcPr>
          <w:p w14:paraId="58FE4FCF" w14:textId="77777777" w:rsidR="00CE6F83" w:rsidRPr="001C094C" w:rsidRDefault="00CE6F83" w:rsidP="00146DE0">
            <w:r w:rsidRPr="001C094C">
              <w:t>7/21/2011 22:09</w:t>
            </w:r>
          </w:p>
        </w:tc>
      </w:tr>
      <w:tr w:rsidR="00CE6F83" w:rsidRPr="001C094C" w14:paraId="5968A939" w14:textId="77777777" w:rsidTr="00146DE0">
        <w:trPr>
          <w:trHeight w:val="290"/>
        </w:trPr>
        <w:tc>
          <w:tcPr>
            <w:tcW w:w="1510" w:type="dxa"/>
            <w:tcBorders>
              <w:top w:val="single" w:sz="4" w:space="0" w:color="auto"/>
              <w:bottom w:val="single" w:sz="4" w:space="0" w:color="auto"/>
            </w:tcBorders>
            <w:noWrap/>
            <w:hideMark/>
          </w:tcPr>
          <w:p w14:paraId="0FF485D7" w14:textId="77777777" w:rsidR="00CE6F83" w:rsidRPr="001C094C" w:rsidRDefault="00CE6F83" w:rsidP="00146DE0">
            <w:r w:rsidRPr="001C094C">
              <w:t>Andrew Stephenson MP</w:t>
            </w:r>
          </w:p>
        </w:tc>
        <w:tc>
          <w:tcPr>
            <w:tcW w:w="1510" w:type="dxa"/>
            <w:tcBorders>
              <w:top w:val="single" w:sz="4" w:space="0" w:color="auto"/>
              <w:bottom w:val="single" w:sz="4" w:space="0" w:color="auto"/>
            </w:tcBorders>
            <w:noWrap/>
            <w:hideMark/>
          </w:tcPr>
          <w:p w14:paraId="32BF4294" w14:textId="77777777" w:rsidR="00CE6F83" w:rsidRPr="001C094C" w:rsidRDefault="00CE6F83" w:rsidP="00146DE0">
            <w:r w:rsidRPr="001C094C">
              <w:t xml:space="preserve">MP for Pendle. Live in Colne, offices </w:t>
            </w:r>
            <w:r w:rsidRPr="001C094C">
              <w:lastRenderedPageBreak/>
              <w:t>in Nelson &amp; Barnoldswick. @transportgovuk Minister (HS2, NPR &amp; TRU). For response email andrew.stephenson.mp@parliament.uk</w:t>
            </w:r>
          </w:p>
        </w:tc>
        <w:tc>
          <w:tcPr>
            <w:tcW w:w="1511" w:type="dxa"/>
            <w:tcBorders>
              <w:top w:val="single" w:sz="4" w:space="0" w:color="auto"/>
              <w:bottom w:val="single" w:sz="4" w:space="0" w:color="auto"/>
            </w:tcBorders>
            <w:noWrap/>
            <w:hideMark/>
          </w:tcPr>
          <w:p w14:paraId="6E69E774" w14:textId="77777777" w:rsidR="00CE6F83" w:rsidRPr="001C094C" w:rsidRDefault="00CE6F83" w:rsidP="00146DE0">
            <w:r w:rsidRPr="001C094C">
              <w:lastRenderedPageBreak/>
              <w:t>@Andrew4Pendle</w:t>
            </w:r>
          </w:p>
        </w:tc>
        <w:tc>
          <w:tcPr>
            <w:tcW w:w="1510" w:type="dxa"/>
            <w:tcBorders>
              <w:top w:val="single" w:sz="4" w:space="0" w:color="auto"/>
              <w:bottom w:val="single" w:sz="4" w:space="0" w:color="auto"/>
            </w:tcBorders>
            <w:noWrap/>
            <w:hideMark/>
          </w:tcPr>
          <w:p w14:paraId="6FE1361D" w14:textId="77777777" w:rsidR="00CE6F83" w:rsidRPr="001C094C" w:rsidRDefault="00CE6F83" w:rsidP="00146DE0">
            <w:r w:rsidRPr="001C094C">
              <w:t>22228</w:t>
            </w:r>
          </w:p>
        </w:tc>
        <w:tc>
          <w:tcPr>
            <w:tcW w:w="1510" w:type="dxa"/>
            <w:tcBorders>
              <w:top w:val="single" w:sz="4" w:space="0" w:color="auto"/>
              <w:bottom w:val="single" w:sz="4" w:space="0" w:color="auto"/>
            </w:tcBorders>
            <w:noWrap/>
            <w:hideMark/>
          </w:tcPr>
          <w:p w14:paraId="2DE5E2CF" w14:textId="77777777" w:rsidR="00CE6F83" w:rsidRPr="001C094C" w:rsidRDefault="00CE6F83" w:rsidP="00146DE0">
            <w:r w:rsidRPr="001C094C">
              <w:t>24703</w:t>
            </w:r>
          </w:p>
        </w:tc>
        <w:tc>
          <w:tcPr>
            <w:tcW w:w="1511" w:type="dxa"/>
            <w:tcBorders>
              <w:top w:val="single" w:sz="4" w:space="0" w:color="auto"/>
              <w:bottom w:val="single" w:sz="4" w:space="0" w:color="auto"/>
            </w:tcBorders>
            <w:noWrap/>
            <w:hideMark/>
          </w:tcPr>
          <w:p w14:paraId="673AE4CE" w14:textId="77777777" w:rsidR="00CE6F83" w:rsidRPr="001C094C" w:rsidRDefault="00CE6F83" w:rsidP="00146DE0">
            <w:r w:rsidRPr="001C094C">
              <w:t>4/10/2010 16:19</w:t>
            </w:r>
          </w:p>
        </w:tc>
      </w:tr>
      <w:tr w:rsidR="00CE6F83" w:rsidRPr="001C094C" w14:paraId="34C1764D" w14:textId="77777777" w:rsidTr="00146DE0">
        <w:trPr>
          <w:trHeight w:val="290"/>
        </w:trPr>
        <w:tc>
          <w:tcPr>
            <w:tcW w:w="1510" w:type="dxa"/>
            <w:tcBorders>
              <w:top w:val="single" w:sz="4" w:space="0" w:color="auto"/>
              <w:bottom w:val="single" w:sz="4" w:space="0" w:color="auto"/>
            </w:tcBorders>
            <w:noWrap/>
            <w:hideMark/>
          </w:tcPr>
          <w:p w14:paraId="1F30C940" w14:textId="77777777" w:rsidR="00CE6F83" w:rsidRPr="001C094C" w:rsidRDefault="00CE6F83" w:rsidP="00146DE0">
            <w:r w:rsidRPr="001C094C">
              <w:t>Anne-Marie Trevelyan</w:t>
            </w:r>
          </w:p>
        </w:tc>
        <w:tc>
          <w:tcPr>
            <w:tcW w:w="1510" w:type="dxa"/>
            <w:tcBorders>
              <w:top w:val="single" w:sz="4" w:space="0" w:color="auto"/>
              <w:bottom w:val="single" w:sz="4" w:space="0" w:color="auto"/>
            </w:tcBorders>
            <w:noWrap/>
            <w:hideMark/>
          </w:tcPr>
          <w:p w14:paraId="2DA5520D" w14:textId="77777777" w:rsidR="00CE6F83" w:rsidRPr="001C094C" w:rsidRDefault="00CE6F83" w:rsidP="00146DE0">
            <w:r w:rsidRPr="001C094C">
              <w:t>MP for Berwick-upon-Tweed. Energy Minister &amp; COP26 champion for adaptation &amp; resilience. Sadly I cannot reply to questions on Twitter- please email me.</w:t>
            </w:r>
          </w:p>
        </w:tc>
        <w:tc>
          <w:tcPr>
            <w:tcW w:w="1511" w:type="dxa"/>
            <w:tcBorders>
              <w:top w:val="single" w:sz="4" w:space="0" w:color="auto"/>
              <w:bottom w:val="single" w:sz="4" w:space="0" w:color="auto"/>
            </w:tcBorders>
            <w:noWrap/>
            <w:hideMark/>
          </w:tcPr>
          <w:p w14:paraId="3A49803C" w14:textId="77777777" w:rsidR="00CE6F83" w:rsidRPr="001C094C" w:rsidRDefault="00CE6F83" w:rsidP="00146DE0">
            <w:r w:rsidRPr="001C094C">
              <w:t>@annietrev</w:t>
            </w:r>
          </w:p>
        </w:tc>
        <w:tc>
          <w:tcPr>
            <w:tcW w:w="1510" w:type="dxa"/>
            <w:tcBorders>
              <w:top w:val="single" w:sz="4" w:space="0" w:color="auto"/>
              <w:bottom w:val="single" w:sz="4" w:space="0" w:color="auto"/>
            </w:tcBorders>
            <w:noWrap/>
            <w:hideMark/>
          </w:tcPr>
          <w:p w14:paraId="30C94A86" w14:textId="77777777" w:rsidR="00CE6F83" w:rsidRPr="001C094C" w:rsidRDefault="00CE6F83" w:rsidP="00146DE0">
            <w:r w:rsidRPr="001C094C">
              <w:t>26780</w:t>
            </w:r>
          </w:p>
        </w:tc>
        <w:tc>
          <w:tcPr>
            <w:tcW w:w="1510" w:type="dxa"/>
            <w:tcBorders>
              <w:top w:val="single" w:sz="4" w:space="0" w:color="auto"/>
              <w:bottom w:val="single" w:sz="4" w:space="0" w:color="auto"/>
            </w:tcBorders>
            <w:noWrap/>
            <w:hideMark/>
          </w:tcPr>
          <w:p w14:paraId="353CD085" w14:textId="77777777" w:rsidR="00CE6F83" w:rsidRPr="001C094C" w:rsidRDefault="00CE6F83" w:rsidP="00146DE0">
            <w:r w:rsidRPr="001C094C">
              <w:t>23012</w:t>
            </w:r>
          </w:p>
        </w:tc>
        <w:tc>
          <w:tcPr>
            <w:tcW w:w="1511" w:type="dxa"/>
            <w:tcBorders>
              <w:top w:val="single" w:sz="4" w:space="0" w:color="auto"/>
              <w:bottom w:val="single" w:sz="4" w:space="0" w:color="auto"/>
            </w:tcBorders>
            <w:noWrap/>
            <w:hideMark/>
          </w:tcPr>
          <w:p w14:paraId="79184FFC" w14:textId="77777777" w:rsidR="00CE6F83" w:rsidRPr="001C094C" w:rsidRDefault="00CE6F83" w:rsidP="00146DE0">
            <w:r w:rsidRPr="001C094C">
              <w:t>2/6/2009 12:06</w:t>
            </w:r>
          </w:p>
        </w:tc>
      </w:tr>
      <w:tr w:rsidR="00CE6F83" w:rsidRPr="001C094C" w14:paraId="3A2ADDC6" w14:textId="77777777" w:rsidTr="00146DE0">
        <w:trPr>
          <w:trHeight w:val="290"/>
        </w:trPr>
        <w:tc>
          <w:tcPr>
            <w:tcW w:w="1510" w:type="dxa"/>
            <w:tcBorders>
              <w:top w:val="single" w:sz="4" w:space="0" w:color="auto"/>
              <w:bottom w:val="single" w:sz="4" w:space="0" w:color="auto"/>
            </w:tcBorders>
            <w:noWrap/>
            <w:hideMark/>
          </w:tcPr>
          <w:p w14:paraId="7CE43645" w14:textId="77777777" w:rsidR="00CE6F83" w:rsidRPr="001C094C" w:rsidRDefault="00CE6F83" w:rsidP="00146DE0">
            <w:r w:rsidRPr="001C094C">
              <w:t>APHA</w:t>
            </w:r>
          </w:p>
        </w:tc>
        <w:tc>
          <w:tcPr>
            <w:tcW w:w="1510" w:type="dxa"/>
            <w:tcBorders>
              <w:top w:val="single" w:sz="4" w:space="0" w:color="auto"/>
              <w:bottom w:val="single" w:sz="4" w:space="0" w:color="auto"/>
            </w:tcBorders>
            <w:noWrap/>
            <w:hideMark/>
          </w:tcPr>
          <w:p w14:paraId="5A02EE26" w14:textId="77777777" w:rsidR="00CE6F83" w:rsidRPr="001C094C" w:rsidRDefault="00CE6F83" w:rsidP="00146DE0">
            <w:r w:rsidRPr="001C094C">
              <w:t>Our role is to help safeguard animal and plant health, protect the economy and  enhance food security through research, surveillance and inspection</w:t>
            </w:r>
          </w:p>
        </w:tc>
        <w:tc>
          <w:tcPr>
            <w:tcW w:w="1511" w:type="dxa"/>
            <w:tcBorders>
              <w:top w:val="single" w:sz="4" w:space="0" w:color="auto"/>
              <w:bottom w:val="single" w:sz="4" w:space="0" w:color="auto"/>
            </w:tcBorders>
            <w:noWrap/>
            <w:hideMark/>
          </w:tcPr>
          <w:p w14:paraId="3D771606" w14:textId="77777777" w:rsidR="00CE6F83" w:rsidRPr="001C094C" w:rsidRDefault="00CE6F83" w:rsidP="00146DE0">
            <w:r w:rsidRPr="001C094C">
              <w:t>@APHAgovuk</w:t>
            </w:r>
          </w:p>
        </w:tc>
        <w:tc>
          <w:tcPr>
            <w:tcW w:w="1510" w:type="dxa"/>
            <w:tcBorders>
              <w:top w:val="single" w:sz="4" w:space="0" w:color="auto"/>
              <w:bottom w:val="single" w:sz="4" w:space="0" w:color="auto"/>
            </w:tcBorders>
            <w:noWrap/>
            <w:hideMark/>
          </w:tcPr>
          <w:p w14:paraId="1C94C570" w14:textId="77777777" w:rsidR="00CE6F83" w:rsidRPr="001C094C" w:rsidRDefault="00CE6F83" w:rsidP="00146DE0">
            <w:r w:rsidRPr="001C094C">
              <w:t>4688</w:t>
            </w:r>
          </w:p>
        </w:tc>
        <w:tc>
          <w:tcPr>
            <w:tcW w:w="1510" w:type="dxa"/>
            <w:tcBorders>
              <w:top w:val="single" w:sz="4" w:space="0" w:color="auto"/>
              <w:bottom w:val="single" w:sz="4" w:space="0" w:color="auto"/>
            </w:tcBorders>
            <w:noWrap/>
            <w:hideMark/>
          </w:tcPr>
          <w:p w14:paraId="12672AB0" w14:textId="77777777" w:rsidR="00CE6F83" w:rsidRPr="001C094C" w:rsidRDefault="00CE6F83" w:rsidP="00146DE0">
            <w:r w:rsidRPr="001C094C">
              <w:t>10084</w:t>
            </w:r>
          </w:p>
        </w:tc>
        <w:tc>
          <w:tcPr>
            <w:tcW w:w="1511" w:type="dxa"/>
            <w:tcBorders>
              <w:top w:val="single" w:sz="4" w:space="0" w:color="auto"/>
              <w:bottom w:val="single" w:sz="4" w:space="0" w:color="auto"/>
            </w:tcBorders>
            <w:noWrap/>
            <w:hideMark/>
          </w:tcPr>
          <w:p w14:paraId="1ADD62FA" w14:textId="77777777" w:rsidR="00CE6F83" w:rsidRPr="001C094C" w:rsidRDefault="00CE6F83" w:rsidP="00146DE0">
            <w:r w:rsidRPr="001C094C">
              <w:t>9/30/2010 17:23</w:t>
            </w:r>
          </w:p>
        </w:tc>
      </w:tr>
      <w:tr w:rsidR="00CE6F83" w:rsidRPr="001C094C" w14:paraId="54DD2550" w14:textId="77777777" w:rsidTr="00146DE0">
        <w:trPr>
          <w:trHeight w:val="290"/>
        </w:trPr>
        <w:tc>
          <w:tcPr>
            <w:tcW w:w="1510" w:type="dxa"/>
            <w:tcBorders>
              <w:top w:val="single" w:sz="4" w:space="0" w:color="auto"/>
              <w:bottom w:val="single" w:sz="4" w:space="0" w:color="auto"/>
            </w:tcBorders>
            <w:noWrap/>
            <w:hideMark/>
          </w:tcPr>
          <w:p w14:paraId="198ABD50" w14:textId="77777777" w:rsidR="00CE6F83" w:rsidRPr="001C094C" w:rsidRDefault="00CE6F83" w:rsidP="00146DE0">
            <w:r w:rsidRPr="001C094C">
              <w:t xml:space="preserve">Armed Forces Day </w:t>
            </w:r>
          </w:p>
        </w:tc>
        <w:tc>
          <w:tcPr>
            <w:tcW w:w="1510" w:type="dxa"/>
            <w:tcBorders>
              <w:top w:val="single" w:sz="4" w:space="0" w:color="auto"/>
              <w:bottom w:val="single" w:sz="4" w:space="0" w:color="auto"/>
            </w:tcBorders>
            <w:noWrap/>
            <w:hideMark/>
          </w:tcPr>
          <w:p w14:paraId="7A8D6B5E" w14:textId="77777777" w:rsidR="00CE6F83" w:rsidRPr="001C094C" w:rsidRDefault="00CE6F83" w:rsidP="00146DE0">
            <w:r w:rsidRPr="001C094C">
              <w:t xml:space="preserve">Armed Forces Day is a chance to show your support for the men and </w:t>
            </w:r>
            <w:r w:rsidRPr="001C094C">
              <w:lastRenderedPageBreak/>
              <w:t>women who make up the Armed Forces community. Visit the AFD website to find out more.</w:t>
            </w:r>
          </w:p>
        </w:tc>
        <w:tc>
          <w:tcPr>
            <w:tcW w:w="1511" w:type="dxa"/>
            <w:tcBorders>
              <w:top w:val="single" w:sz="4" w:space="0" w:color="auto"/>
              <w:bottom w:val="single" w:sz="4" w:space="0" w:color="auto"/>
            </w:tcBorders>
            <w:noWrap/>
            <w:hideMark/>
          </w:tcPr>
          <w:p w14:paraId="1E5CF607" w14:textId="77777777" w:rsidR="00CE6F83" w:rsidRPr="001C094C" w:rsidRDefault="00CE6F83" w:rsidP="00146DE0">
            <w:r w:rsidRPr="001C094C">
              <w:lastRenderedPageBreak/>
              <w:t>@ArmedForcesDay</w:t>
            </w:r>
          </w:p>
        </w:tc>
        <w:tc>
          <w:tcPr>
            <w:tcW w:w="1510" w:type="dxa"/>
            <w:tcBorders>
              <w:top w:val="single" w:sz="4" w:space="0" w:color="auto"/>
              <w:bottom w:val="single" w:sz="4" w:space="0" w:color="auto"/>
            </w:tcBorders>
            <w:noWrap/>
            <w:hideMark/>
          </w:tcPr>
          <w:p w14:paraId="6F572E33" w14:textId="77777777" w:rsidR="00CE6F83" w:rsidRPr="001C094C" w:rsidRDefault="00CE6F83" w:rsidP="00146DE0">
            <w:r w:rsidRPr="001C094C">
              <w:t>4014</w:t>
            </w:r>
          </w:p>
        </w:tc>
        <w:tc>
          <w:tcPr>
            <w:tcW w:w="1510" w:type="dxa"/>
            <w:tcBorders>
              <w:top w:val="single" w:sz="4" w:space="0" w:color="auto"/>
              <w:bottom w:val="single" w:sz="4" w:space="0" w:color="auto"/>
            </w:tcBorders>
            <w:noWrap/>
            <w:hideMark/>
          </w:tcPr>
          <w:p w14:paraId="7E945B8D" w14:textId="77777777" w:rsidR="00CE6F83" w:rsidRPr="001C094C" w:rsidRDefault="00CE6F83" w:rsidP="00146DE0">
            <w:r w:rsidRPr="001C094C">
              <w:t>65327</w:t>
            </w:r>
          </w:p>
        </w:tc>
        <w:tc>
          <w:tcPr>
            <w:tcW w:w="1511" w:type="dxa"/>
            <w:tcBorders>
              <w:top w:val="single" w:sz="4" w:space="0" w:color="auto"/>
              <w:bottom w:val="single" w:sz="4" w:space="0" w:color="auto"/>
            </w:tcBorders>
            <w:noWrap/>
            <w:hideMark/>
          </w:tcPr>
          <w:p w14:paraId="1C892856" w14:textId="77777777" w:rsidR="00CE6F83" w:rsidRPr="001C094C" w:rsidRDefault="00CE6F83" w:rsidP="00146DE0">
            <w:r w:rsidRPr="001C094C">
              <w:t>5/8/2009 19:48</w:t>
            </w:r>
          </w:p>
        </w:tc>
      </w:tr>
      <w:tr w:rsidR="00CE6F83" w:rsidRPr="001C094C" w14:paraId="2DF1EBBC" w14:textId="77777777" w:rsidTr="00146DE0">
        <w:trPr>
          <w:trHeight w:val="290"/>
        </w:trPr>
        <w:tc>
          <w:tcPr>
            <w:tcW w:w="1510" w:type="dxa"/>
            <w:tcBorders>
              <w:top w:val="single" w:sz="4" w:space="0" w:color="auto"/>
              <w:bottom w:val="single" w:sz="4" w:space="0" w:color="auto"/>
            </w:tcBorders>
            <w:noWrap/>
            <w:hideMark/>
          </w:tcPr>
          <w:p w14:paraId="42ED3F23" w14:textId="77777777" w:rsidR="00CE6F83" w:rsidRPr="001C094C" w:rsidRDefault="00CE6F83" w:rsidP="00146DE0">
            <w:r w:rsidRPr="001C094C">
              <w:t>Attorney General</w:t>
            </w:r>
          </w:p>
        </w:tc>
        <w:tc>
          <w:tcPr>
            <w:tcW w:w="1510" w:type="dxa"/>
            <w:tcBorders>
              <w:top w:val="single" w:sz="4" w:space="0" w:color="auto"/>
              <w:bottom w:val="single" w:sz="4" w:space="0" w:color="auto"/>
            </w:tcBorders>
            <w:noWrap/>
            <w:hideMark/>
          </w:tcPr>
          <w:p w14:paraId="229BE9B9" w14:textId="77777777" w:rsidR="00CE6F83" w:rsidRPr="001C094C" w:rsidRDefault="00CE6F83" w:rsidP="00146DE0">
            <w:r w:rsidRPr="001C094C">
              <w:t>Making law and politics work together at the heart of the UK constitution.</w:t>
            </w:r>
          </w:p>
        </w:tc>
        <w:tc>
          <w:tcPr>
            <w:tcW w:w="1511" w:type="dxa"/>
            <w:tcBorders>
              <w:top w:val="single" w:sz="4" w:space="0" w:color="auto"/>
              <w:bottom w:val="single" w:sz="4" w:space="0" w:color="auto"/>
            </w:tcBorders>
            <w:noWrap/>
            <w:hideMark/>
          </w:tcPr>
          <w:p w14:paraId="52622709" w14:textId="77777777" w:rsidR="00CE6F83" w:rsidRPr="001C094C" w:rsidRDefault="00CE6F83" w:rsidP="00146DE0">
            <w:r w:rsidRPr="001C094C">
              <w:t>@attorneygeneral</w:t>
            </w:r>
          </w:p>
        </w:tc>
        <w:tc>
          <w:tcPr>
            <w:tcW w:w="1510" w:type="dxa"/>
            <w:tcBorders>
              <w:top w:val="single" w:sz="4" w:space="0" w:color="auto"/>
              <w:bottom w:val="single" w:sz="4" w:space="0" w:color="auto"/>
            </w:tcBorders>
            <w:noWrap/>
            <w:hideMark/>
          </w:tcPr>
          <w:p w14:paraId="1A807364" w14:textId="77777777" w:rsidR="00CE6F83" w:rsidRPr="001C094C" w:rsidRDefault="00CE6F83" w:rsidP="00146DE0">
            <w:r w:rsidRPr="001C094C">
              <w:t>3299</w:t>
            </w:r>
          </w:p>
        </w:tc>
        <w:tc>
          <w:tcPr>
            <w:tcW w:w="1510" w:type="dxa"/>
            <w:tcBorders>
              <w:top w:val="single" w:sz="4" w:space="0" w:color="auto"/>
              <w:bottom w:val="single" w:sz="4" w:space="0" w:color="auto"/>
            </w:tcBorders>
            <w:noWrap/>
            <w:hideMark/>
          </w:tcPr>
          <w:p w14:paraId="4CD7851D" w14:textId="77777777" w:rsidR="00CE6F83" w:rsidRPr="001C094C" w:rsidRDefault="00CE6F83" w:rsidP="00146DE0">
            <w:r w:rsidRPr="001C094C">
              <w:t>30441</w:t>
            </w:r>
          </w:p>
        </w:tc>
        <w:tc>
          <w:tcPr>
            <w:tcW w:w="1511" w:type="dxa"/>
            <w:tcBorders>
              <w:top w:val="single" w:sz="4" w:space="0" w:color="auto"/>
              <w:bottom w:val="single" w:sz="4" w:space="0" w:color="auto"/>
            </w:tcBorders>
            <w:noWrap/>
            <w:hideMark/>
          </w:tcPr>
          <w:p w14:paraId="031A95D0" w14:textId="77777777" w:rsidR="00CE6F83" w:rsidRPr="001C094C" w:rsidRDefault="00CE6F83" w:rsidP="00146DE0">
            <w:r w:rsidRPr="001C094C">
              <w:t>6/28/2012 10:38</w:t>
            </w:r>
          </w:p>
        </w:tc>
      </w:tr>
      <w:tr w:rsidR="00CE6F83" w:rsidRPr="001C094C" w14:paraId="48D7726B" w14:textId="77777777" w:rsidTr="00146DE0">
        <w:trPr>
          <w:trHeight w:val="290"/>
        </w:trPr>
        <w:tc>
          <w:tcPr>
            <w:tcW w:w="1510" w:type="dxa"/>
            <w:tcBorders>
              <w:top w:val="single" w:sz="4" w:space="0" w:color="auto"/>
              <w:bottom w:val="single" w:sz="4" w:space="0" w:color="auto"/>
            </w:tcBorders>
            <w:noWrap/>
            <w:hideMark/>
          </w:tcPr>
          <w:p w14:paraId="34ED545B" w14:textId="77777777" w:rsidR="00CE6F83" w:rsidRPr="001C094C" w:rsidRDefault="00CE6F83" w:rsidP="00146DE0">
            <w:r w:rsidRPr="001C094C">
              <w:t>Baroness Berridge</w:t>
            </w:r>
          </w:p>
        </w:tc>
        <w:tc>
          <w:tcPr>
            <w:tcW w:w="1510" w:type="dxa"/>
            <w:tcBorders>
              <w:top w:val="single" w:sz="4" w:space="0" w:color="auto"/>
              <w:bottom w:val="single" w:sz="4" w:space="0" w:color="auto"/>
            </w:tcBorders>
            <w:noWrap/>
            <w:hideMark/>
          </w:tcPr>
          <w:p w14:paraId="0FC9F55D" w14:textId="77777777" w:rsidR="00CE6F83" w:rsidRPr="001C094C" w:rsidRDefault="00CE6F83" w:rsidP="00146DE0">
            <w:r w:rsidRPr="001C094C">
              <w:t>Conservative Peer from Rutland. Minister for the School System, Department for Education and Minister for Women.</w:t>
            </w:r>
          </w:p>
        </w:tc>
        <w:tc>
          <w:tcPr>
            <w:tcW w:w="1511" w:type="dxa"/>
            <w:tcBorders>
              <w:top w:val="single" w:sz="4" w:space="0" w:color="auto"/>
              <w:bottom w:val="single" w:sz="4" w:space="0" w:color="auto"/>
            </w:tcBorders>
            <w:noWrap/>
            <w:hideMark/>
          </w:tcPr>
          <w:p w14:paraId="51D69D24" w14:textId="77777777" w:rsidR="00CE6F83" w:rsidRPr="001C094C" w:rsidRDefault="00CE6F83" w:rsidP="00146DE0">
            <w:r w:rsidRPr="001C094C">
              <w:t>@BaronessEB</w:t>
            </w:r>
          </w:p>
        </w:tc>
        <w:tc>
          <w:tcPr>
            <w:tcW w:w="1510" w:type="dxa"/>
            <w:tcBorders>
              <w:top w:val="single" w:sz="4" w:space="0" w:color="auto"/>
              <w:bottom w:val="single" w:sz="4" w:space="0" w:color="auto"/>
            </w:tcBorders>
            <w:noWrap/>
            <w:hideMark/>
          </w:tcPr>
          <w:p w14:paraId="31575C4D" w14:textId="77777777" w:rsidR="00CE6F83" w:rsidRPr="001C094C" w:rsidRDefault="00CE6F83" w:rsidP="00146DE0">
            <w:r w:rsidRPr="001C094C">
              <w:t>3589</w:t>
            </w:r>
          </w:p>
        </w:tc>
        <w:tc>
          <w:tcPr>
            <w:tcW w:w="1510" w:type="dxa"/>
            <w:tcBorders>
              <w:top w:val="single" w:sz="4" w:space="0" w:color="auto"/>
              <w:bottom w:val="single" w:sz="4" w:space="0" w:color="auto"/>
            </w:tcBorders>
            <w:noWrap/>
            <w:hideMark/>
          </w:tcPr>
          <w:p w14:paraId="7F7CB0DD" w14:textId="77777777" w:rsidR="00CE6F83" w:rsidRPr="001C094C" w:rsidRDefault="00CE6F83" w:rsidP="00146DE0">
            <w:r w:rsidRPr="001C094C">
              <w:t>4268</w:t>
            </w:r>
          </w:p>
        </w:tc>
        <w:tc>
          <w:tcPr>
            <w:tcW w:w="1511" w:type="dxa"/>
            <w:tcBorders>
              <w:top w:val="single" w:sz="4" w:space="0" w:color="auto"/>
              <w:bottom w:val="single" w:sz="4" w:space="0" w:color="auto"/>
            </w:tcBorders>
            <w:noWrap/>
            <w:hideMark/>
          </w:tcPr>
          <w:p w14:paraId="6D9A05A5" w14:textId="77777777" w:rsidR="00CE6F83" w:rsidRPr="001C094C" w:rsidRDefault="00CE6F83" w:rsidP="00146DE0">
            <w:r w:rsidRPr="001C094C">
              <w:t>6/29/2011 13:06</w:t>
            </w:r>
          </w:p>
        </w:tc>
      </w:tr>
      <w:tr w:rsidR="00CE6F83" w:rsidRPr="001C094C" w14:paraId="0FEED9F9" w14:textId="77777777" w:rsidTr="00146DE0">
        <w:trPr>
          <w:trHeight w:val="290"/>
        </w:trPr>
        <w:tc>
          <w:tcPr>
            <w:tcW w:w="1510" w:type="dxa"/>
            <w:tcBorders>
              <w:top w:val="single" w:sz="4" w:space="0" w:color="auto"/>
              <w:bottom w:val="single" w:sz="4" w:space="0" w:color="auto"/>
            </w:tcBorders>
            <w:noWrap/>
            <w:hideMark/>
          </w:tcPr>
          <w:p w14:paraId="0C4D46DF" w14:textId="77777777" w:rsidR="00CE6F83" w:rsidRPr="001C094C" w:rsidRDefault="00CE6F83" w:rsidP="00146DE0">
            <w:r w:rsidRPr="001C094C">
              <w:t>Boris Johnson</w:t>
            </w:r>
          </w:p>
        </w:tc>
        <w:tc>
          <w:tcPr>
            <w:tcW w:w="1510" w:type="dxa"/>
            <w:tcBorders>
              <w:top w:val="single" w:sz="4" w:space="0" w:color="auto"/>
              <w:bottom w:val="single" w:sz="4" w:space="0" w:color="auto"/>
            </w:tcBorders>
            <w:noWrap/>
            <w:hideMark/>
          </w:tcPr>
          <w:p w14:paraId="0BA47DE1" w14:textId="77777777" w:rsidR="00CE6F83" w:rsidRPr="001C094C" w:rsidRDefault="00CE6F83" w:rsidP="00146DE0">
            <w:r w:rsidRPr="001C094C">
              <w:t>Prime Minister of the United Kingdom and @Conservatives leader. Member of Parliament for Uxbridge and South Ruislip.</w:t>
            </w:r>
          </w:p>
        </w:tc>
        <w:tc>
          <w:tcPr>
            <w:tcW w:w="1511" w:type="dxa"/>
            <w:tcBorders>
              <w:top w:val="single" w:sz="4" w:space="0" w:color="auto"/>
              <w:bottom w:val="single" w:sz="4" w:space="0" w:color="auto"/>
            </w:tcBorders>
            <w:noWrap/>
            <w:hideMark/>
          </w:tcPr>
          <w:p w14:paraId="407DE24D" w14:textId="77777777" w:rsidR="00CE6F83" w:rsidRPr="001C094C" w:rsidRDefault="00CE6F83" w:rsidP="00146DE0">
            <w:r w:rsidRPr="001C094C">
              <w:t>@BorisJohnson</w:t>
            </w:r>
          </w:p>
        </w:tc>
        <w:tc>
          <w:tcPr>
            <w:tcW w:w="1510" w:type="dxa"/>
            <w:tcBorders>
              <w:top w:val="single" w:sz="4" w:space="0" w:color="auto"/>
              <w:bottom w:val="single" w:sz="4" w:space="0" w:color="auto"/>
            </w:tcBorders>
            <w:noWrap/>
            <w:hideMark/>
          </w:tcPr>
          <w:p w14:paraId="385F7B57" w14:textId="77777777" w:rsidR="00CE6F83" w:rsidRPr="001C094C" w:rsidRDefault="00CE6F83" w:rsidP="00146DE0">
            <w:r w:rsidRPr="001C094C">
              <w:t>4578</w:t>
            </w:r>
          </w:p>
        </w:tc>
        <w:tc>
          <w:tcPr>
            <w:tcW w:w="1510" w:type="dxa"/>
            <w:tcBorders>
              <w:top w:val="single" w:sz="4" w:space="0" w:color="auto"/>
              <w:bottom w:val="single" w:sz="4" w:space="0" w:color="auto"/>
            </w:tcBorders>
            <w:noWrap/>
            <w:hideMark/>
          </w:tcPr>
          <w:p w14:paraId="420B8A81" w14:textId="77777777" w:rsidR="00CE6F83" w:rsidRPr="001C094C" w:rsidRDefault="00CE6F83" w:rsidP="00146DE0">
            <w:r w:rsidRPr="001C094C">
              <w:t>3506565</w:t>
            </w:r>
          </w:p>
        </w:tc>
        <w:tc>
          <w:tcPr>
            <w:tcW w:w="1511" w:type="dxa"/>
            <w:tcBorders>
              <w:top w:val="single" w:sz="4" w:space="0" w:color="auto"/>
              <w:bottom w:val="single" w:sz="4" w:space="0" w:color="auto"/>
            </w:tcBorders>
            <w:noWrap/>
            <w:hideMark/>
          </w:tcPr>
          <w:p w14:paraId="4FCD3ECB" w14:textId="77777777" w:rsidR="00CE6F83" w:rsidRPr="001C094C" w:rsidRDefault="00CE6F83" w:rsidP="00146DE0">
            <w:r w:rsidRPr="001C094C">
              <w:t>4/1/2015 22:15</w:t>
            </w:r>
          </w:p>
        </w:tc>
      </w:tr>
      <w:tr w:rsidR="00CE6F83" w:rsidRPr="001C094C" w14:paraId="7991341C" w14:textId="77777777" w:rsidTr="00146DE0">
        <w:trPr>
          <w:trHeight w:val="290"/>
        </w:trPr>
        <w:tc>
          <w:tcPr>
            <w:tcW w:w="1510" w:type="dxa"/>
            <w:tcBorders>
              <w:top w:val="single" w:sz="4" w:space="0" w:color="auto"/>
              <w:bottom w:val="single" w:sz="4" w:space="0" w:color="auto"/>
            </w:tcBorders>
            <w:noWrap/>
            <w:hideMark/>
          </w:tcPr>
          <w:p w14:paraId="592CF255" w14:textId="77777777" w:rsidR="00CE6F83" w:rsidRPr="001C094C" w:rsidRDefault="00CE6F83" w:rsidP="00146DE0">
            <w:r w:rsidRPr="001C094C">
              <w:t>Brandon Lewis</w:t>
            </w:r>
          </w:p>
        </w:tc>
        <w:tc>
          <w:tcPr>
            <w:tcW w:w="1510" w:type="dxa"/>
            <w:tcBorders>
              <w:top w:val="single" w:sz="4" w:space="0" w:color="auto"/>
              <w:bottom w:val="single" w:sz="4" w:space="0" w:color="auto"/>
            </w:tcBorders>
            <w:noWrap/>
            <w:hideMark/>
          </w:tcPr>
          <w:p w14:paraId="2C598EA8" w14:textId="77777777" w:rsidR="00CE6F83" w:rsidRPr="001C094C" w:rsidRDefault="00CE6F83" w:rsidP="00146DE0">
            <w:r w:rsidRPr="001C094C">
              <w:t>Secretary of State for Northern Ireland &amp; Member of Parliament for Great Yarmouth | IG: https://t.co/lwVHDxKsdt</w:t>
            </w:r>
          </w:p>
        </w:tc>
        <w:tc>
          <w:tcPr>
            <w:tcW w:w="1511" w:type="dxa"/>
            <w:tcBorders>
              <w:top w:val="single" w:sz="4" w:space="0" w:color="auto"/>
              <w:bottom w:val="single" w:sz="4" w:space="0" w:color="auto"/>
            </w:tcBorders>
            <w:noWrap/>
            <w:hideMark/>
          </w:tcPr>
          <w:p w14:paraId="02C28C77" w14:textId="77777777" w:rsidR="00CE6F83" w:rsidRPr="001C094C" w:rsidRDefault="00CE6F83" w:rsidP="00146DE0">
            <w:r w:rsidRPr="001C094C">
              <w:t>@BrandonLewis</w:t>
            </w:r>
          </w:p>
        </w:tc>
        <w:tc>
          <w:tcPr>
            <w:tcW w:w="1510" w:type="dxa"/>
            <w:tcBorders>
              <w:top w:val="single" w:sz="4" w:space="0" w:color="auto"/>
              <w:bottom w:val="single" w:sz="4" w:space="0" w:color="auto"/>
            </w:tcBorders>
            <w:noWrap/>
            <w:hideMark/>
          </w:tcPr>
          <w:p w14:paraId="7C936501" w14:textId="77777777" w:rsidR="00CE6F83" w:rsidRPr="001C094C" w:rsidRDefault="00CE6F83" w:rsidP="00146DE0">
            <w:r w:rsidRPr="001C094C">
              <w:t>42594</w:t>
            </w:r>
          </w:p>
        </w:tc>
        <w:tc>
          <w:tcPr>
            <w:tcW w:w="1510" w:type="dxa"/>
            <w:tcBorders>
              <w:top w:val="single" w:sz="4" w:space="0" w:color="auto"/>
              <w:bottom w:val="single" w:sz="4" w:space="0" w:color="auto"/>
            </w:tcBorders>
            <w:noWrap/>
            <w:hideMark/>
          </w:tcPr>
          <w:p w14:paraId="3D96C4E9" w14:textId="77777777" w:rsidR="00CE6F83" w:rsidRPr="001C094C" w:rsidRDefault="00CE6F83" w:rsidP="00146DE0">
            <w:r w:rsidRPr="001C094C">
              <w:t>58341</w:t>
            </w:r>
          </w:p>
        </w:tc>
        <w:tc>
          <w:tcPr>
            <w:tcW w:w="1511" w:type="dxa"/>
            <w:tcBorders>
              <w:top w:val="single" w:sz="4" w:space="0" w:color="auto"/>
              <w:bottom w:val="single" w:sz="4" w:space="0" w:color="auto"/>
            </w:tcBorders>
            <w:noWrap/>
            <w:hideMark/>
          </w:tcPr>
          <w:p w14:paraId="5C0CFEA0" w14:textId="77777777" w:rsidR="00CE6F83" w:rsidRPr="001C094C" w:rsidRDefault="00CE6F83" w:rsidP="00146DE0">
            <w:r w:rsidRPr="001C094C">
              <w:t>10/21/2008 12:53</w:t>
            </w:r>
          </w:p>
        </w:tc>
      </w:tr>
      <w:tr w:rsidR="00CE6F83" w:rsidRPr="001C094C" w14:paraId="47B82924" w14:textId="77777777" w:rsidTr="00146DE0">
        <w:trPr>
          <w:trHeight w:val="290"/>
        </w:trPr>
        <w:tc>
          <w:tcPr>
            <w:tcW w:w="1510" w:type="dxa"/>
            <w:tcBorders>
              <w:top w:val="single" w:sz="4" w:space="0" w:color="auto"/>
              <w:bottom w:val="single" w:sz="4" w:space="0" w:color="auto"/>
            </w:tcBorders>
            <w:noWrap/>
            <w:hideMark/>
          </w:tcPr>
          <w:p w14:paraId="52891D44" w14:textId="77777777" w:rsidR="00CE6F83" w:rsidRPr="001C094C" w:rsidRDefault="00CE6F83" w:rsidP="00146DE0">
            <w:r w:rsidRPr="001C094C">
              <w:lastRenderedPageBreak/>
              <w:t>Cabinet Office</w:t>
            </w:r>
          </w:p>
        </w:tc>
        <w:tc>
          <w:tcPr>
            <w:tcW w:w="1510" w:type="dxa"/>
            <w:tcBorders>
              <w:top w:val="single" w:sz="4" w:space="0" w:color="auto"/>
              <w:bottom w:val="single" w:sz="4" w:space="0" w:color="auto"/>
            </w:tcBorders>
            <w:noWrap/>
            <w:hideMark/>
          </w:tcPr>
          <w:p w14:paraId="7134A6B9" w14:textId="77777777" w:rsidR="00CE6F83" w:rsidRPr="001C094C" w:rsidRDefault="00CE6F83" w:rsidP="00146DE0">
            <w:r w:rsidRPr="001C094C">
              <w:t>The centre of the UK government. We support the Prime Minister and make sure the government runs effectively.</w:t>
            </w:r>
          </w:p>
        </w:tc>
        <w:tc>
          <w:tcPr>
            <w:tcW w:w="1511" w:type="dxa"/>
            <w:tcBorders>
              <w:top w:val="single" w:sz="4" w:space="0" w:color="auto"/>
              <w:bottom w:val="single" w:sz="4" w:space="0" w:color="auto"/>
            </w:tcBorders>
            <w:noWrap/>
            <w:hideMark/>
          </w:tcPr>
          <w:p w14:paraId="0BECEC10" w14:textId="77777777" w:rsidR="00CE6F83" w:rsidRPr="001C094C" w:rsidRDefault="00CE6F83" w:rsidP="00146DE0">
            <w:r w:rsidRPr="001C094C">
              <w:t>@cabinetofficeuk</w:t>
            </w:r>
          </w:p>
        </w:tc>
        <w:tc>
          <w:tcPr>
            <w:tcW w:w="1510" w:type="dxa"/>
            <w:tcBorders>
              <w:top w:val="single" w:sz="4" w:space="0" w:color="auto"/>
              <w:bottom w:val="single" w:sz="4" w:space="0" w:color="auto"/>
            </w:tcBorders>
            <w:noWrap/>
            <w:hideMark/>
          </w:tcPr>
          <w:p w14:paraId="1B28E82C" w14:textId="77777777" w:rsidR="00CE6F83" w:rsidRPr="001C094C" w:rsidRDefault="00CE6F83" w:rsidP="00146DE0">
            <w:r w:rsidRPr="001C094C">
              <w:t>10474</w:t>
            </w:r>
          </w:p>
        </w:tc>
        <w:tc>
          <w:tcPr>
            <w:tcW w:w="1510" w:type="dxa"/>
            <w:tcBorders>
              <w:top w:val="single" w:sz="4" w:space="0" w:color="auto"/>
              <w:bottom w:val="single" w:sz="4" w:space="0" w:color="auto"/>
            </w:tcBorders>
            <w:noWrap/>
            <w:hideMark/>
          </w:tcPr>
          <w:p w14:paraId="0B5FA8F8" w14:textId="77777777" w:rsidR="00CE6F83" w:rsidRPr="001C094C" w:rsidRDefault="00CE6F83" w:rsidP="00146DE0">
            <w:r w:rsidRPr="001C094C">
              <w:t>416856</w:t>
            </w:r>
          </w:p>
        </w:tc>
        <w:tc>
          <w:tcPr>
            <w:tcW w:w="1511" w:type="dxa"/>
            <w:tcBorders>
              <w:top w:val="single" w:sz="4" w:space="0" w:color="auto"/>
              <w:bottom w:val="single" w:sz="4" w:space="0" w:color="auto"/>
            </w:tcBorders>
            <w:noWrap/>
            <w:hideMark/>
          </w:tcPr>
          <w:p w14:paraId="6FE1E26B" w14:textId="77777777" w:rsidR="00CE6F83" w:rsidRPr="001C094C" w:rsidRDefault="00CE6F83" w:rsidP="00146DE0">
            <w:r w:rsidRPr="001C094C">
              <w:t>5/13/2010 17:37</w:t>
            </w:r>
          </w:p>
        </w:tc>
      </w:tr>
      <w:tr w:rsidR="00CE6F83" w:rsidRPr="001C094C" w14:paraId="4D222468" w14:textId="77777777" w:rsidTr="00146DE0">
        <w:trPr>
          <w:trHeight w:val="290"/>
        </w:trPr>
        <w:tc>
          <w:tcPr>
            <w:tcW w:w="1510" w:type="dxa"/>
            <w:tcBorders>
              <w:top w:val="single" w:sz="4" w:space="0" w:color="auto"/>
              <w:bottom w:val="single" w:sz="4" w:space="0" w:color="auto"/>
            </w:tcBorders>
            <w:noWrap/>
            <w:hideMark/>
          </w:tcPr>
          <w:p w14:paraId="7F0F3718" w14:textId="77777777" w:rsidR="00CE6F83" w:rsidRPr="001C094C" w:rsidRDefault="00CE6F83" w:rsidP="00146DE0">
            <w:r w:rsidRPr="001C094C">
              <w:t>Caroline Dinenage</w:t>
            </w:r>
          </w:p>
        </w:tc>
        <w:tc>
          <w:tcPr>
            <w:tcW w:w="1510" w:type="dxa"/>
            <w:tcBorders>
              <w:top w:val="single" w:sz="4" w:space="0" w:color="auto"/>
              <w:bottom w:val="single" w:sz="4" w:space="0" w:color="auto"/>
            </w:tcBorders>
            <w:noWrap/>
            <w:hideMark/>
          </w:tcPr>
          <w:p w14:paraId="05C19EF0" w14:textId="77777777" w:rsidR="00CE6F83" w:rsidRPr="001C094C" w:rsidRDefault="00CE6F83" w:rsidP="00146DE0">
            <w:r w:rsidRPr="001C094C">
              <w:t>Gosport MP, mum, wife, Minister of State for Digital &amp; Culture, DCMS. RT &lt;U+2260&gt; endorsement. Email caroline.dinenage.mp@parliament.uk with casework/enquiries</w:t>
            </w:r>
          </w:p>
        </w:tc>
        <w:tc>
          <w:tcPr>
            <w:tcW w:w="1511" w:type="dxa"/>
            <w:tcBorders>
              <w:top w:val="single" w:sz="4" w:space="0" w:color="auto"/>
              <w:bottom w:val="single" w:sz="4" w:space="0" w:color="auto"/>
            </w:tcBorders>
            <w:noWrap/>
            <w:hideMark/>
          </w:tcPr>
          <w:p w14:paraId="6FFB238B" w14:textId="77777777" w:rsidR="00CE6F83" w:rsidRPr="001C094C" w:rsidRDefault="00CE6F83" w:rsidP="00146DE0">
            <w:r w:rsidRPr="001C094C">
              <w:t>@cj_dinenage</w:t>
            </w:r>
          </w:p>
        </w:tc>
        <w:tc>
          <w:tcPr>
            <w:tcW w:w="1510" w:type="dxa"/>
            <w:tcBorders>
              <w:top w:val="single" w:sz="4" w:space="0" w:color="auto"/>
              <w:bottom w:val="single" w:sz="4" w:space="0" w:color="auto"/>
            </w:tcBorders>
            <w:noWrap/>
            <w:hideMark/>
          </w:tcPr>
          <w:p w14:paraId="108F7AD8" w14:textId="77777777" w:rsidR="00CE6F83" w:rsidRPr="001C094C" w:rsidRDefault="00CE6F83" w:rsidP="00146DE0">
            <w:r w:rsidRPr="001C094C">
              <w:t>14683</w:t>
            </w:r>
          </w:p>
        </w:tc>
        <w:tc>
          <w:tcPr>
            <w:tcW w:w="1510" w:type="dxa"/>
            <w:tcBorders>
              <w:top w:val="single" w:sz="4" w:space="0" w:color="auto"/>
              <w:bottom w:val="single" w:sz="4" w:space="0" w:color="auto"/>
            </w:tcBorders>
            <w:noWrap/>
            <w:hideMark/>
          </w:tcPr>
          <w:p w14:paraId="6B6860F2" w14:textId="77777777" w:rsidR="00CE6F83" w:rsidRPr="001C094C" w:rsidRDefault="00CE6F83" w:rsidP="00146DE0">
            <w:r w:rsidRPr="001C094C">
              <w:t>21747</w:t>
            </w:r>
          </w:p>
        </w:tc>
        <w:tc>
          <w:tcPr>
            <w:tcW w:w="1511" w:type="dxa"/>
            <w:tcBorders>
              <w:top w:val="single" w:sz="4" w:space="0" w:color="auto"/>
              <w:bottom w:val="single" w:sz="4" w:space="0" w:color="auto"/>
            </w:tcBorders>
            <w:noWrap/>
            <w:hideMark/>
          </w:tcPr>
          <w:p w14:paraId="1E5C11C3" w14:textId="77777777" w:rsidR="00CE6F83" w:rsidRPr="001C094C" w:rsidRDefault="00CE6F83" w:rsidP="00146DE0">
            <w:r w:rsidRPr="001C094C">
              <w:t>10/1/2011 16:31</w:t>
            </w:r>
          </w:p>
        </w:tc>
      </w:tr>
      <w:tr w:rsidR="00CE6F83" w:rsidRPr="001C094C" w14:paraId="3A1C38BF" w14:textId="77777777" w:rsidTr="00146DE0">
        <w:trPr>
          <w:trHeight w:val="290"/>
        </w:trPr>
        <w:tc>
          <w:tcPr>
            <w:tcW w:w="1510" w:type="dxa"/>
            <w:tcBorders>
              <w:top w:val="single" w:sz="4" w:space="0" w:color="auto"/>
              <w:bottom w:val="single" w:sz="4" w:space="0" w:color="auto"/>
            </w:tcBorders>
            <w:noWrap/>
            <w:hideMark/>
          </w:tcPr>
          <w:p w14:paraId="31DB76F5" w14:textId="77777777" w:rsidR="00CE6F83" w:rsidRPr="001C094C" w:rsidRDefault="00CE6F83" w:rsidP="00146DE0">
            <w:r w:rsidRPr="001C094C">
              <w:t>Cefas</w:t>
            </w:r>
          </w:p>
        </w:tc>
        <w:tc>
          <w:tcPr>
            <w:tcW w:w="1510" w:type="dxa"/>
            <w:tcBorders>
              <w:top w:val="single" w:sz="4" w:space="0" w:color="auto"/>
              <w:bottom w:val="single" w:sz="4" w:space="0" w:color="auto"/>
            </w:tcBorders>
            <w:noWrap/>
            <w:hideMark/>
          </w:tcPr>
          <w:p w14:paraId="4B6F724A" w14:textId="77777777" w:rsidR="00CE6F83" w:rsidRPr="001C094C" w:rsidRDefault="00CE6F83" w:rsidP="00146DE0">
            <w:r w:rsidRPr="001C094C">
              <w:t>The Centre for Environment, Fisheries and Aquaculture Science provides world class science for the marine and freshwater environment.</w:t>
            </w:r>
            <w:r w:rsidRPr="001C094C">
              <w:br/>
            </w:r>
            <w:r w:rsidRPr="001C094C">
              <w:br/>
              <w:t>Instagram: @cefasgovuk</w:t>
            </w:r>
          </w:p>
        </w:tc>
        <w:tc>
          <w:tcPr>
            <w:tcW w:w="1511" w:type="dxa"/>
            <w:tcBorders>
              <w:top w:val="single" w:sz="4" w:space="0" w:color="auto"/>
              <w:bottom w:val="single" w:sz="4" w:space="0" w:color="auto"/>
            </w:tcBorders>
            <w:noWrap/>
            <w:hideMark/>
          </w:tcPr>
          <w:p w14:paraId="0D806032" w14:textId="77777777" w:rsidR="00CE6F83" w:rsidRPr="001C094C" w:rsidRDefault="00CE6F83" w:rsidP="00146DE0">
            <w:r w:rsidRPr="001C094C">
              <w:t>@CefasGovUK</w:t>
            </w:r>
          </w:p>
        </w:tc>
        <w:tc>
          <w:tcPr>
            <w:tcW w:w="1510" w:type="dxa"/>
            <w:tcBorders>
              <w:top w:val="single" w:sz="4" w:space="0" w:color="auto"/>
              <w:bottom w:val="single" w:sz="4" w:space="0" w:color="auto"/>
            </w:tcBorders>
            <w:noWrap/>
            <w:hideMark/>
          </w:tcPr>
          <w:p w14:paraId="10F71371" w14:textId="77777777" w:rsidR="00CE6F83" w:rsidRPr="001C094C" w:rsidRDefault="00CE6F83" w:rsidP="00146DE0">
            <w:r w:rsidRPr="001C094C">
              <w:t>8257</w:t>
            </w:r>
          </w:p>
        </w:tc>
        <w:tc>
          <w:tcPr>
            <w:tcW w:w="1510" w:type="dxa"/>
            <w:tcBorders>
              <w:top w:val="single" w:sz="4" w:space="0" w:color="auto"/>
              <w:bottom w:val="single" w:sz="4" w:space="0" w:color="auto"/>
            </w:tcBorders>
            <w:noWrap/>
            <w:hideMark/>
          </w:tcPr>
          <w:p w14:paraId="71B18F25" w14:textId="77777777" w:rsidR="00CE6F83" w:rsidRPr="001C094C" w:rsidRDefault="00CE6F83" w:rsidP="00146DE0">
            <w:r w:rsidRPr="001C094C">
              <w:t>13743</w:t>
            </w:r>
          </w:p>
        </w:tc>
        <w:tc>
          <w:tcPr>
            <w:tcW w:w="1511" w:type="dxa"/>
            <w:tcBorders>
              <w:top w:val="single" w:sz="4" w:space="0" w:color="auto"/>
              <w:bottom w:val="single" w:sz="4" w:space="0" w:color="auto"/>
            </w:tcBorders>
            <w:noWrap/>
            <w:hideMark/>
          </w:tcPr>
          <w:p w14:paraId="43CD6804" w14:textId="77777777" w:rsidR="00CE6F83" w:rsidRPr="001C094C" w:rsidRDefault="00CE6F83" w:rsidP="00146DE0">
            <w:r w:rsidRPr="001C094C">
              <w:t>9/26/2012 18:08</w:t>
            </w:r>
          </w:p>
        </w:tc>
      </w:tr>
      <w:tr w:rsidR="00CE6F83" w:rsidRPr="001C094C" w14:paraId="733EA20F" w14:textId="77777777" w:rsidTr="00146DE0">
        <w:trPr>
          <w:trHeight w:val="290"/>
        </w:trPr>
        <w:tc>
          <w:tcPr>
            <w:tcW w:w="1510" w:type="dxa"/>
            <w:tcBorders>
              <w:top w:val="single" w:sz="4" w:space="0" w:color="auto"/>
              <w:bottom w:val="single" w:sz="4" w:space="0" w:color="auto"/>
            </w:tcBorders>
            <w:noWrap/>
            <w:hideMark/>
          </w:tcPr>
          <w:p w14:paraId="67B9C250" w14:textId="77777777" w:rsidR="00CE6F83" w:rsidRPr="001C094C" w:rsidRDefault="00CE6F83" w:rsidP="00146DE0">
            <w:r w:rsidRPr="001C094C">
              <w:t>Charity Commission</w:t>
            </w:r>
          </w:p>
        </w:tc>
        <w:tc>
          <w:tcPr>
            <w:tcW w:w="1510" w:type="dxa"/>
            <w:tcBorders>
              <w:top w:val="single" w:sz="4" w:space="0" w:color="auto"/>
              <w:bottom w:val="single" w:sz="4" w:space="0" w:color="auto"/>
            </w:tcBorders>
            <w:noWrap/>
            <w:hideMark/>
          </w:tcPr>
          <w:p w14:paraId="5C60697A" w14:textId="77777777" w:rsidR="00CE6F83" w:rsidRPr="001C094C" w:rsidRDefault="00CE6F83" w:rsidP="00146DE0">
            <w:r w:rsidRPr="001C094C">
              <w:t xml:space="preserve">We register and regulate charities in England and Wales. </w:t>
            </w:r>
            <w:r w:rsidRPr="001C094C">
              <w:lastRenderedPageBreak/>
              <w:t>Contact details are available on our website: https://t.co/GmjSJBGf1E</w:t>
            </w:r>
          </w:p>
        </w:tc>
        <w:tc>
          <w:tcPr>
            <w:tcW w:w="1511" w:type="dxa"/>
            <w:tcBorders>
              <w:top w:val="single" w:sz="4" w:space="0" w:color="auto"/>
              <w:bottom w:val="single" w:sz="4" w:space="0" w:color="auto"/>
            </w:tcBorders>
            <w:noWrap/>
            <w:hideMark/>
          </w:tcPr>
          <w:p w14:paraId="79BB552B" w14:textId="77777777" w:rsidR="00CE6F83" w:rsidRPr="001C094C" w:rsidRDefault="00CE6F83" w:rsidP="00146DE0">
            <w:r w:rsidRPr="001C094C">
              <w:lastRenderedPageBreak/>
              <w:t>@ChtyCommission</w:t>
            </w:r>
          </w:p>
        </w:tc>
        <w:tc>
          <w:tcPr>
            <w:tcW w:w="1510" w:type="dxa"/>
            <w:tcBorders>
              <w:top w:val="single" w:sz="4" w:space="0" w:color="auto"/>
              <w:bottom w:val="single" w:sz="4" w:space="0" w:color="auto"/>
            </w:tcBorders>
            <w:noWrap/>
            <w:hideMark/>
          </w:tcPr>
          <w:p w14:paraId="22BF4962" w14:textId="77777777" w:rsidR="00CE6F83" w:rsidRPr="001C094C" w:rsidRDefault="00CE6F83" w:rsidP="00146DE0">
            <w:r w:rsidRPr="001C094C">
              <w:t>17077</w:t>
            </w:r>
          </w:p>
        </w:tc>
        <w:tc>
          <w:tcPr>
            <w:tcW w:w="1510" w:type="dxa"/>
            <w:tcBorders>
              <w:top w:val="single" w:sz="4" w:space="0" w:color="auto"/>
              <w:bottom w:val="single" w:sz="4" w:space="0" w:color="auto"/>
            </w:tcBorders>
            <w:noWrap/>
            <w:hideMark/>
          </w:tcPr>
          <w:p w14:paraId="1F6F0AB2" w14:textId="77777777" w:rsidR="00CE6F83" w:rsidRPr="001C094C" w:rsidRDefault="00CE6F83" w:rsidP="00146DE0">
            <w:r w:rsidRPr="001C094C">
              <w:t>57794</w:t>
            </w:r>
          </w:p>
        </w:tc>
        <w:tc>
          <w:tcPr>
            <w:tcW w:w="1511" w:type="dxa"/>
            <w:tcBorders>
              <w:top w:val="single" w:sz="4" w:space="0" w:color="auto"/>
              <w:bottom w:val="single" w:sz="4" w:space="0" w:color="auto"/>
            </w:tcBorders>
            <w:noWrap/>
            <w:hideMark/>
          </w:tcPr>
          <w:p w14:paraId="01FA1D31" w14:textId="77777777" w:rsidR="00CE6F83" w:rsidRPr="001C094C" w:rsidRDefault="00CE6F83" w:rsidP="00146DE0">
            <w:r w:rsidRPr="001C094C">
              <w:t>10/14/2009 16:20</w:t>
            </w:r>
          </w:p>
        </w:tc>
      </w:tr>
      <w:tr w:rsidR="00CE6F83" w:rsidRPr="001C094C" w14:paraId="2EA10944" w14:textId="77777777" w:rsidTr="00146DE0">
        <w:trPr>
          <w:trHeight w:val="290"/>
        </w:trPr>
        <w:tc>
          <w:tcPr>
            <w:tcW w:w="1510" w:type="dxa"/>
            <w:tcBorders>
              <w:top w:val="single" w:sz="4" w:space="0" w:color="auto"/>
              <w:bottom w:val="single" w:sz="4" w:space="0" w:color="auto"/>
            </w:tcBorders>
            <w:noWrap/>
            <w:hideMark/>
          </w:tcPr>
          <w:p w14:paraId="44DC21AC" w14:textId="77777777" w:rsidR="00CE6F83" w:rsidRPr="001C094C" w:rsidRDefault="00CE6F83" w:rsidP="00146DE0">
            <w:r w:rsidRPr="001C094C">
              <w:t>Charlotte Vere</w:t>
            </w:r>
          </w:p>
        </w:tc>
        <w:tc>
          <w:tcPr>
            <w:tcW w:w="1510" w:type="dxa"/>
            <w:tcBorders>
              <w:top w:val="single" w:sz="4" w:space="0" w:color="auto"/>
              <w:bottom w:val="single" w:sz="4" w:space="0" w:color="auto"/>
            </w:tcBorders>
            <w:noWrap/>
            <w:hideMark/>
          </w:tcPr>
          <w:p w14:paraId="4C049694" w14:textId="77777777" w:rsidR="00CE6F83" w:rsidRPr="001C094C" w:rsidRDefault="00CE6F83" w:rsidP="00146DE0">
            <w:r w:rsidRPr="001C094C">
              <w:t>Baroness Vere of Norbiton - Minister for Roads, Buses and Places</w:t>
            </w:r>
          </w:p>
        </w:tc>
        <w:tc>
          <w:tcPr>
            <w:tcW w:w="1511" w:type="dxa"/>
            <w:tcBorders>
              <w:top w:val="single" w:sz="4" w:space="0" w:color="auto"/>
              <w:bottom w:val="single" w:sz="4" w:space="0" w:color="auto"/>
            </w:tcBorders>
            <w:noWrap/>
            <w:hideMark/>
          </w:tcPr>
          <w:p w14:paraId="67119676" w14:textId="77777777" w:rsidR="00CE6F83" w:rsidRPr="001C094C" w:rsidRDefault="00CE6F83" w:rsidP="00146DE0">
            <w:r w:rsidRPr="001C094C">
              <w:t>@CharlotteV</w:t>
            </w:r>
          </w:p>
        </w:tc>
        <w:tc>
          <w:tcPr>
            <w:tcW w:w="1510" w:type="dxa"/>
            <w:tcBorders>
              <w:top w:val="single" w:sz="4" w:space="0" w:color="auto"/>
              <w:bottom w:val="single" w:sz="4" w:space="0" w:color="auto"/>
            </w:tcBorders>
            <w:noWrap/>
            <w:hideMark/>
          </w:tcPr>
          <w:p w14:paraId="28C61FE2" w14:textId="77777777" w:rsidR="00CE6F83" w:rsidRPr="001C094C" w:rsidRDefault="00CE6F83" w:rsidP="00146DE0">
            <w:r w:rsidRPr="001C094C">
              <w:t>19820</w:t>
            </w:r>
          </w:p>
        </w:tc>
        <w:tc>
          <w:tcPr>
            <w:tcW w:w="1510" w:type="dxa"/>
            <w:tcBorders>
              <w:top w:val="single" w:sz="4" w:space="0" w:color="auto"/>
              <w:bottom w:val="single" w:sz="4" w:space="0" w:color="auto"/>
            </w:tcBorders>
            <w:noWrap/>
            <w:hideMark/>
          </w:tcPr>
          <w:p w14:paraId="53C1F3F9" w14:textId="77777777" w:rsidR="00CE6F83" w:rsidRPr="001C094C" w:rsidRDefault="00CE6F83" w:rsidP="00146DE0">
            <w:r w:rsidRPr="001C094C">
              <w:t>6203</w:t>
            </w:r>
          </w:p>
        </w:tc>
        <w:tc>
          <w:tcPr>
            <w:tcW w:w="1511" w:type="dxa"/>
            <w:tcBorders>
              <w:top w:val="single" w:sz="4" w:space="0" w:color="auto"/>
              <w:bottom w:val="single" w:sz="4" w:space="0" w:color="auto"/>
            </w:tcBorders>
            <w:noWrap/>
            <w:hideMark/>
          </w:tcPr>
          <w:p w14:paraId="52B96D40" w14:textId="77777777" w:rsidR="00CE6F83" w:rsidRPr="001C094C" w:rsidRDefault="00CE6F83" w:rsidP="00146DE0">
            <w:r w:rsidRPr="001C094C">
              <w:t>4/11/2007 17:01</w:t>
            </w:r>
          </w:p>
        </w:tc>
      </w:tr>
      <w:tr w:rsidR="00CE6F83" w:rsidRPr="001C094C" w14:paraId="6D585AE0" w14:textId="77777777" w:rsidTr="00146DE0">
        <w:trPr>
          <w:trHeight w:val="290"/>
        </w:trPr>
        <w:tc>
          <w:tcPr>
            <w:tcW w:w="1510" w:type="dxa"/>
            <w:tcBorders>
              <w:top w:val="single" w:sz="4" w:space="0" w:color="auto"/>
              <w:bottom w:val="single" w:sz="4" w:space="0" w:color="auto"/>
            </w:tcBorders>
            <w:noWrap/>
            <w:hideMark/>
          </w:tcPr>
          <w:p w14:paraId="72ED4772" w14:textId="77777777" w:rsidR="00CE6F83" w:rsidRPr="001C094C" w:rsidRDefault="00CE6F83" w:rsidP="00146DE0">
            <w:r w:rsidRPr="001C094C">
              <w:t>Chloe Smith</w:t>
            </w:r>
          </w:p>
        </w:tc>
        <w:tc>
          <w:tcPr>
            <w:tcW w:w="1510" w:type="dxa"/>
            <w:tcBorders>
              <w:top w:val="single" w:sz="4" w:space="0" w:color="auto"/>
              <w:bottom w:val="single" w:sz="4" w:space="0" w:color="auto"/>
            </w:tcBorders>
            <w:noWrap/>
            <w:hideMark/>
          </w:tcPr>
          <w:p w14:paraId="13DAE723" w14:textId="77777777" w:rsidR="00CE6F83" w:rsidRPr="001C094C" w:rsidRDefault="00CE6F83" w:rsidP="00146DE0">
            <w:r w:rsidRPr="001C094C">
              <w:t>The official account for Chloe Smith, Member of Parliament for Norwich North. Get in touch chloe@chloesmith.org.uk #ilovenorwich #NorwichNorth</w:t>
            </w:r>
          </w:p>
        </w:tc>
        <w:tc>
          <w:tcPr>
            <w:tcW w:w="1511" w:type="dxa"/>
            <w:tcBorders>
              <w:top w:val="single" w:sz="4" w:space="0" w:color="auto"/>
              <w:bottom w:val="single" w:sz="4" w:space="0" w:color="auto"/>
            </w:tcBorders>
            <w:noWrap/>
            <w:hideMark/>
          </w:tcPr>
          <w:p w14:paraId="4FE1F3F8" w14:textId="77777777" w:rsidR="00CE6F83" w:rsidRPr="001C094C" w:rsidRDefault="00CE6F83" w:rsidP="00146DE0">
            <w:r w:rsidRPr="001C094C">
              <w:t>@NorwichChloe</w:t>
            </w:r>
          </w:p>
        </w:tc>
        <w:tc>
          <w:tcPr>
            <w:tcW w:w="1510" w:type="dxa"/>
            <w:tcBorders>
              <w:top w:val="single" w:sz="4" w:space="0" w:color="auto"/>
              <w:bottom w:val="single" w:sz="4" w:space="0" w:color="auto"/>
            </w:tcBorders>
            <w:noWrap/>
            <w:hideMark/>
          </w:tcPr>
          <w:p w14:paraId="2A594B29" w14:textId="77777777" w:rsidR="00CE6F83" w:rsidRPr="001C094C" w:rsidRDefault="00CE6F83" w:rsidP="00146DE0">
            <w:r w:rsidRPr="001C094C">
              <w:t>4791</w:t>
            </w:r>
          </w:p>
        </w:tc>
        <w:tc>
          <w:tcPr>
            <w:tcW w:w="1510" w:type="dxa"/>
            <w:tcBorders>
              <w:top w:val="single" w:sz="4" w:space="0" w:color="auto"/>
              <w:bottom w:val="single" w:sz="4" w:space="0" w:color="auto"/>
            </w:tcBorders>
            <w:noWrap/>
            <w:hideMark/>
          </w:tcPr>
          <w:p w14:paraId="3EA5241C" w14:textId="77777777" w:rsidR="00CE6F83" w:rsidRPr="001C094C" w:rsidRDefault="00CE6F83" w:rsidP="00146DE0">
            <w:r w:rsidRPr="001C094C">
              <w:t>18127</w:t>
            </w:r>
          </w:p>
        </w:tc>
        <w:tc>
          <w:tcPr>
            <w:tcW w:w="1511" w:type="dxa"/>
            <w:tcBorders>
              <w:top w:val="single" w:sz="4" w:space="0" w:color="auto"/>
              <w:bottom w:val="single" w:sz="4" w:space="0" w:color="auto"/>
            </w:tcBorders>
            <w:noWrap/>
            <w:hideMark/>
          </w:tcPr>
          <w:p w14:paraId="60671332" w14:textId="77777777" w:rsidR="00CE6F83" w:rsidRPr="001C094C" w:rsidRDefault="00CE6F83" w:rsidP="00146DE0">
            <w:r w:rsidRPr="001C094C">
              <w:t>10/7/2011 23:48</w:t>
            </w:r>
          </w:p>
        </w:tc>
      </w:tr>
      <w:tr w:rsidR="00CE6F83" w:rsidRPr="001C094C" w14:paraId="61534C10" w14:textId="77777777" w:rsidTr="00146DE0">
        <w:trPr>
          <w:trHeight w:val="290"/>
        </w:trPr>
        <w:tc>
          <w:tcPr>
            <w:tcW w:w="1510" w:type="dxa"/>
            <w:tcBorders>
              <w:top w:val="single" w:sz="4" w:space="0" w:color="auto"/>
              <w:bottom w:val="single" w:sz="4" w:space="0" w:color="auto"/>
            </w:tcBorders>
            <w:noWrap/>
            <w:hideMark/>
          </w:tcPr>
          <w:p w14:paraId="71A32AEC" w14:textId="77777777" w:rsidR="00CE6F83" w:rsidRPr="001C094C" w:rsidRDefault="00CE6F83" w:rsidP="00146DE0">
            <w:r w:rsidRPr="001C094C">
              <w:t>Chris Heaton-Harris MP</w:t>
            </w:r>
          </w:p>
        </w:tc>
        <w:tc>
          <w:tcPr>
            <w:tcW w:w="1510" w:type="dxa"/>
            <w:tcBorders>
              <w:top w:val="single" w:sz="4" w:space="0" w:color="auto"/>
              <w:bottom w:val="single" w:sz="4" w:space="0" w:color="auto"/>
            </w:tcBorders>
            <w:noWrap/>
            <w:hideMark/>
          </w:tcPr>
          <w:p w14:paraId="1BB2A123" w14:textId="77777777" w:rsidR="00CE6F83" w:rsidRPr="001C094C" w:rsidRDefault="00CE6F83" w:rsidP="00146DE0">
            <w:r w:rsidRPr="001C094C">
              <w:t>Conservative Member of Parliament for Daventry</w:t>
            </w:r>
          </w:p>
        </w:tc>
        <w:tc>
          <w:tcPr>
            <w:tcW w:w="1511" w:type="dxa"/>
            <w:tcBorders>
              <w:top w:val="single" w:sz="4" w:space="0" w:color="auto"/>
              <w:bottom w:val="single" w:sz="4" w:space="0" w:color="auto"/>
            </w:tcBorders>
            <w:noWrap/>
            <w:hideMark/>
          </w:tcPr>
          <w:p w14:paraId="2EDC89DE" w14:textId="77777777" w:rsidR="00CE6F83" w:rsidRPr="001C094C" w:rsidRDefault="00CE6F83" w:rsidP="00146DE0">
            <w:r w:rsidRPr="001C094C">
              <w:t>@chhcalling</w:t>
            </w:r>
          </w:p>
        </w:tc>
        <w:tc>
          <w:tcPr>
            <w:tcW w:w="1510" w:type="dxa"/>
            <w:tcBorders>
              <w:top w:val="single" w:sz="4" w:space="0" w:color="auto"/>
              <w:bottom w:val="single" w:sz="4" w:space="0" w:color="auto"/>
            </w:tcBorders>
            <w:noWrap/>
            <w:hideMark/>
          </w:tcPr>
          <w:p w14:paraId="5DA1CE6E" w14:textId="77777777" w:rsidR="00CE6F83" w:rsidRPr="001C094C" w:rsidRDefault="00CE6F83" w:rsidP="00146DE0">
            <w:r w:rsidRPr="001C094C">
              <w:t>11904</w:t>
            </w:r>
          </w:p>
        </w:tc>
        <w:tc>
          <w:tcPr>
            <w:tcW w:w="1510" w:type="dxa"/>
            <w:tcBorders>
              <w:top w:val="single" w:sz="4" w:space="0" w:color="auto"/>
              <w:bottom w:val="single" w:sz="4" w:space="0" w:color="auto"/>
            </w:tcBorders>
            <w:noWrap/>
            <w:hideMark/>
          </w:tcPr>
          <w:p w14:paraId="2379486D" w14:textId="77777777" w:rsidR="00CE6F83" w:rsidRPr="001C094C" w:rsidRDefault="00CE6F83" w:rsidP="00146DE0">
            <w:r w:rsidRPr="001C094C">
              <w:t>22052</w:t>
            </w:r>
          </w:p>
        </w:tc>
        <w:tc>
          <w:tcPr>
            <w:tcW w:w="1511" w:type="dxa"/>
            <w:tcBorders>
              <w:top w:val="single" w:sz="4" w:space="0" w:color="auto"/>
              <w:bottom w:val="single" w:sz="4" w:space="0" w:color="auto"/>
            </w:tcBorders>
            <w:noWrap/>
            <w:hideMark/>
          </w:tcPr>
          <w:p w14:paraId="7EDC37BD" w14:textId="77777777" w:rsidR="00CE6F83" w:rsidRPr="001C094C" w:rsidRDefault="00CE6F83" w:rsidP="00146DE0">
            <w:r w:rsidRPr="001C094C">
              <w:t>10/8/2009 23:03</w:t>
            </w:r>
          </w:p>
        </w:tc>
      </w:tr>
      <w:tr w:rsidR="00CE6F83" w:rsidRPr="001C094C" w14:paraId="4FE94DAF" w14:textId="77777777" w:rsidTr="00146DE0">
        <w:trPr>
          <w:trHeight w:val="290"/>
        </w:trPr>
        <w:tc>
          <w:tcPr>
            <w:tcW w:w="1510" w:type="dxa"/>
            <w:tcBorders>
              <w:top w:val="single" w:sz="4" w:space="0" w:color="auto"/>
              <w:bottom w:val="single" w:sz="4" w:space="0" w:color="auto"/>
            </w:tcBorders>
            <w:noWrap/>
            <w:hideMark/>
          </w:tcPr>
          <w:p w14:paraId="5399EC23" w14:textId="77777777" w:rsidR="00CE6F83" w:rsidRPr="001C094C" w:rsidRDefault="00CE6F83" w:rsidP="00146DE0">
            <w:r w:rsidRPr="001C094C">
              <w:t>Chris Philp</w:t>
            </w:r>
          </w:p>
        </w:tc>
        <w:tc>
          <w:tcPr>
            <w:tcW w:w="1510" w:type="dxa"/>
            <w:tcBorders>
              <w:top w:val="single" w:sz="4" w:space="0" w:color="auto"/>
              <w:bottom w:val="single" w:sz="4" w:space="0" w:color="auto"/>
            </w:tcBorders>
            <w:noWrap/>
            <w:hideMark/>
          </w:tcPr>
          <w:p w14:paraId="5304CAE3" w14:textId="77777777" w:rsidR="00CE6F83" w:rsidRPr="001C094C" w:rsidRDefault="00CE6F83" w:rsidP="00146DE0">
            <w:r w:rsidRPr="001C094C">
              <w:t>Father, Serial Entrepreneur and MP for Croydon South. Home Office and Justice Minister</w:t>
            </w:r>
          </w:p>
        </w:tc>
        <w:tc>
          <w:tcPr>
            <w:tcW w:w="1511" w:type="dxa"/>
            <w:tcBorders>
              <w:top w:val="single" w:sz="4" w:space="0" w:color="auto"/>
              <w:bottom w:val="single" w:sz="4" w:space="0" w:color="auto"/>
            </w:tcBorders>
            <w:noWrap/>
            <w:hideMark/>
          </w:tcPr>
          <w:p w14:paraId="79E84DF0" w14:textId="77777777" w:rsidR="00CE6F83" w:rsidRPr="001C094C" w:rsidRDefault="00CE6F83" w:rsidP="00146DE0">
            <w:r w:rsidRPr="001C094C">
              <w:t>@CPhilpOfficial</w:t>
            </w:r>
          </w:p>
        </w:tc>
        <w:tc>
          <w:tcPr>
            <w:tcW w:w="1510" w:type="dxa"/>
            <w:tcBorders>
              <w:top w:val="single" w:sz="4" w:space="0" w:color="auto"/>
              <w:bottom w:val="single" w:sz="4" w:space="0" w:color="auto"/>
            </w:tcBorders>
            <w:noWrap/>
            <w:hideMark/>
          </w:tcPr>
          <w:p w14:paraId="6002EA78" w14:textId="77777777" w:rsidR="00CE6F83" w:rsidRPr="001C094C" w:rsidRDefault="00CE6F83" w:rsidP="00146DE0">
            <w:r w:rsidRPr="001C094C">
              <w:t>5991</w:t>
            </w:r>
          </w:p>
        </w:tc>
        <w:tc>
          <w:tcPr>
            <w:tcW w:w="1510" w:type="dxa"/>
            <w:tcBorders>
              <w:top w:val="single" w:sz="4" w:space="0" w:color="auto"/>
              <w:bottom w:val="single" w:sz="4" w:space="0" w:color="auto"/>
            </w:tcBorders>
            <w:noWrap/>
            <w:hideMark/>
          </w:tcPr>
          <w:p w14:paraId="6AE9E837" w14:textId="77777777" w:rsidR="00CE6F83" w:rsidRPr="001C094C" w:rsidRDefault="00CE6F83" w:rsidP="00146DE0">
            <w:r w:rsidRPr="001C094C">
              <w:t>12934</w:t>
            </w:r>
          </w:p>
        </w:tc>
        <w:tc>
          <w:tcPr>
            <w:tcW w:w="1511" w:type="dxa"/>
            <w:tcBorders>
              <w:top w:val="single" w:sz="4" w:space="0" w:color="auto"/>
              <w:bottom w:val="single" w:sz="4" w:space="0" w:color="auto"/>
            </w:tcBorders>
            <w:noWrap/>
            <w:hideMark/>
          </w:tcPr>
          <w:p w14:paraId="2A7E7207" w14:textId="77777777" w:rsidR="00CE6F83" w:rsidRPr="001C094C" w:rsidRDefault="00CE6F83" w:rsidP="00146DE0">
            <w:r w:rsidRPr="001C094C">
              <w:t>11/11/2009 23:59</w:t>
            </w:r>
          </w:p>
        </w:tc>
      </w:tr>
      <w:tr w:rsidR="00CE6F83" w:rsidRPr="001C094C" w14:paraId="3CADB237" w14:textId="77777777" w:rsidTr="00146DE0">
        <w:trPr>
          <w:trHeight w:val="290"/>
        </w:trPr>
        <w:tc>
          <w:tcPr>
            <w:tcW w:w="1510" w:type="dxa"/>
            <w:tcBorders>
              <w:top w:val="single" w:sz="4" w:space="0" w:color="auto"/>
              <w:bottom w:val="single" w:sz="4" w:space="0" w:color="auto"/>
            </w:tcBorders>
            <w:noWrap/>
            <w:hideMark/>
          </w:tcPr>
          <w:p w14:paraId="445615EE" w14:textId="77777777" w:rsidR="00CE6F83" w:rsidRPr="001C094C" w:rsidRDefault="00CE6F83" w:rsidP="00146DE0">
            <w:r w:rsidRPr="001C094C">
              <w:t>Christopher Pincher</w:t>
            </w:r>
          </w:p>
        </w:tc>
        <w:tc>
          <w:tcPr>
            <w:tcW w:w="1510" w:type="dxa"/>
            <w:tcBorders>
              <w:top w:val="single" w:sz="4" w:space="0" w:color="auto"/>
              <w:bottom w:val="single" w:sz="4" w:space="0" w:color="auto"/>
            </w:tcBorders>
            <w:noWrap/>
            <w:hideMark/>
          </w:tcPr>
          <w:p w14:paraId="35941FC2" w14:textId="77777777" w:rsidR="00CE6F83" w:rsidRPr="001C094C" w:rsidRDefault="00CE6F83" w:rsidP="00146DE0">
            <w:r w:rsidRPr="001C094C">
              <w:t xml:space="preserve">Member of Parliament for Tamworth &amp; Minister of State for Housing at @MHCLG. Please send casework to </w:t>
            </w:r>
            <w:r w:rsidRPr="001C094C">
              <w:lastRenderedPageBreak/>
              <w:t>Christopher.pincher.mp@parliament.uk.</w:t>
            </w:r>
          </w:p>
        </w:tc>
        <w:tc>
          <w:tcPr>
            <w:tcW w:w="1511" w:type="dxa"/>
            <w:tcBorders>
              <w:top w:val="single" w:sz="4" w:space="0" w:color="auto"/>
              <w:bottom w:val="single" w:sz="4" w:space="0" w:color="auto"/>
            </w:tcBorders>
            <w:noWrap/>
            <w:hideMark/>
          </w:tcPr>
          <w:p w14:paraId="0E931638" w14:textId="77777777" w:rsidR="00CE6F83" w:rsidRPr="001C094C" w:rsidRDefault="00CE6F83" w:rsidP="00146DE0">
            <w:r w:rsidRPr="001C094C">
              <w:lastRenderedPageBreak/>
              <w:t>@ChrisPincher</w:t>
            </w:r>
          </w:p>
        </w:tc>
        <w:tc>
          <w:tcPr>
            <w:tcW w:w="1510" w:type="dxa"/>
            <w:tcBorders>
              <w:top w:val="single" w:sz="4" w:space="0" w:color="auto"/>
              <w:bottom w:val="single" w:sz="4" w:space="0" w:color="auto"/>
            </w:tcBorders>
            <w:noWrap/>
            <w:hideMark/>
          </w:tcPr>
          <w:p w14:paraId="3BC8136C" w14:textId="77777777" w:rsidR="00CE6F83" w:rsidRPr="001C094C" w:rsidRDefault="00CE6F83" w:rsidP="00146DE0">
            <w:r w:rsidRPr="001C094C">
              <w:t>11333</w:t>
            </w:r>
          </w:p>
        </w:tc>
        <w:tc>
          <w:tcPr>
            <w:tcW w:w="1510" w:type="dxa"/>
            <w:tcBorders>
              <w:top w:val="single" w:sz="4" w:space="0" w:color="auto"/>
              <w:bottom w:val="single" w:sz="4" w:space="0" w:color="auto"/>
            </w:tcBorders>
            <w:noWrap/>
            <w:hideMark/>
          </w:tcPr>
          <w:p w14:paraId="059DEF1A" w14:textId="77777777" w:rsidR="00CE6F83" w:rsidRPr="001C094C" w:rsidRDefault="00CE6F83" w:rsidP="00146DE0">
            <w:r w:rsidRPr="001C094C">
              <w:t>20439</w:t>
            </w:r>
          </w:p>
        </w:tc>
        <w:tc>
          <w:tcPr>
            <w:tcW w:w="1511" w:type="dxa"/>
            <w:tcBorders>
              <w:top w:val="single" w:sz="4" w:space="0" w:color="auto"/>
              <w:bottom w:val="single" w:sz="4" w:space="0" w:color="auto"/>
            </w:tcBorders>
            <w:noWrap/>
            <w:hideMark/>
          </w:tcPr>
          <w:p w14:paraId="16EA7C42" w14:textId="77777777" w:rsidR="00CE6F83" w:rsidRPr="001C094C" w:rsidRDefault="00CE6F83" w:rsidP="00146DE0">
            <w:r w:rsidRPr="001C094C">
              <w:t>7/14/2010 17:12</w:t>
            </w:r>
          </w:p>
        </w:tc>
      </w:tr>
      <w:tr w:rsidR="00CE6F83" w:rsidRPr="001C094C" w14:paraId="07F12284" w14:textId="77777777" w:rsidTr="00146DE0">
        <w:trPr>
          <w:trHeight w:val="290"/>
        </w:trPr>
        <w:tc>
          <w:tcPr>
            <w:tcW w:w="1510" w:type="dxa"/>
            <w:tcBorders>
              <w:top w:val="single" w:sz="4" w:space="0" w:color="auto"/>
              <w:bottom w:val="single" w:sz="4" w:space="0" w:color="auto"/>
            </w:tcBorders>
            <w:noWrap/>
            <w:hideMark/>
          </w:tcPr>
          <w:p w14:paraId="6E9AB155" w14:textId="77777777" w:rsidR="00CE6F83" w:rsidRPr="001C094C" w:rsidRDefault="00CE6F83" w:rsidP="00146DE0">
            <w:r w:rsidRPr="001C094C">
              <w:t>CICA</w:t>
            </w:r>
          </w:p>
        </w:tc>
        <w:tc>
          <w:tcPr>
            <w:tcW w:w="1510" w:type="dxa"/>
            <w:tcBorders>
              <w:top w:val="single" w:sz="4" w:space="0" w:color="auto"/>
              <w:bottom w:val="single" w:sz="4" w:space="0" w:color="auto"/>
            </w:tcBorders>
            <w:noWrap/>
            <w:hideMark/>
          </w:tcPr>
          <w:p w14:paraId="3F92036A" w14:textId="77777777" w:rsidR="00CE6F83" w:rsidRPr="001C094C" w:rsidRDefault="00CE6F83" w:rsidP="00146DE0">
            <w:r w:rsidRPr="001C094C">
              <w:t>Official account of the Criminal Injuries Compensation Authority. Tweets about our services and performance. Monitored 9am until 5pm, Monday to Friday.</w:t>
            </w:r>
          </w:p>
        </w:tc>
        <w:tc>
          <w:tcPr>
            <w:tcW w:w="1511" w:type="dxa"/>
            <w:tcBorders>
              <w:top w:val="single" w:sz="4" w:space="0" w:color="auto"/>
              <w:bottom w:val="single" w:sz="4" w:space="0" w:color="auto"/>
            </w:tcBorders>
            <w:noWrap/>
            <w:hideMark/>
          </w:tcPr>
          <w:p w14:paraId="5F99C4F6" w14:textId="77777777" w:rsidR="00CE6F83" w:rsidRPr="001C094C" w:rsidRDefault="00CE6F83" w:rsidP="00146DE0">
            <w:r w:rsidRPr="001C094C">
              <w:t>@CICAgov</w:t>
            </w:r>
          </w:p>
        </w:tc>
        <w:tc>
          <w:tcPr>
            <w:tcW w:w="1510" w:type="dxa"/>
            <w:tcBorders>
              <w:top w:val="single" w:sz="4" w:space="0" w:color="auto"/>
              <w:bottom w:val="single" w:sz="4" w:space="0" w:color="auto"/>
            </w:tcBorders>
            <w:noWrap/>
            <w:hideMark/>
          </w:tcPr>
          <w:p w14:paraId="2925E7D6" w14:textId="77777777" w:rsidR="00CE6F83" w:rsidRPr="001C094C" w:rsidRDefault="00CE6F83" w:rsidP="00146DE0">
            <w:r w:rsidRPr="001C094C">
              <w:t>437</w:t>
            </w:r>
          </w:p>
        </w:tc>
        <w:tc>
          <w:tcPr>
            <w:tcW w:w="1510" w:type="dxa"/>
            <w:tcBorders>
              <w:top w:val="single" w:sz="4" w:space="0" w:color="auto"/>
              <w:bottom w:val="single" w:sz="4" w:space="0" w:color="auto"/>
            </w:tcBorders>
            <w:noWrap/>
            <w:hideMark/>
          </w:tcPr>
          <w:p w14:paraId="2E3BC7BF" w14:textId="77777777" w:rsidR="00CE6F83" w:rsidRPr="001C094C" w:rsidRDefault="00CE6F83" w:rsidP="00146DE0">
            <w:r w:rsidRPr="001C094C">
              <w:t>1337</w:t>
            </w:r>
          </w:p>
        </w:tc>
        <w:tc>
          <w:tcPr>
            <w:tcW w:w="1511" w:type="dxa"/>
            <w:tcBorders>
              <w:top w:val="single" w:sz="4" w:space="0" w:color="auto"/>
              <w:bottom w:val="single" w:sz="4" w:space="0" w:color="auto"/>
            </w:tcBorders>
            <w:noWrap/>
            <w:hideMark/>
          </w:tcPr>
          <w:p w14:paraId="466ABD68" w14:textId="77777777" w:rsidR="00CE6F83" w:rsidRPr="001C094C" w:rsidRDefault="00CE6F83" w:rsidP="00146DE0">
            <w:r w:rsidRPr="001C094C">
              <w:t>6/14/2013 0:01</w:t>
            </w:r>
          </w:p>
        </w:tc>
      </w:tr>
      <w:tr w:rsidR="00CE6F83" w:rsidRPr="001C094C" w14:paraId="61E56D4C" w14:textId="77777777" w:rsidTr="00146DE0">
        <w:trPr>
          <w:trHeight w:val="290"/>
        </w:trPr>
        <w:tc>
          <w:tcPr>
            <w:tcW w:w="1510" w:type="dxa"/>
            <w:tcBorders>
              <w:top w:val="single" w:sz="4" w:space="0" w:color="auto"/>
              <w:bottom w:val="single" w:sz="4" w:space="0" w:color="auto"/>
            </w:tcBorders>
            <w:noWrap/>
            <w:hideMark/>
          </w:tcPr>
          <w:p w14:paraId="48C5CC5D" w14:textId="77777777" w:rsidR="00CE6F83" w:rsidRPr="001C094C" w:rsidRDefault="00CE6F83" w:rsidP="00146DE0">
            <w:r w:rsidRPr="001C094C">
              <w:t>Companies House</w:t>
            </w:r>
          </w:p>
        </w:tc>
        <w:tc>
          <w:tcPr>
            <w:tcW w:w="1510" w:type="dxa"/>
            <w:tcBorders>
              <w:top w:val="single" w:sz="4" w:space="0" w:color="auto"/>
              <w:bottom w:val="single" w:sz="4" w:space="0" w:color="auto"/>
            </w:tcBorders>
            <w:noWrap/>
            <w:hideMark/>
          </w:tcPr>
          <w:p w14:paraId="673DDE47" w14:textId="77777777" w:rsidR="00CE6F83" w:rsidRPr="001C094C" w:rsidRDefault="00CE6F83" w:rsidP="00146DE0">
            <w:r w:rsidRPr="001C094C">
              <w:t>We incorporate and dissolve limited companies, and make company information available. Rydym yn croesawu cwestiynau yn Gymraeg.</w:t>
            </w:r>
            <w:r w:rsidRPr="001C094C">
              <w:br/>
            </w:r>
            <w:r w:rsidRPr="001C094C">
              <w:br/>
            </w:r>
            <w:r w:rsidRPr="001C094C">
              <w:br/>
            </w:r>
            <w:r w:rsidRPr="001C094C">
              <w:br/>
              <w:t>House rules » https://t.co/tEZ51Shd46</w:t>
            </w:r>
          </w:p>
        </w:tc>
        <w:tc>
          <w:tcPr>
            <w:tcW w:w="1511" w:type="dxa"/>
            <w:tcBorders>
              <w:top w:val="single" w:sz="4" w:space="0" w:color="auto"/>
              <w:bottom w:val="single" w:sz="4" w:space="0" w:color="auto"/>
            </w:tcBorders>
            <w:noWrap/>
            <w:hideMark/>
          </w:tcPr>
          <w:p w14:paraId="4B854978" w14:textId="77777777" w:rsidR="00CE6F83" w:rsidRPr="001C094C" w:rsidRDefault="00CE6F83" w:rsidP="00146DE0">
            <w:r w:rsidRPr="001C094C">
              <w:t>@CompaniesHouse</w:t>
            </w:r>
          </w:p>
        </w:tc>
        <w:tc>
          <w:tcPr>
            <w:tcW w:w="1510" w:type="dxa"/>
            <w:tcBorders>
              <w:top w:val="single" w:sz="4" w:space="0" w:color="auto"/>
              <w:bottom w:val="single" w:sz="4" w:space="0" w:color="auto"/>
            </w:tcBorders>
            <w:noWrap/>
            <w:hideMark/>
          </w:tcPr>
          <w:p w14:paraId="53606E37" w14:textId="77777777" w:rsidR="00CE6F83" w:rsidRPr="001C094C" w:rsidRDefault="00CE6F83" w:rsidP="00146DE0">
            <w:r w:rsidRPr="001C094C">
              <w:t>13323</w:t>
            </w:r>
          </w:p>
        </w:tc>
        <w:tc>
          <w:tcPr>
            <w:tcW w:w="1510" w:type="dxa"/>
            <w:tcBorders>
              <w:top w:val="single" w:sz="4" w:space="0" w:color="auto"/>
              <w:bottom w:val="single" w:sz="4" w:space="0" w:color="auto"/>
            </w:tcBorders>
            <w:noWrap/>
            <w:hideMark/>
          </w:tcPr>
          <w:p w14:paraId="357103DB" w14:textId="77777777" w:rsidR="00CE6F83" w:rsidRPr="001C094C" w:rsidRDefault="00CE6F83" w:rsidP="00146DE0">
            <w:r w:rsidRPr="001C094C">
              <w:t>21123</w:t>
            </w:r>
          </w:p>
        </w:tc>
        <w:tc>
          <w:tcPr>
            <w:tcW w:w="1511" w:type="dxa"/>
            <w:tcBorders>
              <w:top w:val="single" w:sz="4" w:space="0" w:color="auto"/>
              <w:bottom w:val="single" w:sz="4" w:space="0" w:color="auto"/>
            </w:tcBorders>
            <w:noWrap/>
            <w:hideMark/>
          </w:tcPr>
          <w:p w14:paraId="4BADB429" w14:textId="77777777" w:rsidR="00CE6F83" w:rsidRPr="001C094C" w:rsidRDefault="00CE6F83" w:rsidP="00146DE0">
            <w:r w:rsidRPr="001C094C">
              <w:t>12/20/2010 15:02</w:t>
            </w:r>
          </w:p>
        </w:tc>
      </w:tr>
      <w:tr w:rsidR="00CE6F83" w:rsidRPr="001C094C" w14:paraId="7CDB88FB" w14:textId="77777777" w:rsidTr="00146DE0">
        <w:trPr>
          <w:trHeight w:val="290"/>
        </w:trPr>
        <w:tc>
          <w:tcPr>
            <w:tcW w:w="1510" w:type="dxa"/>
            <w:tcBorders>
              <w:top w:val="single" w:sz="4" w:space="0" w:color="auto"/>
              <w:bottom w:val="single" w:sz="4" w:space="0" w:color="auto"/>
            </w:tcBorders>
            <w:noWrap/>
            <w:hideMark/>
          </w:tcPr>
          <w:p w14:paraId="399EE5BC" w14:textId="77777777" w:rsidR="00CE6F83" w:rsidRPr="001C094C" w:rsidRDefault="00CE6F83" w:rsidP="00146DE0">
            <w:r w:rsidRPr="001C094C">
              <w:t>Competition &amp; Markets Authority</w:t>
            </w:r>
          </w:p>
        </w:tc>
        <w:tc>
          <w:tcPr>
            <w:tcW w:w="1510" w:type="dxa"/>
            <w:tcBorders>
              <w:top w:val="single" w:sz="4" w:space="0" w:color="auto"/>
              <w:bottom w:val="single" w:sz="4" w:space="0" w:color="auto"/>
            </w:tcBorders>
            <w:noWrap/>
            <w:hideMark/>
          </w:tcPr>
          <w:p w14:paraId="1FE03112" w14:textId="77777777" w:rsidR="00CE6F83" w:rsidRPr="001C094C" w:rsidRDefault="00CE6F83" w:rsidP="00146DE0">
            <w:r w:rsidRPr="001C094C">
              <w:t>We work to promote competition for the benefit of consumers in the UK.</w:t>
            </w:r>
          </w:p>
        </w:tc>
        <w:tc>
          <w:tcPr>
            <w:tcW w:w="1511" w:type="dxa"/>
            <w:tcBorders>
              <w:top w:val="single" w:sz="4" w:space="0" w:color="auto"/>
              <w:bottom w:val="single" w:sz="4" w:space="0" w:color="auto"/>
            </w:tcBorders>
            <w:noWrap/>
            <w:hideMark/>
          </w:tcPr>
          <w:p w14:paraId="76C735DC" w14:textId="77777777" w:rsidR="00CE6F83" w:rsidRPr="001C094C" w:rsidRDefault="00CE6F83" w:rsidP="00146DE0">
            <w:r w:rsidRPr="001C094C">
              <w:t>@CMAgovUK</w:t>
            </w:r>
          </w:p>
        </w:tc>
        <w:tc>
          <w:tcPr>
            <w:tcW w:w="1510" w:type="dxa"/>
            <w:tcBorders>
              <w:top w:val="single" w:sz="4" w:space="0" w:color="auto"/>
              <w:bottom w:val="single" w:sz="4" w:space="0" w:color="auto"/>
            </w:tcBorders>
            <w:noWrap/>
            <w:hideMark/>
          </w:tcPr>
          <w:p w14:paraId="536A2D36" w14:textId="77777777" w:rsidR="00CE6F83" w:rsidRPr="001C094C" w:rsidRDefault="00CE6F83" w:rsidP="00146DE0">
            <w:r w:rsidRPr="001C094C">
              <w:t>4470</w:t>
            </w:r>
          </w:p>
        </w:tc>
        <w:tc>
          <w:tcPr>
            <w:tcW w:w="1510" w:type="dxa"/>
            <w:tcBorders>
              <w:top w:val="single" w:sz="4" w:space="0" w:color="auto"/>
              <w:bottom w:val="single" w:sz="4" w:space="0" w:color="auto"/>
            </w:tcBorders>
            <w:noWrap/>
            <w:hideMark/>
          </w:tcPr>
          <w:p w14:paraId="2B5546DC" w14:textId="77777777" w:rsidR="00CE6F83" w:rsidRPr="001C094C" w:rsidRDefault="00CE6F83" w:rsidP="00146DE0">
            <w:r w:rsidRPr="001C094C">
              <w:t>15355</w:t>
            </w:r>
          </w:p>
        </w:tc>
        <w:tc>
          <w:tcPr>
            <w:tcW w:w="1511" w:type="dxa"/>
            <w:tcBorders>
              <w:top w:val="single" w:sz="4" w:space="0" w:color="auto"/>
              <w:bottom w:val="single" w:sz="4" w:space="0" w:color="auto"/>
            </w:tcBorders>
            <w:noWrap/>
            <w:hideMark/>
          </w:tcPr>
          <w:p w14:paraId="018C4263" w14:textId="77777777" w:rsidR="00CE6F83" w:rsidRPr="001C094C" w:rsidRDefault="00CE6F83" w:rsidP="00146DE0">
            <w:r w:rsidRPr="001C094C">
              <w:t>3/19/2013 18:15</w:t>
            </w:r>
          </w:p>
        </w:tc>
      </w:tr>
      <w:tr w:rsidR="00CE6F83" w:rsidRPr="001C094C" w14:paraId="670E1093" w14:textId="77777777" w:rsidTr="00146DE0">
        <w:trPr>
          <w:trHeight w:val="290"/>
        </w:trPr>
        <w:tc>
          <w:tcPr>
            <w:tcW w:w="1510" w:type="dxa"/>
            <w:tcBorders>
              <w:top w:val="single" w:sz="4" w:space="0" w:color="auto"/>
              <w:bottom w:val="single" w:sz="4" w:space="0" w:color="auto"/>
            </w:tcBorders>
            <w:noWrap/>
            <w:hideMark/>
          </w:tcPr>
          <w:p w14:paraId="0D230E28" w14:textId="77777777" w:rsidR="00CE6F83" w:rsidRPr="001C094C" w:rsidRDefault="00CE6F83" w:rsidP="00146DE0">
            <w:r w:rsidRPr="001C094C">
              <w:t>CrownCommercialServ</w:t>
            </w:r>
          </w:p>
        </w:tc>
        <w:tc>
          <w:tcPr>
            <w:tcW w:w="1510" w:type="dxa"/>
            <w:tcBorders>
              <w:top w:val="single" w:sz="4" w:space="0" w:color="auto"/>
              <w:bottom w:val="single" w:sz="4" w:space="0" w:color="auto"/>
            </w:tcBorders>
            <w:noWrap/>
            <w:hideMark/>
          </w:tcPr>
          <w:p w14:paraId="14E2D50C" w14:textId="77777777" w:rsidR="00CE6F83" w:rsidRPr="001C094C" w:rsidRDefault="00CE6F83" w:rsidP="00146DE0">
            <w:r w:rsidRPr="001C094C">
              <w:t xml:space="preserve">Procurement and </w:t>
            </w:r>
            <w:r w:rsidRPr="001C094C">
              <w:lastRenderedPageBreak/>
              <w:t>commercial expertise - helping government and public sector organisations achieve value for the nation and save taxpayers' money.</w:t>
            </w:r>
          </w:p>
        </w:tc>
        <w:tc>
          <w:tcPr>
            <w:tcW w:w="1511" w:type="dxa"/>
            <w:tcBorders>
              <w:top w:val="single" w:sz="4" w:space="0" w:color="auto"/>
              <w:bottom w:val="single" w:sz="4" w:space="0" w:color="auto"/>
            </w:tcBorders>
            <w:noWrap/>
            <w:hideMark/>
          </w:tcPr>
          <w:p w14:paraId="5D13EFE5" w14:textId="77777777" w:rsidR="00CE6F83" w:rsidRPr="001C094C" w:rsidRDefault="00CE6F83" w:rsidP="00146DE0">
            <w:r w:rsidRPr="001C094C">
              <w:lastRenderedPageBreak/>
              <w:t>@gov_procurement</w:t>
            </w:r>
          </w:p>
        </w:tc>
        <w:tc>
          <w:tcPr>
            <w:tcW w:w="1510" w:type="dxa"/>
            <w:tcBorders>
              <w:top w:val="single" w:sz="4" w:space="0" w:color="auto"/>
              <w:bottom w:val="single" w:sz="4" w:space="0" w:color="auto"/>
            </w:tcBorders>
            <w:noWrap/>
            <w:hideMark/>
          </w:tcPr>
          <w:p w14:paraId="60E7096B" w14:textId="77777777" w:rsidR="00CE6F83" w:rsidRPr="001C094C" w:rsidRDefault="00CE6F83" w:rsidP="00146DE0">
            <w:r w:rsidRPr="001C094C">
              <w:t>6922</w:t>
            </w:r>
          </w:p>
        </w:tc>
        <w:tc>
          <w:tcPr>
            <w:tcW w:w="1510" w:type="dxa"/>
            <w:tcBorders>
              <w:top w:val="single" w:sz="4" w:space="0" w:color="auto"/>
              <w:bottom w:val="single" w:sz="4" w:space="0" w:color="auto"/>
            </w:tcBorders>
            <w:noWrap/>
            <w:hideMark/>
          </w:tcPr>
          <w:p w14:paraId="1A6136EC" w14:textId="77777777" w:rsidR="00CE6F83" w:rsidRPr="001C094C" w:rsidRDefault="00CE6F83" w:rsidP="00146DE0">
            <w:r w:rsidRPr="001C094C">
              <w:t>9938</w:t>
            </w:r>
          </w:p>
        </w:tc>
        <w:tc>
          <w:tcPr>
            <w:tcW w:w="1511" w:type="dxa"/>
            <w:tcBorders>
              <w:top w:val="single" w:sz="4" w:space="0" w:color="auto"/>
              <w:bottom w:val="single" w:sz="4" w:space="0" w:color="auto"/>
            </w:tcBorders>
            <w:noWrap/>
            <w:hideMark/>
          </w:tcPr>
          <w:p w14:paraId="1E84C88A" w14:textId="77777777" w:rsidR="00CE6F83" w:rsidRPr="001C094C" w:rsidRDefault="00CE6F83" w:rsidP="00146DE0">
            <w:r w:rsidRPr="001C094C">
              <w:t>11/11/2011 20:53</w:t>
            </w:r>
          </w:p>
        </w:tc>
      </w:tr>
      <w:tr w:rsidR="00CE6F83" w:rsidRPr="001C094C" w14:paraId="31C2CCEC" w14:textId="77777777" w:rsidTr="00146DE0">
        <w:trPr>
          <w:trHeight w:val="290"/>
        </w:trPr>
        <w:tc>
          <w:tcPr>
            <w:tcW w:w="1510" w:type="dxa"/>
            <w:tcBorders>
              <w:top w:val="single" w:sz="4" w:space="0" w:color="auto"/>
              <w:bottom w:val="single" w:sz="4" w:space="0" w:color="auto"/>
            </w:tcBorders>
            <w:noWrap/>
            <w:hideMark/>
          </w:tcPr>
          <w:p w14:paraId="219ECB52" w14:textId="77777777" w:rsidR="00CE6F83" w:rsidRPr="001C094C" w:rsidRDefault="00CE6F83" w:rsidP="00146DE0">
            <w:r w:rsidRPr="001C094C">
              <w:t>David Duguid MP</w:t>
            </w:r>
          </w:p>
        </w:tc>
        <w:tc>
          <w:tcPr>
            <w:tcW w:w="1510" w:type="dxa"/>
            <w:tcBorders>
              <w:top w:val="single" w:sz="4" w:space="0" w:color="auto"/>
              <w:bottom w:val="single" w:sz="4" w:space="0" w:color="auto"/>
            </w:tcBorders>
            <w:noWrap/>
            <w:hideMark/>
          </w:tcPr>
          <w:p w14:paraId="63EABC30" w14:textId="77777777" w:rsidR="00CE6F83" w:rsidRPr="001C094C" w:rsidRDefault="00CE6F83" w:rsidP="00146DE0">
            <w:r w:rsidRPr="001C094C">
              <w:t>Scottish Conservative &amp; Unionist MP for Banff &amp; Buchan.</w:t>
            </w:r>
          </w:p>
        </w:tc>
        <w:tc>
          <w:tcPr>
            <w:tcW w:w="1511" w:type="dxa"/>
            <w:tcBorders>
              <w:top w:val="single" w:sz="4" w:space="0" w:color="auto"/>
              <w:bottom w:val="single" w:sz="4" w:space="0" w:color="auto"/>
            </w:tcBorders>
            <w:noWrap/>
            <w:hideMark/>
          </w:tcPr>
          <w:p w14:paraId="3F426E81" w14:textId="77777777" w:rsidR="00CE6F83" w:rsidRPr="001C094C" w:rsidRDefault="00CE6F83" w:rsidP="00146DE0">
            <w:r w:rsidRPr="001C094C">
              <w:t>@david_duguid</w:t>
            </w:r>
          </w:p>
        </w:tc>
        <w:tc>
          <w:tcPr>
            <w:tcW w:w="1510" w:type="dxa"/>
            <w:tcBorders>
              <w:top w:val="single" w:sz="4" w:space="0" w:color="auto"/>
              <w:bottom w:val="single" w:sz="4" w:space="0" w:color="auto"/>
            </w:tcBorders>
            <w:noWrap/>
            <w:hideMark/>
          </w:tcPr>
          <w:p w14:paraId="7296285F" w14:textId="77777777" w:rsidR="00CE6F83" w:rsidRPr="001C094C" w:rsidRDefault="00CE6F83" w:rsidP="00146DE0">
            <w:r w:rsidRPr="001C094C">
              <w:t>4802</w:t>
            </w:r>
          </w:p>
        </w:tc>
        <w:tc>
          <w:tcPr>
            <w:tcW w:w="1510" w:type="dxa"/>
            <w:tcBorders>
              <w:top w:val="single" w:sz="4" w:space="0" w:color="auto"/>
              <w:bottom w:val="single" w:sz="4" w:space="0" w:color="auto"/>
            </w:tcBorders>
            <w:noWrap/>
            <w:hideMark/>
          </w:tcPr>
          <w:p w14:paraId="0597B8BB" w14:textId="77777777" w:rsidR="00CE6F83" w:rsidRPr="001C094C" w:rsidRDefault="00CE6F83" w:rsidP="00146DE0">
            <w:r w:rsidRPr="001C094C">
              <w:t>6032</w:t>
            </w:r>
          </w:p>
        </w:tc>
        <w:tc>
          <w:tcPr>
            <w:tcW w:w="1511" w:type="dxa"/>
            <w:tcBorders>
              <w:top w:val="single" w:sz="4" w:space="0" w:color="auto"/>
              <w:bottom w:val="single" w:sz="4" w:space="0" w:color="auto"/>
            </w:tcBorders>
            <w:noWrap/>
            <w:hideMark/>
          </w:tcPr>
          <w:p w14:paraId="289686EC" w14:textId="77777777" w:rsidR="00CE6F83" w:rsidRPr="001C094C" w:rsidRDefault="00CE6F83" w:rsidP="00146DE0">
            <w:r w:rsidRPr="001C094C">
              <w:t>4/18/2017 12:27</w:t>
            </w:r>
          </w:p>
        </w:tc>
      </w:tr>
      <w:tr w:rsidR="00CE6F83" w:rsidRPr="001C094C" w14:paraId="4DACF78B" w14:textId="77777777" w:rsidTr="00146DE0">
        <w:trPr>
          <w:trHeight w:val="290"/>
        </w:trPr>
        <w:tc>
          <w:tcPr>
            <w:tcW w:w="1510" w:type="dxa"/>
            <w:tcBorders>
              <w:top w:val="single" w:sz="4" w:space="0" w:color="auto"/>
              <w:bottom w:val="single" w:sz="4" w:space="0" w:color="auto"/>
            </w:tcBorders>
            <w:noWrap/>
            <w:hideMark/>
          </w:tcPr>
          <w:p w14:paraId="193C54A0" w14:textId="77777777" w:rsidR="00CE6F83" w:rsidRPr="001C094C" w:rsidRDefault="00CE6F83" w:rsidP="00146DE0">
            <w:r w:rsidRPr="001C094C">
              <w:t>David Frost</w:t>
            </w:r>
          </w:p>
        </w:tc>
        <w:tc>
          <w:tcPr>
            <w:tcW w:w="1510" w:type="dxa"/>
            <w:tcBorders>
              <w:top w:val="single" w:sz="4" w:space="0" w:color="auto"/>
              <w:bottom w:val="single" w:sz="4" w:space="0" w:color="auto"/>
            </w:tcBorders>
            <w:noWrap/>
            <w:hideMark/>
          </w:tcPr>
          <w:p w14:paraId="3A873E44" w14:textId="77777777" w:rsidR="00CE6F83" w:rsidRPr="001C094C" w:rsidRDefault="00CE6F83" w:rsidP="00146DE0">
            <w:r w:rsidRPr="001C094C">
              <w:t>Lord Frost of Allenton. Minister in @cabinetofficeUK covering Europe, Brexit, and trade for Prime Minister @BorisJohnson.</w:t>
            </w:r>
          </w:p>
        </w:tc>
        <w:tc>
          <w:tcPr>
            <w:tcW w:w="1511" w:type="dxa"/>
            <w:tcBorders>
              <w:top w:val="single" w:sz="4" w:space="0" w:color="auto"/>
              <w:bottom w:val="single" w:sz="4" w:space="0" w:color="auto"/>
            </w:tcBorders>
            <w:noWrap/>
            <w:hideMark/>
          </w:tcPr>
          <w:p w14:paraId="716C7CC2" w14:textId="77777777" w:rsidR="00CE6F83" w:rsidRPr="001C094C" w:rsidRDefault="00CE6F83" w:rsidP="00146DE0">
            <w:r w:rsidRPr="001C094C">
              <w:t>@DavidGHFrost</w:t>
            </w:r>
          </w:p>
        </w:tc>
        <w:tc>
          <w:tcPr>
            <w:tcW w:w="1510" w:type="dxa"/>
            <w:tcBorders>
              <w:top w:val="single" w:sz="4" w:space="0" w:color="auto"/>
              <w:bottom w:val="single" w:sz="4" w:space="0" w:color="auto"/>
            </w:tcBorders>
            <w:noWrap/>
            <w:hideMark/>
          </w:tcPr>
          <w:p w14:paraId="69FB184F" w14:textId="77777777" w:rsidR="00CE6F83" w:rsidRPr="001C094C" w:rsidRDefault="00CE6F83" w:rsidP="00146DE0">
            <w:r w:rsidRPr="001C094C">
              <w:t>2039</w:t>
            </w:r>
          </w:p>
        </w:tc>
        <w:tc>
          <w:tcPr>
            <w:tcW w:w="1510" w:type="dxa"/>
            <w:tcBorders>
              <w:top w:val="single" w:sz="4" w:space="0" w:color="auto"/>
              <w:bottom w:val="single" w:sz="4" w:space="0" w:color="auto"/>
            </w:tcBorders>
            <w:noWrap/>
            <w:hideMark/>
          </w:tcPr>
          <w:p w14:paraId="60E07606" w14:textId="77777777" w:rsidR="00CE6F83" w:rsidRPr="001C094C" w:rsidRDefault="00CE6F83" w:rsidP="00146DE0">
            <w:r w:rsidRPr="001C094C">
              <w:t>54361</w:t>
            </w:r>
          </w:p>
        </w:tc>
        <w:tc>
          <w:tcPr>
            <w:tcW w:w="1511" w:type="dxa"/>
            <w:tcBorders>
              <w:top w:val="single" w:sz="4" w:space="0" w:color="auto"/>
              <w:bottom w:val="single" w:sz="4" w:space="0" w:color="auto"/>
            </w:tcBorders>
            <w:noWrap/>
            <w:hideMark/>
          </w:tcPr>
          <w:p w14:paraId="1E1CB087" w14:textId="77777777" w:rsidR="00CE6F83" w:rsidRPr="001C094C" w:rsidRDefault="00CE6F83" w:rsidP="00146DE0">
            <w:r w:rsidRPr="001C094C">
              <w:t>11/24/2012 13:02</w:t>
            </w:r>
          </w:p>
        </w:tc>
      </w:tr>
      <w:tr w:rsidR="00CE6F83" w:rsidRPr="001C094C" w14:paraId="19AA3D35" w14:textId="77777777" w:rsidTr="00146DE0">
        <w:trPr>
          <w:trHeight w:val="290"/>
        </w:trPr>
        <w:tc>
          <w:tcPr>
            <w:tcW w:w="1510" w:type="dxa"/>
            <w:tcBorders>
              <w:top w:val="single" w:sz="4" w:space="0" w:color="auto"/>
              <w:bottom w:val="single" w:sz="4" w:space="0" w:color="auto"/>
            </w:tcBorders>
            <w:noWrap/>
            <w:hideMark/>
          </w:tcPr>
          <w:p w14:paraId="7FA17ACA" w14:textId="77777777" w:rsidR="00CE6F83" w:rsidRPr="001C094C" w:rsidRDefault="00CE6F83" w:rsidP="00146DE0">
            <w:r w:rsidRPr="001C094C">
              <w:t>David TC Davies MP &lt;U+000E0067&gt;&lt;U+000E0062&gt;&lt;U+000E0077&gt;&lt;U+000E006C&gt;&lt;U+000E0073&gt;&lt;U+000E007F&gt;</w:t>
            </w:r>
          </w:p>
        </w:tc>
        <w:tc>
          <w:tcPr>
            <w:tcW w:w="1510" w:type="dxa"/>
            <w:tcBorders>
              <w:top w:val="single" w:sz="4" w:space="0" w:color="auto"/>
              <w:bottom w:val="single" w:sz="4" w:space="0" w:color="auto"/>
            </w:tcBorders>
            <w:noWrap/>
            <w:hideMark/>
          </w:tcPr>
          <w:p w14:paraId="70F09BC7" w14:textId="77777777" w:rsidR="00CE6F83" w:rsidRPr="001C094C" w:rsidRDefault="00CE6F83" w:rsidP="00146DE0">
            <w:r w:rsidRPr="001C094C">
              <w:t>Conservative MP for Monmouth | Parliamentary Under Secretary of State @UKGovWales | For constituency casework/a reply please email david.davies.mp@parliament.uk</w:t>
            </w:r>
          </w:p>
        </w:tc>
        <w:tc>
          <w:tcPr>
            <w:tcW w:w="1511" w:type="dxa"/>
            <w:tcBorders>
              <w:top w:val="single" w:sz="4" w:space="0" w:color="auto"/>
              <w:bottom w:val="single" w:sz="4" w:space="0" w:color="auto"/>
            </w:tcBorders>
            <w:noWrap/>
            <w:hideMark/>
          </w:tcPr>
          <w:p w14:paraId="59951FFF" w14:textId="77777777" w:rsidR="00CE6F83" w:rsidRPr="001C094C" w:rsidRDefault="00CE6F83" w:rsidP="00146DE0">
            <w:r w:rsidRPr="001C094C">
              <w:t>@DavidTCDavies</w:t>
            </w:r>
          </w:p>
        </w:tc>
        <w:tc>
          <w:tcPr>
            <w:tcW w:w="1510" w:type="dxa"/>
            <w:tcBorders>
              <w:top w:val="single" w:sz="4" w:space="0" w:color="auto"/>
              <w:bottom w:val="single" w:sz="4" w:space="0" w:color="auto"/>
            </w:tcBorders>
            <w:noWrap/>
            <w:hideMark/>
          </w:tcPr>
          <w:p w14:paraId="48F95978" w14:textId="77777777" w:rsidR="00CE6F83" w:rsidRPr="001C094C" w:rsidRDefault="00CE6F83" w:rsidP="00146DE0">
            <w:r w:rsidRPr="001C094C">
              <w:t>6536</w:t>
            </w:r>
          </w:p>
        </w:tc>
        <w:tc>
          <w:tcPr>
            <w:tcW w:w="1510" w:type="dxa"/>
            <w:tcBorders>
              <w:top w:val="single" w:sz="4" w:space="0" w:color="auto"/>
              <w:bottom w:val="single" w:sz="4" w:space="0" w:color="auto"/>
            </w:tcBorders>
            <w:noWrap/>
            <w:hideMark/>
          </w:tcPr>
          <w:p w14:paraId="20EA36A6" w14:textId="77777777" w:rsidR="00CE6F83" w:rsidRPr="001C094C" w:rsidRDefault="00CE6F83" w:rsidP="00146DE0">
            <w:r w:rsidRPr="001C094C">
              <w:t>15890</w:t>
            </w:r>
          </w:p>
        </w:tc>
        <w:tc>
          <w:tcPr>
            <w:tcW w:w="1511" w:type="dxa"/>
            <w:tcBorders>
              <w:top w:val="single" w:sz="4" w:space="0" w:color="auto"/>
              <w:bottom w:val="single" w:sz="4" w:space="0" w:color="auto"/>
            </w:tcBorders>
            <w:noWrap/>
            <w:hideMark/>
          </w:tcPr>
          <w:p w14:paraId="543F40EA" w14:textId="77777777" w:rsidR="00CE6F83" w:rsidRPr="001C094C" w:rsidRDefault="00CE6F83" w:rsidP="00146DE0">
            <w:r w:rsidRPr="001C094C">
              <w:t>4/10/2012 14:38</w:t>
            </w:r>
          </w:p>
        </w:tc>
      </w:tr>
      <w:tr w:rsidR="00CE6F83" w:rsidRPr="001C094C" w14:paraId="7B9F3D5E" w14:textId="77777777" w:rsidTr="00146DE0">
        <w:trPr>
          <w:trHeight w:val="290"/>
        </w:trPr>
        <w:tc>
          <w:tcPr>
            <w:tcW w:w="1510" w:type="dxa"/>
            <w:tcBorders>
              <w:top w:val="single" w:sz="4" w:space="0" w:color="auto"/>
              <w:bottom w:val="single" w:sz="4" w:space="0" w:color="auto"/>
            </w:tcBorders>
            <w:noWrap/>
            <w:hideMark/>
          </w:tcPr>
          <w:p w14:paraId="32FAD8D2" w14:textId="77777777" w:rsidR="00CE6F83" w:rsidRPr="001C094C" w:rsidRDefault="00CE6F83" w:rsidP="00146DE0">
            <w:r w:rsidRPr="001C094C">
              <w:lastRenderedPageBreak/>
              <w:t>David Wolfson</w:t>
            </w:r>
          </w:p>
        </w:tc>
        <w:tc>
          <w:tcPr>
            <w:tcW w:w="1510" w:type="dxa"/>
            <w:tcBorders>
              <w:top w:val="single" w:sz="4" w:space="0" w:color="auto"/>
              <w:bottom w:val="single" w:sz="4" w:space="0" w:color="auto"/>
            </w:tcBorders>
            <w:noWrap/>
            <w:hideMark/>
          </w:tcPr>
          <w:p w14:paraId="5C5CBD77" w14:textId="77777777" w:rsidR="00CE6F83" w:rsidRPr="001C094C" w:rsidRDefault="00CE6F83" w:rsidP="00146DE0">
            <w:r w:rsidRPr="001C094C">
              <w:t>UK Gov’t Minister in @MoJGovUK and Conservative peer (Lord Wolfson of Tredegar) in @UKHouseofLords Formerly commercial barrister @OneEssexCourt</w:t>
            </w:r>
          </w:p>
        </w:tc>
        <w:tc>
          <w:tcPr>
            <w:tcW w:w="1511" w:type="dxa"/>
            <w:tcBorders>
              <w:top w:val="single" w:sz="4" w:space="0" w:color="auto"/>
              <w:bottom w:val="single" w:sz="4" w:space="0" w:color="auto"/>
            </w:tcBorders>
            <w:noWrap/>
            <w:hideMark/>
          </w:tcPr>
          <w:p w14:paraId="6CDD5B84" w14:textId="77777777" w:rsidR="00CE6F83" w:rsidRPr="001C094C" w:rsidRDefault="00CE6F83" w:rsidP="00146DE0">
            <w:r w:rsidRPr="001C094C">
              <w:t>@DXWQC</w:t>
            </w:r>
          </w:p>
        </w:tc>
        <w:tc>
          <w:tcPr>
            <w:tcW w:w="1510" w:type="dxa"/>
            <w:tcBorders>
              <w:top w:val="single" w:sz="4" w:space="0" w:color="auto"/>
              <w:bottom w:val="single" w:sz="4" w:space="0" w:color="auto"/>
            </w:tcBorders>
            <w:noWrap/>
            <w:hideMark/>
          </w:tcPr>
          <w:p w14:paraId="030CB644" w14:textId="77777777" w:rsidR="00CE6F83" w:rsidRPr="001C094C" w:rsidRDefault="00CE6F83" w:rsidP="00146DE0">
            <w:r w:rsidRPr="001C094C">
              <w:t>2900</w:t>
            </w:r>
          </w:p>
        </w:tc>
        <w:tc>
          <w:tcPr>
            <w:tcW w:w="1510" w:type="dxa"/>
            <w:tcBorders>
              <w:top w:val="single" w:sz="4" w:space="0" w:color="auto"/>
              <w:bottom w:val="single" w:sz="4" w:space="0" w:color="auto"/>
            </w:tcBorders>
            <w:noWrap/>
            <w:hideMark/>
          </w:tcPr>
          <w:p w14:paraId="19B903FB" w14:textId="77777777" w:rsidR="00CE6F83" w:rsidRPr="001C094C" w:rsidRDefault="00CE6F83" w:rsidP="00146DE0">
            <w:r w:rsidRPr="001C094C">
              <w:t>3422</w:t>
            </w:r>
          </w:p>
        </w:tc>
        <w:tc>
          <w:tcPr>
            <w:tcW w:w="1511" w:type="dxa"/>
            <w:tcBorders>
              <w:top w:val="single" w:sz="4" w:space="0" w:color="auto"/>
              <w:bottom w:val="single" w:sz="4" w:space="0" w:color="auto"/>
            </w:tcBorders>
            <w:noWrap/>
            <w:hideMark/>
          </w:tcPr>
          <w:p w14:paraId="69DA6D47" w14:textId="77777777" w:rsidR="00CE6F83" w:rsidRPr="001C094C" w:rsidRDefault="00CE6F83" w:rsidP="00146DE0">
            <w:r w:rsidRPr="001C094C">
              <w:t>4/22/2018 0:48</w:t>
            </w:r>
          </w:p>
        </w:tc>
      </w:tr>
      <w:tr w:rsidR="00CE6F83" w:rsidRPr="001C094C" w14:paraId="264DECBD" w14:textId="77777777" w:rsidTr="00146DE0">
        <w:trPr>
          <w:trHeight w:val="290"/>
        </w:trPr>
        <w:tc>
          <w:tcPr>
            <w:tcW w:w="1510" w:type="dxa"/>
            <w:tcBorders>
              <w:top w:val="single" w:sz="4" w:space="0" w:color="auto"/>
              <w:bottom w:val="single" w:sz="4" w:space="0" w:color="auto"/>
            </w:tcBorders>
            <w:noWrap/>
            <w:hideMark/>
          </w:tcPr>
          <w:p w14:paraId="270233AA" w14:textId="77777777" w:rsidR="00CE6F83" w:rsidRPr="001C094C" w:rsidRDefault="00CE6F83" w:rsidP="00146DE0">
            <w:r w:rsidRPr="001C094C">
              <w:t>DCMS</w:t>
            </w:r>
          </w:p>
        </w:tc>
        <w:tc>
          <w:tcPr>
            <w:tcW w:w="1510" w:type="dxa"/>
            <w:tcBorders>
              <w:top w:val="single" w:sz="4" w:space="0" w:color="auto"/>
              <w:bottom w:val="single" w:sz="4" w:space="0" w:color="auto"/>
            </w:tcBorders>
            <w:noWrap/>
            <w:hideMark/>
          </w:tcPr>
          <w:p w14:paraId="1A84C59F" w14:textId="77777777" w:rsidR="00CE6F83" w:rsidRPr="001C094C" w:rsidRDefault="00CE6F83" w:rsidP="00146DE0">
            <w:r w:rsidRPr="001C094C">
              <w:t>UK Government Department for Digital, Culture, Media and Sport (DCMS). All our latest news, campaigns and policy announcements: https://t.co/1JfOfShNQN</w:t>
            </w:r>
          </w:p>
        </w:tc>
        <w:tc>
          <w:tcPr>
            <w:tcW w:w="1511" w:type="dxa"/>
            <w:tcBorders>
              <w:top w:val="single" w:sz="4" w:space="0" w:color="auto"/>
              <w:bottom w:val="single" w:sz="4" w:space="0" w:color="auto"/>
            </w:tcBorders>
            <w:noWrap/>
            <w:hideMark/>
          </w:tcPr>
          <w:p w14:paraId="729E1576" w14:textId="77777777" w:rsidR="00CE6F83" w:rsidRPr="001C094C" w:rsidRDefault="00CE6F83" w:rsidP="00146DE0">
            <w:r w:rsidRPr="001C094C">
              <w:t>@DCMS</w:t>
            </w:r>
          </w:p>
        </w:tc>
        <w:tc>
          <w:tcPr>
            <w:tcW w:w="1510" w:type="dxa"/>
            <w:tcBorders>
              <w:top w:val="single" w:sz="4" w:space="0" w:color="auto"/>
              <w:bottom w:val="single" w:sz="4" w:space="0" w:color="auto"/>
            </w:tcBorders>
            <w:noWrap/>
            <w:hideMark/>
          </w:tcPr>
          <w:p w14:paraId="35AA529E" w14:textId="77777777" w:rsidR="00CE6F83" w:rsidRPr="001C094C" w:rsidRDefault="00CE6F83" w:rsidP="00146DE0">
            <w:r w:rsidRPr="001C094C">
              <w:t>38745</w:t>
            </w:r>
          </w:p>
        </w:tc>
        <w:tc>
          <w:tcPr>
            <w:tcW w:w="1510" w:type="dxa"/>
            <w:tcBorders>
              <w:top w:val="single" w:sz="4" w:space="0" w:color="auto"/>
              <w:bottom w:val="single" w:sz="4" w:space="0" w:color="auto"/>
            </w:tcBorders>
            <w:noWrap/>
            <w:hideMark/>
          </w:tcPr>
          <w:p w14:paraId="62304FE3" w14:textId="77777777" w:rsidR="00CE6F83" w:rsidRPr="001C094C" w:rsidRDefault="00CE6F83" w:rsidP="00146DE0">
            <w:r w:rsidRPr="001C094C">
              <w:t>241318</w:t>
            </w:r>
          </w:p>
        </w:tc>
        <w:tc>
          <w:tcPr>
            <w:tcW w:w="1511" w:type="dxa"/>
            <w:tcBorders>
              <w:top w:val="single" w:sz="4" w:space="0" w:color="auto"/>
              <w:bottom w:val="single" w:sz="4" w:space="0" w:color="auto"/>
            </w:tcBorders>
            <w:noWrap/>
            <w:hideMark/>
          </w:tcPr>
          <w:p w14:paraId="7275A528" w14:textId="77777777" w:rsidR="00CE6F83" w:rsidRPr="001C094C" w:rsidRDefault="00CE6F83" w:rsidP="00146DE0">
            <w:r w:rsidRPr="001C094C">
              <w:t>12/29/2008 13:57</w:t>
            </w:r>
          </w:p>
        </w:tc>
      </w:tr>
      <w:tr w:rsidR="00CE6F83" w:rsidRPr="001C094C" w14:paraId="45F19735" w14:textId="77777777" w:rsidTr="00146DE0">
        <w:trPr>
          <w:trHeight w:val="290"/>
        </w:trPr>
        <w:tc>
          <w:tcPr>
            <w:tcW w:w="1510" w:type="dxa"/>
            <w:tcBorders>
              <w:top w:val="single" w:sz="4" w:space="0" w:color="auto"/>
              <w:bottom w:val="single" w:sz="4" w:space="0" w:color="auto"/>
            </w:tcBorders>
            <w:noWrap/>
            <w:hideMark/>
          </w:tcPr>
          <w:p w14:paraId="167FD638" w14:textId="77777777" w:rsidR="00CE6F83" w:rsidRPr="001C094C" w:rsidRDefault="00CE6F83" w:rsidP="00146DE0">
            <w:r w:rsidRPr="001C094C">
              <w:t>Defence Equipment &amp; Support</w:t>
            </w:r>
          </w:p>
        </w:tc>
        <w:tc>
          <w:tcPr>
            <w:tcW w:w="1510" w:type="dxa"/>
            <w:tcBorders>
              <w:top w:val="single" w:sz="4" w:space="0" w:color="auto"/>
              <w:bottom w:val="single" w:sz="4" w:space="0" w:color="auto"/>
            </w:tcBorders>
            <w:noWrap/>
            <w:hideMark/>
          </w:tcPr>
          <w:p w14:paraId="4149E7BA" w14:textId="77777777" w:rsidR="00CE6F83" w:rsidRPr="001C094C" w:rsidRDefault="00CE6F83" w:rsidP="00146DE0">
            <w:r w:rsidRPr="001C094C">
              <w:t>#Defence Equipment &amp; Support (DE&amp;S) - The force behind the armed forces.</w:t>
            </w:r>
          </w:p>
        </w:tc>
        <w:tc>
          <w:tcPr>
            <w:tcW w:w="1511" w:type="dxa"/>
            <w:tcBorders>
              <w:top w:val="single" w:sz="4" w:space="0" w:color="auto"/>
              <w:bottom w:val="single" w:sz="4" w:space="0" w:color="auto"/>
            </w:tcBorders>
            <w:noWrap/>
            <w:hideMark/>
          </w:tcPr>
          <w:p w14:paraId="4B4BAC0D" w14:textId="77777777" w:rsidR="00CE6F83" w:rsidRPr="001C094C" w:rsidRDefault="00CE6F83" w:rsidP="00146DE0">
            <w:r w:rsidRPr="001C094C">
              <w:t>@DefenceES</w:t>
            </w:r>
          </w:p>
        </w:tc>
        <w:tc>
          <w:tcPr>
            <w:tcW w:w="1510" w:type="dxa"/>
            <w:tcBorders>
              <w:top w:val="single" w:sz="4" w:space="0" w:color="auto"/>
              <w:bottom w:val="single" w:sz="4" w:space="0" w:color="auto"/>
            </w:tcBorders>
            <w:noWrap/>
            <w:hideMark/>
          </w:tcPr>
          <w:p w14:paraId="311454A0" w14:textId="77777777" w:rsidR="00CE6F83" w:rsidRPr="001C094C" w:rsidRDefault="00CE6F83" w:rsidP="00146DE0">
            <w:r w:rsidRPr="001C094C">
              <w:t>7817</w:t>
            </w:r>
          </w:p>
        </w:tc>
        <w:tc>
          <w:tcPr>
            <w:tcW w:w="1510" w:type="dxa"/>
            <w:tcBorders>
              <w:top w:val="single" w:sz="4" w:space="0" w:color="auto"/>
              <w:bottom w:val="single" w:sz="4" w:space="0" w:color="auto"/>
            </w:tcBorders>
            <w:noWrap/>
            <w:hideMark/>
          </w:tcPr>
          <w:p w14:paraId="73FF5929" w14:textId="77777777" w:rsidR="00CE6F83" w:rsidRPr="001C094C" w:rsidRDefault="00CE6F83" w:rsidP="00146DE0">
            <w:r w:rsidRPr="001C094C">
              <w:t>11571</w:t>
            </w:r>
          </w:p>
        </w:tc>
        <w:tc>
          <w:tcPr>
            <w:tcW w:w="1511" w:type="dxa"/>
            <w:tcBorders>
              <w:top w:val="single" w:sz="4" w:space="0" w:color="auto"/>
              <w:bottom w:val="single" w:sz="4" w:space="0" w:color="auto"/>
            </w:tcBorders>
            <w:noWrap/>
            <w:hideMark/>
          </w:tcPr>
          <w:p w14:paraId="260C6E56" w14:textId="77777777" w:rsidR="00CE6F83" w:rsidRPr="001C094C" w:rsidRDefault="00CE6F83" w:rsidP="00146DE0">
            <w:r w:rsidRPr="001C094C">
              <w:t>2/13/2014 12:13</w:t>
            </w:r>
          </w:p>
        </w:tc>
      </w:tr>
      <w:tr w:rsidR="00CE6F83" w:rsidRPr="001C094C" w14:paraId="01C011D0" w14:textId="77777777" w:rsidTr="00146DE0">
        <w:trPr>
          <w:trHeight w:val="290"/>
        </w:trPr>
        <w:tc>
          <w:tcPr>
            <w:tcW w:w="1510" w:type="dxa"/>
            <w:tcBorders>
              <w:top w:val="single" w:sz="4" w:space="0" w:color="auto"/>
              <w:bottom w:val="single" w:sz="4" w:space="0" w:color="auto"/>
            </w:tcBorders>
            <w:noWrap/>
            <w:hideMark/>
          </w:tcPr>
          <w:p w14:paraId="6042AE69" w14:textId="77777777" w:rsidR="00CE6F83" w:rsidRPr="001C094C" w:rsidRDefault="00CE6F83" w:rsidP="00146DE0">
            <w:r w:rsidRPr="001C094C">
              <w:t>Department for Education</w:t>
            </w:r>
          </w:p>
        </w:tc>
        <w:tc>
          <w:tcPr>
            <w:tcW w:w="1510" w:type="dxa"/>
            <w:tcBorders>
              <w:top w:val="single" w:sz="4" w:space="0" w:color="auto"/>
              <w:bottom w:val="single" w:sz="4" w:space="0" w:color="auto"/>
            </w:tcBorders>
            <w:noWrap/>
            <w:hideMark/>
          </w:tcPr>
          <w:p w14:paraId="7929CA08" w14:textId="77777777" w:rsidR="00CE6F83" w:rsidRPr="001C094C" w:rsidRDefault="00CE6F83" w:rsidP="00146DE0">
            <w:r w:rsidRPr="001C094C">
              <w:t xml:space="preserve">Official Twitter account for the Department for Education, covering education, children’s services, HE &amp; </w:t>
            </w:r>
            <w:r w:rsidRPr="001C094C">
              <w:lastRenderedPageBreak/>
              <w:t>FE, apprenticeships, skills in England.</w:t>
            </w:r>
          </w:p>
        </w:tc>
        <w:tc>
          <w:tcPr>
            <w:tcW w:w="1511" w:type="dxa"/>
            <w:tcBorders>
              <w:top w:val="single" w:sz="4" w:space="0" w:color="auto"/>
              <w:bottom w:val="single" w:sz="4" w:space="0" w:color="auto"/>
            </w:tcBorders>
            <w:noWrap/>
            <w:hideMark/>
          </w:tcPr>
          <w:p w14:paraId="53389795" w14:textId="77777777" w:rsidR="00CE6F83" w:rsidRPr="001C094C" w:rsidRDefault="00CE6F83" w:rsidP="00146DE0">
            <w:r w:rsidRPr="001C094C">
              <w:lastRenderedPageBreak/>
              <w:t>@educationgovuk</w:t>
            </w:r>
          </w:p>
        </w:tc>
        <w:tc>
          <w:tcPr>
            <w:tcW w:w="1510" w:type="dxa"/>
            <w:tcBorders>
              <w:top w:val="single" w:sz="4" w:space="0" w:color="auto"/>
              <w:bottom w:val="single" w:sz="4" w:space="0" w:color="auto"/>
            </w:tcBorders>
            <w:noWrap/>
            <w:hideMark/>
          </w:tcPr>
          <w:p w14:paraId="3D1C0094" w14:textId="77777777" w:rsidR="00CE6F83" w:rsidRPr="001C094C" w:rsidRDefault="00CE6F83" w:rsidP="00146DE0">
            <w:r w:rsidRPr="001C094C">
              <w:t>31932</w:t>
            </w:r>
          </w:p>
        </w:tc>
        <w:tc>
          <w:tcPr>
            <w:tcW w:w="1510" w:type="dxa"/>
            <w:tcBorders>
              <w:top w:val="single" w:sz="4" w:space="0" w:color="auto"/>
              <w:bottom w:val="single" w:sz="4" w:space="0" w:color="auto"/>
            </w:tcBorders>
            <w:noWrap/>
            <w:hideMark/>
          </w:tcPr>
          <w:p w14:paraId="764EF23F" w14:textId="77777777" w:rsidR="00CE6F83" w:rsidRPr="001C094C" w:rsidRDefault="00CE6F83" w:rsidP="00146DE0">
            <w:r w:rsidRPr="001C094C">
              <w:t>439655</w:t>
            </w:r>
          </w:p>
        </w:tc>
        <w:tc>
          <w:tcPr>
            <w:tcW w:w="1511" w:type="dxa"/>
            <w:tcBorders>
              <w:top w:val="single" w:sz="4" w:space="0" w:color="auto"/>
              <w:bottom w:val="single" w:sz="4" w:space="0" w:color="auto"/>
            </w:tcBorders>
            <w:noWrap/>
            <w:hideMark/>
          </w:tcPr>
          <w:p w14:paraId="4DB05BD6" w14:textId="77777777" w:rsidR="00CE6F83" w:rsidRPr="001C094C" w:rsidRDefault="00CE6F83" w:rsidP="00146DE0">
            <w:r w:rsidRPr="001C094C">
              <w:t>5/12/2010 14:22</w:t>
            </w:r>
          </w:p>
        </w:tc>
      </w:tr>
      <w:tr w:rsidR="00CE6F83" w:rsidRPr="001C094C" w14:paraId="3C6442F2" w14:textId="77777777" w:rsidTr="00146DE0">
        <w:trPr>
          <w:trHeight w:val="290"/>
        </w:trPr>
        <w:tc>
          <w:tcPr>
            <w:tcW w:w="1510" w:type="dxa"/>
            <w:tcBorders>
              <w:top w:val="single" w:sz="4" w:space="0" w:color="auto"/>
              <w:bottom w:val="single" w:sz="4" w:space="0" w:color="auto"/>
            </w:tcBorders>
            <w:noWrap/>
            <w:hideMark/>
          </w:tcPr>
          <w:p w14:paraId="40780FB6" w14:textId="77777777" w:rsidR="00CE6F83" w:rsidRPr="001C094C" w:rsidRDefault="00CE6F83" w:rsidP="00146DE0">
            <w:r w:rsidRPr="001C094C">
              <w:t>Department for International Trade</w:t>
            </w:r>
          </w:p>
        </w:tc>
        <w:tc>
          <w:tcPr>
            <w:tcW w:w="1510" w:type="dxa"/>
            <w:tcBorders>
              <w:top w:val="single" w:sz="4" w:space="0" w:color="auto"/>
              <w:bottom w:val="single" w:sz="4" w:space="0" w:color="auto"/>
            </w:tcBorders>
            <w:noWrap/>
            <w:hideMark/>
          </w:tcPr>
          <w:p w14:paraId="58FF86F8" w14:textId="77777777" w:rsidR="00CE6F83" w:rsidRPr="001C094C" w:rsidRDefault="00CE6F83" w:rsidP="00146DE0">
            <w:r w:rsidRPr="001C094C">
              <w:t>DIT helps businesses export, drives inward and outward investment, negotiates market access and trade deals, and champions free trade.</w:t>
            </w:r>
          </w:p>
        </w:tc>
        <w:tc>
          <w:tcPr>
            <w:tcW w:w="1511" w:type="dxa"/>
            <w:tcBorders>
              <w:top w:val="single" w:sz="4" w:space="0" w:color="auto"/>
              <w:bottom w:val="single" w:sz="4" w:space="0" w:color="auto"/>
            </w:tcBorders>
            <w:noWrap/>
            <w:hideMark/>
          </w:tcPr>
          <w:p w14:paraId="5DE9BE5F" w14:textId="77777777" w:rsidR="00CE6F83" w:rsidRPr="001C094C" w:rsidRDefault="00CE6F83" w:rsidP="00146DE0">
            <w:r w:rsidRPr="001C094C">
              <w:t>@tradegovuk</w:t>
            </w:r>
          </w:p>
        </w:tc>
        <w:tc>
          <w:tcPr>
            <w:tcW w:w="1510" w:type="dxa"/>
            <w:tcBorders>
              <w:top w:val="single" w:sz="4" w:space="0" w:color="auto"/>
              <w:bottom w:val="single" w:sz="4" w:space="0" w:color="auto"/>
            </w:tcBorders>
            <w:noWrap/>
            <w:hideMark/>
          </w:tcPr>
          <w:p w14:paraId="6B391A07" w14:textId="77777777" w:rsidR="00CE6F83" w:rsidRPr="001C094C" w:rsidRDefault="00CE6F83" w:rsidP="00146DE0">
            <w:r w:rsidRPr="001C094C">
              <w:t>28607</w:t>
            </w:r>
          </w:p>
        </w:tc>
        <w:tc>
          <w:tcPr>
            <w:tcW w:w="1510" w:type="dxa"/>
            <w:tcBorders>
              <w:top w:val="single" w:sz="4" w:space="0" w:color="auto"/>
              <w:bottom w:val="single" w:sz="4" w:space="0" w:color="auto"/>
            </w:tcBorders>
            <w:noWrap/>
            <w:hideMark/>
          </w:tcPr>
          <w:p w14:paraId="08A85E61" w14:textId="77777777" w:rsidR="00CE6F83" w:rsidRPr="001C094C" w:rsidRDefault="00CE6F83" w:rsidP="00146DE0">
            <w:r w:rsidRPr="001C094C">
              <w:t>138601</w:t>
            </w:r>
          </w:p>
        </w:tc>
        <w:tc>
          <w:tcPr>
            <w:tcW w:w="1511" w:type="dxa"/>
            <w:tcBorders>
              <w:top w:val="single" w:sz="4" w:space="0" w:color="auto"/>
              <w:bottom w:val="single" w:sz="4" w:space="0" w:color="auto"/>
            </w:tcBorders>
            <w:noWrap/>
            <w:hideMark/>
          </w:tcPr>
          <w:p w14:paraId="3E396F01" w14:textId="77777777" w:rsidR="00CE6F83" w:rsidRPr="001C094C" w:rsidRDefault="00CE6F83" w:rsidP="00146DE0">
            <w:r w:rsidRPr="001C094C">
              <w:t>4/18/2008 12:29</w:t>
            </w:r>
          </w:p>
        </w:tc>
      </w:tr>
      <w:tr w:rsidR="00CE6F83" w:rsidRPr="001C094C" w14:paraId="14DAC890" w14:textId="77777777" w:rsidTr="00146DE0">
        <w:trPr>
          <w:trHeight w:val="290"/>
        </w:trPr>
        <w:tc>
          <w:tcPr>
            <w:tcW w:w="1510" w:type="dxa"/>
            <w:tcBorders>
              <w:top w:val="single" w:sz="4" w:space="0" w:color="auto"/>
              <w:bottom w:val="single" w:sz="4" w:space="0" w:color="auto"/>
            </w:tcBorders>
            <w:noWrap/>
            <w:hideMark/>
          </w:tcPr>
          <w:p w14:paraId="6D68FFA0" w14:textId="77777777" w:rsidR="00CE6F83" w:rsidRPr="001C094C" w:rsidRDefault="00CE6F83" w:rsidP="00146DE0">
            <w:r w:rsidRPr="001C094C">
              <w:t>Department for Transport</w:t>
            </w:r>
          </w:p>
        </w:tc>
        <w:tc>
          <w:tcPr>
            <w:tcW w:w="1510" w:type="dxa"/>
            <w:tcBorders>
              <w:top w:val="single" w:sz="4" w:space="0" w:color="auto"/>
              <w:bottom w:val="single" w:sz="4" w:space="0" w:color="auto"/>
            </w:tcBorders>
            <w:noWrap/>
            <w:hideMark/>
          </w:tcPr>
          <w:p w14:paraId="7023826D" w14:textId="77777777" w:rsidR="00CE6F83" w:rsidRPr="001C094C" w:rsidRDefault="00CE6F83" w:rsidP="00146DE0">
            <w:r w:rsidRPr="001C094C">
              <w:t>We're the UK Department for Transport (DfT). Follow us for transport policy updates and announcements.  Twitter policy: https://t.co/FmigF5HUXM</w:t>
            </w:r>
          </w:p>
        </w:tc>
        <w:tc>
          <w:tcPr>
            <w:tcW w:w="1511" w:type="dxa"/>
            <w:tcBorders>
              <w:top w:val="single" w:sz="4" w:space="0" w:color="auto"/>
              <w:bottom w:val="single" w:sz="4" w:space="0" w:color="auto"/>
            </w:tcBorders>
            <w:noWrap/>
            <w:hideMark/>
          </w:tcPr>
          <w:p w14:paraId="1D4F7F9E" w14:textId="77777777" w:rsidR="00CE6F83" w:rsidRPr="001C094C" w:rsidRDefault="00CE6F83" w:rsidP="00146DE0">
            <w:r w:rsidRPr="001C094C">
              <w:t>@transportgovuk</w:t>
            </w:r>
          </w:p>
        </w:tc>
        <w:tc>
          <w:tcPr>
            <w:tcW w:w="1510" w:type="dxa"/>
            <w:tcBorders>
              <w:top w:val="single" w:sz="4" w:space="0" w:color="auto"/>
              <w:bottom w:val="single" w:sz="4" w:space="0" w:color="auto"/>
            </w:tcBorders>
            <w:noWrap/>
            <w:hideMark/>
          </w:tcPr>
          <w:p w14:paraId="0DDF9928" w14:textId="77777777" w:rsidR="00CE6F83" w:rsidRPr="001C094C" w:rsidRDefault="00CE6F83" w:rsidP="00146DE0">
            <w:r w:rsidRPr="001C094C">
              <w:t>15792</w:t>
            </w:r>
          </w:p>
        </w:tc>
        <w:tc>
          <w:tcPr>
            <w:tcW w:w="1510" w:type="dxa"/>
            <w:tcBorders>
              <w:top w:val="single" w:sz="4" w:space="0" w:color="auto"/>
              <w:bottom w:val="single" w:sz="4" w:space="0" w:color="auto"/>
            </w:tcBorders>
            <w:noWrap/>
            <w:hideMark/>
          </w:tcPr>
          <w:p w14:paraId="56035551" w14:textId="77777777" w:rsidR="00CE6F83" w:rsidRPr="001C094C" w:rsidRDefault="00CE6F83" w:rsidP="00146DE0">
            <w:r w:rsidRPr="001C094C">
              <w:t>111964</w:t>
            </w:r>
          </w:p>
        </w:tc>
        <w:tc>
          <w:tcPr>
            <w:tcW w:w="1511" w:type="dxa"/>
            <w:tcBorders>
              <w:top w:val="single" w:sz="4" w:space="0" w:color="auto"/>
              <w:bottom w:val="single" w:sz="4" w:space="0" w:color="auto"/>
            </w:tcBorders>
            <w:noWrap/>
            <w:hideMark/>
          </w:tcPr>
          <w:p w14:paraId="58ECF0B2" w14:textId="77777777" w:rsidR="00CE6F83" w:rsidRPr="001C094C" w:rsidRDefault="00CE6F83" w:rsidP="00146DE0">
            <w:r w:rsidRPr="001C094C">
              <w:t>6/11/2009 12:18</w:t>
            </w:r>
          </w:p>
        </w:tc>
      </w:tr>
      <w:tr w:rsidR="00CE6F83" w:rsidRPr="001C094C" w14:paraId="2174BF75" w14:textId="77777777" w:rsidTr="00146DE0">
        <w:trPr>
          <w:trHeight w:val="290"/>
        </w:trPr>
        <w:tc>
          <w:tcPr>
            <w:tcW w:w="1510" w:type="dxa"/>
            <w:tcBorders>
              <w:top w:val="single" w:sz="4" w:space="0" w:color="auto"/>
              <w:bottom w:val="single" w:sz="4" w:space="0" w:color="auto"/>
            </w:tcBorders>
            <w:noWrap/>
            <w:hideMark/>
          </w:tcPr>
          <w:p w14:paraId="284D055F" w14:textId="77777777" w:rsidR="00CE6F83" w:rsidRPr="001C094C" w:rsidRDefault="00CE6F83" w:rsidP="00146DE0">
            <w:r w:rsidRPr="001C094C">
              <w:t>Department of Health and Social Care</w:t>
            </w:r>
          </w:p>
        </w:tc>
        <w:tc>
          <w:tcPr>
            <w:tcW w:w="1510" w:type="dxa"/>
            <w:tcBorders>
              <w:top w:val="single" w:sz="4" w:space="0" w:color="auto"/>
              <w:bottom w:val="single" w:sz="4" w:space="0" w:color="auto"/>
            </w:tcBorders>
            <w:noWrap/>
            <w:hideMark/>
          </w:tcPr>
          <w:p w14:paraId="2DD3C4CF" w14:textId="77777777" w:rsidR="00CE6F83" w:rsidRPr="001C094C" w:rsidRDefault="00CE6F83" w:rsidP="00146DE0">
            <w:r w:rsidRPr="001C094C">
              <w:t>We support ministers in leading the nation’s health and social care to help people live more independent, healthier lives for longer.</w:t>
            </w:r>
          </w:p>
        </w:tc>
        <w:tc>
          <w:tcPr>
            <w:tcW w:w="1511" w:type="dxa"/>
            <w:tcBorders>
              <w:top w:val="single" w:sz="4" w:space="0" w:color="auto"/>
              <w:bottom w:val="single" w:sz="4" w:space="0" w:color="auto"/>
            </w:tcBorders>
            <w:noWrap/>
            <w:hideMark/>
          </w:tcPr>
          <w:p w14:paraId="303214FD" w14:textId="77777777" w:rsidR="00CE6F83" w:rsidRPr="001C094C" w:rsidRDefault="00CE6F83" w:rsidP="00146DE0">
            <w:r w:rsidRPr="001C094C">
              <w:t>@DHSCgovuk</w:t>
            </w:r>
          </w:p>
        </w:tc>
        <w:tc>
          <w:tcPr>
            <w:tcW w:w="1510" w:type="dxa"/>
            <w:tcBorders>
              <w:top w:val="single" w:sz="4" w:space="0" w:color="auto"/>
              <w:bottom w:val="single" w:sz="4" w:space="0" w:color="auto"/>
            </w:tcBorders>
            <w:noWrap/>
            <w:hideMark/>
          </w:tcPr>
          <w:p w14:paraId="0C5BF4F2" w14:textId="77777777" w:rsidR="00CE6F83" w:rsidRPr="001C094C" w:rsidRDefault="00CE6F83" w:rsidP="00146DE0">
            <w:r w:rsidRPr="001C094C">
              <w:t>20581</w:t>
            </w:r>
          </w:p>
        </w:tc>
        <w:tc>
          <w:tcPr>
            <w:tcW w:w="1510" w:type="dxa"/>
            <w:tcBorders>
              <w:top w:val="single" w:sz="4" w:space="0" w:color="auto"/>
              <w:bottom w:val="single" w:sz="4" w:space="0" w:color="auto"/>
            </w:tcBorders>
            <w:noWrap/>
            <w:hideMark/>
          </w:tcPr>
          <w:p w14:paraId="3ED0A2E2" w14:textId="77777777" w:rsidR="00CE6F83" w:rsidRPr="001C094C" w:rsidRDefault="00CE6F83" w:rsidP="00146DE0">
            <w:r w:rsidRPr="001C094C">
              <w:t>708082</w:t>
            </w:r>
          </w:p>
        </w:tc>
        <w:tc>
          <w:tcPr>
            <w:tcW w:w="1511" w:type="dxa"/>
            <w:tcBorders>
              <w:top w:val="single" w:sz="4" w:space="0" w:color="auto"/>
              <w:bottom w:val="single" w:sz="4" w:space="0" w:color="auto"/>
            </w:tcBorders>
            <w:noWrap/>
            <w:hideMark/>
          </w:tcPr>
          <w:p w14:paraId="65059011" w14:textId="77777777" w:rsidR="00CE6F83" w:rsidRPr="001C094C" w:rsidRDefault="00CE6F83" w:rsidP="00146DE0">
            <w:r w:rsidRPr="001C094C">
              <w:t>5/5/2009 18:49</w:t>
            </w:r>
          </w:p>
        </w:tc>
      </w:tr>
      <w:tr w:rsidR="00CE6F83" w:rsidRPr="001C094C" w14:paraId="3CB5E0AA" w14:textId="77777777" w:rsidTr="00146DE0">
        <w:trPr>
          <w:trHeight w:val="290"/>
        </w:trPr>
        <w:tc>
          <w:tcPr>
            <w:tcW w:w="1510" w:type="dxa"/>
            <w:tcBorders>
              <w:top w:val="single" w:sz="4" w:space="0" w:color="auto"/>
              <w:bottom w:val="single" w:sz="4" w:space="0" w:color="auto"/>
            </w:tcBorders>
            <w:noWrap/>
            <w:hideMark/>
          </w:tcPr>
          <w:p w14:paraId="16E1B8D5" w14:textId="77777777" w:rsidR="00CE6F83" w:rsidRPr="001C094C" w:rsidRDefault="00CE6F83" w:rsidP="00146DE0">
            <w:r w:rsidRPr="001C094C">
              <w:t>Dept for BEIS</w:t>
            </w:r>
          </w:p>
        </w:tc>
        <w:tc>
          <w:tcPr>
            <w:tcW w:w="1510" w:type="dxa"/>
            <w:tcBorders>
              <w:top w:val="single" w:sz="4" w:space="0" w:color="auto"/>
              <w:bottom w:val="single" w:sz="4" w:space="0" w:color="auto"/>
            </w:tcBorders>
            <w:noWrap/>
            <w:hideMark/>
          </w:tcPr>
          <w:p w14:paraId="6C7C883C" w14:textId="77777777" w:rsidR="00CE6F83" w:rsidRPr="001C094C" w:rsidRDefault="00CE6F83" w:rsidP="00146DE0">
            <w:r w:rsidRPr="001C094C">
              <w:t xml:space="preserve">Building a stronger, greener future by fighting </w:t>
            </w:r>
            <w:r w:rsidRPr="001C094C">
              <w:lastRenderedPageBreak/>
              <w:t>coronavirus, tackling climate change, unleashing innovation &amp; making the UK a great place to work &amp; do business.</w:t>
            </w:r>
          </w:p>
        </w:tc>
        <w:tc>
          <w:tcPr>
            <w:tcW w:w="1511" w:type="dxa"/>
            <w:tcBorders>
              <w:top w:val="single" w:sz="4" w:space="0" w:color="auto"/>
              <w:bottom w:val="single" w:sz="4" w:space="0" w:color="auto"/>
            </w:tcBorders>
            <w:noWrap/>
            <w:hideMark/>
          </w:tcPr>
          <w:p w14:paraId="0083633B" w14:textId="77777777" w:rsidR="00CE6F83" w:rsidRPr="001C094C" w:rsidRDefault="00CE6F83" w:rsidP="00146DE0">
            <w:r w:rsidRPr="001C094C">
              <w:lastRenderedPageBreak/>
              <w:t>@beisgovuk</w:t>
            </w:r>
          </w:p>
        </w:tc>
        <w:tc>
          <w:tcPr>
            <w:tcW w:w="1510" w:type="dxa"/>
            <w:tcBorders>
              <w:top w:val="single" w:sz="4" w:space="0" w:color="auto"/>
              <w:bottom w:val="single" w:sz="4" w:space="0" w:color="auto"/>
            </w:tcBorders>
            <w:noWrap/>
            <w:hideMark/>
          </w:tcPr>
          <w:p w14:paraId="4B82849B" w14:textId="77777777" w:rsidR="00CE6F83" w:rsidRPr="001C094C" w:rsidRDefault="00CE6F83" w:rsidP="00146DE0">
            <w:r w:rsidRPr="001C094C">
              <w:t>25676</w:t>
            </w:r>
          </w:p>
        </w:tc>
        <w:tc>
          <w:tcPr>
            <w:tcW w:w="1510" w:type="dxa"/>
            <w:tcBorders>
              <w:top w:val="single" w:sz="4" w:space="0" w:color="auto"/>
              <w:bottom w:val="single" w:sz="4" w:space="0" w:color="auto"/>
            </w:tcBorders>
            <w:noWrap/>
            <w:hideMark/>
          </w:tcPr>
          <w:p w14:paraId="692614A9" w14:textId="77777777" w:rsidR="00CE6F83" w:rsidRPr="001C094C" w:rsidRDefault="00CE6F83" w:rsidP="00146DE0">
            <w:r w:rsidRPr="001C094C">
              <w:t>192369</w:t>
            </w:r>
          </w:p>
        </w:tc>
        <w:tc>
          <w:tcPr>
            <w:tcW w:w="1511" w:type="dxa"/>
            <w:tcBorders>
              <w:top w:val="single" w:sz="4" w:space="0" w:color="auto"/>
              <w:bottom w:val="single" w:sz="4" w:space="0" w:color="auto"/>
            </w:tcBorders>
            <w:noWrap/>
            <w:hideMark/>
          </w:tcPr>
          <w:p w14:paraId="74F38157" w14:textId="77777777" w:rsidR="00CE6F83" w:rsidRPr="001C094C" w:rsidRDefault="00CE6F83" w:rsidP="00146DE0">
            <w:r w:rsidRPr="001C094C">
              <w:t>6/6/2009 22:17</w:t>
            </w:r>
          </w:p>
        </w:tc>
      </w:tr>
      <w:tr w:rsidR="00CE6F83" w:rsidRPr="001C094C" w14:paraId="52350D93" w14:textId="77777777" w:rsidTr="00146DE0">
        <w:trPr>
          <w:trHeight w:val="290"/>
        </w:trPr>
        <w:tc>
          <w:tcPr>
            <w:tcW w:w="1510" w:type="dxa"/>
            <w:tcBorders>
              <w:top w:val="single" w:sz="4" w:space="0" w:color="auto"/>
              <w:bottom w:val="single" w:sz="4" w:space="0" w:color="auto"/>
            </w:tcBorders>
            <w:noWrap/>
            <w:hideMark/>
          </w:tcPr>
          <w:p w14:paraId="2878AF8D" w14:textId="77777777" w:rsidR="00CE6F83" w:rsidRPr="001C094C" w:rsidRDefault="00CE6F83" w:rsidP="00146DE0">
            <w:r w:rsidRPr="001C094C">
              <w:t>Diana Barran</w:t>
            </w:r>
          </w:p>
        </w:tc>
        <w:tc>
          <w:tcPr>
            <w:tcW w:w="1510" w:type="dxa"/>
            <w:tcBorders>
              <w:top w:val="single" w:sz="4" w:space="0" w:color="auto"/>
              <w:bottom w:val="single" w:sz="4" w:space="0" w:color="auto"/>
            </w:tcBorders>
            <w:noWrap/>
            <w:hideMark/>
          </w:tcPr>
          <w:p w14:paraId="38F38D3D" w14:textId="77777777" w:rsidR="00CE6F83" w:rsidRPr="001C094C" w:rsidRDefault="00CE6F83" w:rsidP="00146DE0">
            <w:r w:rsidRPr="001C094C">
              <w:t>Lords Minister DCMS and Min for Civil Society inc charities, social enterprise, loneliness, youth social action + incl economy. Mother of 4, wife of a Saint.</w:t>
            </w:r>
          </w:p>
        </w:tc>
        <w:tc>
          <w:tcPr>
            <w:tcW w:w="1511" w:type="dxa"/>
            <w:tcBorders>
              <w:top w:val="single" w:sz="4" w:space="0" w:color="auto"/>
              <w:bottom w:val="single" w:sz="4" w:space="0" w:color="auto"/>
            </w:tcBorders>
            <w:noWrap/>
            <w:hideMark/>
          </w:tcPr>
          <w:p w14:paraId="727E2EE7" w14:textId="77777777" w:rsidR="00CE6F83" w:rsidRPr="001C094C" w:rsidRDefault="00CE6F83" w:rsidP="00146DE0">
            <w:r w:rsidRPr="001C094C">
              <w:t>@dianabarran</w:t>
            </w:r>
          </w:p>
        </w:tc>
        <w:tc>
          <w:tcPr>
            <w:tcW w:w="1510" w:type="dxa"/>
            <w:tcBorders>
              <w:top w:val="single" w:sz="4" w:space="0" w:color="auto"/>
              <w:bottom w:val="single" w:sz="4" w:space="0" w:color="auto"/>
            </w:tcBorders>
            <w:noWrap/>
            <w:hideMark/>
          </w:tcPr>
          <w:p w14:paraId="6DDA5AA3" w14:textId="77777777" w:rsidR="00CE6F83" w:rsidRPr="001C094C" w:rsidRDefault="00CE6F83" w:rsidP="00146DE0">
            <w:r w:rsidRPr="001C094C">
              <w:t>5180</w:t>
            </w:r>
          </w:p>
        </w:tc>
        <w:tc>
          <w:tcPr>
            <w:tcW w:w="1510" w:type="dxa"/>
            <w:tcBorders>
              <w:top w:val="single" w:sz="4" w:space="0" w:color="auto"/>
              <w:bottom w:val="single" w:sz="4" w:space="0" w:color="auto"/>
            </w:tcBorders>
            <w:noWrap/>
            <w:hideMark/>
          </w:tcPr>
          <w:p w14:paraId="6CD40FD4" w14:textId="77777777" w:rsidR="00CE6F83" w:rsidRPr="001C094C" w:rsidRDefault="00CE6F83" w:rsidP="00146DE0">
            <w:r w:rsidRPr="001C094C">
              <w:t>7889</w:t>
            </w:r>
          </w:p>
        </w:tc>
        <w:tc>
          <w:tcPr>
            <w:tcW w:w="1511" w:type="dxa"/>
            <w:tcBorders>
              <w:top w:val="single" w:sz="4" w:space="0" w:color="auto"/>
              <w:bottom w:val="single" w:sz="4" w:space="0" w:color="auto"/>
            </w:tcBorders>
            <w:noWrap/>
            <w:hideMark/>
          </w:tcPr>
          <w:p w14:paraId="1E703885" w14:textId="77777777" w:rsidR="00CE6F83" w:rsidRPr="001C094C" w:rsidRDefault="00CE6F83" w:rsidP="00146DE0">
            <w:r w:rsidRPr="001C094C">
              <w:t>4/11/2010 16:20</w:t>
            </w:r>
          </w:p>
        </w:tc>
      </w:tr>
      <w:tr w:rsidR="00CE6F83" w:rsidRPr="001C094C" w14:paraId="4208A3C2" w14:textId="77777777" w:rsidTr="00146DE0">
        <w:trPr>
          <w:trHeight w:val="290"/>
        </w:trPr>
        <w:tc>
          <w:tcPr>
            <w:tcW w:w="1510" w:type="dxa"/>
            <w:tcBorders>
              <w:top w:val="single" w:sz="4" w:space="0" w:color="auto"/>
              <w:bottom w:val="single" w:sz="4" w:space="0" w:color="auto"/>
            </w:tcBorders>
            <w:noWrap/>
            <w:hideMark/>
          </w:tcPr>
          <w:p w14:paraId="58569046" w14:textId="77777777" w:rsidR="00CE6F83" w:rsidRPr="001C094C" w:rsidRDefault="00CE6F83" w:rsidP="00146DE0">
            <w:r w:rsidRPr="001C094C">
              <w:t>Dominic Raab</w:t>
            </w:r>
          </w:p>
        </w:tc>
        <w:tc>
          <w:tcPr>
            <w:tcW w:w="1510" w:type="dxa"/>
            <w:tcBorders>
              <w:top w:val="single" w:sz="4" w:space="0" w:color="auto"/>
              <w:bottom w:val="single" w:sz="4" w:space="0" w:color="auto"/>
            </w:tcBorders>
            <w:noWrap/>
            <w:hideMark/>
          </w:tcPr>
          <w:p w14:paraId="0BE9BF66" w14:textId="77777777" w:rsidR="00CE6F83" w:rsidRPr="001C094C" w:rsidRDefault="00CE6F83" w:rsidP="00146DE0">
            <w:r w:rsidRPr="001C094C">
              <w:t>MP for Esher and Walton, Foreign Secretary &amp; First Secretary of State, father of two, boxing fan. For constituents enquiries: dominic.raab.mp@parliament.uk</w:t>
            </w:r>
          </w:p>
        </w:tc>
        <w:tc>
          <w:tcPr>
            <w:tcW w:w="1511" w:type="dxa"/>
            <w:tcBorders>
              <w:top w:val="single" w:sz="4" w:space="0" w:color="auto"/>
              <w:bottom w:val="single" w:sz="4" w:space="0" w:color="auto"/>
            </w:tcBorders>
            <w:noWrap/>
            <w:hideMark/>
          </w:tcPr>
          <w:p w14:paraId="21606A19" w14:textId="77777777" w:rsidR="00CE6F83" w:rsidRPr="001C094C" w:rsidRDefault="00CE6F83" w:rsidP="00146DE0">
            <w:r w:rsidRPr="001C094C">
              <w:t>@DominicRaab</w:t>
            </w:r>
          </w:p>
        </w:tc>
        <w:tc>
          <w:tcPr>
            <w:tcW w:w="1510" w:type="dxa"/>
            <w:tcBorders>
              <w:top w:val="single" w:sz="4" w:space="0" w:color="auto"/>
              <w:bottom w:val="single" w:sz="4" w:space="0" w:color="auto"/>
            </w:tcBorders>
            <w:noWrap/>
            <w:hideMark/>
          </w:tcPr>
          <w:p w14:paraId="0AD303D9" w14:textId="77777777" w:rsidR="00CE6F83" w:rsidRPr="001C094C" w:rsidRDefault="00CE6F83" w:rsidP="00146DE0">
            <w:r w:rsidRPr="001C094C">
              <w:t>4823</w:t>
            </w:r>
          </w:p>
        </w:tc>
        <w:tc>
          <w:tcPr>
            <w:tcW w:w="1510" w:type="dxa"/>
            <w:tcBorders>
              <w:top w:val="single" w:sz="4" w:space="0" w:color="auto"/>
              <w:bottom w:val="single" w:sz="4" w:space="0" w:color="auto"/>
            </w:tcBorders>
            <w:noWrap/>
            <w:hideMark/>
          </w:tcPr>
          <w:p w14:paraId="5C47493D" w14:textId="77777777" w:rsidR="00CE6F83" w:rsidRPr="001C094C" w:rsidRDefault="00CE6F83" w:rsidP="00146DE0">
            <w:r w:rsidRPr="001C094C">
              <w:t>325943</w:t>
            </w:r>
          </w:p>
        </w:tc>
        <w:tc>
          <w:tcPr>
            <w:tcW w:w="1511" w:type="dxa"/>
            <w:tcBorders>
              <w:top w:val="single" w:sz="4" w:space="0" w:color="auto"/>
              <w:bottom w:val="single" w:sz="4" w:space="0" w:color="auto"/>
            </w:tcBorders>
            <w:noWrap/>
            <w:hideMark/>
          </w:tcPr>
          <w:p w14:paraId="35D185D9" w14:textId="77777777" w:rsidR="00CE6F83" w:rsidRPr="001C094C" w:rsidRDefault="00CE6F83" w:rsidP="00146DE0">
            <w:r w:rsidRPr="001C094C">
              <w:t>1/15/2016 23:24</w:t>
            </w:r>
          </w:p>
        </w:tc>
      </w:tr>
      <w:tr w:rsidR="00CE6F83" w:rsidRPr="001C094C" w14:paraId="362043E4" w14:textId="77777777" w:rsidTr="00146DE0">
        <w:trPr>
          <w:trHeight w:val="290"/>
        </w:trPr>
        <w:tc>
          <w:tcPr>
            <w:tcW w:w="1510" w:type="dxa"/>
            <w:tcBorders>
              <w:top w:val="single" w:sz="4" w:space="0" w:color="auto"/>
              <w:bottom w:val="single" w:sz="4" w:space="0" w:color="auto"/>
            </w:tcBorders>
            <w:noWrap/>
            <w:hideMark/>
          </w:tcPr>
          <w:p w14:paraId="607F1FB8" w14:textId="77777777" w:rsidR="00CE6F83" w:rsidRPr="001C094C" w:rsidRDefault="00CE6F83" w:rsidP="00146DE0">
            <w:r w:rsidRPr="001C094C">
              <w:t>Driver &amp; Vehicle Standards Agency</w:t>
            </w:r>
          </w:p>
        </w:tc>
        <w:tc>
          <w:tcPr>
            <w:tcW w:w="1510" w:type="dxa"/>
            <w:tcBorders>
              <w:top w:val="single" w:sz="4" w:space="0" w:color="auto"/>
              <w:bottom w:val="single" w:sz="4" w:space="0" w:color="auto"/>
            </w:tcBorders>
            <w:noWrap/>
            <w:hideMark/>
          </w:tcPr>
          <w:p w14:paraId="07F0B24F" w14:textId="77777777" w:rsidR="00CE6F83" w:rsidRPr="001C094C" w:rsidRDefault="00CE6F83" w:rsidP="00146DE0">
            <w:r w:rsidRPr="001C094C">
              <w:t xml:space="preserve">We help you stay safe on Britain's roads. Contact @DVSA_HelpMe for help. </w:t>
            </w:r>
            <w:r w:rsidRPr="001C094C">
              <w:br/>
            </w:r>
            <w:r w:rsidRPr="001C094C">
              <w:lastRenderedPageBreak/>
              <w:br/>
            </w:r>
            <w:r w:rsidRPr="001C094C">
              <w:br/>
            </w:r>
            <w:r w:rsidRPr="001C094C">
              <w:br/>
            </w:r>
            <w:r w:rsidRPr="001C094C">
              <w:br/>
            </w:r>
            <w:r w:rsidRPr="001C094C">
              <w:br/>
              <w:t>Twitter policy: https://t.co/89DiWVYiCw</w:t>
            </w:r>
          </w:p>
        </w:tc>
        <w:tc>
          <w:tcPr>
            <w:tcW w:w="1511" w:type="dxa"/>
            <w:tcBorders>
              <w:top w:val="single" w:sz="4" w:space="0" w:color="auto"/>
              <w:bottom w:val="single" w:sz="4" w:space="0" w:color="auto"/>
            </w:tcBorders>
            <w:noWrap/>
            <w:hideMark/>
          </w:tcPr>
          <w:p w14:paraId="37F539B8" w14:textId="77777777" w:rsidR="00CE6F83" w:rsidRPr="001C094C" w:rsidRDefault="00CE6F83" w:rsidP="00146DE0">
            <w:r w:rsidRPr="001C094C">
              <w:lastRenderedPageBreak/>
              <w:t>@DVSAgovuk</w:t>
            </w:r>
          </w:p>
        </w:tc>
        <w:tc>
          <w:tcPr>
            <w:tcW w:w="1510" w:type="dxa"/>
            <w:tcBorders>
              <w:top w:val="single" w:sz="4" w:space="0" w:color="auto"/>
              <w:bottom w:val="single" w:sz="4" w:space="0" w:color="auto"/>
            </w:tcBorders>
            <w:noWrap/>
            <w:hideMark/>
          </w:tcPr>
          <w:p w14:paraId="55B42A73" w14:textId="77777777" w:rsidR="00CE6F83" w:rsidRPr="001C094C" w:rsidRDefault="00CE6F83" w:rsidP="00146DE0">
            <w:r w:rsidRPr="001C094C">
              <w:t>10842</w:t>
            </w:r>
          </w:p>
        </w:tc>
        <w:tc>
          <w:tcPr>
            <w:tcW w:w="1510" w:type="dxa"/>
            <w:tcBorders>
              <w:top w:val="single" w:sz="4" w:space="0" w:color="auto"/>
              <w:bottom w:val="single" w:sz="4" w:space="0" w:color="auto"/>
            </w:tcBorders>
            <w:noWrap/>
            <w:hideMark/>
          </w:tcPr>
          <w:p w14:paraId="7BCD591D" w14:textId="77777777" w:rsidR="00CE6F83" w:rsidRPr="001C094C" w:rsidRDefault="00CE6F83" w:rsidP="00146DE0">
            <w:r w:rsidRPr="001C094C">
              <w:t>60596</w:t>
            </w:r>
          </w:p>
        </w:tc>
        <w:tc>
          <w:tcPr>
            <w:tcW w:w="1511" w:type="dxa"/>
            <w:tcBorders>
              <w:top w:val="single" w:sz="4" w:space="0" w:color="auto"/>
              <w:bottom w:val="single" w:sz="4" w:space="0" w:color="auto"/>
            </w:tcBorders>
            <w:noWrap/>
            <w:hideMark/>
          </w:tcPr>
          <w:p w14:paraId="0FE0977D" w14:textId="77777777" w:rsidR="00CE6F83" w:rsidRPr="001C094C" w:rsidRDefault="00CE6F83" w:rsidP="00146DE0">
            <w:r w:rsidRPr="001C094C">
              <w:t>5/3/2009 18:32</w:t>
            </w:r>
          </w:p>
        </w:tc>
      </w:tr>
      <w:tr w:rsidR="00CE6F83" w:rsidRPr="001C094C" w14:paraId="18FD4042" w14:textId="77777777" w:rsidTr="00146DE0">
        <w:trPr>
          <w:trHeight w:val="290"/>
        </w:trPr>
        <w:tc>
          <w:tcPr>
            <w:tcW w:w="1510" w:type="dxa"/>
            <w:tcBorders>
              <w:top w:val="single" w:sz="4" w:space="0" w:color="auto"/>
              <w:bottom w:val="single" w:sz="4" w:space="0" w:color="auto"/>
            </w:tcBorders>
            <w:noWrap/>
            <w:hideMark/>
          </w:tcPr>
          <w:p w14:paraId="0ED9657C" w14:textId="77777777" w:rsidR="00CE6F83" w:rsidRPr="001C094C" w:rsidRDefault="00CE6F83" w:rsidP="00146DE0">
            <w:r w:rsidRPr="001C094C">
              <w:t>Dstl</w:t>
            </w:r>
          </w:p>
        </w:tc>
        <w:tc>
          <w:tcPr>
            <w:tcW w:w="1510" w:type="dxa"/>
            <w:tcBorders>
              <w:top w:val="single" w:sz="4" w:space="0" w:color="auto"/>
              <w:bottom w:val="single" w:sz="4" w:space="0" w:color="auto"/>
            </w:tcBorders>
            <w:noWrap/>
            <w:hideMark/>
          </w:tcPr>
          <w:p w14:paraId="45170FDA" w14:textId="77777777" w:rsidR="00CE6F83" w:rsidRPr="001C094C" w:rsidRDefault="00CE6F83" w:rsidP="00146DE0">
            <w:r w:rsidRPr="001C094C">
              <w:t>Dstl is a proven national asset, giving the UK clear advantage across science, technology, cyber and information.</w:t>
            </w:r>
          </w:p>
        </w:tc>
        <w:tc>
          <w:tcPr>
            <w:tcW w:w="1511" w:type="dxa"/>
            <w:tcBorders>
              <w:top w:val="single" w:sz="4" w:space="0" w:color="auto"/>
              <w:bottom w:val="single" w:sz="4" w:space="0" w:color="auto"/>
            </w:tcBorders>
            <w:noWrap/>
            <w:hideMark/>
          </w:tcPr>
          <w:p w14:paraId="20C7F4D1" w14:textId="77777777" w:rsidR="00CE6F83" w:rsidRPr="001C094C" w:rsidRDefault="00CE6F83" w:rsidP="00146DE0">
            <w:r w:rsidRPr="001C094C">
              <w:t>@dstlmod</w:t>
            </w:r>
          </w:p>
        </w:tc>
        <w:tc>
          <w:tcPr>
            <w:tcW w:w="1510" w:type="dxa"/>
            <w:tcBorders>
              <w:top w:val="single" w:sz="4" w:space="0" w:color="auto"/>
              <w:bottom w:val="single" w:sz="4" w:space="0" w:color="auto"/>
            </w:tcBorders>
            <w:noWrap/>
            <w:hideMark/>
          </w:tcPr>
          <w:p w14:paraId="3207A881" w14:textId="77777777" w:rsidR="00CE6F83" w:rsidRPr="001C094C" w:rsidRDefault="00CE6F83" w:rsidP="00146DE0">
            <w:r w:rsidRPr="001C094C">
              <w:t>3783</w:t>
            </w:r>
          </w:p>
        </w:tc>
        <w:tc>
          <w:tcPr>
            <w:tcW w:w="1510" w:type="dxa"/>
            <w:tcBorders>
              <w:top w:val="single" w:sz="4" w:space="0" w:color="auto"/>
              <w:bottom w:val="single" w:sz="4" w:space="0" w:color="auto"/>
            </w:tcBorders>
            <w:noWrap/>
            <w:hideMark/>
          </w:tcPr>
          <w:p w14:paraId="6AD827A4" w14:textId="77777777" w:rsidR="00CE6F83" w:rsidRPr="001C094C" w:rsidRDefault="00CE6F83" w:rsidP="00146DE0">
            <w:r w:rsidRPr="001C094C">
              <w:t>11977</w:t>
            </w:r>
          </w:p>
        </w:tc>
        <w:tc>
          <w:tcPr>
            <w:tcW w:w="1511" w:type="dxa"/>
            <w:tcBorders>
              <w:top w:val="single" w:sz="4" w:space="0" w:color="auto"/>
              <w:bottom w:val="single" w:sz="4" w:space="0" w:color="auto"/>
            </w:tcBorders>
            <w:noWrap/>
            <w:hideMark/>
          </w:tcPr>
          <w:p w14:paraId="0175A310" w14:textId="77777777" w:rsidR="00CE6F83" w:rsidRPr="001C094C" w:rsidRDefault="00CE6F83" w:rsidP="00146DE0">
            <w:r w:rsidRPr="001C094C">
              <w:t>8/28/2013 14:39</w:t>
            </w:r>
          </w:p>
        </w:tc>
      </w:tr>
      <w:tr w:rsidR="00CE6F83" w:rsidRPr="001C094C" w14:paraId="3F0595C1" w14:textId="77777777" w:rsidTr="00146DE0">
        <w:trPr>
          <w:trHeight w:val="290"/>
        </w:trPr>
        <w:tc>
          <w:tcPr>
            <w:tcW w:w="1510" w:type="dxa"/>
            <w:tcBorders>
              <w:top w:val="single" w:sz="4" w:space="0" w:color="auto"/>
              <w:bottom w:val="single" w:sz="4" w:space="0" w:color="auto"/>
            </w:tcBorders>
            <w:noWrap/>
            <w:hideMark/>
          </w:tcPr>
          <w:p w14:paraId="4696D43B" w14:textId="77777777" w:rsidR="00CE6F83" w:rsidRPr="001C094C" w:rsidRDefault="00CE6F83" w:rsidP="00146DE0">
            <w:r w:rsidRPr="001C094C">
              <w:t>DWP Press Office</w:t>
            </w:r>
          </w:p>
        </w:tc>
        <w:tc>
          <w:tcPr>
            <w:tcW w:w="1510" w:type="dxa"/>
            <w:tcBorders>
              <w:top w:val="single" w:sz="4" w:space="0" w:color="auto"/>
              <w:bottom w:val="single" w:sz="4" w:space="0" w:color="auto"/>
            </w:tcBorders>
            <w:noWrap/>
            <w:hideMark/>
          </w:tcPr>
          <w:p w14:paraId="2358BFE1" w14:textId="77777777" w:rsidR="00CE6F83" w:rsidRPr="001C094C" w:rsidRDefault="00CE6F83" w:rsidP="00146DE0">
            <w:r w:rsidRPr="001C094C">
              <w:t>Official Twitter channel of the Department for Work and Pensions Press Office. We cannot reply to individual benefit queries on Twitter. https://t.co/rF1YxaR2ie</w:t>
            </w:r>
          </w:p>
        </w:tc>
        <w:tc>
          <w:tcPr>
            <w:tcW w:w="1511" w:type="dxa"/>
            <w:tcBorders>
              <w:top w:val="single" w:sz="4" w:space="0" w:color="auto"/>
              <w:bottom w:val="single" w:sz="4" w:space="0" w:color="auto"/>
            </w:tcBorders>
            <w:noWrap/>
            <w:hideMark/>
          </w:tcPr>
          <w:p w14:paraId="1EC5CDD7" w14:textId="77777777" w:rsidR="00CE6F83" w:rsidRPr="001C094C" w:rsidRDefault="00CE6F83" w:rsidP="00146DE0">
            <w:r w:rsidRPr="001C094C">
              <w:t>@dwppressoffice</w:t>
            </w:r>
          </w:p>
        </w:tc>
        <w:tc>
          <w:tcPr>
            <w:tcW w:w="1510" w:type="dxa"/>
            <w:tcBorders>
              <w:top w:val="single" w:sz="4" w:space="0" w:color="auto"/>
              <w:bottom w:val="single" w:sz="4" w:space="0" w:color="auto"/>
            </w:tcBorders>
            <w:noWrap/>
            <w:hideMark/>
          </w:tcPr>
          <w:p w14:paraId="2576864D" w14:textId="77777777" w:rsidR="00CE6F83" w:rsidRPr="001C094C" w:rsidRDefault="00CE6F83" w:rsidP="00146DE0">
            <w:r w:rsidRPr="001C094C">
              <w:t>8743</w:t>
            </w:r>
          </w:p>
        </w:tc>
        <w:tc>
          <w:tcPr>
            <w:tcW w:w="1510" w:type="dxa"/>
            <w:tcBorders>
              <w:top w:val="single" w:sz="4" w:space="0" w:color="auto"/>
              <w:bottom w:val="single" w:sz="4" w:space="0" w:color="auto"/>
            </w:tcBorders>
            <w:noWrap/>
            <w:hideMark/>
          </w:tcPr>
          <w:p w14:paraId="4F0AFF9A" w14:textId="77777777" w:rsidR="00CE6F83" w:rsidRPr="001C094C" w:rsidRDefault="00CE6F83" w:rsidP="00146DE0">
            <w:r w:rsidRPr="001C094C">
              <w:t>231021</w:t>
            </w:r>
          </w:p>
        </w:tc>
        <w:tc>
          <w:tcPr>
            <w:tcW w:w="1511" w:type="dxa"/>
            <w:tcBorders>
              <w:top w:val="single" w:sz="4" w:space="0" w:color="auto"/>
              <w:bottom w:val="single" w:sz="4" w:space="0" w:color="auto"/>
            </w:tcBorders>
            <w:noWrap/>
            <w:hideMark/>
          </w:tcPr>
          <w:p w14:paraId="73FCA9A8" w14:textId="77777777" w:rsidR="00CE6F83" w:rsidRPr="001C094C" w:rsidRDefault="00CE6F83" w:rsidP="00146DE0">
            <w:r w:rsidRPr="001C094C">
              <w:t>9/30/2011 9:05</w:t>
            </w:r>
          </w:p>
        </w:tc>
      </w:tr>
      <w:tr w:rsidR="00CE6F83" w:rsidRPr="001C094C" w14:paraId="38DC403A" w14:textId="77777777" w:rsidTr="00146DE0">
        <w:trPr>
          <w:trHeight w:val="290"/>
        </w:trPr>
        <w:tc>
          <w:tcPr>
            <w:tcW w:w="1510" w:type="dxa"/>
            <w:tcBorders>
              <w:top w:val="single" w:sz="4" w:space="0" w:color="auto"/>
              <w:bottom w:val="single" w:sz="4" w:space="0" w:color="auto"/>
            </w:tcBorders>
            <w:noWrap/>
            <w:hideMark/>
          </w:tcPr>
          <w:p w14:paraId="544EF38A" w14:textId="77777777" w:rsidR="00CE6F83" w:rsidRPr="001C094C" w:rsidRDefault="00CE6F83" w:rsidP="00146DE0">
            <w:r w:rsidRPr="001C094C">
              <w:t>Eddie Hughes MP</w:t>
            </w:r>
          </w:p>
        </w:tc>
        <w:tc>
          <w:tcPr>
            <w:tcW w:w="1510" w:type="dxa"/>
            <w:tcBorders>
              <w:top w:val="single" w:sz="4" w:space="0" w:color="auto"/>
              <w:bottom w:val="single" w:sz="4" w:space="0" w:color="auto"/>
            </w:tcBorders>
            <w:noWrap/>
            <w:hideMark/>
          </w:tcPr>
          <w:p w14:paraId="73E1DA95" w14:textId="77777777" w:rsidR="00CE6F83" w:rsidRPr="001C094C" w:rsidRDefault="00CE6F83" w:rsidP="00146DE0">
            <w:r w:rsidRPr="001C094C">
              <w:t>MP for Walsall North, MHCLG Minister, Conservative, Catholic, Villa fan.</w:t>
            </w:r>
            <w:r w:rsidRPr="001C094C">
              <w:br/>
            </w:r>
            <w:r w:rsidRPr="001C094C">
              <w:br/>
              <w:t>#HandsFaceSpace</w:t>
            </w:r>
          </w:p>
        </w:tc>
        <w:tc>
          <w:tcPr>
            <w:tcW w:w="1511" w:type="dxa"/>
            <w:tcBorders>
              <w:top w:val="single" w:sz="4" w:space="0" w:color="auto"/>
              <w:bottom w:val="single" w:sz="4" w:space="0" w:color="auto"/>
            </w:tcBorders>
            <w:noWrap/>
            <w:hideMark/>
          </w:tcPr>
          <w:p w14:paraId="3A8B8416" w14:textId="77777777" w:rsidR="00CE6F83" w:rsidRPr="001C094C" w:rsidRDefault="00CE6F83" w:rsidP="00146DE0">
            <w:r w:rsidRPr="001C094C">
              <w:t>@EddieHughes4WN</w:t>
            </w:r>
          </w:p>
        </w:tc>
        <w:tc>
          <w:tcPr>
            <w:tcW w:w="1510" w:type="dxa"/>
            <w:tcBorders>
              <w:top w:val="single" w:sz="4" w:space="0" w:color="auto"/>
              <w:bottom w:val="single" w:sz="4" w:space="0" w:color="auto"/>
            </w:tcBorders>
            <w:noWrap/>
            <w:hideMark/>
          </w:tcPr>
          <w:p w14:paraId="15570082" w14:textId="77777777" w:rsidR="00CE6F83" w:rsidRPr="001C094C" w:rsidRDefault="00CE6F83" w:rsidP="00146DE0">
            <w:r w:rsidRPr="001C094C">
              <w:t>11123</w:t>
            </w:r>
          </w:p>
        </w:tc>
        <w:tc>
          <w:tcPr>
            <w:tcW w:w="1510" w:type="dxa"/>
            <w:tcBorders>
              <w:top w:val="single" w:sz="4" w:space="0" w:color="auto"/>
              <w:bottom w:val="single" w:sz="4" w:space="0" w:color="auto"/>
            </w:tcBorders>
            <w:noWrap/>
            <w:hideMark/>
          </w:tcPr>
          <w:p w14:paraId="45BB3DC3" w14:textId="77777777" w:rsidR="00CE6F83" w:rsidRPr="001C094C" w:rsidRDefault="00CE6F83" w:rsidP="00146DE0">
            <w:r w:rsidRPr="001C094C">
              <w:t>11598</w:t>
            </w:r>
          </w:p>
        </w:tc>
        <w:tc>
          <w:tcPr>
            <w:tcW w:w="1511" w:type="dxa"/>
            <w:tcBorders>
              <w:top w:val="single" w:sz="4" w:space="0" w:color="auto"/>
              <w:bottom w:val="single" w:sz="4" w:space="0" w:color="auto"/>
            </w:tcBorders>
            <w:noWrap/>
            <w:hideMark/>
          </w:tcPr>
          <w:p w14:paraId="3B3D4712" w14:textId="77777777" w:rsidR="00CE6F83" w:rsidRPr="001C094C" w:rsidRDefault="00CE6F83" w:rsidP="00146DE0">
            <w:r w:rsidRPr="001C094C">
              <w:t>4/27/2017 20:55</w:t>
            </w:r>
          </w:p>
        </w:tc>
      </w:tr>
      <w:tr w:rsidR="00CE6F83" w:rsidRPr="001C094C" w14:paraId="228E8E20" w14:textId="77777777" w:rsidTr="00146DE0">
        <w:trPr>
          <w:trHeight w:val="290"/>
        </w:trPr>
        <w:tc>
          <w:tcPr>
            <w:tcW w:w="1510" w:type="dxa"/>
            <w:tcBorders>
              <w:top w:val="single" w:sz="4" w:space="0" w:color="auto"/>
              <w:bottom w:val="single" w:sz="4" w:space="0" w:color="auto"/>
            </w:tcBorders>
            <w:noWrap/>
            <w:hideMark/>
          </w:tcPr>
          <w:p w14:paraId="7498BDDE" w14:textId="77777777" w:rsidR="00CE6F83" w:rsidRPr="001C094C" w:rsidRDefault="00CE6F83" w:rsidP="00146DE0">
            <w:r w:rsidRPr="001C094C">
              <w:lastRenderedPageBreak/>
              <w:t>Emily Miles</w:t>
            </w:r>
          </w:p>
        </w:tc>
        <w:tc>
          <w:tcPr>
            <w:tcW w:w="1510" w:type="dxa"/>
            <w:tcBorders>
              <w:top w:val="single" w:sz="4" w:space="0" w:color="auto"/>
              <w:bottom w:val="single" w:sz="4" w:space="0" w:color="auto"/>
            </w:tcBorders>
            <w:noWrap/>
            <w:hideMark/>
          </w:tcPr>
          <w:p w14:paraId="22B8F4D2" w14:textId="77777777" w:rsidR="00CE6F83" w:rsidRPr="001C094C" w:rsidRDefault="00CE6F83" w:rsidP="00146DE0">
            <w:r w:rsidRPr="001C094C">
              <w:t>Chief Executive of the Food Standards Agency. Interested in: Inclusion. Collaboration. Compassion. RT does not nec mean endorsement.</w:t>
            </w:r>
          </w:p>
        </w:tc>
        <w:tc>
          <w:tcPr>
            <w:tcW w:w="1511" w:type="dxa"/>
            <w:tcBorders>
              <w:top w:val="single" w:sz="4" w:space="0" w:color="auto"/>
              <w:bottom w:val="single" w:sz="4" w:space="0" w:color="auto"/>
            </w:tcBorders>
            <w:noWrap/>
            <w:hideMark/>
          </w:tcPr>
          <w:p w14:paraId="2C94E9D7" w14:textId="77777777" w:rsidR="00CE6F83" w:rsidRPr="001C094C" w:rsidRDefault="00CE6F83" w:rsidP="00146DE0">
            <w:r w:rsidRPr="001C094C">
              <w:t>@EmilyHMiles</w:t>
            </w:r>
          </w:p>
        </w:tc>
        <w:tc>
          <w:tcPr>
            <w:tcW w:w="1510" w:type="dxa"/>
            <w:tcBorders>
              <w:top w:val="single" w:sz="4" w:space="0" w:color="auto"/>
              <w:bottom w:val="single" w:sz="4" w:space="0" w:color="auto"/>
            </w:tcBorders>
            <w:noWrap/>
            <w:hideMark/>
          </w:tcPr>
          <w:p w14:paraId="67DBB6DE" w14:textId="77777777" w:rsidR="00CE6F83" w:rsidRPr="001C094C" w:rsidRDefault="00CE6F83" w:rsidP="00146DE0">
            <w:r w:rsidRPr="001C094C">
              <w:t>1311</w:t>
            </w:r>
          </w:p>
        </w:tc>
        <w:tc>
          <w:tcPr>
            <w:tcW w:w="1510" w:type="dxa"/>
            <w:tcBorders>
              <w:top w:val="single" w:sz="4" w:space="0" w:color="auto"/>
              <w:bottom w:val="single" w:sz="4" w:space="0" w:color="auto"/>
            </w:tcBorders>
            <w:noWrap/>
            <w:hideMark/>
          </w:tcPr>
          <w:p w14:paraId="730353B6" w14:textId="77777777" w:rsidR="00CE6F83" w:rsidRPr="001C094C" w:rsidRDefault="00CE6F83" w:rsidP="00146DE0">
            <w:r w:rsidRPr="001C094C">
              <w:t>2831</w:t>
            </w:r>
          </w:p>
        </w:tc>
        <w:tc>
          <w:tcPr>
            <w:tcW w:w="1511" w:type="dxa"/>
            <w:tcBorders>
              <w:top w:val="single" w:sz="4" w:space="0" w:color="auto"/>
              <w:bottom w:val="single" w:sz="4" w:space="0" w:color="auto"/>
            </w:tcBorders>
            <w:noWrap/>
            <w:hideMark/>
          </w:tcPr>
          <w:p w14:paraId="61AF70FD" w14:textId="77777777" w:rsidR="00CE6F83" w:rsidRPr="001C094C" w:rsidRDefault="00CE6F83" w:rsidP="00146DE0">
            <w:r w:rsidRPr="001C094C">
              <w:t>2/6/2016 15:40</w:t>
            </w:r>
          </w:p>
        </w:tc>
      </w:tr>
      <w:tr w:rsidR="00CE6F83" w:rsidRPr="001C094C" w14:paraId="7AE5B129" w14:textId="77777777" w:rsidTr="00146DE0">
        <w:trPr>
          <w:trHeight w:val="290"/>
        </w:trPr>
        <w:tc>
          <w:tcPr>
            <w:tcW w:w="1510" w:type="dxa"/>
            <w:tcBorders>
              <w:top w:val="single" w:sz="4" w:space="0" w:color="auto"/>
              <w:bottom w:val="single" w:sz="4" w:space="0" w:color="auto"/>
            </w:tcBorders>
            <w:noWrap/>
            <w:hideMark/>
          </w:tcPr>
          <w:p w14:paraId="51EF30E6" w14:textId="77777777" w:rsidR="00CE6F83" w:rsidRPr="001C094C" w:rsidRDefault="00CE6F83" w:rsidP="00146DE0">
            <w:r w:rsidRPr="001C094C">
              <w:t>ESFA</w:t>
            </w:r>
          </w:p>
        </w:tc>
        <w:tc>
          <w:tcPr>
            <w:tcW w:w="1510" w:type="dxa"/>
            <w:tcBorders>
              <w:top w:val="single" w:sz="4" w:space="0" w:color="auto"/>
              <w:bottom w:val="single" w:sz="4" w:space="0" w:color="auto"/>
            </w:tcBorders>
            <w:noWrap/>
            <w:hideMark/>
          </w:tcPr>
          <w:p w14:paraId="6033C823" w14:textId="77777777" w:rsidR="00CE6F83" w:rsidRPr="001C094C" w:rsidRDefault="00CE6F83" w:rsidP="00146DE0">
            <w:r w:rsidRPr="001C094C">
              <w:t>Providing you with all the latest information on how we fund education &amp; skills in England</w:t>
            </w:r>
          </w:p>
        </w:tc>
        <w:tc>
          <w:tcPr>
            <w:tcW w:w="1511" w:type="dxa"/>
            <w:tcBorders>
              <w:top w:val="single" w:sz="4" w:space="0" w:color="auto"/>
              <w:bottom w:val="single" w:sz="4" w:space="0" w:color="auto"/>
            </w:tcBorders>
            <w:noWrap/>
            <w:hideMark/>
          </w:tcPr>
          <w:p w14:paraId="3D91C5B9" w14:textId="77777777" w:rsidR="00CE6F83" w:rsidRPr="001C094C" w:rsidRDefault="00CE6F83" w:rsidP="00146DE0">
            <w:r w:rsidRPr="001C094C">
              <w:t>@ESFAgov</w:t>
            </w:r>
          </w:p>
        </w:tc>
        <w:tc>
          <w:tcPr>
            <w:tcW w:w="1510" w:type="dxa"/>
            <w:tcBorders>
              <w:top w:val="single" w:sz="4" w:space="0" w:color="auto"/>
              <w:bottom w:val="single" w:sz="4" w:space="0" w:color="auto"/>
            </w:tcBorders>
            <w:noWrap/>
            <w:hideMark/>
          </w:tcPr>
          <w:p w14:paraId="1C5B3056" w14:textId="77777777" w:rsidR="00CE6F83" w:rsidRPr="001C094C" w:rsidRDefault="00CE6F83" w:rsidP="00146DE0">
            <w:r w:rsidRPr="001C094C">
              <w:t>10735</w:t>
            </w:r>
          </w:p>
        </w:tc>
        <w:tc>
          <w:tcPr>
            <w:tcW w:w="1510" w:type="dxa"/>
            <w:tcBorders>
              <w:top w:val="single" w:sz="4" w:space="0" w:color="auto"/>
              <w:bottom w:val="single" w:sz="4" w:space="0" w:color="auto"/>
            </w:tcBorders>
            <w:noWrap/>
            <w:hideMark/>
          </w:tcPr>
          <w:p w14:paraId="715A1CD2" w14:textId="77777777" w:rsidR="00CE6F83" w:rsidRPr="001C094C" w:rsidRDefault="00CE6F83" w:rsidP="00146DE0">
            <w:r w:rsidRPr="001C094C">
              <w:t>37840</w:t>
            </w:r>
          </w:p>
        </w:tc>
        <w:tc>
          <w:tcPr>
            <w:tcW w:w="1511" w:type="dxa"/>
            <w:tcBorders>
              <w:top w:val="single" w:sz="4" w:space="0" w:color="auto"/>
              <w:bottom w:val="single" w:sz="4" w:space="0" w:color="auto"/>
            </w:tcBorders>
            <w:noWrap/>
            <w:hideMark/>
          </w:tcPr>
          <w:p w14:paraId="29108C5E" w14:textId="77777777" w:rsidR="00CE6F83" w:rsidRPr="001C094C" w:rsidRDefault="00CE6F83" w:rsidP="00146DE0">
            <w:r w:rsidRPr="001C094C">
              <w:t>9/30/2009 17:47</w:t>
            </w:r>
          </w:p>
        </w:tc>
      </w:tr>
      <w:tr w:rsidR="00CE6F83" w:rsidRPr="001C094C" w14:paraId="645129B0" w14:textId="77777777" w:rsidTr="00146DE0">
        <w:trPr>
          <w:trHeight w:val="290"/>
        </w:trPr>
        <w:tc>
          <w:tcPr>
            <w:tcW w:w="1510" w:type="dxa"/>
            <w:tcBorders>
              <w:top w:val="single" w:sz="4" w:space="0" w:color="auto"/>
              <w:bottom w:val="single" w:sz="4" w:space="0" w:color="auto"/>
            </w:tcBorders>
            <w:noWrap/>
            <w:hideMark/>
          </w:tcPr>
          <w:p w14:paraId="58CA68E1" w14:textId="77777777" w:rsidR="00CE6F83" w:rsidRPr="001C094C" w:rsidRDefault="00CE6F83" w:rsidP="00146DE0">
            <w:r w:rsidRPr="001C094C">
              <w:t>ESFA academies</w:t>
            </w:r>
          </w:p>
        </w:tc>
        <w:tc>
          <w:tcPr>
            <w:tcW w:w="1510" w:type="dxa"/>
            <w:tcBorders>
              <w:top w:val="single" w:sz="4" w:space="0" w:color="auto"/>
              <w:bottom w:val="single" w:sz="4" w:space="0" w:color="auto"/>
            </w:tcBorders>
            <w:noWrap/>
            <w:hideMark/>
          </w:tcPr>
          <w:p w14:paraId="68266AA9" w14:textId="77777777" w:rsidR="00CE6F83" w:rsidRPr="001C094C" w:rsidRDefault="00CE6F83" w:rsidP="00146DE0">
            <w:r w:rsidRPr="001C094C">
              <w:t>The Education and Skills Funding Agency (ESFA) is an executive agency accountable for funding education and skills for children, young people and adults.</w:t>
            </w:r>
          </w:p>
        </w:tc>
        <w:tc>
          <w:tcPr>
            <w:tcW w:w="1511" w:type="dxa"/>
            <w:tcBorders>
              <w:top w:val="single" w:sz="4" w:space="0" w:color="auto"/>
              <w:bottom w:val="single" w:sz="4" w:space="0" w:color="auto"/>
            </w:tcBorders>
            <w:noWrap/>
            <w:hideMark/>
          </w:tcPr>
          <w:p w14:paraId="24D6B6F4" w14:textId="77777777" w:rsidR="00CE6F83" w:rsidRPr="001C094C" w:rsidRDefault="00CE6F83" w:rsidP="00146DE0">
            <w:r w:rsidRPr="001C094C">
              <w:t>@ESFA_academies</w:t>
            </w:r>
          </w:p>
        </w:tc>
        <w:tc>
          <w:tcPr>
            <w:tcW w:w="1510" w:type="dxa"/>
            <w:tcBorders>
              <w:top w:val="single" w:sz="4" w:space="0" w:color="auto"/>
              <w:bottom w:val="single" w:sz="4" w:space="0" w:color="auto"/>
            </w:tcBorders>
            <w:noWrap/>
            <w:hideMark/>
          </w:tcPr>
          <w:p w14:paraId="5C357526" w14:textId="77777777" w:rsidR="00CE6F83" w:rsidRPr="001C094C" w:rsidRDefault="00CE6F83" w:rsidP="00146DE0">
            <w:r w:rsidRPr="001C094C">
              <w:t>952</w:t>
            </w:r>
          </w:p>
        </w:tc>
        <w:tc>
          <w:tcPr>
            <w:tcW w:w="1510" w:type="dxa"/>
            <w:tcBorders>
              <w:top w:val="single" w:sz="4" w:space="0" w:color="auto"/>
              <w:bottom w:val="single" w:sz="4" w:space="0" w:color="auto"/>
            </w:tcBorders>
            <w:noWrap/>
            <w:hideMark/>
          </w:tcPr>
          <w:p w14:paraId="09DC09BA" w14:textId="77777777" w:rsidR="00CE6F83" w:rsidRPr="001C094C" w:rsidRDefault="00CE6F83" w:rsidP="00146DE0">
            <w:r w:rsidRPr="001C094C">
              <w:t>2391</w:t>
            </w:r>
          </w:p>
        </w:tc>
        <w:tc>
          <w:tcPr>
            <w:tcW w:w="1511" w:type="dxa"/>
            <w:tcBorders>
              <w:top w:val="single" w:sz="4" w:space="0" w:color="auto"/>
              <w:bottom w:val="single" w:sz="4" w:space="0" w:color="auto"/>
            </w:tcBorders>
            <w:noWrap/>
            <w:hideMark/>
          </w:tcPr>
          <w:p w14:paraId="596DCCA8" w14:textId="77777777" w:rsidR="00CE6F83" w:rsidRPr="001C094C" w:rsidRDefault="00CE6F83" w:rsidP="00146DE0">
            <w:r w:rsidRPr="001C094C">
              <w:t>11/26/2015 15:19</w:t>
            </w:r>
          </w:p>
        </w:tc>
      </w:tr>
      <w:tr w:rsidR="00CE6F83" w:rsidRPr="001C094C" w14:paraId="736D52B3" w14:textId="77777777" w:rsidTr="00146DE0">
        <w:trPr>
          <w:trHeight w:val="290"/>
        </w:trPr>
        <w:tc>
          <w:tcPr>
            <w:tcW w:w="1510" w:type="dxa"/>
            <w:tcBorders>
              <w:top w:val="single" w:sz="4" w:space="0" w:color="auto"/>
              <w:bottom w:val="single" w:sz="4" w:space="0" w:color="auto"/>
            </w:tcBorders>
            <w:noWrap/>
            <w:hideMark/>
          </w:tcPr>
          <w:p w14:paraId="18B92AEB" w14:textId="77777777" w:rsidR="00CE6F83" w:rsidRPr="001C094C" w:rsidRDefault="00CE6F83" w:rsidP="00146DE0">
            <w:r w:rsidRPr="001C094C">
              <w:t>FCDO Travel Advice</w:t>
            </w:r>
          </w:p>
        </w:tc>
        <w:tc>
          <w:tcPr>
            <w:tcW w:w="1510" w:type="dxa"/>
            <w:tcBorders>
              <w:top w:val="single" w:sz="4" w:space="0" w:color="auto"/>
              <w:bottom w:val="single" w:sz="4" w:space="0" w:color="auto"/>
            </w:tcBorders>
            <w:noWrap/>
            <w:hideMark/>
          </w:tcPr>
          <w:p w14:paraId="12B03504" w14:textId="77777777" w:rsidR="00CE6F83" w:rsidRPr="001C094C" w:rsidRDefault="00CE6F83" w:rsidP="00146DE0">
            <w:r w:rsidRPr="001C094C">
              <w:t>Travel advice for British nationals living and travelling abroad #travelaware</w:t>
            </w:r>
          </w:p>
        </w:tc>
        <w:tc>
          <w:tcPr>
            <w:tcW w:w="1511" w:type="dxa"/>
            <w:tcBorders>
              <w:top w:val="single" w:sz="4" w:space="0" w:color="auto"/>
              <w:bottom w:val="single" w:sz="4" w:space="0" w:color="auto"/>
            </w:tcBorders>
            <w:noWrap/>
            <w:hideMark/>
          </w:tcPr>
          <w:p w14:paraId="0CEEA469" w14:textId="77777777" w:rsidR="00CE6F83" w:rsidRPr="001C094C" w:rsidRDefault="00CE6F83" w:rsidP="00146DE0">
            <w:r w:rsidRPr="001C094C">
              <w:t>@FCDOtravelGovUK</w:t>
            </w:r>
          </w:p>
        </w:tc>
        <w:tc>
          <w:tcPr>
            <w:tcW w:w="1510" w:type="dxa"/>
            <w:tcBorders>
              <w:top w:val="single" w:sz="4" w:space="0" w:color="auto"/>
              <w:bottom w:val="single" w:sz="4" w:space="0" w:color="auto"/>
            </w:tcBorders>
            <w:noWrap/>
            <w:hideMark/>
          </w:tcPr>
          <w:p w14:paraId="3A260E56" w14:textId="77777777" w:rsidR="00CE6F83" w:rsidRPr="001C094C" w:rsidRDefault="00CE6F83" w:rsidP="00146DE0">
            <w:r w:rsidRPr="001C094C">
              <w:t>23470</w:t>
            </w:r>
          </w:p>
        </w:tc>
        <w:tc>
          <w:tcPr>
            <w:tcW w:w="1510" w:type="dxa"/>
            <w:tcBorders>
              <w:top w:val="single" w:sz="4" w:space="0" w:color="auto"/>
              <w:bottom w:val="single" w:sz="4" w:space="0" w:color="auto"/>
            </w:tcBorders>
            <w:noWrap/>
            <w:hideMark/>
          </w:tcPr>
          <w:p w14:paraId="6100C9F0" w14:textId="77777777" w:rsidR="00CE6F83" w:rsidRPr="001C094C" w:rsidRDefault="00CE6F83" w:rsidP="00146DE0">
            <w:r w:rsidRPr="001C094C">
              <w:t>131737</w:t>
            </w:r>
          </w:p>
        </w:tc>
        <w:tc>
          <w:tcPr>
            <w:tcW w:w="1511" w:type="dxa"/>
            <w:tcBorders>
              <w:top w:val="single" w:sz="4" w:space="0" w:color="auto"/>
              <w:bottom w:val="single" w:sz="4" w:space="0" w:color="auto"/>
            </w:tcBorders>
            <w:noWrap/>
            <w:hideMark/>
          </w:tcPr>
          <w:p w14:paraId="764FEE13" w14:textId="77777777" w:rsidR="00CE6F83" w:rsidRPr="001C094C" w:rsidRDefault="00CE6F83" w:rsidP="00146DE0">
            <w:r w:rsidRPr="001C094C">
              <w:t>6/3/2009 16:49</w:t>
            </w:r>
          </w:p>
        </w:tc>
      </w:tr>
      <w:tr w:rsidR="00CE6F83" w:rsidRPr="001C094C" w14:paraId="45F5966C" w14:textId="77777777" w:rsidTr="00146DE0">
        <w:trPr>
          <w:trHeight w:val="290"/>
        </w:trPr>
        <w:tc>
          <w:tcPr>
            <w:tcW w:w="1510" w:type="dxa"/>
            <w:tcBorders>
              <w:top w:val="single" w:sz="4" w:space="0" w:color="auto"/>
              <w:bottom w:val="single" w:sz="4" w:space="0" w:color="auto"/>
            </w:tcBorders>
            <w:noWrap/>
            <w:hideMark/>
          </w:tcPr>
          <w:p w14:paraId="440A8A59" w14:textId="77777777" w:rsidR="00CE6F83" w:rsidRPr="001C094C" w:rsidRDefault="00CE6F83" w:rsidP="00146DE0">
            <w:r w:rsidRPr="001C094C">
              <w:t>Food Standards Agency</w:t>
            </w:r>
          </w:p>
        </w:tc>
        <w:tc>
          <w:tcPr>
            <w:tcW w:w="1510" w:type="dxa"/>
            <w:tcBorders>
              <w:top w:val="single" w:sz="4" w:space="0" w:color="auto"/>
              <w:bottom w:val="single" w:sz="4" w:space="0" w:color="auto"/>
            </w:tcBorders>
            <w:noWrap/>
            <w:hideMark/>
          </w:tcPr>
          <w:p w14:paraId="636A52C5" w14:textId="77777777" w:rsidR="00CE6F83" w:rsidRPr="001C094C" w:rsidRDefault="00CE6F83" w:rsidP="00146DE0">
            <w:r w:rsidRPr="001C094C">
              <w:t xml:space="preserve">Official Twitter feed from the Food </w:t>
            </w:r>
            <w:r w:rsidRPr="001C094C">
              <w:lastRenderedPageBreak/>
              <w:t>Standards Agency (FSA). Keep up with the latest food safety tips, news and alerts. Also here to help Mon-Fri 9am-5pm</w:t>
            </w:r>
          </w:p>
        </w:tc>
        <w:tc>
          <w:tcPr>
            <w:tcW w:w="1511" w:type="dxa"/>
            <w:tcBorders>
              <w:top w:val="single" w:sz="4" w:space="0" w:color="auto"/>
              <w:bottom w:val="single" w:sz="4" w:space="0" w:color="auto"/>
            </w:tcBorders>
            <w:noWrap/>
            <w:hideMark/>
          </w:tcPr>
          <w:p w14:paraId="00F632A0" w14:textId="77777777" w:rsidR="00CE6F83" w:rsidRPr="001C094C" w:rsidRDefault="00CE6F83" w:rsidP="00146DE0">
            <w:r w:rsidRPr="001C094C">
              <w:lastRenderedPageBreak/>
              <w:t>@foodgov</w:t>
            </w:r>
          </w:p>
        </w:tc>
        <w:tc>
          <w:tcPr>
            <w:tcW w:w="1510" w:type="dxa"/>
            <w:tcBorders>
              <w:top w:val="single" w:sz="4" w:space="0" w:color="auto"/>
              <w:bottom w:val="single" w:sz="4" w:space="0" w:color="auto"/>
            </w:tcBorders>
            <w:noWrap/>
            <w:hideMark/>
          </w:tcPr>
          <w:p w14:paraId="0000DC8D" w14:textId="77777777" w:rsidR="00CE6F83" w:rsidRPr="001C094C" w:rsidRDefault="00CE6F83" w:rsidP="00146DE0">
            <w:r w:rsidRPr="001C094C">
              <w:t>18651</w:t>
            </w:r>
          </w:p>
        </w:tc>
        <w:tc>
          <w:tcPr>
            <w:tcW w:w="1510" w:type="dxa"/>
            <w:tcBorders>
              <w:top w:val="single" w:sz="4" w:space="0" w:color="auto"/>
              <w:bottom w:val="single" w:sz="4" w:space="0" w:color="auto"/>
            </w:tcBorders>
            <w:noWrap/>
            <w:hideMark/>
          </w:tcPr>
          <w:p w14:paraId="3C19B815" w14:textId="77777777" w:rsidR="00CE6F83" w:rsidRPr="001C094C" w:rsidRDefault="00CE6F83" w:rsidP="00146DE0">
            <w:r w:rsidRPr="001C094C">
              <w:t>57107</w:t>
            </w:r>
          </w:p>
        </w:tc>
        <w:tc>
          <w:tcPr>
            <w:tcW w:w="1511" w:type="dxa"/>
            <w:tcBorders>
              <w:top w:val="single" w:sz="4" w:space="0" w:color="auto"/>
              <w:bottom w:val="single" w:sz="4" w:space="0" w:color="auto"/>
            </w:tcBorders>
            <w:noWrap/>
            <w:hideMark/>
          </w:tcPr>
          <w:p w14:paraId="41B7DF12" w14:textId="77777777" w:rsidR="00CE6F83" w:rsidRPr="001C094C" w:rsidRDefault="00CE6F83" w:rsidP="00146DE0">
            <w:r w:rsidRPr="001C094C">
              <w:t>8/25/2009 15:00</w:t>
            </w:r>
          </w:p>
        </w:tc>
      </w:tr>
      <w:tr w:rsidR="00CE6F83" w:rsidRPr="001C094C" w14:paraId="0AC3094A" w14:textId="77777777" w:rsidTr="00146DE0">
        <w:trPr>
          <w:trHeight w:val="290"/>
        </w:trPr>
        <w:tc>
          <w:tcPr>
            <w:tcW w:w="1510" w:type="dxa"/>
            <w:tcBorders>
              <w:top w:val="single" w:sz="4" w:space="0" w:color="auto"/>
              <w:bottom w:val="single" w:sz="4" w:space="0" w:color="auto"/>
            </w:tcBorders>
            <w:noWrap/>
            <w:hideMark/>
          </w:tcPr>
          <w:p w14:paraId="799881C0" w14:textId="77777777" w:rsidR="00CE6F83" w:rsidRPr="001C094C" w:rsidRDefault="00CE6F83" w:rsidP="00146DE0">
            <w:r w:rsidRPr="001C094C">
              <w:t>Forest Research</w:t>
            </w:r>
          </w:p>
        </w:tc>
        <w:tc>
          <w:tcPr>
            <w:tcW w:w="1510" w:type="dxa"/>
            <w:tcBorders>
              <w:top w:val="single" w:sz="4" w:space="0" w:color="auto"/>
              <w:bottom w:val="single" w:sz="4" w:space="0" w:color="auto"/>
            </w:tcBorders>
            <w:noWrap/>
            <w:hideMark/>
          </w:tcPr>
          <w:p w14:paraId="6AB69EC1" w14:textId="77777777" w:rsidR="00CE6F83" w:rsidRPr="001C094C" w:rsidRDefault="00CE6F83" w:rsidP="00146DE0">
            <w:r w:rsidRPr="001C094C">
              <w:t>Research, discovery and innovation in the world of forestry.</w:t>
            </w:r>
          </w:p>
        </w:tc>
        <w:tc>
          <w:tcPr>
            <w:tcW w:w="1511" w:type="dxa"/>
            <w:tcBorders>
              <w:top w:val="single" w:sz="4" w:space="0" w:color="auto"/>
              <w:bottom w:val="single" w:sz="4" w:space="0" w:color="auto"/>
            </w:tcBorders>
            <w:noWrap/>
            <w:hideMark/>
          </w:tcPr>
          <w:p w14:paraId="7AF543A0" w14:textId="77777777" w:rsidR="00CE6F83" w:rsidRPr="001C094C" w:rsidRDefault="00CE6F83" w:rsidP="00146DE0">
            <w:r w:rsidRPr="001C094C">
              <w:t>@Forest_Research</w:t>
            </w:r>
          </w:p>
        </w:tc>
        <w:tc>
          <w:tcPr>
            <w:tcW w:w="1510" w:type="dxa"/>
            <w:tcBorders>
              <w:top w:val="single" w:sz="4" w:space="0" w:color="auto"/>
              <w:bottom w:val="single" w:sz="4" w:space="0" w:color="auto"/>
            </w:tcBorders>
            <w:noWrap/>
            <w:hideMark/>
          </w:tcPr>
          <w:p w14:paraId="2E305872" w14:textId="77777777" w:rsidR="00CE6F83" w:rsidRPr="001C094C" w:rsidRDefault="00CE6F83" w:rsidP="00146DE0">
            <w:r w:rsidRPr="001C094C">
              <w:t>3609</w:t>
            </w:r>
          </w:p>
        </w:tc>
        <w:tc>
          <w:tcPr>
            <w:tcW w:w="1510" w:type="dxa"/>
            <w:tcBorders>
              <w:top w:val="single" w:sz="4" w:space="0" w:color="auto"/>
              <w:bottom w:val="single" w:sz="4" w:space="0" w:color="auto"/>
            </w:tcBorders>
            <w:noWrap/>
            <w:hideMark/>
          </w:tcPr>
          <w:p w14:paraId="0FBDE90E" w14:textId="77777777" w:rsidR="00CE6F83" w:rsidRPr="001C094C" w:rsidRDefault="00CE6F83" w:rsidP="00146DE0">
            <w:r w:rsidRPr="001C094C">
              <w:t>7001</w:t>
            </w:r>
          </w:p>
        </w:tc>
        <w:tc>
          <w:tcPr>
            <w:tcW w:w="1511" w:type="dxa"/>
            <w:tcBorders>
              <w:top w:val="single" w:sz="4" w:space="0" w:color="auto"/>
              <w:bottom w:val="single" w:sz="4" w:space="0" w:color="auto"/>
            </w:tcBorders>
            <w:noWrap/>
            <w:hideMark/>
          </w:tcPr>
          <w:p w14:paraId="03A2772F" w14:textId="77777777" w:rsidR="00CE6F83" w:rsidRPr="001C094C" w:rsidRDefault="00CE6F83" w:rsidP="00146DE0">
            <w:r w:rsidRPr="001C094C">
              <w:t>5/8/2015 15:37</w:t>
            </w:r>
          </w:p>
        </w:tc>
      </w:tr>
      <w:tr w:rsidR="00CE6F83" w:rsidRPr="001C094C" w14:paraId="5BF0BA10" w14:textId="77777777" w:rsidTr="00146DE0">
        <w:trPr>
          <w:trHeight w:val="290"/>
        </w:trPr>
        <w:tc>
          <w:tcPr>
            <w:tcW w:w="1510" w:type="dxa"/>
            <w:tcBorders>
              <w:top w:val="single" w:sz="4" w:space="0" w:color="auto"/>
              <w:bottom w:val="single" w:sz="4" w:space="0" w:color="auto"/>
            </w:tcBorders>
            <w:noWrap/>
            <w:hideMark/>
          </w:tcPr>
          <w:p w14:paraId="77480CBC" w14:textId="77777777" w:rsidR="00CE6F83" w:rsidRPr="001C094C" w:rsidRDefault="00CE6F83" w:rsidP="00146DE0">
            <w:r w:rsidRPr="001C094C">
              <w:t>Forestry Commission</w:t>
            </w:r>
          </w:p>
        </w:tc>
        <w:tc>
          <w:tcPr>
            <w:tcW w:w="1510" w:type="dxa"/>
            <w:tcBorders>
              <w:top w:val="single" w:sz="4" w:space="0" w:color="auto"/>
              <w:bottom w:val="single" w:sz="4" w:space="0" w:color="auto"/>
            </w:tcBorders>
            <w:noWrap/>
            <w:hideMark/>
          </w:tcPr>
          <w:p w14:paraId="221D729F" w14:textId="77777777" w:rsidR="00CE6F83" w:rsidRPr="001C094C" w:rsidRDefault="00CE6F83" w:rsidP="00146DE0">
            <w:r w:rsidRPr="001C094C">
              <w:t>Providing expertise and support to the forestry sector and landowners in order to protect, improve and expand England's woodlands.</w:t>
            </w:r>
          </w:p>
        </w:tc>
        <w:tc>
          <w:tcPr>
            <w:tcW w:w="1511" w:type="dxa"/>
            <w:tcBorders>
              <w:top w:val="single" w:sz="4" w:space="0" w:color="auto"/>
              <w:bottom w:val="single" w:sz="4" w:space="0" w:color="auto"/>
            </w:tcBorders>
            <w:noWrap/>
            <w:hideMark/>
          </w:tcPr>
          <w:p w14:paraId="5EC30E02" w14:textId="77777777" w:rsidR="00CE6F83" w:rsidRPr="001C094C" w:rsidRDefault="00CE6F83" w:rsidP="00146DE0">
            <w:r w:rsidRPr="001C094C">
              <w:t>@ForestryComm</w:t>
            </w:r>
          </w:p>
        </w:tc>
        <w:tc>
          <w:tcPr>
            <w:tcW w:w="1510" w:type="dxa"/>
            <w:tcBorders>
              <w:top w:val="single" w:sz="4" w:space="0" w:color="auto"/>
              <w:bottom w:val="single" w:sz="4" w:space="0" w:color="auto"/>
            </w:tcBorders>
            <w:noWrap/>
            <w:hideMark/>
          </w:tcPr>
          <w:p w14:paraId="7BFD512B" w14:textId="77777777" w:rsidR="00CE6F83" w:rsidRPr="001C094C" w:rsidRDefault="00CE6F83" w:rsidP="00146DE0">
            <w:r w:rsidRPr="001C094C">
              <w:t>2782</w:t>
            </w:r>
          </w:p>
        </w:tc>
        <w:tc>
          <w:tcPr>
            <w:tcW w:w="1510" w:type="dxa"/>
            <w:tcBorders>
              <w:top w:val="single" w:sz="4" w:space="0" w:color="auto"/>
              <w:bottom w:val="single" w:sz="4" w:space="0" w:color="auto"/>
            </w:tcBorders>
            <w:noWrap/>
            <w:hideMark/>
          </w:tcPr>
          <w:p w14:paraId="401FD4C9" w14:textId="77777777" w:rsidR="00CE6F83" w:rsidRPr="001C094C" w:rsidRDefault="00CE6F83" w:rsidP="00146DE0">
            <w:r w:rsidRPr="001C094C">
              <w:t>7567</w:t>
            </w:r>
          </w:p>
        </w:tc>
        <w:tc>
          <w:tcPr>
            <w:tcW w:w="1511" w:type="dxa"/>
            <w:tcBorders>
              <w:top w:val="single" w:sz="4" w:space="0" w:color="auto"/>
              <w:bottom w:val="single" w:sz="4" w:space="0" w:color="auto"/>
            </w:tcBorders>
            <w:noWrap/>
            <w:hideMark/>
          </w:tcPr>
          <w:p w14:paraId="2032E7BB" w14:textId="77777777" w:rsidR="00CE6F83" w:rsidRPr="001C094C" w:rsidRDefault="00CE6F83" w:rsidP="00146DE0">
            <w:r w:rsidRPr="001C094C">
              <w:t>8/3/2017 15:51</w:t>
            </w:r>
          </w:p>
        </w:tc>
      </w:tr>
      <w:tr w:rsidR="00CE6F83" w:rsidRPr="001C094C" w14:paraId="699C47CB" w14:textId="77777777" w:rsidTr="00146DE0">
        <w:trPr>
          <w:trHeight w:val="290"/>
        </w:trPr>
        <w:tc>
          <w:tcPr>
            <w:tcW w:w="1510" w:type="dxa"/>
            <w:tcBorders>
              <w:top w:val="single" w:sz="4" w:space="0" w:color="auto"/>
              <w:bottom w:val="single" w:sz="4" w:space="0" w:color="auto"/>
            </w:tcBorders>
            <w:noWrap/>
            <w:hideMark/>
          </w:tcPr>
          <w:p w14:paraId="3D1EDC71" w14:textId="77777777" w:rsidR="00CE6F83" w:rsidRPr="001C094C" w:rsidRDefault="00CE6F83" w:rsidP="00146DE0">
            <w:r w:rsidRPr="001C094C">
              <w:t>Forestry England</w:t>
            </w:r>
          </w:p>
        </w:tc>
        <w:tc>
          <w:tcPr>
            <w:tcW w:w="1510" w:type="dxa"/>
            <w:tcBorders>
              <w:top w:val="single" w:sz="4" w:space="0" w:color="auto"/>
              <w:bottom w:val="single" w:sz="4" w:space="0" w:color="auto"/>
            </w:tcBorders>
            <w:noWrap/>
            <w:hideMark/>
          </w:tcPr>
          <w:p w14:paraId="63FBB2B7" w14:textId="77777777" w:rsidR="00CE6F83" w:rsidRPr="001C094C" w:rsidRDefault="00CE6F83" w:rsidP="00146DE0">
            <w:r w:rsidRPr="001C094C">
              <w:t>We look after more land and more trees than any other organisation in the country, shaping landscapes for people, timber and wildlife.</w:t>
            </w:r>
          </w:p>
        </w:tc>
        <w:tc>
          <w:tcPr>
            <w:tcW w:w="1511" w:type="dxa"/>
            <w:tcBorders>
              <w:top w:val="single" w:sz="4" w:space="0" w:color="auto"/>
              <w:bottom w:val="single" w:sz="4" w:space="0" w:color="auto"/>
            </w:tcBorders>
            <w:noWrap/>
            <w:hideMark/>
          </w:tcPr>
          <w:p w14:paraId="4A040440" w14:textId="77777777" w:rsidR="00CE6F83" w:rsidRPr="001C094C" w:rsidRDefault="00CE6F83" w:rsidP="00146DE0">
            <w:r w:rsidRPr="001C094C">
              <w:t>@ForestryEngland</w:t>
            </w:r>
          </w:p>
        </w:tc>
        <w:tc>
          <w:tcPr>
            <w:tcW w:w="1510" w:type="dxa"/>
            <w:tcBorders>
              <w:top w:val="single" w:sz="4" w:space="0" w:color="auto"/>
              <w:bottom w:val="single" w:sz="4" w:space="0" w:color="auto"/>
            </w:tcBorders>
            <w:noWrap/>
            <w:hideMark/>
          </w:tcPr>
          <w:p w14:paraId="1723E910" w14:textId="77777777" w:rsidR="00CE6F83" w:rsidRPr="001C094C" w:rsidRDefault="00CE6F83" w:rsidP="00146DE0">
            <w:r w:rsidRPr="001C094C">
              <w:t>17253</w:t>
            </w:r>
          </w:p>
        </w:tc>
        <w:tc>
          <w:tcPr>
            <w:tcW w:w="1510" w:type="dxa"/>
            <w:tcBorders>
              <w:top w:val="single" w:sz="4" w:space="0" w:color="auto"/>
              <w:bottom w:val="single" w:sz="4" w:space="0" w:color="auto"/>
            </w:tcBorders>
            <w:noWrap/>
            <w:hideMark/>
          </w:tcPr>
          <w:p w14:paraId="57B0CE2C" w14:textId="77777777" w:rsidR="00CE6F83" w:rsidRPr="001C094C" w:rsidRDefault="00CE6F83" w:rsidP="00146DE0">
            <w:r w:rsidRPr="001C094C">
              <w:t>40730</w:t>
            </w:r>
          </w:p>
        </w:tc>
        <w:tc>
          <w:tcPr>
            <w:tcW w:w="1511" w:type="dxa"/>
            <w:tcBorders>
              <w:top w:val="single" w:sz="4" w:space="0" w:color="auto"/>
              <w:bottom w:val="single" w:sz="4" w:space="0" w:color="auto"/>
            </w:tcBorders>
            <w:noWrap/>
            <w:hideMark/>
          </w:tcPr>
          <w:p w14:paraId="34E25323" w14:textId="77777777" w:rsidR="00CE6F83" w:rsidRPr="001C094C" w:rsidRDefault="00CE6F83" w:rsidP="00146DE0">
            <w:r w:rsidRPr="001C094C">
              <w:t>7/12/2011 12:33</w:t>
            </w:r>
          </w:p>
        </w:tc>
      </w:tr>
      <w:tr w:rsidR="00CE6F83" w:rsidRPr="001C094C" w14:paraId="6F60ED7C" w14:textId="77777777" w:rsidTr="00146DE0">
        <w:trPr>
          <w:trHeight w:val="290"/>
        </w:trPr>
        <w:tc>
          <w:tcPr>
            <w:tcW w:w="1510" w:type="dxa"/>
            <w:tcBorders>
              <w:top w:val="single" w:sz="4" w:space="0" w:color="auto"/>
              <w:bottom w:val="single" w:sz="4" w:space="0" w:color="auto"/>
            </w:tcBorders>
            <w:noWrap/>
            <w:hideMark/>
          </w:tcPr>
          <w:p w14:paraId="2B7B2E09" w14:textId="77777777" w:rsidR="00CE6F83" w:rsidRPr="001C094C" w:rsidRDefault="00CE6F83" w:rsidP="00146DE0">
            <w:r w:rsidRPr="001C094C">
              <w:t>Gavin Williamson</w:t>
            </w:r>
          </w:p>
        </w:tc>
        <w:tc>
          <w:tcPr>
            <w:tcW w:w="1510" w:type="dxa"/>
            <w:tcBorders>
              <w:top w:val="single" w:sz="4" w:space="0" w:color="auto"/>
              <w:bottom w:val="single" w:sz="4" w:space="0" w:color="auto"/>
            </w:tcBorders>
            <w:noWrap/>
            <w:hideMark/>
          </w:tcPr>
          <w:p w14:paraId="2FA1C957" w14:textId="77777777" w:rsidR="00CE6F83" w:rsidRPr="001C094C" w:rsidRDefault="00CE6F83" w:rsidP="00146DE0">
            <w:r w:rsidRPr="001C094C">
              <w:t xml:space="preserve">Conservative Member of Parliament for South Staffordshire </w:t>
            </w:r>
            <w:r w:rsidRPr="001C094C">
              <w:lastRenderedPageBreak/>
              <w:t>and Education Secretary. For any casework issues please email gavin@gavinwilliamson.org</w:t>
            </w:r>
          </w:p>
        </w:tc>
        <w:tc>
          <w:tcPr>
            <w:tcW w:w="1511" w:type="dxa"/>
            <w:tcBorders>
              <w:top w:val="single" w:sz="4" w:space="0" w:color="auto"/>
              <w:bottom w:val="single" w:sz="4" w:space="0" w:color="auto"/>
            </w:tcBorders>
            <w:noWrap/>
            <w:hideMark/>
          </w:tcPr>
          <w:p w14:paraId="6CB5DFAD" w14:textId="77777777" w:rsidR="00CE6F83" w:rsidRPr="001C094C" w:rsidRDefault="00CE6F83" w:rsidP="00146DE0">
            <w:r w:rsidRPr="001C094C">
              <w:lastRenderedPageBreak/>
              <w:t>@GavinWilliamson</w:t>
            </w:r>
          </w:p>
        </w:tc>
        <w:tc>
          <w:tcPr>
            <w:tcW w:w="1510" w:type="dxa"/>
            <w:tcBorders>
              <w:top w:val="single" w:sz="4" w:space="0" w:color="auto"/>
              <w:bottom w:val="single" w:sz="4" w:space="0" w:color="auto"/>
            </w:tcBorders>
            <w:noWrap/>
            <w:hideMark/>
          </w:tcPr>
          <w:p w14:paraId="1852DE38" w14:textId="77777777" w:rsidR="00CE6F83" w:rsidRPr="001C094C" w:rsidRDefault="00CE6F83" w:rsidP="00146DE0">
            <w:r w:rsidRPr="001C094C">
              <w:t>2192</w:t>
            </w:r>
          </w:p>
        </w:tc>
        <w:tc>
          <w:tcPr>
            <w:tcW w:w="1510" w:type="dxa"/>
            <w:tcBorders>
              <w:top w:val="single" w:sz="4" w:space="0" w:color="auto"/>
              <w:bottom w:val="single" w:sz="4" w:space="0" w:color="auto"/>
            </w:tcBorders>
            <w:noWrap/>
            <w:hideMark/>
          </w:tcPr>
          <w:p w14:paraId="3E23D340" w14:textId="77777777" w:rsidR="00CE6F83" w:rsidRPr="001C094C" w:rsidRDefault="00CE6F83" w:rsidP="00146DE0">
            <w:r w:rsidRPr="001C094C">
              <w:t>98907</w:t>
            </w:r>
          </w:p>
        </w:tc>
        <w:tc>
          <w:tcPr>
            <w:tcW w:w="1511" w:type="dxa"/>
            <w:tcBorders>
              <w:top w:val="single" w:sz="4" w:space="0" w:color="auto"/>
              <w:bottom w:val="single" w:sz="4" w:space="0" w:color="auto"/>
            </w:tcBorders>
            <w:noWrap/>
            <w:hideMark/>
          </w:tcPr>
          <w:p w14:paraId="7F6C0DF8" w14:textId="77777777" w:rsidR="00CE6F83" w:rsidRPr="001C094C" w:rsidRDefault="00CE6F83" w:rsidP="00146DE0">
            <w:r w:rsidRPr="001C094C">
              <w:t>9/5/2011 14:49</w:t>
            </w:r>
          </w:p>
        </w:tc>
      </w:tr>
      <w:tr w:rsidR="00CE6F83" w:rsidRPr="001C094C" w14:paraId="62C34ED0" w14:textId="77777777" w:rsidTr="00146DE0">
        <w:trPr>
          <w:trHeight w:val="290"/>
        </w:trPr>
        <w:tc>
          <w:tcPr>
            <w:tcW w:w="1510" w:type="dxa"/>
            <w:tcBorders>
              <w:top w:val="single" w:sz="4" w:space="0" w:color="auto"/>
              <w:bottom w:val="single" w:sz="4" w:space="0" w:color="auto"/>
            </w:tcBorders>
            <w:noWrap/>
            <w:hideMark/>
          </w:tcPr>
          <w:p w14:paraId="74839AC4" w14:textId="77777777" w:rsidR="00CE6F83" w:rsidRPr="001C094C" w:rsidRDefault="00CE6F83" w:rsidP="00146DE0">
            <w:r w:rsidRPr="001C094C">
              <w:t>Gillian Keegan</w:t>
            </w:r>
          </w:p>
        </w:tc>
        <w:tc>
          <w:tcPr>
            <w:tcW w:w="1510" w:type="dxa"/>
            <w:tcBorders>
              <w:top w:val="single" w:sz="4" w:space="0" w:color="auto"/>
              <w:bottom w:val="single" w:sz="4" w:space="0" w:color="auto"/>
            </w:tcBorders>
            <w:noWrap/>
            <w:hideMark/>
          </w:tcPr>
          <w:p w14:paraId="77D5409E" w14:textId="77777777" w:rsidR="00CE6F83" w:rsidRPr="001C094C" w:rsidRDefault="00CE6F83" w:rsidP="00146DE0">
            <w:r w:rsidRPr="001C094C">
              <w:t>Former apprentice now Minister for Apprenticeships &amp; Skills, Chichester MP. Contact info on websiteViews my own, offensive comments happily muted.</w:t>
            </w:r>
          </w:p>
        </w:tc>
        <w:tc>
          <w:tcPr>
            <w:tcW w:w="1511" w:type="dxa"/>
            <w:tcBorders>
              <w:top w:val="single" w:sz="4" w:space="0" w:color="auto"/>
              <w:bottom w:val="single" w:sz="4" w:space="0" w:color="auto"/>
            </w:tcBorders>
            <w:noWrap/>
            <w:hideMark/>
          </w:tcPr>
          <w:p w14:paraId="4B1CF17F" w14:textId="77777777" w:rsidR="00CE6F83" w:rsidRPr="001C094C" w:rsidRDefault="00CE6F83" w:rsidP="00146DE0">
            <w:r w:rsidRPr="001C094C">
              <w:t>@GillianKeegan</w:t>
            </w:r>
          </w:p>
        </w:tc>
        <w:tc>
          <w:tcPr>
            <w:tcW w:w="1510" w:type="dxa"/>
            <w:tcBorders>
              <w:top w:val="single" w:sz="4" w:space="0" w:color="auto"/>
              <w:bottom w:val="single" w:sz="4" w:space="0" w:color="auto"/>
            </w:tcBorders>
            <w:noWrap/>
            <w:hideMark/>
          </w:tcPr>
          <w:p w14:paraId="306977F8" w14:textId="77777777" w:rsidR="00CE6F83" w:rsidRPr="001C094C" w:rsidRDefault="00CE6F83" w:rsidP="00146DE0">
            <w:r w:rsidRPr="001C094C">
              <w:t>5635</w:t>
            </w:r>
          </w:p>
        </w:tc>
        <w:tc>
          <w:tcPr>
            <w:tcW w:w="1510" w:type="dxa"/>
            <w:tcBorders>
              <w:top w:val="single" w:sz="4" w:space="0" w:color="auto"/>
              <w:bottom w:val="single" w:sz="4" w:space="0" w:color="auto"/>
            </w:tcBorders>
            <w:noWrap/>
            <w:hideMark/>
          </w:tcPr>
          <w:p w14:paraId="592C2EF9" w14:textId="77777777" w:rsidR="00CE6F83" w:rsidRPr="001C094C" w:rsidRDefault="00CE6F83" w:rsidP="00146DE0">
            <w:r w:rsidRPr="001C094C">
              <w:t>12396</w:t>
            </w:r>
          </w:p>
        </w:tc>
        <w:tc>
          <w:tcPr>
            <w:tcW w:w="1511" w:type="dxa"/>
            <w:tcBorders>
              <w:top w:val="single" w:sz="4" w:space="0" w:color="auto"/>
              <w:bottom w:val="single" w:sz="4" w:space="0" w:color="auto"/>
            </w:tcBorders>
            <w:noWrap/>
            <w:hideMark/>
          </w:tcPr>
          <w:p w14:paraId="0F12E40C" w14:textId="77777777" w:rsidR="00CE6F83" w:rsidRPr="001C094C" w:rsidRDefault="00CE6F83" w:rsidP="00146DE0">
            <w:r w:rsidRPr="001C094C">
              <w:t>1/19/2015 20:04</w:t>
            </w:r>
          </w:p>
        </w:tc>
      </w:tr>
      <w:tr w:rsidR="00CE6F83" w:rsidRPr="001C094C" w14:paraId="5748D521" w14:textId="77777777" w:rsidTr="00146DE0">
        <w:trPr>
          <w:trHeight w:val="290"/>
        </w:trPr>
        <w:tc>
          <w:tcPr>
            <w:tcW w:w="1510" w:type="dxa"/>
            <w:tcBorders>
              <w:top w:val="single" w:sz="4" w:space="0" w:color="auto"/>
              <w:bottom w:val="single" w:sz="4" w:space="0" w:color="auto"/>
            </w:tcBorders>
            <w:noWrap/>
            <w:hideMark/>
          </w:tcPr>
          <w:p w14:paraId="79B37313" w14:textId="77777777" w:rsidR="00CE6F83" w:rsidRPr="001C094C" w:rsidRDefault="00CE6F83" w:rsidP="00146DE0">
            <w:r w:rsidRPr="001C094C">
              <w:t>Government Property Agency (GPA)</w:t>
            </w:r>
          </w:p>
        </w:tc>
        <w:tc>
          <w:tcPr>
            <w:tcW w:w="1510" w:type="dxa"/>
            <w:tcBorders>
              <w:top w:val="single" w:sz="4" w:space="0" w:color="auto"/>
              <w:bottom w:val="single" w:sz="4" w:space="0" w:color="auto"/>
            </w:tcBorders>
            <w:noWrap/>
            <w:hideMark/>
          </w:tcPr>
          <w:p w14:paraId="7452A738" w14:textId="77777777" w:rsidR="00CE6F83" w:rsidRPr="001C094C" w:rsidRDefault="00CE6F83" w:rsidP="00146DE0">
            <w:r w:rsidRPr="001C094C">
              <w:t>GPA provides professional property asset management services across central government's general purpose estate. Part of @cabinetofficeuk</w:t>
            </w:r>
          </w:p>
        </w:tc>
        <w:tc>
          <w:tcPr>
            <w:tcW w:w="1511" w:type="dxa"/>
            <w:tcBorders>
              <w:top w:val="single" w:sz="4" w:space="0" w:color="auto"/>
              <w:bottom w:val="single" w:sz="4" w:space="0" w:color="auto"/>
            </w:tcBorders>
            <w:noWrap/>
            <w:hideMark/>
          </w:tcPr>
          <w:p w14:paraId="21E61159" w14:textId="77777777" w:rsidR="00CE6F83" w:rsidRPr="001C094C" w:rsidRDefault="00CE6F83" w:rsidP="00146DE0">
            <w:r w:rsidRPr="001C094C">
              <w:t>@UKGovPropAgency</w:t>
            </w:r>
          </w:p>
        </w:tc>
        <w:tc>
          <w:tcPr>
            <w:tcW w:w="1510" w:type="dxa"/>
            <w:tcBorders>
              <w:top w:val="single" w:sz="4" w:space="0" w:color="auto"/>
              <w:bottom w:val="single" w:sz="4" w:space="0" w:color="auto"/>
            </w:tcBorders>
            <w:noWrap/>
            <w:hideMark/>
          </w:tcPr>
          <w:p w14:paraId="12343C81" w14:textId="77777777" w:rsidR="00CE6F83" w:rsidRPr="001C094C" w:rsidRDefault="00CE6F83" w:rsidP="00146DE0">
            <w:r w:rsidRPr="001C094C">
              <w:t>320</w:t>
            </w:r>
          </w:p>
        </w:tc>
        <w:tc>
          <w:tcPr>
            <w:tcW w:w="1510" w:type="dxa"/>
            <w:tcBorders>
              <w:top w:val="single" w:sz="4" w:space="0" w:color="auto"/>
              <w:bottom w:val="single" w:sz="4" w:space="0" w:color="auto"/>
            </w:tcBorders>
            <w:noWrap/>
            <w:hideMark/>
          </w:tcPr>
          <w:p w14:paraId="7901EB0A" w14:textId="77777777" w:rsidR="00CE6F83" w:rsidRPr="001C094C" w:rsidRDefault="00CE6F83" w:rsidP="00146DE0">
            <w:r w:rsidRPr="001C094C">
              <w:t>784</w:t>
            </w:r>
          </w:p>
        </w:tc>
        <w:tc>
          <w:tcPr>
            <w:tcW w:w="1511" w:type="dxa"/>
            <w:tcBorders>
              <w:top w:val="single" w:sz="4" w:space="0" w:color="auto"/>
              <w:bottom w:val="single" w:sz="4" w:space="0" w:color="auto"/>
            </w:tcBorders>
            <w:noWrap/>
            <w:hideMark/>
          </w:tcPr>
          <w:p w14:paraId="59A2D817" w14:textId="77777777" w:rsidR="00CE6F83" w:rsidRPr="001C094C" w:rsidRDefault="00CE6F83" w:rsidP="00146DE0">
            <w:r w:rsidRPr="001C094C">
              <w:t>3/26/2018 17:51</w:t>
            </w:r>
          </w:p>
        </w:tc>
      </w:tr>
      <w:tr w:rsidR="00CE6F83" w:rsidRPr="001C094C" w14:paraId="564A5C21" w14:textId="77777777" w:rsidTr="00146DE0">
        <w:trPr>
          <w:trHeight w:val="290"/>
        </w:trPr>
        <w:tc>
          <w:tcPr>
            <w:tcW w:w="1510" w:type="dxa"/>
            <w:tcBorders>
              <w:top w:val="single" w:sz="4" w:space="0" w:color="auto"/>
              <w:bottom w:val="single" w:sz="4" w:space="0" w:color="auto"/>
            </w:tcBorders>
            <w:noWrap/>
            <w:hideMark/>
          </w:tcPr>
          <w:p w14:paraId="2025269C" w14:textId="77777777" w:rsidR="00CE6F83" w:rsidRPr="001C094C" w:rsidRDefault="00CE6F83" w:rsidP="00146DE0">
            <w:r w:rsidRPr="001C094C">
              <w:t>Graham Stuart MP</w:t>
            </w:r>
          </w:p>
        </w:tc>
        <w:tc>
          <w:tcPr>
            <w:tcW w:w="1510" w:type="dxa"/>
            <w:tcBorders>
              <w:top w:val="single" w:sz="4" w:space="0" w:color="auto"/>
              <w:bottom w:val="single" w:sz="4" w:space="0" w:color="auto"/>
            </w:tcBorders>
            <w:noWrap/>
            <w:hideMark/>
          </w:tcPr>
          <w:p w14:paraId="4C46FD6C" w14:textId="77777777" w:rsidR="00CE6F83" w:rsidRPr="001C094C" w:rsidRDefault="00CE6F83" w:rsidP="00146DE0">
            <w:r w:rsidRPr="001C094C">
              <w:t>International Trade Minister at @tradegovuk and Member of Parliament for Beverley and Holderness</w:t>
            </w:r>
          </w:p>
        </w:tc>
        <w:tc>
          <w:tcPr>
            <w:tcW w:w="1511" w:type="dxa"/>
            <w:tcBorders>
              <w:top w:val="single" w:sz="4" w:space="0" w:color="auto"/>
              <w:bottom w:val="single" w:sz="4" w:space="0" w:color="auto"/>
            </w:tcBorders>
            <w:noWrap/>
            <w:hideMark/>
          </w:tcPr>
          <w:p w14:paraId="5A74EE67" w14:textId="77777777" w:rsidR="00CE6F83" w:rsidRPr="001C094C" w:rsidRDefault="00CE6F83" w:rsidP="00146DE0">
            <w:r w:rsidRPr="001C094C">
              <w:t>@grahamstuart</w:t>
            </w:r>
          </w:p>
        </w:tc>
        <w:tc>
          <w:tcPr>
            <w:tcW w:w="1510" w:type="dxa"/>
            <w:tcBorders>
              <w:top w:val="single" w:sz="4" w:space="0" w:color="auto"/>
              <w:bottom w:val="single" w:sz="4" w:space="0" w:color="auto"/>
            </w:tcBorders>
            <w:noWrap/>
            <w:hideMark/>
          </w:tcPr>
          <w:p w14:paraId="52EABAE9" w14:textId="77777777" w:rsidR="00CE6F83" w:rsidRPr="001C094C" w:rsidRDefault="00CE6F83" w:rsidP="00146DE0">
            <w:r w:rsidRPr="001C094C">
              <w:t>5810</w:t>
            </w:r>
          </w:p>
        </w:tc>
        <w:tc>
          <w:tcPr>
            <w:tcW w:w="1510" w:type="dxa"/>
            <w:tcBorders>
              <w:top w:val="single" w:sz="4" w:space="0" w:color="auto"/>
              <w:bottom w:val="single" w:sz="4" w:space="0" w:color="auto"/>
            </w:tcBorders>
            <w:noWrap/>
            <w:hideMark/>
          </w:tcPr>
          <w:p w14:paraId="12116027" w14:textId="77777777" w:rsidR="00CE6F83" w:rsidRPr="001C094C" w:rsidRDefault="00CE6F83" w:rsidP="00146DE0">
            <w:r w:rsidRPr="001C094C">
              <w:t>17038</w:t>
            </w:r>
          </w:p>
        </w:tc>
        <w:tc>
          <w:tcPr>
            <w:tcW w:w="1511" w:type="dxa"/>
            <w:tcBorders>
              <w:top w:val="single" w:sz="4" w:space="0" w:color="auto"/>
              <w:bottom w:val="single" w:sz="4" w:space="0" w:color="auto"/>
            </w:tcBorders>
            <w:noWrap/>
            <w:hideMark/>
          </w:tcPr>
          <w:p w14:paraId="3FA27409" w14:textId="77777777" w:rsidR="00CE6F83" w:rsidRPr="001C094C" w:rsidRDefault="00CE6F83" w:rsidP="00146DE0">
            <w:r w:rsidRPr="001C094C">
              <w:t>4/15/2008 12:35</w:t>
            </w:r>
          </w:p>
        </w:tc>
      </w:tr>
      <w:tr w:rsidR="00CE6F83" w:rsidRPr="001C094C" w14:paraId="0E05388E" w14:textId="77777777" w:rsidTr="00146DE0">
        <w:trPr>
          <w:trHeight w:val="290"/>
        </w:trPr>
        <w:tc>
          <w:tcPr>
            <w:tcW w:w="1510" w:type="dxa"/>
            <w:tcBorders>
              <w:top w:val="single" w:sz="4" w:space="0" w:color="auto"/>
              <w:bottom w:val="single" w:sz="4" w:space="0" w:color="auto"/>
            </w:tcBorders>
            <w:noWrap/>
            <w:hideMark/>
          </w:tcPr>
          <w:p w14:paraId="7DBD362D" w14:textId="77777777" w:rsidR="00CE6F83" w:rsidRPr="001C094C" w:rsidRDefault="00CE6F83" w:rsidP="00146DE0">
            <w:r w:rsidRPr="001C094C">
              <w:lastRenderedPageBreak/>
              <w:t>Greg Hands</w:t>
            </w:r>
          </w:p>
        </w:tc>
        <w:tc>
          <w:tcPr>
            <w:tcW w:w="1510" w:type="dxa"/>
            <w:tcBorders>
              <w:top w:val="single" w:sz="4" w:space="0" w:color="auto"/>
              <w:bottom w:val="single" w:sz="4" w:space="0" w:color="auto"/>
            </w:tcBorders>
            <w:noWrap/>
            <w:hideMark/>
          </w:tcPr>
          <w:p w14:paraId="5ED45488" w14:textId="77777777" w:rsidR="00CE6F83" w:rsidRPr="001C094C" w:rsidRDefault="00CE6F83" w:rsidP="00146DE0">
            <w:r w:rsidRPr="001C094C">
              <w:t>Conservative MP for Chelsea &amp; Fulham. Minister of State for Trade Policy at @tradegovuk.</w:t>
            </w:r>
          </w:p>
        </w:tc>
        <w:tc>
          <w:tcPr>
            <w:tcW w:w="1511" w:type="dxa"/>
            <w:tcBorders>
              <w:top w:val="single" w:sz="4" w:space="0" w:color="auto"/>
              <w:bottom w:val="single" w:sz="4" w:space="0" w:color="auto"/>
            </w:tcBorders>
            <w:noWrap/>
            <w:hideMark/>
          </w:tcPr>
          <w:p w14:paraId="12BBCCBC" w14:textId="77777777" w:rsidR="00CE6F83" w:rsidRPr="001C094C" w:rsidRDefault="00CE6F83" w:rsidP="00146DE0">
            <w:r w:rsidRPr="001C094C">
              <w:t>@GregHands</w:t>
            </w:r>
          </w:p>
        </w:tc>
        <w:tc>
          <w:tcPr>
            <w:tcW w:w="1510" w:type="dxa"/>
            <w:tcBorders>
              <w:top w:val="single" w:sz="4" w:space="0" w:color="auto"/>
              <w:bottom w:val="single" w:sz="4" w:space="0" w:color="auto"/>
            </w:tcBorders>
            <w:noWrap/>
            <w:hideMark/>
          </w:tcPr>
          <w:p w14:paraId="49AA0E48" w14:textId="77777777" w:rsidR="00CE6F83" w:rsidRPr="001C094C" w:rsidRDefault="00CE6F83" w:rsidP="00146DE0">
            <w:r w:rsidRPr="001C094C">
              <w:t>36272</w:t>
            </w:r>
          </w:p>
        </w:tc>
        <w:tc>
          <w:tcPr>
            <w:tcW w:w="1510" w:type="dxa"/>
            <w:tcBorders>
              <w:top w:val="single" w:sz="4" w:space="0" w:color="auto"/>
              <w:bottom w:val="single" w:sz="4" w:space="0" w:color="auto"/>
            </w:tcBorders>
            <w:noWrap/>
            <w:hideMark/>
          </w:tcPr>
          <w:p w14:paraId="1BF2ACA9" w14:textId="77777777" w:rsidR="00CE6F83" w:rsidRPr="001C094C" w:rsidRDefault="00CE6F83" w:rsidP="00146DE0">
            <w:r w:rsidRPr="001C094C">
              <w:t>37683</w:t>
            </w:r>
          </w:p>
        </w:tc>
        <w:tc>
          <w:tcPr>
            <w:tcW w:w="1511" w:type="dxa"/>
            <w:tcBorders>
              <w:top w:val="single" w:sz="4" w:space="0" w:color="auto"/>
              <w:bottom w:val="single" w:sz="4" w:space="0" w:color="auto"/>
            </w:tcBorders>
            <w:noWrap/>
            <w:hideMark/>
          </w:tcPr>
          <w:p w14:paraId="47D69454" w14:textId="77777777" w:rsidR="00CE6F83" w:rsidRPr="001C094C" w:rsidRDefault="00CE6F83" w:rsidP="00146DE0">
            <w:r w:rsidRPr="001C094C">
              <w:t>3/22/2010 8:59</w:t>
            </w:r>
          </w:p>
        </w:tc>
      </w:tr>
      <w:tr w:rsidR="00CE6F83" w:rsidRPr="001C094C" w14:paraId="4E1438EF" w14:textId="77777777" w:rsidTr="00146DE0">
        <w:trPr>
          <w:trHeight w:val="290"/>
        </w:trPr>
        <w:tc>
          <w:tcPr>
            <w:tcW w:w="1510" w:type="dxa"/>
            <w:tcBorders>
              <w:top w:val="single" w:sz="4" w:space="0" w:color="auto"/>
              <w:bottom w:val="single" w:sz="4" w:space="0" w:color="auto"/>
            </w:tcBorders>
            <w:noWrap/>
            <w:hideMark/>
          </w:tcPr>
          <w:p w14:paraId="7957517C" w14:textId="77777777" w:rsidR="00CE6F83" w:rsidRPr="001C094C" w:rsidRDefault="00CE6F83" w:rsidP="00146DE0">
            <w:r w:rsidRPr="001C094C">
              <w:t>Guy Opperman</w:t>
            </w:r>
          </w:p>
        </w:tc>
        <w:tc>
          <w:tcPr>
            <w:tcW w:w="1510" w:type="dxa"/>
            <w:tcBorders>
              <w:top w:val="single" w:sz="4" w:space="0" w:color="auto"/>
              <w:bottom w:val="single" w:sz="4" w:space="0" w:color="auto"/>
            </w:tcBorders>
            <w:noWrap/>
            <w:hideMark/>
          </w:tcPr>
          <w:p w14:paraId="25DE0134" w14:textId="77777777" w:rsidR="00CE6F83" w:rsidRPr="001C094C" w:rsidRDefault="00CE6F83" w:rsidP="00146DE0">
            <w:r w:rsidRPr="001C094C">
              <w:t>#Hexham MP. Pensions Minister @DWP. Amateur jockey  Passionate about #Northumberland. Brain tumour survivor + fundraiser.</w:t>
            </w:r>
          </w:p>
        </w:tc>
        <w:tc>
          <w:tcPr>
            <w:tcW w:w="1511" w:type="dxa"/>
            <w:tcBorders>
              <w:top w:val="single" w:sz="4" w:space="0" w:color="auto"/>
              <w:bottom w:val="single" w:sz="4" w:space="0" w:color="auto"/>
            </w:tcBorders>
            <w:noWrap/>
            <w:hideMark/>
          </w:tcPr>
          <w:p w14:paraId="50E0E4CE" w14:textId="77777777" w:rsidR="00CE6F83" w:rsidRPr="001C094C" w:rsidRDefault="00CE6F83" w:rsidP="00146DE0">
            <w:r w:rsidRPr="001C094C">
              <w:t>@GuyOpperman</w:t>
            </w:r>
          </w:p>
        </w:tc>
        <w:tc>
          <w:tcPr>
            <w:tcW w:w="1510" w:type="dxa"/>
            <w:tcBorders>
              <w:top w:val="single" w:sz="4" w:space="0" w:color="auto"/>
              <w:bottom w:val="single" w:sz="4" w:space="0" w:color="auto"/>
            </w:tcBorders>
            <w:noWrap/>
            <w:hideMark/>
          </w:tcPr>
          <w:p w14:paraId="5EB6A686" w14:textId="77777777" w:rsidR="00CE6F83" w:rsidRPr="001C094C" w:rsidRDefault="00CE6F83" w:rsidP="00146DE0">
            <w:r w:rsidRPr="001C094C">
              <w:t>18004</w:t>
            </w:r>
          </w:p>
        </w:tc>
        <w:tc>
          <w:tcPr>
            <w:tcW w:w="1510" w:type="dxa"/>
            <w:tcBorders>
              <w:top w:val="single" w:sz="4" w:space="0" w:color="auto"/>
              <w:bottom w:val="single" w:sz="4" w:space="0" w:color="auto"/>
            </w:tcBorders>
            <w:noWrap/>
            <w:hideMark/>
          </w:tcPr>
          <w:p w14:paraId="201F4DE8" w14:textId="77777777" w:rsidR="00CE6F83" w:rsidRPr="001C094C" w:rsidRDefault="00CE6F83" w:rsidP="00146DE0">
            <w:r w:rsidRPr="001C094C">
              <w:t>19924</w:t>
            </w:r>
          </w:p>
        </w:tc>
        <w:tc>
          <w:tcPr>
            <w:tcW w:w="1511" w:type="dxa"/>
            <w:tcBorders>
              <w:top w:val="single" w:sz="4" w:space="0" w:color="auto"/>
              <w:bottom w:val="single" w:sz="4" w:space="0" w:color="auto"/>
            </w:tcBorders>
            <w:noWrap/>
            <w:hideMark/>
          </w:tcPr>
          <w:p w14:paraId="6BFC6DFB" w14:textId="77777777" w:rsidR="00CE6F83" w:rsidRPr="001C094C" w:rsidRDefault="00CE6F83" w:rsidP="00146DE0">
            <w:r w:rsidRPr="001C094C">
              <w:t>5/13/2010 11:56</w:t>
            </w:r>
          </w:p>
        </w:tc>
      </w:tr>
      <w:tr w:rsidR="00CE6F83" w:rsidRPr="001C094C" w14:paraId="5A97BBD9" w14:textId="77777777" w:rsidTr="00146DE0">
        <w:trPr>
          <w:trHeight w:val="290"/>
        </w:trPr>
        <w:tc>
          <w:tcPr>
            <w:tcW w:w="1510" w:type="dxa"/>
            <w:tcBorders>
              <w:top w:val="single" w:sz="4" w:space="0" w:color="auto"/>
              <w:bottom w:val="single" w:sz="4" w:space="0" w:color="auto"/>
            </w:tcBorders>
            <w:noWrap/>
            <w:hideMark/>
          </w:tcPr>
          <w:p w14:paraId="78D90150" w14:textId="77777777" w:rsidR="00CE6F83" w:rsidRPr="001C094C" w:rsidRDefault="00CE6F83" w:rsidP="00146DE0">
            <w:r w:rsidRPr="001C094C">
              <w:t>Helen Whately</w:t>
            </w:r>
          </w:p>
        </w:tc>
        <w:tc>
          <w:tcPr>
            <w:tcW w:w="1510" w:type="dxa"/>
            <w:tcBorders>
              <w:top w:val="single" w:sz="4" w:space="0" w:color="auto"/>
              <w:bottom w:val="single" w:sz="4" w:space="0" w:color="auto"/>
            </w:tcBorders>
            <w:noWrap/>
            <w:hideMark/>
          </w:tcPr>
          <w:p w14:paraId="381447C2" w14:textId="77777777" w:rsidR="00CE6F83" w:rsidRPr="001C094C" w:rsidRDefault="00CE6F83" w:rsidP="00146DE0">
            <w:r w:rsidRPr="001C094C">
              <w:t>Member of Parliament for Faversham and Mid Kent. Minister in the Department of Health &amp; Social Care.</w:t>
            </w:r>
          </w:p>
        </w:tc>
        <w:tc>
          <w:tcPr>
            <w:tcW w:w="1511" w:type="dxa"/>
            <w:tcBorders>
              <w:top w:val="single" w:sz="4" w:space="0" w:color="auto"/>
              <w:bottom w:val="single" w:sz="4" w:space="0" w:color="auto"/>
            </w:tcBorders>
            <w:noWrap/>
            <w:hideMark/>
          </w:tcPr>
          <w:p w14:paraId="7D11B451" w14:textId="77777777" w:rsidR="00CE6F83" w:rsidRPr="001C094C" w:rsidRDefault="00CE6F83" w:rsidP="00146DE0">
            <w:r w:rsidRPr="001C094C">
              <w:t>@Helen_Whately</w:t>
            </w:r>
          </w:p>
        </w:tc>
        <w:tc>
          <w:tcPr>
            <w:tcW w:w="1510" w:type="dxa"/>
            <w:tcBorders>
              <w:top w:val="single" w:sz="4" w:space="0" w:color="auto"/>
              <w:bottom w:val="single" w:sz="4" w:space="0" w:color="auto"/>
            </w:tcBorders>
            <w:noWrap/>
            <w:hideMark/>
          </w:tcPr>
          <w:p w14:paraId="2B3F7546" w14:textId="77777777" w:rsidR="00CE6F83" w:rsidRPr="001C094C" w:rsidRDefault="00CE6F83" w:rsidP="00146DE0">
            <w:r w:rsidRPr="001C094C">
              <w:t>3512</w:t>
            </w:r>
          </w:p>
        </w:tc>
        <w:tc>
          <w:tcPr>
            <w:tcW w:w="1510" w:type="dxa"/>
            <w:tcBorders>
              <w:top w:val="single" w:sz="4" w:space="0" w:color="auto"/>
              <w:bottom w:val="single" w:sz="4" w:space="0" w:color="auto"/>
            </w:tcBorders>
            <w:noWrap/>
            <w:hideMark/>
          </w:tcPr>
          <w:p w14:paraId="3C82BCFF" w14:textId="77777777" w:rsidR="00CE6F83" w:rsidRPr="001C094C" w:rsidRDefault="00CE6F83" w:rsidP="00146DE0">
            <w:r w:rsidRPr="001C094C">
              <w:t>24009</w:t>
            </w:r>
          </w:p>
        </w:tc>
        <w:tc>
          <w:tcPr>
            <w:tcW w:w="1511" w:type="dxa"/>
            <w:tcBorders>
              <w:top w:val="single" w:sz="4" w:space="0" w:color="auto"/>
              <w:bottom w:val="single" w:sz="4" w:space="0" w:color="auto"/>
            </w:tcBorders>
            <w:noWrap/>
            <w:hideMark/>
          </w:tcPr>
          <w:p w14:paraId="7E994FCF" w14:textId="77777777" w:rsidR="00CE6F83" w:rsidRPr="001C094C" w:rsidRDefault="00CE6F83" w:rsidP="00146DE0">
            <w:r w:rsidRPr="001C094C">
              <w:t>4/6/2010 23:28</w:t>
            </w:r>
          </w:p>
        </w:tc>
      </w:tr>
      <w:tr w:rsidR="00CE6F83" w:rsidRPr="001C094C" w14:paraId="213CBD41" w14:textId="77777777" w:rsidTr="00146DE0">
        <w:trPr>
          <w:trHeight w:val="290"/>
        </w:trPr>
        <w:tc>
          <w:tcPr>
            <w:tcW w:w="1510" w:type="dxa"/>
            <w:tcBorders>
              <w:top w:val="single" w:sz="4" w:space="0" w:color="auto"/>
              <w:bottom w:val="single" w:sz="4" w:space="0" w:color="auto"/>
            </w:tcBorders>
            <w:noWrap/>
            <w:hideMark/>
          </w:tcPr>
          <w:p w14:paraId="0A0E5338" w14:textId="77777777" w:rsidR="00CE6F83" w:rsidRPr="001C094C" w:rsidRDefault="00CE6F83" w:rsidP="00146DE0">
            <w:r w:rsidRPr="001C094C">
              <w:t>HM Courts and Tribunals Service</w:t>
            </w:r>
          </w:p>
        </w:tc>
        <w:tc>
          <w:tcPr>
            <w:tcW w:w="1510" w:type="dxa"/>
            <w:tcBorders>
              <w:top w:val="single" w:sz="4" w:space="0" w:color="auto"/>
              <w:bottom w:val="single" w:sz="4" w:space="0" w:color="auto"/>
            </w:tcBorders>
            <w:noWrap/>
            <w:hideMark/>
          </w:tcPr>
          <w:p w14:paraId="629B4796" w14:textId="77777777" w:rsidR="00CE6F83" w:rsidRPr="001C094C" w:rsidRDefault="00CE6F83" w:rsidP="00146DE0">
            <w:r w:rsidRPr="001C094C">
              <w:t>Official HMCTS account, an executive agency of @MOJgovuk.</w:t>
            </w:r>
            <w:r w:rsidRPr="001C094C">
              <w:br/>
            </w:r>
            <w:r w:rsidRPr="001C094C">
              <w:br/>
              <w:t xml:space="preserve">Available Monday to Friday, 9am to 5pm to help with enquiries. </w:t>
            </w:r>
            <w:r w:rsidRPr="001C094C">
              <w:br/>
            </w:r>
            <w:r w:rsidRPr="001C094C">
              <w:br/>
              <w:t xml:space="preserve">Social media </w:t>
            </w:r>
            <w:r w:rsidRPr="001C094C">
              <w:lastRenderedPageBreak/>
              <w:t>policy: https://t.co/WoiBblfZBc</w:t>
            </w:r>
          </w:p>
        </w:tc>
        <w:tc>
          <w:tcPr>
            <w:tcW w:w="1511" w:type="dxa"/>
            <w:tcBorders>
              <w:top w:val="single" w:sz="4" w:space="0" w:color="auto"/>
              <w:bottom w:val="single" w:sz="4" w:space="0" w:color="auto"/>
            </w:tcBorders>
            <w:noWrap/>
            <w:hideMark/>
          </w:tcPr>
          <w:p w14:paraId="7A1620D4" w14:textId="77777777" w:rsidR="00CE6F83" w:rsidRPr="001C094C" w:rsidRDefault="00CE6F83" w:rsidP="00146DE0">
            <w:r w:rsidRPr="001C094C">
              <w:lastRenderedPageBreak/>
              <w:t>@HMCTSgovuk</w:t>
            </w:r>
          </w:p>
        </w:tc>
        <w:tc>
          <w:tcPr>
            <w:tcW w:w="1510" w:type="dxa"/>
            <w:tcBorders>
              <w:top w:val="single" w:sz="4" w:space="0" w:color="auto"/>
              <w:bottom w:val="single" w:sz="4" w:space="0" w:color="auto"/>
            </w:tcBorders>
            <w:noWrap/>
            <w:hideMark/>
          </w:tcPr>
          <w:p w14:paraId="3DF64EF7" w14:textId="77777777" w:rsidR="00CE6F83" w:rsidRPr="001C094C" w:rsidRDefault="00CE6F83" w:rsidP="00146DE0">
            <w:r w:rsidRPr="001C094C">
              <w:t>5739</w:t>
            </w:r>
          </w:p>
        </w:tc>
        <w:tc>
          <w:tcPr>
            <w:tcW w:w="1510" w:type="dxa"/>
            <w:tcBorders>
              <w:top w:val="single" w:sz="4" w:space="0" w:color="auto"/>
              <w:bottom w:val="single" w:sz="4" w:space="0" w:color="auto"/>
            </w:tcBorders>
            <w:noWrap/>
            <w:hideMark/>
          </w:tcPr>
          <w:p w14:paraId="2D402D94" w14:textId="77777777" w:rsidR="00CE6F83" w:rsidRPr="001C094C" w:rsidRDefault="00CE6F83" w:rsidP="00146DE0">
            <w:r w:rsidRPr="001C094C">
              <w:t>14305</w:t>
            </w:r>
          </w:p>
        </w:tc>
        <w:tc>
          <w:tcPr>
            <w:tcW w:w="1511" w:type="dxa"/>
            <w:tcBorders>
              <w:top w:val="single" w:sz="4" w:space="0" w:color="auto"/>
              <w:bottom w:val="single" w:sz="4" w:space="0" w:color="auto"/>
            </w:tcBorders>
            <w:noWrap/>
            <w:hideMark/>
          </w:tcPr>
          <w:p w14:paraId="1221440F" w14:textId="77777777" w:rsidR="00CE6F83" w:rsidRPr="001C094C" w:rsidRDefault="00CE6F83" w:rsidP="00146DE0">
            <w:r w:rsidRPr="001C094C">
              <w:t>10/27/2015 12:32</w:t>
            </w:r>
          </w:p>
        </w:tc>
      </w:tr>
      <w:tr w:rsidR="00CE6F83" w:rsidRPr="001C094C" w14:paraId="172C4CEF" w14:textId="77777777" w:rsidTr="00146DE0">
        <w:trPr>
          <w:trHeight w:val="290"/>
        </w:trPr>
        <w:tc>
          <w:tcPr>
            <w:tcW w:w="1510" w:type="dxa"/>
            <w:tcBorders>
              <w:top w:val="single" w:sz="4" w:space="0" w:color="auto"/>
              <w:bottom w:val="single" w:sz="4" w:space="0" w:color="auto"/>
            </w:tcBorders>
            <w:noWrap/>
            <w:hideMark/>
          </w:tcPr>
          <w:p w14:paraId="32353D3B" w14:textId="77777777" w:rsidR="00CE6F83" w:rsidRPr="001C094C" w:rsidRDefault="00CE6F83" w:rsidP="00146DE0">
            <w:r w:rsidRPr="001C094C">
              <w:t>HM Land Registry</w:t>
            </w:r>
          </w:p>
        </w:tc>
        <w:tc>
          <w:tcPr>
            <w:tcW w:w="1510" w:type="dxa"/>
            <w:tcBorders>
              <w:top w:val="single" w:sz="4" w:space="0" w:color="auto"/>
              <w:bottom w:val="single" w:sz="4" w:space="0" w:color="auto"/>
            </w:tcBorders>
            <w:noWrap/>
            <w:hideMark/>
          </w:tcPr>
          <w:p w14:paraId="3F7AD960" w14:textId="77777777" w:rsidR="00CE6F83" w:rsidRPr="001C094C" w:rsidRDefault="00CE6F83" w:rsidP="00146DE0">
            <w:r w:rsidRPr="001C094C">
              <w:t>Official land registration service for England and Wales. Read our social media policy: https://t.co/mlq0ajVU2b Please don’t send us your personal info in tweets.</w:t>
            </w:r>
          </w:p>
        </w:tc>
        <w:tc>
          <w:tcPr>
            <w:tcW w:w="1511" w:type="dxa"/>
            <w:tcBorders>
              <w:top w:val="single" w:sz="4" w:space="0" w:color="auto"/>
              <w:bottom w:val="single" w:sz="4" w:space="0" w:color="auto"/>
            </w:tcBorders>
            <w:noWrap/>
            <w:hideMark/>
          </w:tcPr>
          <w:p w14:paraId="66F202A7" w14:textId="77777777" w:rsidR="00CE6F83" w:rsidRPr="001C094C" w:rsidRDefault="00CE6F83" w:rsidP="00146DE0">
            <w:r w:rsidRPr="001C094C">
              <w:t>@HMLandRegistry</w:t>
            </w:r>
          </w:p>
        </w:tc>
        <w:tc>
          <w:tcPr>
            <w:tcW w:w="1510" w:type="dxa"/>
            <w:tcBorders>
              <w:top w:val="single" w:sz="4" w:space="0" w:color="auto"/>
              <w:bottom w:val="single" w:sz="4" w:space="0" w:color="auto"/>
            </w:tcBorders>
            <w:noWrap/>
            <w:hideMark/>
          </w:tcPr>
          <w:p w14:paraId="6D5CA525" w14:textId="77777777" w:rsidR="00CE6F83" w:rsidRPr="001C094C" w:rsidRDefault="00CE6F83" w:rsidP="00146DE0">
            <w:r w:rsidRPr="001C094C">
              <w:t>11871</w:t>
            </w:r>
          </w:p>
        </w:tc>
        <w:tc>
          <w:tcPr>
            <w:tcW w:w="1510" w:type="dxa"/>
            <w:tcBorders>
              <w:top w:val="single" w:sz="4" w:space="0" w:color="auto"/>
              <w:bottom w:val="single" w:sz="4" w:space="0" w:color="auto"/>
            </w:tcBorders>
            <w:noWrap/>
            <w:hideMark/>
          </w:tcPr>
          <w:p w14:paraId="16386C89" w14:textId="77777777" w:rsidR="00CE6F83" w:rsidRPr="001C094C" w:rsidRDefault="00CE6F83" w:rsidP="00146DE0">
            <w:r w:rsidRPr="001C094C">
              <w:t>14022</w:t>
            </w:r>
          </w:p>
        </w:tc>
        <w:tc>
          <w:tcPr>
            <w:tcW w:w="1511" w:type="dxa"/>
            <w:tcBorders>
              <w:top w:val="single" w:sz="4" w:space="0" w:color="auto"/>
              <w:bottom w:val="single" w:sz="4" w:space="0" w:color="auto"/>
            </w:tcBorders>
            <w:noWrap/>
            <w:hideMark/>
          </w:tcPr>
          <w:p w14:paraId="0DA8936C" w14:textId="77777777" w:rsidR="00CE6F83" w:rsidRPr="001C094C" w:rsidRDefault="00CE6F83" w:rsidP="00146DE0">
            <w:r w:rsidRPr="001C094C">
              <w:t>12/16/2009 16:55</w:t>
            </w:r>
          </w:p>
        </w:tc>
      </w:tr>
      <w:tr w:rsidR="00CE6F83" w:rsidRPr="001C094C" w14:paraId="07F36F08" w14:textId="77777777" w:rsidTr="00146DE0">
        <w:trPr>
          <w:trHeight w:val="290"/>
        </w:trPr>
        <w:tc>
          <w:tcPr>
            <w:tcW w:w="1510" w:type="dxa"/>
            <w:tcBorders>
              <w:top w:val="single" w:sz="4" w:space="0" w:color="auto"/>
              <w:bottom w:val="single" w:sz="4" w:space="0" w:color="auto"/>
            </w:tcBorders>
            <w:noWrap/>
            <w:hideMark/>
          </w:tcPr>
          <w:p w14:paraId="1990373B" w14:textId="77777777" w:rsidR="00CE6F83" w:rsidRPr="001C094C" w:rsidRDefault="00CE6F83" w:rsidP="00146DE0">
            <w:r w:rsidRPr="001C094C">
              <w:t>HM Revenue &amp; Customs</w:t>
            </w:r>
          </w:p>
        </w:tc>
        <w:tc>
          <w:tcPr>
            <w:tcW w:w="1510" w:type="dxa"/>
            <w:tcBorders>
              <w:top w:val="single" w:sz="4" w:space="0" w:color="auto"/>
              <w:bottom w:val="single" w:sz="4" w:space="0" w:color="auto"/>
            </w:tcBorders>
            <w:noWrap/>
            <w:hideMark/>
          </w:tcPr>
          <w:p w14:paraId="4CA39412" w14:textId="77777777" w:rsidR="00CE6F83" w:rsidRPr="001C094C" w:rsidRDefault="00CE6F83" w:rsidP="00146DE0">
            <w:r w:rsidRPr="001C094C">
              <w:t>Official news and information from HM Revenue &amp; Customs. If you have a tax query, please tweet @HMRCcustomers</w:t>
            </w:r>
          </w:p>
        </w:tc>
        <w:tc>
          <w:tcPr>
            <w:tcW w:w="1511" w:type="dxa"/>
            <w:tcBorders>
              <w:top w:val="single" w:sz="4" w:space="0" w:color="auto"/>
              <w:bottom w:val="single" w:sz="4" w:space="0" w:color="auto"/>
            </w:tcBorders>
            <w:noWrap/>
            <w:hideMark/>
          </w:tcPr>
          <w:p w14:paraId="3A7454E0" w14:textId="77777777" w:rsidR="00CE6F83" w:rsidRPr="001C094C" w:rsidRDefault="00CE6F83" w:rsidP="00146DE0">
            <w:r w:rsidRPr="001C094C">
              <w:t>@HMRCgovuk</w:t>
            </w:r>
          </w:p>
        </w:tc>
        <w:tc>
          <w:tcPr>
            <w:tcW w:w="1510" w:type="dxa"/>
            <w:tcBorders>
              <w:top w:val="single" w:sz="4" w:space="0" w:color="auto"/>
              <w:bottom w:val="single" w:sz="4" w:space="0" w:color="auto"/>
            </w:tcBorders>
            <w:noWrap/>
            <w:hideMark/>
          </w:tcPr>
          <w:p w14:paraId="1BE8E327" w14:textId="77777777" w:rsidR="00CE6F83" w:rsidRPr="001C094C" w:rsidRDefault="00CE6F83" w:rsidP="00146DE0">
            <w:r w:rsidRPr="001C094C">
              <w:t>19336</w:t>
            </w:r>
          </w:p>
        </w:tc>
        <w:tc>
          <w:tcPr>
            <w:tcW w:w="1510" w:type="dxa"/>
            <w:tcBorders>
              <w:top w:val="single" w:sz="4" w:space="0" w:color="auto"/>
              <w:bottom w:val="single" w:sz="4" w:space="0" w:color="auto"/>
            </w:tcBorders>
            <w:noWrap/>
            <w:hideMark/>
          </w:tcPr>
          <w:p w14:paraId="505F1779" w14:textId="77777777" w:rsidR="00CE6F83" w:rsidRPr="001C094C" w:rsidRDefault="00CE6F83" w:rsidP="00146DE0">
            <w:r w:rsidRPr="001C094C">
              <w:t>399157</w:t>
            </w:r>
          </w:p>
        </w:tc>
        <w:tc>
          <w:tcPr>
            <w:tcW w:w="1511" w:type="dxa"/>
            <w:tcBorders>
              <w:top w:val="single" w:sz="4" w:space="0" w:color="auto"/>
              <w:bottom w:val="single" w:sz="4" w:space="0" w:color="auto"/>
            </w:tcBorders>
            <w:noWrap/>
            <w:hideMark/>
          </w:tcPr>
          <w:p w14:paraId="6B1461A9" w14:textId="77777777" w:rsidR="00CE6F83" w:rsidRPr="001C094C" w:rsidRDefault="00CE6F83" w:rsidP="00146DE0">
            <w:r w:rsidRPr="001C094C">
              <w:t>1/22/2010 23:36</w:t>
            </w:r>
          </w:p>
        </w:tc>
      </w:tr>
      <w:tr w:rsidR="00CE6F83" w:rsidRPr="001C094C" w14:paraId="17B06390" w14:textId="77777777" w:rsidTr="00146DE0">
        <w:trPr>
          <w:trHeight w:val="290"/>
        </w:trPr>
        <w:tc>
          <w:tcPr>
            <w:tcW w:w="1510" w:type="dxa"/>
            <w:tcBorders>
              <w:top w:val="single" w:sz="4" w:space="0" w:color="auto"/>
              <w:bottom w:val="single" w:sz="4" w:space="0" w:color="auto"/>
            </w:tcBorders>
            <w:noWrap/>
            <w:hideMark/>
          </w:tcPr>
          <w:p w14:paraId="20F74945" w14:textId="77777777" w:rsidR="00CE6F83" w:rsidRPr="001C094C" w:rsidRDefault="00CE6F83" w:rsidP="00146DE0">
            <w:r w:rsidRPr="001C094C">
              <w:t>HM Treasury</w:t>
            </w:r>
          </w:p>
        </w:tc>
        <w:tc>
          <w:tcPr>
            <w:tcW w:w="1510" w:type="dxa"/>
            <w:tcBorders>
              <w:top w:val="single" w:sz="4" w:space="0" w:color="auto"/>
              <w:bottom w:val="single" w:sz="4" w:space="0" w:color="auto"/>
            </w:tcBorders>
            <w:noWrap/>
            <w:hideMark/>
          </w:tcPr>
          <w:p w14:paraId="49C29ADB" w14:textId="77777777" w:rsidR="00CE6F83" w:rsidRPr="001C094C" w:rsidRDefault="00CE6F83" w:rsidP="00146DE0">
            <w:r w:rsidRPr="001C094C">
              <w:t>We're the UK Government's economic and finance ministry. Our aim is to promote strong and sustainable economic growth.</w:t>
            </w:r>
          </w:p>
        </w:tc>
        <w:tc>
          <w:tcPr>
            <w:tcW w:w="1511" w:type="dxa"/>
            <w:tcBorders>
              <w:top w:val="single" w:sz="4" w:space="0" w:color="auto"/>
              <w:bottom w:val="single" w:sz="4" w:space="0" w:color="auto"/>
            </w:tcBorders>
            <w:noWrap/>
            <w:hideMark/>
          </w:tcPr>
          <w:p w14:paraId="49BBA5A4" w14:textId="77777777" w:rsidR="00CE6F83" w:rsidRPr="001C094C" w:rsidRDefault="00CE6F83" w:rsidP="00146DE0">
            <w:r w:rsidRPr="001C094C">
              <w:t>@hmtreasury</w:t>
            </w:r>
          </w:p>
        </w:tc>
        <w:tc>
          <w:tcPr>
            <w:tcW w:w="1510" w:type="dxa"/>
            <w:tcBorders>
              <w:top w:val="single" w:sz="4" w:space="0" w:color="auto"/>
              <w:bottom w:val="single" w:sz="4" w:space="0" w:color="auto"/>
            </w:tcBorders>
            <w:noWrap/>
            <w:hideMark/>
          </w:tcPr>
          <w:p w14:paraId="3ECE5580" w14:textId="77777777" w:rsidR="00CE6F83" w:rsidRPr="001C094C" w:rsidRDefault="00CE6F83" w:rsidP="00146DE0">
            <w:r w:rsidRPr="001C094C">
              <w:t>9839</w:t>
            </w:r>
          </w:p>
        </w:tc>
        <w:tc>
          <w:tcPr>
            <w:tcW w:w="1510" w:type="dxa"/>
            <w:tcBorders>
              <w:top w:val="single" w:sz="4" w:space="0" w:color="auto"/>
              <w:bottom w:val="single" w:sz="4" w:space="0" w:color="auto"/>
            </w:tcBorders>
            <w:noWrap/>
            <w:hideMark/>
          </w:tcPr>
          <w:p w14:paraId="0CB2EFF0" w14:textId="77777777" w:rsidR="00CE6F83" w:rsidRPr="001C094C" w:rsidRDefault="00CE6F83" w:rsidP="00146DE0">
            <w:r w:rsidRPr="001C094C">
              <w:t>432087</w:t>
            </w:r>
          </w:p>
        </w:tc>
        <w:tc>
          <w:tcPr>
            <w:tcW w:w="1511" w:type="dxa"/>
            <w:tcBorders>
              <w:top w:val="single" w:sz="4" w:space="0" w:color="auto"/>
              <w:bottom w:val="single" w:sz="4" w:space="0" w:color="auto"/>
            </w:tcBorders>
            <w:noWrap/>
            <w:hideMark/>
          </w:tcPr>
          <w:p w14:paraId="47AB74E6" w14:textId="77777777" w:rsidR="00CE6F83" w:rsidRPr="001C094C" w:rsidRDefault="00CE6F83" w:rsidP="00146DE0">
            <w:r w:rsidRPr="001C094C">
              <w:t>1/12/2009 17:04</w:t>
            </w:r>
          </w:p>
        </w:tc>
      </w:tr>
      <w:tr w:rsidR="00CE6F83" w:rsidRPr="001C094C" w14:paraId="569135FE" w14:textId="77777777" w:rsidTr="00146DE0">
        <w:trPr>
          <w:trHeight w:val="290"/>
        </w:trPr>
        <w:tc>
          <w:tcPr>
            <w:tcW w:w="1510" w:type="dxa"/>
            <w:tcBorders>
              <w:top w:val="single" w:sz="4" w:space="0" w:color="auto"/>
              <w:bottom w:val="single" w:sz="4" w:space="0" w:color="auto"/>
            </w:tcBorders>
            <w:noWrap/>
            <w:hideMark/>
          </w:tcPr>
          <w:p w14:paraId="64E85424" w14:textId="77777777" w:rsidR="00CE6F83" w:rsidRPr="001C094C" w:rsidRDefault="00CE6F83" w:rsidP="00146DE0">
            <w:r w:rsidRPr="001C094C">
              <w:t>HMPPS</w:t>
            </w:r>
          </w:p>
        </w:tc>
        <w:tc>
          <w:tcPr>
            <w:tcW w:w="1510" w:type="dxa"/>
            <w:tcBorders>
              <w:top w:val="single" w:sz="4" w:space="0" w:color="auto"/>
              <w:bottom w:val="single" w:sz="4" w:space="0" w:color="auto"/>
            </w:tcBorders>
            <w:noWrap/>
            <w:hideMark/>
          </w:tcPr>
          <w:p w14:paraId="3FF0D832" w14:textId="77777777" w:rsidR="00CE6F83" w:rsidRPr="001C094C" w:rsidRDefault="00CE6F83" w:rsidP="00146DE0">
            <w:r w:rsidRPr="001C094C">
              <w:t xml:space="preserve">HM Prison &amp; Probation Service. Preventing victims by changing lives. This </w:t>
            </w:r>
            <w:r w:rsidRPr="001C094C">
              <w:lastRenderedPageBreak/>
              <w:t>account is not monitored 24/7. For concerns about those in custody, call the prison.</w:t>
            </w:r>
          </w:p>
        </w:tc>
        <w:tc>
          <w:tcPr>
            <w:tcW w:w="1511" w:type="dxa"/>
            <w:tcBorders>
              <w:top w:val="single" w:sz="4" w:space="0" w:color="auto"/>
              <w:bottom w:val="single" w:sz="4" w:space="0" w:color="auto"/>
            </w:tcBorders>
            <w:noWrap/>
            <w:hideMark/>
          </w:tcPr>
          <w:p w14:paraId="15A2DE51" w14:textId="77777777" w:rsidR="00CE6F83" w:rsidRPr="001C094C" w:rsidRDefault="00CE6F83" w:rsidP="00146DE0">
            <w:r w:rsidRPr="001C094C">
              <w:lastRenderedPageBreak/>
              <w:t>@hmpps</w:t>
            </w:r>
          </w:p>
        </w:tc>
        <w:tc>
          <w:tcPr>
            <w:tcW w:w="1510" w:type="dxa"/>
            <w:tcBorders>
              <w:top w:val="single" w:sz="4" w:space="0" w:color="auto"/>
              <w:bottom w:val="single" w:sz="4" w:space="0" w:color="auto"/>
            </w:tcBorders>
            <w:noWrap/>
            <w:hideMark/>
          </w:tcPr>
          <w:p w14:paraId="24378F56" w14:textId="77777777" w:rsidR="00CE6F83" w:rsidRPr="001C094C" w:rsidRDefault="00CE6F83" w:rsidP="00146DE0">
            <w:r w:rsidRPr="001C094C">
              <w:t>2338</w:t>
            </w:r>
          </w:p>
        </w:tc>
        <w:tc>
          <w:tcPr>
            <w:tcW w:w="1510" w:type="dxa"/>
            <w:tcBorders>
              <w:top w:val="single" w:sz="4" w:space="0" w:color="auto"/>
              <w:bottom w:val="single" w:sz="4" w:space="0" w:color="auto"/>
            </w:tcBorders>
            <w:noWrap/>
            <w:hideMark/>
          </w:tcPr>
          <w:p w14:paraId="02829BC8" w14:textId="77777777" w:rsidR="00CE6F83" w:rsidRPr="001C094C" w:rsidRDefault="00CE6F83" w:rsidP="00146DE0">
            <w:r w:rsidRPr="001C094C">
              <w:t>21056</w:t>
            </w:r>
          </w:p>
        </w:tc>
        <w:tc>
          <w:tcPr>
            <w:tcW w:w="1511" w:type="dxa"/>
            <w:tcBorders>
              <w:top w:val="single" w:sz="4" w:space="0" w:color="auto"/>
              <w:bottom w:val="single" w:sz="4" w:space="0" w:color="auto"/>
            </w:tcBorders>
            <w:noWrap/>
            <w:hideMark/>
          </w:tcPr>
          <w:p w14:paraId="679EEA59" w14:textId="77777777" w:rsidR="00CE6F83" w:rsidRPr="001C094C" w:rsidRDefault="00CE6F83" w:rsidP="00146DE0">
            <w:r w:rsidRPr="001C094C">
              <w:t>2/5/2013 17:53</w:t>
            </w:r>
          </w:p>
        </w:tc>
      </w:tr>
      <w:tr w:rsidR="00CE6F83" w:rsidRPr="001C094C" w14:paraId="7256C182" w14:textId="77777777" w:rsidTr="00146DE0">
        <w:trPr>
          <w:trHeight w:val="290"/>
        </w:trPr>
        <w:tc>
          <w:tcPr>
            <w:tcW w:w="1510" w:type="dxa"/>
            <w:tcBorders>
              <w:top w:val="single" w:sz="4" w:space="0" w:color="auto"/>
              <w:bottom w:val="single" w:sz="4" w:space="0" w:color="auto"/>
            </w:tcBorders>
            <w:noWrap/>
            <w:hideMark/>
          </w:tcPr>
          <w:p w14:paraId="1BD14411" w14:textId="77777777" w:rsidR="00CE6F83" w:rsidRPr="001C094C" w:rsidRDefault="00CE6F83" w:rsidP="00146DE0">
            <w:r w:rsidRPr="001C094C">
              <w:t>HMRC Digital</w:t>
            </w:r>
          </w:p>
        </w:tc>
        <w:tc>
          <w:tcPr>
            <w:tcW w:w="1510" w:type="dxa"/>
            <w:tcBorders>
              <w:top w:val="single" w:sz="4" w:space="0" w:color="auto"/>
              <w:bottom w:val="single" w:sz="4" w:space="0" w:color="auto"/>
            </w:tcBorders>
            <w:noWrap/>
            <w:hideMark/>
          </w:tcPr>
          <w:p w14:paraId="462CFE24" w14:textId="77777777" w:rsidR="00CE6F83" w:rsidRPr="001C094C" w:rsidRDefault="00CE6F83" w:rsidP="00146DE0">
            <w:r w:rsidRPr="001C094C">
              <w:t>News, updates and job alerts from HMRC's digital team - learn about the biggest digital transformation in government, what we're doing, and how we're doing it.</w:t>
            </w:r>
          </w:p>
        </w:tc>
        <w:tc>
          <w:tcPr>
            <w:tcW w:w="1511" w:type="dxa"/>
            <w:tcBorders>
              <w:top w:val="single" w:sz="4" w:space="0" w:color="auto"/>
              <w:bottom w:val="single" w:sz="4" w:space="0" w:color="auto"/>
            </w:tcBorders>
            <w:noWrap/>
            <w:hideMark/>
          </w:tcPr>
          <w:p w14:paraId="471E8D3C" w14:textId="77777777" w:rsidR="00CE6F83" w:rsidRPr="001C094C" w:rsidRDefault="00CE6F83" w:rsidP="00146DE0">
            <w:r w:rsidRPr="001C094C">
              <w:t>@HMRCdigital</w:t>
            </w:r>
          </w:p>
        </w:tc>
        <w:tc>
          <w:tcPr>
            <w:tcW w:w="1510" w:type="dxa"/>
            <w:tcBorders>
              <w:top w:val="single" w:sz="4" w:space="0" w:color="auto"/>
              <w:bottom w:val="single" w:sz="4" w:space="0" w:color="auto"/>
            </w:tcBorders>
            <w:noWrap/>
            <w:hideMark/>
          </w:tcPr>
          <w:p w14:paraId="7A1D0EAF" w14:textId="77777777" w:rsidR="00CE6F83" w:rsidRPr="001C094C" w:rsidRDefault="00CE6F83" w:rsidP="00146DE0">
            <w:r w:rsidRPr="001C094C">
              <w:t>2242</w:t>
            </w:r>
          </w:p>
        </w:tc>
        <w:tc>
          <w:tcPr>
            <w:tcW w:w="1510" w:type="dxa"/>
            <w:tcBorders>
              <w:top w:val="single" w:sz="4" w:space="0" w:color="auto"/>
              <w:bottom w:val="single" w:sz="4" w:space="0" w:color="auto"/>
            </w:tcBorders>
            <w:noWrap/>
            <w:hideMark/>
          </w:tcPr>
          <w:p w14:paraId="47C95240" w14:textId="77777777" w:rsidR="00CE6F83" w:rsidRPr="001C094C" w:rsidRDefault="00CE6F83" w:rsidP="00146DE0">
            <w:r w:rsidRPr="001C094C">
              <w:t>8370</w:t>
            </w:r>
          </w:p>
        </w:tc>
        <w:tc>
          <w:tcPr>
            <w:tcW w:w="1511" w:type="dxa"/>
            <w:tcBorders>
              <w:top w:val="single" w:sz="4" w:space="0" w:color="auto"/>
              <w:bottom w:val="single" w:sz="4" w:space="0" w:color="auto"/>
            </w:tcBorders>
            <w:noWrap/>
            <w:hideMark/>
          </w:tcPr>
          <w:p w14:paraId="116532B3" w14:textId="77777777" w:rsidR="00CE6F83" w:rsidRPr="001C094C" w:rsidRDefault="00CE6F83" w:rsidP="00146DE0">
            <w:r w:rsidRPr="001C094C">
              <w:t>2/4/2014 10:47</w:t>
            </w:r>
          </w:p>
        </w:tc>
      </w:tr>
      <w:tr w:rsidR="00CE6F83" w:rsidRPr="001C094C" w14:paraId="3C510F70" w14:textId="77777777" w:rsidTr="00146DE0">
        <w:trPr>
          <w:trHeight w:val="290"/>
        </w:trPr>
        <w:tc>
          <w:tcPr>
            <w:tcW w:w="1510" w:type="dxa"/>
            <w:tcBorders>
              <w:top w:val="single" w:sz="4" w:space="0" w:color="auto"/>
              <w:bottom w:val="single" w:sz="4" w:space="0" w:color="auto"/>
            </w:tcBorders>
            <w:noWrap/>
            <w:hideMark/>
          </w:tcPr>
          <w:p w14:paraId="054A992F" w14:textId="77777777" w:rsidR="00CE6F83" w:rsidRPr="001C094C" w:rsidRDefault="00CE6F83" w:rsidP="00146DE0">
            <w:r w:rsidRPr="001C094C">
              <w:t>HMRC Press Office</w:t>
            </w:r>
          </w:p>
        </w:tc>
        <w:tc>
          <w:tcPr>
            <w:tcW w:w="1510" w:type="dxa"/>
            <w:tcBorders>
              <w:top w:val="single" w:sz="4" w:space="0" w:color="auto"/>
              <w:bottom w:val="single" w:sz="4" w:space="0" w:color="auto"/>
            </w:tcBorders>
            <w:noWrap/>
            <w:hideMark/>
          </w:tcPr>
          <w:p w14:paraId="19E3446B" w14:textId="77777777" w:rsidR="00CE6F83" w:rsidRPr="001C094C" w:rsidRDefault="00CE6F83" w:rsidP="00146DE0">
            <w:r w:rsidRPr="001C094C">
              <w:t>Official news and information from the HM Revenue and Customs press office.</w:t>
            </w:r>
          </w:p>
        </w:tc>
        <w:tc>
          <w:tcPr>
            <w:tcW w:w="1511" w:type="dxa"/>
            <w:tcBorders>
              <w:top w:val="single" w:sz="4" w:space="0" w:color="auto"/>
              <w:bottom w:val="single" w:sz="4" w:space="0" w:color="auto"/>
            </w:tcBorders>
            <w:noWrap/>
            <w:hideMark/>
          </w:tcPr>
          <w:p w14:paraId="3EC47405" w14:textId="77777777" w:rsidR="00CE6F83" w:rsidRPr="001C094C" w:rsidRDefault="00CE6F83" w:rsidP="00146DE0">
            <w:r w:rsidRPr="001C094C">
              <w:t>@HMRCpressoffice</w:t>
            </w:r>
          </w:p>
        </w:tc>
        <w:tc>
          <w:tcPr>
            <w:tcW w:w="1510" w:type="dxa"/>
            <w:tcBorders>
              <w:top w:val="single" w:sz="4" w:space="0" w:color="auto"/>
              <w:bottom w:val="single" w:sz="4" w:space="0" w:color="auto"/>
            </w:tcBorders>
            <w:noWrap/>
            <w:hideMark/>
          </w:tcPr>
          <w:p w14:paraId="11A3B1AC" w14:textId="77777777" w:rsidR="00CE6F83" w:rsidRPr="001C094C" w:rsidRDefault="00CE6F83" w:rsidP="00146DE0">
            <w:r w:rsidRPr="001C094C">
              <w:t>1372</w:t>
            </w:r>
          </w:p>
        </w:tc>
        <w:tc>
          <w:tcPr>
            <w:tcW w:w="1510" w:type="dxa"/>
            <w:tcBorders>
              <w:top w:val="single" w:sz="4" w:space="0" w:color="auto"/>
              <w:bottom w:val="single" w:sz="4" w:space="0" w:color="auto"/>
            </w:tcBorders>
            <w:noWrap/>
            <w:hideMark/>
          </w:tcPr>
          <w:p w14:paraId="4FE3BC65" w14:textId="77777777" w:rsidR="00CE6F83" w:rsidRPr="001C094C" w:rsidRDefault="00CE6F83" w:rsidP="00146DE0">
            <w:r w:rsidRPr="001C094C">
              <w:t>17579</w:t>
            </w:r>
          </w:p>
        </w:tc>
        <w:tc>
          <w:tcPr>
            <w:tcW w:w="1511" w:type="dxa"/>
            <w:tcBorders>
              <w:top w:val="single" w:sz="4" w:space="0" w:color="auto"/>
              <w:bottom w:val="single" w:sz="4" w:space="0" w:color="auto"/>
            </w:tcBorders>
            <w:noWrap/>
            <w:hideMark/>
          </w:tcPr>
          <w:p w14:paraId="6EBF4F45" w14:textId="77777777" w:rsidR="00CE6F83" w:rsidRPr="001C094C" w:rsidRDefault="00CE6F83" w:rsidP="00146DE0">
            <w:r w:rsidRPr="001C094C">
              <w:t>5/20/2014 12:51</w:t>
            </w:r>
          </w:p>
        </w:tc>
      </w:tr>
      <w:tr w:rsidR="00CE6F83" w:rsidRPr="001C094C" w14:paraId="397AEBC3" w14:textId="77777777" w:rsidTr="00146DE0">
        <w:trPr>
          <w:trHeight w:val="290"/>
        </w:trPr>
        <w:tc>
          <w:tcPr>
            <w:tcW w:w="1510" w:type="dxa"/>
            <w:tcBorders>
              <w:top w:val="single" w:sz="4" w:space="0" w:color="auto"/>
              <w:bottom w:val="single" w:sz="4" w:space="0" w:color="auto"/>
            </w:tcBorders>
            <w:noWrap/>
            <w:hideMark/>
          </w:tcPr>
          <w:p w14:paraId="0CCA21D1" w14:textId="77777777" w:rsidR="00CE6F83" w:rsidRPr="001C094C" w:rsidRDefault="00CE6F83" w:rsidP="00146DE0">
            <w:r w:rsidRPr="001C094C">
              <w:t>Home Office</w:t>
            </w:r>
          </w:p>
        </w:tc>
        <w:tc>
          <w:tcPr>
            <w:tcW w:w="1510" w:type="dxa"/>
            <w:tcBorders>
              <w:top w:val="single" w:sz="4" w:space="0" w:color="auto"/>
              <w:bottom w:val="single" w:sz="4" w:space="0" w:color="auto"/>
            </w:tcBorders>
            <w:noWrap/>
            <w:hideMark/>
          </w:tcPr>
          <w:p w14:paraId="41801881" w14:textId="77777777" w:rsidR="00CE6F83" w:rsidRPr="001C094C" w:rsidRDefault="00CE6F83" w:rsidP="00146DE0">
            <w:r w:rsidRPr="001C094C">
              <w:t>The Home Office is the lead UK government department for immigration and passports, drugs policy, crime, fire, counter-terrorism and police.</w:t>
            </w:r>
          </w:p>
        </w:tc>
        <w:tc>
          <w:tcPr>
            <w:tcW w:w="1511" w:type="dxa"/>
            <w:tcBorders>
              <w:top w:val="single" w:sz="4" w:space="0" w:color="auto"/>
              <w:bottom w:val="single" w:sz="4" w:space="0" w:color="auto"/>
            </w:tcBorders>
            <w:noWrap/>
            <w:hideMark/>
          </w:tcPr>
          <w:p w14:paraId="6A38F4F0" w14:textId="77777777" w:rsidR="00CE6F83" w:rsidRPr="001C094C" w:rsidRDefault="00CE6F83" w:rsidP="00146DE0">
            <w:r w:rsidRPr="001C094C">
              <w:t>@ukhomeoffice</w:t>
            </w:r>
          </w:p>
        </w:tc>
        <w:tc>
          <w:tcPr>
            <w:tcW w:w="1510" w:type="dxa"/>
            <w:tcBorders>
              <w:top w:val="single" w:sz="4" w:space="0" w:color="auto"/>
              <w:bottom w:val="single" w:sz="4" w:space="0" w:color="auto"/>
            </w:tcBorders>
            <w:noWrap/>
            <w:hideMark/>
          </w:tcPr>
          <w:p w14:paraId="2619807E" w14:textId="77777777" w:rsidR="00CE6F83" w:rsidRPr="001C094C" w:rsidRDefault="00CE6F83" w:rsidP="00146DE0">
            <w:r w:rsidRPr="001C094C">
              <w:t>12136</w:t>
            </w:r>
          </w:p>
        </w:tc>
        <w:tc>
          <w:tcPr>
            <w:tcW w:w="1510" w:type="dxa"/>
            <w:tcBorders>
              <w:top w:val="single" w:sz="4" w:space="0" w:color="auto"/>
              <w:bottom w:val="single" w:sz="4" w:space="0" w:color="auto"/>
            </w:tcBorders>
            <w:noWrap/>
            <w:hideMark/>
          </w:tcPr>
          <w:p w14:paraId="3B632B6E" w14:textId="77777777" w:rsidR="00CE6F83" w:rsidRPr="001C094C" w:rsidRDefault="00CE6F83" w:rsidP="00146DE0">
            <w:r w:rsidRPr="001C094C">
              <w:t>995351</w:t>
            </w:r>
          </w:p>
        </w:tc>
        <w:tc>
          <w:tcPr>
            <w:tcW w:w="1511" w:type="dxa"/>
            <w:tcBorders>
              <w:top w:val="single" w:sz="4" w:space="0" w:color="auto"/>
              <w:bottom w:val="single" w:sz="4" w:space="0" w:color="auto"/>
            </w:tcBorders>
            <w:noWrap/>
            <w:hideMark/>
          </w:tcPr>
          <w:p w14:paraId="6685E3A4" w14:textId="77777777" w:rsidR="00CE6F83" w:rsidRPr="001C094C" w:rsidRDefault="00CE6F83" w:rsidP="00146DE0">
            <w:r w:rsidRPr="001C094C">
              <w:t>4/28/2010 15:11</w:t>
            </w:r>
          </w:p>
        </w:tc>
      </w:tr>
      <w:tr w:rsidR="00CE6F83" w:rsidRPr="001C094C" w14:paraId="189AC221" w14:textId="77777777" w:rsidTr="00146DE0">
        <w:trPr>
          <w:trHeight w:val="290"/>
        </w:trPr>
        <w:tc>
          <w:tcPr>
            <w:tcW w:w="1510" w:type="dxa"/>
            <w:tcBorders>
              <w:top w:val="single" w:sz="4" w:space="0" w:color="auto"/>
              <w:bottom w:val="single" w:sz="4" w:space="0" w:color="auto"/>
            </w:tcBorders>
            <w:noWrap/>
            <w:hideMark/>
          </w:tcPr>
          <w:p w14:paraId="3BB361DF" w14:textId="77777777" w:rsidR="00CE6F83" w:rsidRPr="001C094C" w:rsidRDefault="00CE6F83" w:rsidP="00146DE0">
            <w:r w:rsidRPr="001C094C">
              <w:t>Iain Stewart MP</w:t>
            </w:r>
          </w:p>
        </w:tc>
        <w:tc>
          <w:tcPr>
            <w:tcW w:w="1510" w:type="dxa"/>
            <w:tcBorders>
              <w:top w:val="single" w:sz="4" w:space="0" w:color="auto"/>
              <w:bottom w:val="single" w:sz="4" w:space="0" w:color="auto"/>
            </w:tcBorders>
            <w:noWrap/>
            <w:hideMark/>
          </w:tcPr>
          <w:p w14:paraId="6BBE6D2B" w14:textId="77777777" w:rsidR="00CE6F83" w:rsidRPr="001C094C" w:rsidRDefault="00CE6F83" w:rsidP="00146DE0">
            <w:r w:rsidRPr="001C094C">
              <w:t xml:space="preserve">MP for Milton Keynes South </w:t>
            </w:r>
            <w:r w:rsidRPr="001C094C">
              <w:lastRenderedPageBreak/>
              <w:t>and Scotland Office Minister.</w:t>
            </w:r>
            <w:r w:rsidRPr="001C094C">
              <w:br/>
            </w:r>
            <w:r w:rsidRPr="001C094C">
              <w:br/>
              <w:t>Likes and RTs mean interest, not necessarily endorsement.</w:t>
            </w:r>
            <w:r w:rsidRPr="001C094C">
              <w:br/>
            </w:r>
            <w:r w:rsidRPr="001C094C">
              <w:br/>
              <w:t>For casework and enquires, contact my office.</w:t>
            </w:r>
          </w:p>
        </w:tc>
        <w:tc>
          <w:tcPr>
            <w:tcW w:w="1511" w:type="dxa"/>
            <w:tcBorders>
              <w:top w:val="single" w:sz="4" w:space="0" w:color="auto"/>
              <w:bottom w:val="single" w:sz="4" w:space="0" w:color="auto"/>
            </w:tcBorders>
            <w:noWrap/>
            <w:hideMark/>
          </w:tcPr>
          <w:p w14:paraId="036EFD91" w14:textId="77777777" w:rsidR="00CE6F83" w:rsidRPr="001C094C" w:rsidRDefault="00CE6F83" w:rsidP="00146DE0">
            <w:r w:rsidRPr="001C094C">
              <w:lastRenderedPageBreak/>
              <w:t>@iainastewart</w:t>
            </w:r>
          </w:p>
        </w:tc>
        <w:tc>
          <w:tcPr>
            <w:tcW w:w="1510" w:type="dxa"/>
            <w:tcBorders>
              <w:top w:val="single" w:sz="4" w:space="0" w:color="auto"/>
              <w:bottom w:val="single" w:sz="4" w:space="0" w:color="auto"/>
            </w:tcBorders>
            <w:noWrap/>
            <w:hideMark/>
          </w:tcPr>
          <w:p w14:paraId="5402495D" w14:textId="77777777" w:rsidR="00CE6F83" w:rsidRPr="001C094C" w:rsidRDefault="00CE6F83" w:rsidP="00146DE0">
            <w:r w:rsidRPr="001C094C">
              <w:t>3620</w:t>
            </w:r>
          </w:p>
        </w:tc>
        <w:tc>
          <w:tcPr>
            <w:tcW w:w="1510" w:type="dxa"/>
            <w:tcBorders>
              <w:top w:val="single" w:sz="4" w:space="0" w:color="auto"/>
              <w:bottom w:val="single" w:sz="4" w:space="0" w:color="auto"/>
            </w:tcBorders>
            <w:noWrap/>
            <w:hideMark/>
          </w:tcPr>
          <w:p w14:paraId="76C55CA2" w14:textId="77777777" w:rsidR="00CE6F83" w:rsidRPr="001C094C" w:rsidRDefault="00CE6F83" w:rsidP="00146DE0">
            <w:r w:rsidRPr="001C094C">
              <w:t>18063</w:t>
            </w:r>
          </w:p>
        </w:tc>
        <w:tc>
          <w:tcPr>
            <w:tcW w:w="1511" w:type="dxa"/>
            <w:tcBorders>
              <w:top w:val="single" w:sz="4" w:space="0" w:color="auto"/>
              <w:bottom w:val="single" w:sz="4" w:space="0" w:color="auto"/>
            </w:tcBorders>
            <w:noWrap/>
            <w:hideMark/>
          </w:tcPr>
          <w:p w14:paraId="0C7FA99E" w14:textId="77777777" w:rsidR="00CE6F83" w:rsidRPr="001C094C" w:rsidRDefault="00CE6F83" w:rsidP="00146DE0">
            <w:r w:rsidRPr="001C094C">
              <w:t>12/29/2009 17:19</w:t>
            </w:r>
          </w:p>
        </w:tc>
      </w:tr>
      <w:tr w:rsidR="00CE6F83" w:rsidRPr="001C094C" w14:paraId="48A2C2A0" w14:textId="77777777" w:rsidTr="00146DE0">
        <w:trPr>
          <w:trHeight w:val="290"/>
        </w:trPr>
        <w:tc>
          <w:tcPr>
            <w:tcW w:w="1510" w:type="dxa"/>
            <w:tcBorders>
              <w:top w:val="single" w:sz="4" w:space="0" w:color="auto"/>
              <w:bottom w:val="single" w:sz="4" w:space="0" w:color="auto"/>
            </w:tcBorders>
            <w:noWrap/>
            <w:hideMark/>
          </w:tcPr>
          <w:p w14:paraId="04163A84" w14:textId="77777777" w:rsidR="00CE6F83" w:rsidRPr="001C094C" w:rsidRDefault="00CE6F83" w:rsidP="00146DE0">
            <w:r w:rsidRPr="001C094C">
              <w:t>Ian Gambles</w:t>
            </w:r>
          </w:p>
        </w:tc>
        <w:tc>
          <w:tcPr>
            <w:tcW w:w="1510" w:type="dxa"/>
            <w:tcBorders>
              <w:top w:val="single" w:sz="4" w:space="0" w:color="auto"/>
              <w:bottom w:val="single" w:sz="4" w:space="0" w:color="auto"/>
            </w:tcBorders>
            <w:noWrap/>
            <w:hideMark/>
          </w:tcPr>
          <w:p w14:paraId="63CF9B37" w14:textId="77777777" w:rsidR="00CE6F83" w:rsidRPr="001C094C" w:rsidRDefault="00CE6F83" w:rsidP="00146DE0">
            <w:r w:rsidRPr="001C094C">
              <w:t>Chief Executive of the Forestry Commission. Caring for our wonderful forests and woodlands, for people, nature and the economy.</w:t>
            </w:r>
          </w:p>
        </w:tc>
        <w:tc>
          <w:tcPr>
            <w:tcW w:w="1511" w:type="dxa"/>
            <w:tcBorders>
              <w:top w:val="single" w:sz="4" w:space="0" w:color="auto"/>
              <w:bottom w:val="single" w:sz="4" w:space="0" w:color="auto"/>
            </w:tcBorders>
            <w:noWrap/>
            <w:hideMark/>
          </w:tcPr>
          <w:p w14:paraId="2E826ED7" w14:textId="77777777" w:rsidR="00CE6F83" w:rsidRPr="001C094C" w:rsidRDefault="00CE6F83" w:rsidP="00146DE0">
            <w:r w:rsidRPr="001C094C">
              <w:t>@IanCGambles</w:t>
            </w:r>
          </w:p>
        </w:tc>
        <w:tc>
          <w:tcPr>
            <w:tcW w:w="1510" w:type="dxa"/>
            <w:tcBorders>
              <w:top w:val="single" w:sz="4" w:space="0" w:color="auto"/>
              <w:bottom w:val="single" w:sz="4" w:space="0" w:color="auto"/>
            </w:tcBorders>
            <w:noWrap/>
            <w:hideMark/>
          </w:tcPr>
          <w:p w14:paraId="5CE2EA1F" w14:textId="77777777" w:rsidR="00CE6F83" w:rsidRPr="001C094C" w:rsidRDefault="00CE6F83" w:rsidP="00146DE0">
            <w:r w:rsidRPr="001C094C">
              <w:t>64</w:t>
            </w:r>
          </w:p>
        </w:tc>
        <w:tc>
          <w:tcPr>
            <w:tcW w:w="1510" w:type="dxa"/>
            <w:tcBorders>
              <w:top w:val="single" w:sz="4" w:space="0" w:color="auto"/>
              <w:bottom w:val="single" w:sz="4" w:space="0" w:color="auto"/>
            </w:tcBorders>
            <w:noWrap/>
            <w:hideMark/>
          </w:tcPr>
          <w:p w14:paraId="083C9410" w14:textId="77777777" w:rsidR="00CE6F83" w:rsidRPr="001C094C" w:rsidRDefault="00CE6F83" w:rsidP="00146DE0">
            <w:r w:rsidRPr="001C094C">
              <w:t>272</w:t>
            </w:r>
          </w:p>
        </w:tc>
        <w:tc>
          <w:tcPr>
            <w:tcW w:w="1511" w:type="dxa"/>
            <w:tcBorders>
              <w:top w:val="single" w:sz="4" w:space="0" w:color="auto"/>
              <w:bottom w:val="single" w:sz="4" w:space="0" w:color="auto"/>
            </w:tcBorders>
            <w:noWrap/>
            <w:hideMark/>
          </w:tcPr>
          <w:p w14:paraId="1708D367" w14:textId="77777777" w:rsidR="00CE6F83" w:rsidRPr="001C094C" w:rsidRDefault="00CE6F83" w:rsidP="00146DE0">
            <w:r w:rsidRPr="001C094C">
              <w:t>10/7/2019 11:27</w:t>
            </w:r>
          </w:p>
        </w:tc>
      </w:tr>
      <w:tr w:rsidR="00CE6F83" w:rsidRPr="001C094C" w14:paraId="3A27E2A7" w14:textId="77777777" w:rsidTr="00146DE0">
        <w:trPr>
          <w:trHeight w:val="290"/>
        </w:trPr>
        <w:tc>
          <w:tcPr>
            <w:tcW w:w="1510" w:type="dxa"/>
            <w:tcBorders>
              <w:top w:val="single" w:sz="4" w:space="0" w:color="auto"/>
              <w:bottom w:val="single" w:sz="4" w:space="0" w:color="auto"/>
            </w:tcBorders>
            <w:noWrap/>
            <w:hideMark/>
          </w:tcPr>
          <w:p w14:paraId="27115469" w14:textId="77777777" w:rsidR="00CE6F83" w:rsidRPr="001C094C" w:rsidRDefault="00CE6F83" w:rsidP="00146DE0">
            <w:r w:rsidRPr="001C094C">
              <w:t>Insolvency Service</w:t>
            </w:r>
          </w:p>
        </w:tc>
        <w:tc>
          <w:tcPr>
            <w:tcW w:w="1510" w:type="dxa"/>
            <w:tcBorders>
              <w:top w:val="single" w:sz="4" w:space="0" w:color="auto"/>
              <w:bottom w:val="single" w:sz="4" w:space="0" w:color="auto"/>
            </w:tcBorders>
            <w:noWrap/>
            <w:hideMark/>
          </w:tcPr>
          <w:p w14:paraId="5EE00347" w14:textId="77777777" w:rsidR="00CE6F83" w:rsidRPr="001C094C" w:rsidRDefault="00CE6F83" w:rsidP="00146DE0">
            <w:r w:rsidRPr="001C094C">
              <w:t>Official Twitter channel. We deliver economic confidence by supporting those in financial distress; tackling financial wrongdoing &amp; maximising creditor returns.</w:t>
            </w:r>
          </w:p>
        </w:tc>
        <w:tc>
          <w:tcPr>
            <w:tcW w:w="1511" w:type="dxa"/>
            <w:tcBorders>
              <w:top w:val="single" w:sz="4" w:space="0" w:color="auto"/>
              <w:bottom w:val="single" w:sz="4" w:space="0" w:color="auto"/>
            </w:tcBorders>
            <w:noWrap/>
            <w:hideMark/>
          </w:tcPr>
          <w:p w14:paraId="52EAB167" w14:textId="77777777" w:rsidR="00CE6F83" w:rsidRPr="001C094C" w:rsidRDefault="00CE6F83" w:rsidP="00146DE0">
            <w:r w:rsidRPr="001C094C">
              <w:t>@insolvencygovuk</w:t>
            </w:r>
          </w:p>
        </w:tc>
        <w:tc>
          <w:tcPr>
            <w:tcW w:w="1510" w:type="dxa"/>
            <w:tcBorders>
              <w:top w:val="single" w:sz="4" w:space="0" w:color="auto"/>
              <w:bottom w:val="single" w:sz="4" w:space="0" w:color="auto"/>
            </w:tcBorders>
            <w:noWrap/>
            <w:hideMark/>
          </w:tcPr>
          <w:p w14:paraId="10A4AADE" w14:textId="77777777" w:rsidR="00CE6F83" w:rsidRPr="001C094C" w:rsidRDefault="00CE6F83" w:rsidP="00146DE0">
            <w:r w:rsidRPr="001C094C">
              <w:t>3280</w:t>
            </w:r>
          </w:p>
        </w:tc>
        <w:tc>
          <w:tcPr>
            <w:tcW w:w="1510" w:type="dxa"/>
            <w:tcBorders>
              <w:top w:val="single" w:sz="4" w:space="0" w:color="auto"/>
              <w:bottom w:val="single" w:sz="4" w:space="0" w:color="auto"/>
            </w:tcBorders>
            <w:noWrap/>
            <w:hideMark/>
          </w:tcPr>
          <w:p w14:paraId="183BB016" w14:textId="77777777" w:rsidR="00CE6F83" w:rsidRPr="001C094C" w:rsidRDefault="00CE6F83" w:rsidP="00146DE0">
            <w:r w:rsidRPr="001C094C">
              <w:t>5702</w:t>
            </w:r>
          </w:p>
        </w:tc>
        <w:tc>
          <w:tcPr>
            <w:tcW w:w="1511" w:type="dxa"/>
            <w:tcBorders>
              <w:top w:val="single" w:sz="4" w:space="0" w:color="auto"/>
              <w:bottom w:val="single" w:sz="4" w:space="0" w:color="auto"/>
            </w:tcBorders>
            <w:noWrap/>
            <w:hideMark/>
          </w:tcPr>
          <w:p w14:paraId="44DF00A0" w14:textId="77777777" w:rsidR="00CE6F83" w:rsidRPr="001C094C" w:rsidRDefault="00CE6F83" w:rsidP="00146DE0">
            <w:r w:rsidRPr="001C094C">
              <w:t>3/7/2013 11:00</w:t>
            </w:r>
          </w:p>
        </w:tc>
      </w:tr>
      <w:tr w:rsidR="00CE6F83" w:rsidRPr="001C094C" w14:paraId="6C1E2E98" w14:textId="77777777" w:rsidTr="00146DE0">
        <w:trPr>
          <w:trHeight w:val="290"/>
        </w:trPr>
        <w:tc>
          <w:tcPr>
            <w:tcW w:w="1510" w:type="dxa"/>
            <w:tcBorders>
              <w:top w:val="single" w:sz="4" w:space="0" w:color="auto"/>
              <w:bottom w:val="single" w:sz="4" w:space="0" w:color="auto"/>
            </w:tcBorders>
            <w:noWrap/>
            <w:hideMark/>
          </w:tcPr>
          <w:p w14:paraId="272EE30E" w14:textId="77777777" w:rsidR="00CE6F83" w:rsidRPr="001C094C" w:rsidRDefault="00CE6F83" w:rsidP="00146DE0">
            <w:r w:rsidRPr="001C094C">
              <w:t>IPO.GOV.UK</w:t>
            </w:r>
          </w:p>
        </w:tc>
        <w:tc>
          <w:tcPr>
            <w:tcW w:w="1510" w:type="dxa"/>
            <w:tcBorders>
              <w:top w:val="single" w:sz="4" w:space="0" w:color="auto"/>
              <w:bottom w:val="single" w:sz="4" w:space="0" w:color="auto"/>
            </w:tcBorders>
            <w:noWrap/>
            <w:hideMark/>
          </w:tcPr>
          <w:p w14:paraId="4CC96760" w14:textId="77777777" w:rsidR="00CE6F83" w:rsidRPr="001C094C" w:rsidRDefault="00CE6F83" w:rsidP="00146DE0">
            <w:r w:rsidRPr="001C094C">
              <w:t xml:space="preserve">Intellectual Property Office. Part of Dept for Business, </w:t>
            </w:r>
            <w:r w:rsidRPr="001C094C">
              <w:lastRenderedPageBreak/>
              <w:t>Energy &amp; Industrial Strategy (BEIS). Managing framework for patents, designs, trade marks &amp; copyright.</w:t>
            </w:r>
          </w:p>
        </w:tc>
        <w:tc>
          <w:tcPr>
            <w:tcW w:w="1511" w:type="dxa"/>
            <w:tcBorders>
              <w:top w:val="single" w:sz="4" w:space="0" w:color="auto"/>
              <w:bottom w:val="single" w:sz="4" w:space="0" w:color="auto"/>
            </w:tcBorders>
            <w:noWrap/>
            <w:hideMark/>
          </w:tcPr>
          <w:p w14:paraId="658FBF2A" w14:textId="77777777" w:rsidR="00CE6F83" w:rsidRPr="001C094C" w:rsidRDefault="00CE6F83" w:rsidP="00146DE0">
            <w:r w:rsidRPr="001C094C">
              <w:lastRenderedPageBreak/>
              <w:t>@The_IPO</w:t>
            </w:r>
          </w:p>
        </w:tc>
        <w:tc>
          <w:tcPr>
            <w:tcW w:w="1510" w:type="dxa"/>
            <w:tcBorders>
              <w:top w:val="single" w:sz="4" w:space="0" w:color="auto"/>
              <w:bottom w:val="single" w:sz="4" w:space="0" w:color="auto"/>
            </w:tcBorders>
            <w:noWrap/>
            <w:hideMark/>
          </w:tcPr>
          <w:p w14:paraId="56A5A0AC" w14:textId="77777777" w:rsidR="00CE6F83" w:rsidRPr="001C094C" w:rsidRDefault="00CE6F83" w:rsidP="00146DE0">
            <w:r w:rsidRPr="001C094C">
              <w:t>18408</w:t>
            </w:r>
          </w:p>
        </w:tc>
        <w:tc>
          <w:tcPr>
            <w:tcW w:w="1510" w:type="dxa"/>
            <w:tcBorders>
              <w:top w:val="single" w:sz="4" w:space="0" w:color="auto"/>
              <w:bottom w:val="single" w:sz="4" w:space="0" w:color="auto"/>
            </w:tcBorders>
            <w:noWrap/>
            <w:hideMark/>
          </w:tcPr>
          <w:p w14:paraId="2B11CE56" w14:textId="77777777" w:rsidR="00CE6F83" w:rsidRPr="001C094C" w:rsidRDefault="00CE6F83" w:rsidP="00146DE0">
            <w:r w:rsidRPr="001C094C">
              <w:t>55586</w:t>
            </w:r>
          </w:p>
        </w:tc>
        <w:tc>
          <w:tcPr>
            <w:tcW w:w="1511" w:type="dxa"/>
            <w:tcBorders>
              <w:top w:val="single" w:sz="4" w:space="0" w:color="auto"/>
              <w:bottom w:val="single" w:sz="4" w:space="0" w:color="auto"/>
            </w:tcBorders>
            <w:noWrap/>
            <w:hideMark/>
          </w:tcPr>
          <w:p w14:paraId="652589A3" w14:textId="77777777" w:rsidR="00CE6F83" w:rsidRPr="001C094C" w:rsidRDefault="00CE6F83" w:rsidP="00146DE0">
            <w:r w:rsidRPr="001C094C">
              <w:t>3/6/2009 11:38</w:t>
            </w:r>
          </w:p>
        </w:tc>
      </w:tr>
      <w:tr w:rsidR="00CE6F83" w:rsidRPr="001C094C" w14:paraId="25068EE7" w14:textId="77777777" w:rsidTr="00146DE0">
        <w:trPr>
          <w:trHeight w:val="290"/>
        </w:trPr>
        <w:tc>
          <w:tcPr>
            <w:tcW w:w="1510" w:type="dxa"/>
            <w:tcBorders>
              <w:top w:val="single" w:sz="4" w:space="0" w:color="auto"/>
              <w:bottom w:val="single" w:sz="4" w:space="0" w:color="auto"/>
            </w:tcBorders>
            <w:noWrap/>
            <w:hideMark/>
          </w:tcPr>
          <w:p w14:paraId="5CEE6B23" w14:textId="77777777" w:rsidR="00CE6F83" w:rsidRPr="001C094C" w:rsidRDefault="00CE6F83" w:rsidP="00146DE0">
            <w:r w:rsidRPr="001C094C">
              <w:t>James Cleverly</w:t>
            </w:r>
          </w:p>
        </w:tc>
        <w:tc>
          <w:tcPr>
            <w:tcW w:w="1510" w:type="dxa"/>
            <w:tcBorders>
              <w:top w:val="single" w:sz="4" w:space="0" w:color="auto"/>
              <w:bottom w:val="single" w:sz="4" w:space="0" w:color="auto"/>
            </w:tcBorders>
            <w:noWrap/>
            <w:hideMark/>
          </w:tcPr>
          <w:p w14:paraId="41910989" w14:textId="77777777" w:rsidR="00CE6F83" w:rsidRPr="001C094C" w:rsidRDefault="00CE6F83" w:rsidP="00146DE0">
            <w:r w:rsidRPr="001C094C">
              <w:t>MP for the Braintree Constituency. Minister for Middle East &amp; North Africa in the Foreign, Commonwealth &amp; Development Office</w:t>
            </w:r>
          </w:p>
        </w:tc>
        <w:tc>
          <w:tcPr>
            <w:tcW w:w="1511" w:type="dxa"/>
            <w:tcBorders>
              <w:top w:val="single" w:sz="4" w:space="0" w:color="auto"/>
              <w:bottom w:val="single" w:sz="4" w:space="0" w:color="auto"/>
            </w:tcBorders>
            <w:noWrap/>
            <w:hideMark/>
          </w:tcPr>
          <w:p w14:paraId="7427B537" w14:textId="77777777" w:rsidR="00CE6F83" w:rsidRPr="001C094C" w:rsidRDefault="00CE6F83" w:rsidP="00146DE0">
            <w:r w:rsidRPr="001C094C">
              <w:t>@JamesCleverly</w:t>
            </w:r>
          </w:p>
        </w:tc>
        <w:tc>
          <w:tcPr>
            <w:tcW w:w="1510" w:type="dxa"/>
            <w:tcBorders>
              <w:top w:val="single" w:sz="4" w:space="0" w:color="auto"/>
              <w:bottom w:val="single" w:sz="4" w:space="0" w:color="auto"/>
            </w:tcBorders>
            <w:noWrap/>
            <w:hideMark/>
          </w:tcPr>
          <w:p w14:paraId="32600720" w14:textId="77777777" w:rsidR="00CE6F83" w:rsidRPr="001C094C" w:rsidRDefault="00CE6F83" w:rsidP="00146DE0">
            <w:r w:rsidRPr="001C094C">
              <w:t>32678</w:t>
            </w:r>
          </w:p>
        </w:tc>
        <w:tc>
          <w:tcPr>
            <w:tcW w:w="1510" w:type="dxa"/>
            <w:tcBorders>
              <w:top w:val="single" w:sz="4" w:space="0" w:color="auto"/>
              <w:bottom w:val="single" w:sz="4" w:space="0" w:color="auto"/>
            </w:tcBorders>
            <w:noWrap/>
            <w:hideMark/>
          </w:tcPr>
          <w:p w14:paraId="28FE321D" w14:textId="77777777" w:rsidR="00CE6F83" w:rsidRPr="001C094C" w:rsidRDefault="00CE6F83" w:rsidP="00146DE0">
            <w:r w:rsidRPr="001C094C">
              <w:t>98636</w:t>
            </w:r>
          </w:p>
        </w:tc>
        <w:tc>
          <w:tcPr>
            <w:tcW w:w="1511" w:type="dxa"/>
            <w:tcBorders>
              <w:top w:val="single" w:sz="4" w:space="0" w:color="auto"/>
              <w:bottom w:val="single" w:sz="4" w:space="0" w:color="auto"/>
            </w:tcBorders>
            <w:noWrap/>
            <w:hideMark/>
          </w:tcPr>
          <w:p w14:paraId="3AD5540F" w14:textId="77777777" w:rsidR="00CE6F83" w:rsidRPr="001C094C" w:rsidRDefault="00CE6F83" w:rsidP="00146DE0">
            <w:r w:rsidRPr="001C094C">
              <w:t>3/4/2008 12:07</w:t>
            </w:r>
          </w:p>
        </w:tc>
      </w:tr>
      <w:tr w:rsidR="00CE6F83" w:rsidRPr="001C094C" w14:paraId="2143393E" w14:textId="77777777" w:rsidTr="00146DE0">
        <w:trPr>
          <w:trHeight w:val="290"/>
        </w:trPr>
        <w:tc>
          <w:tcPr>
            <w:tcW w:w="1510" w:type="dxa"/>
            <w:tcBorders>
              <w:top w:val="single" w:sz="4" w:space="0" w:color="auto"/>
              <w:bottom w:val="single" w:sz="4" w:space="0" w:color="auto"/>
            </w:tcBorders>
            <w:noWrap/>
            <w:hideMark/>
          </w:tcPr>
          <w:p w14:paraId="07A50A64" w14:textId="77777777" w:rsidR="00CE6F83" w:rsidRPr="001C094C" w:rsidRDefault="00CE6F83" w:rsidP="00146DE0">
            <w:r w:rsidRPr="001C094C">
              <w:t>James Duddridge MP</w:t>
            </w:r>
          </w:p>
        </w:tc>
        <w:tc>
          <w:tcPr>
            <w:tcW w:w="1510" w:type="dxa"/>
            <w:tcBorders>
              <w:top w:val="single" w:sz="4" w:space="0" w:color="auto"/>
              <w:bottom w:val="single" w:sz="4" w:space="0" w:color="auto"/>
            </w:tcBorders>
            <w:noWrap/>
            <w:hideMark/>
          </w:tcPr>
          <w:p w14:paraId="618C42F7" w14:textId="77777777" w:rsidR="00CE6F83" w:rsidRPr="001C094C" w:rsidRDefault="00CE6F83" w:rsidP="00146DE0">
            <w:r w:rsidRPr="001C094C">
              <w:t>Conservative MP for Rochford and Southend East. Minister for Africa for the UK Government . Constituents please email james@jamesduddridge.com</w:t>
            </w:r>
          </w:p>
        </w:tc>
        <w:tc>
          <w:tcPr>
            <w:tcW w:w="1511" w:type="dxa"/>
            <w:tcBorders>
              <w:top w:val="single" w:sz="4" w:space="0" w:color="auto"/>
              <w:bottom w:val="single" w:sz="4" w:space="0" w:color="auto"/>
            </w:tcBorders>
            <w:noWrap/>
            <w:hideMark/>
          </w:tcPr>
          <w:p w14:paraId="5CF1F71D" w14:textId="77777777" w:rsidR="00CE6F83" w:rsidRPr="001C094C" w:rsidRDefault="00CE6F83" w:rsidP="00146DE0">
            <w:r w:rsidRPr="001C094C">
              <w:t>@JamesDuddridge</w:t>
            </w:r>
          </w:p>
        </w:tc>
        <w:tc>
          <w:tcPr>
            <w:tcW w:w="1510" w:type="dxa"/>
            <w:tcBorders>
              <w:top w:val="single" w:sz="4" w:space="0" w:color="auto"/>
              <w:bottom w:val="single" w:sz="4" w:space="0" w:color="auto"/>
            </w:tcBorders>
            <w:noWrap/>
            <w:hideMark/>
          </w:tcPr>
          <w:p w14:paraId="49A1F744" w14:textId="77777777" w:rsidR="00CE6F83" w:rsidRPr="001C094C" w:rsidRDefault="00CE6F83" w:rsidP="00146DE0">
            <w:r w:rsidRPr="001C094C">
              <w:t>9920</w:t>
            </w:r>
          </w:p>
        </w:tc>
        <w:tc>
          <w:tcPr>
            <w:tcW w:w="1510" w:type="dxa"/>
            <w:tcBorders>
              <w:top w:val="single" w:sz="4" w:space="0" w:color="auto"/>
              <w:bottom w:val="single" w:sz="4" w:space="0" w:color="auto"/>
            </w:tcBorders>
            <w:noWrap/>
            <w:hideMark/>
          </w:tcPr>
          <w:p w14:paraId="6597BC79" w14:textId="77777777" w:rsidR="00CE6F83" w:rsidRPr="001C094C" w:rsidRDefault="00CE6F83" w:rsidP="00146DE0">
            <w:r w:rsidRPr="001C094C">
              <w:t>28902</w:t>
            </w:r>
          </w:p>
        </w:tc>
        <w:tc>
          <w:tcPr>
            <w:tcW w:w="1511" w:type="dxa"/>
            <w:tcBorders>
              <w:top w:val="single" w:sz="4" w:space="0" w:color="auto"/>
              <w:bottom w:val="single" w:sz="4" w:space="0" w:color="auto"/>
            </w:tcBorders>
            <w:noWrap/>
            <w:hideMark/>
          </w:tcPr>
          <w:p w14:paraId="092666D2" w14:textId="77777777" w:rsidR="00CE6F83" w:rsidRPr="001C094C" w:rsidRDefault="00CE6F83" w:rsidP="00146DE0">
            <w:r w:rsidRPr="001C094C">
              <w:t>3/18/2010 14:52</w:t>
            </w:r>
          </w:p>
        </w:tc>
      </w:tr>
      <w:tr w:rsidR="00CE6F83" w:rsidRPr="001C094C" w14:paraId="0F25FC3A" w14:textId="77777777" w:rsidTr="00146DE0">
        <w:trPr>
          <w:trHeight w:val="290"/>
        </w:trPr>
        <w:tc>
          <w:tcPr>
            <w:tcW w:w="1510" w:type="dxa"/>
            <w:tcBorders>
              <w:top w:val="single" w:sz="4" w:space="0" w:color="auto"/>
              <w:bottom w:val="single" w:sz="4" w:space="0" w:color="auto"/>
            </w:tcBorders>
            <w:noWrap/>
            <w:hideMark/>
          </w:tcPr>
          <w:p w14:paraId="2AF7C6C8" w14:textId="77777777" w:rsidR="00CE6F83" w:rsidRPr="001C094C" w:rsidRDefault="00CE6F83" w:rsidP="00146DE0">
            <w:r w:rsidRPr="001C094C">
              <w:t>James Heappey MP</w:t>
            </w:r>
          </w:p>
        </w:tc>
        <w:tc>
          <w:tcPr>
            <w:tcW w:w="1510" w:type="dxa"/>
            <w:tcBorders>
              <w:top w:val="single" w:sz="4" w:space="0" w:color="auto"/>
              <w:bottom w:val="single" w:sz="4" w:space="0" w:color="auto"/>
            </w:tcBorders>
            <w:noWrap/>
            <w:hideMark/>
          </w:tcPr>
          <w:p w14:paraId="7E91B687" w14:textId="77777777" w:rsidR="00CE6F83" w:rsidRPr="001C094C" w:rsidRDefault="00CE6F83" w:rsidP="00146DE0">
            <w:r w:rsidRPr="001C094C">
              <w:t>MP for Wells | Minister for the Armed Forces | Excited by all things tech, green and/or disruptive | Once a soldier | Casework james.heappe</w:t>
            </w:r>
            <w:r w:rsidRPr="001C094C">
              <w:lastRenderedPageBreak/>
              <w:t>y.mp@parliament.uk</w:t>
            </w:r>
          </w:p>
        </w:tc>
        <w:tc>
          <w:tcPr>
            <w:tcW w:w="1511" w:type="dxa"/>
            <w:tcBorders>
              <w:top w:val="single" w:sz="4" w:space="0" w:color="auto"/>
              <w:bottom w:val="single" w:sz="4" w:space="0" w:color="auto"/>
            </w:tcBorders>
            <w:noWrap/>
            <w:hideMark/>
          </w:tcPr>
          <w:p w14:paraId="37144B03" w14:textId="77777777" w:rsidR="00CE6F83" w:rsidRPr="001C094C" w:rsidRDefault="00CE6F83" w:rsidP="00146DE0">
            <w:r w:rsidRPr="001C094C">
              <w:lastRenderedPageBreak/>
              <w:t>@JSHeappey</w:t>
            </w:r>
          </w:p>
        </w:tc>
        <w:tc>
          <w:tcPr>
            <w:tcW w:w="1510" w:type="dxa"/>
            <w:tcBorders>
              <w:top w:val="single" w:sz="4" w:space="0" w:color="auto"/>
              <w:bottom w:val="single" w:sz="4" w:space="0" w:color="auto"/>
            </w:tcBorders>
            <w:noWrap/>
            <w:hideMark/>
          </w:tcPr>
          <w:p w14:paraId="208E7035" w14:textId="77777777" w:rsidR="00CE6F83" w:rsidRPr="001C094C" w:rsidRDefault="00CE6F83" w:rsidP="00146DE0">
            <w:r w:rsidRPr="001C094C">
              <w:t>4109</w:t>
            </w:r>
          </w:p>
        </w:tc>
        <w:tc>
          <w:tcPr>
            <w:tcW w:w="1510" w:type="dxa"/>
            <w:tcBorders>
              <w:top w:val="single" w:sz="4" w:space="0" w:color="auto"/>
              <w:bottom w:val="single" w:sz="4" w:space="0" w:color="auto"/>
            </w:tcBorders>
            <w:noWrap/>
            <w:hideMark/>
          </w:tcPr>
          <w:p w14:paraId="13736AFD" w14:textId="77777777" w:rsidR="00CE6F83" w:rsidRPr="001C094C" w:rsidRDefault="00CE6F83" w:rsidP="00146DE0">
            <w:r w:rsidRPr="001C094C">
              <w:t>14422</w:t>
            </w:r>
          </w:p>
        </w:tc>
        <w:tc>
          <w:tcPr>
            <w:tcW w:w="1511" w:type="dxa"/>
            <w:tcBorders>
              <w:top w:val="single" w:sz="4" w:space="0" w:color="auto"/>
              <w:bottom w:val="single" w:sz="4" w:space="0" w:color="auto"/>
            </w:tcBorders>
            <w:noWrap/>
            <w:hideMark/>
          </w:tcPr>
          <w:p w14:paraId="4DDC1532" w14:textId="77777777" w:rsidR="00CE6F83" w:rsidRPr="001C094C" w:rsidRDefault="00CE6F83" w:rsidP="00146DE0">
            <w:r w:rsidRPr="001C094C">
              <w:t>12/26/2011 1:01</w:t>
            </w:r>
          </w:p>
        </w:tc>
      </w:tr>
      <w:tr w:rsidR="00CE6F83" w:rsidRPr="001C094C" w14:paraId="1506F52F" w14:textId="77777777" w:rsidTr="00146DE0">
        <w:trPr>
          <w:trHeight w:val="290"/>
        </w:trPr>
        <w:tc>
          <w:tcPr>
            <w:tcW w:w="1510" w:type="dxa"/>
            <w:tcBorders>
              <w:top w:val="single" w:sz="4" w:space="0" w:color="auto"/>
              <w:bottom w:val="single" w:sz="4" w:space="0" w:color="auto"/>
            </w:tcBorders>
            <w:noWrap/>
            <w:hideMark/>
          </w:tcPr>
          <w:p w14:paraId="3F4A0779" w14:textId="77777777" w:rsidR="00CE6F83" w:rsidRPr="001C094C" w:rsidRDefault="00CE6F83" w:rsidP="00146DE0">
            <w:r w:rsidRPr="001C094C">
              <w:t>Jesse Norman</w:t>
            </w:r>
          </w:p>
        </w:tc>
        <w:tc>
          <w:tcPr>
            <w:tcW w:w="1510" w:type="dxa"/>
            <w:tcBorders>
              <w:top w:val="single" w:sz="4" w:space="0" w:color="auto"/>
              <w:bottom w:val="single" w:sz="4" w:space="0" w:color="auto"/>
            </w:tcBorders>
            <w:noWrap/>
            <w:hideMark/>
          </w:tcPr>
          <w:p w14:paraId="160D94F6" w14:textId="77777777" w:rsidR="00CE6F83" w:rsidRPr="001C094C" w:rsidRDefault="00CE6F83" w:rsidP="00146DE0">
            <w:r w:rsidRPr="001C094C">
              <w:t>Financial Secretary at HM Treasury/tax and infrastructure strategy, Hereford &amp; S Hfds MP, campaigner, author of bios of Burke &amp; Adam Smith: https://t.co/rhUUrHWAed</w:t>
            </w:r>
          </w:p>
        </w:tc>
        <w:tc>
          <w:tcPr>
            <w:tcW w:w="1511" w:type="dxa"/>
            <w:tcBorders>
              <w:top w:val="single" w:sz="4" w:space="0" w:color="auto"/>
              <w:bottom w:val="single" w:sz="4" w:space="0" w:color="auto"/>
            </w:tcBorders>
            <w:noWrap/>
            <w:hideMark/>
          </w:tcPr>
          <w:p w14:paraId="22185957" w14:textId="77777777" w:rsidR="00CE6F83" w:rsidRPr="001C094C" w:rsidRDefault="00CE6F83" w:rsidP="00146DE0">
            <w:r w:rsidRPr="001C094C">
              <w:t>@Jesse_Norman</w:t>
            </w:r>
          </w:p>
        </w:tc>
        <w:tc>
          <w:tcPr>
            <w:tcW w:w="1510" w:type="dxa"/>
            <w:tcBorders>
              <w:top w:val="single" w:sz="4" w:space="0" w:color="auto"/>
              <w:bottom w:val="single" w:sz="4" w:space="0" w:color="auto"/>
            </w:tcBorders>
            <w:noWrap/>
            <w:hideMark/>
          </w:tcPr>
          <w:p w14:paraId="1B282C62" w14:textId="77777777" w:rsidR="00CE6F83" w:rsidRPr="001C094C" w:rsidRDefault="00CE6F83" w:rsidP="00146DE0">
            <w:r w:rsidRPr="001C094C">
              <w:t>13717</w:t>
            </w:r>
          </w:p>
        </w:tc>
        <w:tc>
          <w:tcPr>
            <w:tcW w:w="1510" w:type="dxa"/>
            <w:tcBorders>
              <w:top w:val="single" w:sz="4" w:space="0" w:color="auto"/>
              <w:bottom w:val="single" w:sz="4" w:space="0" w:color="auto"/>
            </w:tcBorders>
            <w:noWrap/>
            <w:hideMark/>
          </w:tcPr>
          <w:p w14:paraId="6F3B73E8" w14:textId="77777777" w:rsidR="00CE6F83" w:rsidRPr="001C094C" w:rsidRDefault="00CE6F83" w:rsidP="00146DE0">
            <w:r w:rsidRPr="001C094C">
              <w:t>26470</w:t>
            </w:r>
          </w:p>
        </w:tc>
        <w:tc>
          <w:tcPr>
            <w:tcW w:w="1511" w:type="dxa"/>
            <w:tcBorders>
              <w:top w:val="single" w:sz="4" w:space="0" w:color="auto"/>
              <w:bottom w:val="single" w:sz="4" w:space="0" w:color="auto"/>
            </w:tcBorders>
            <w:noWrap/>
            <w:hideMark/>
          </w:tcPr>
          <w:p w14:paraId="56DA6FFC" w14:textId="77777777" w:rsidR="00CE6F83" w:rsidRPr="001C094C" w:rsidRDefault="00CE6F83" w:rsidP="00146DE0">
            <w:r w:rsidRPr="001C094C">
              <w:t>9/30/2009 22:40</w:t>
            </w:r>
          </w:p>
        </w:tc>
      </w:tr>
      <w:tr w:rsidR="00CE6F83" w:rsidRPr="001C094C" w14:paraId="081BAD9C" w14:textId="77777777" w:rsidTr="00146DE0">
        <w:trPr>
          <w:trHeight w:val="290"/>
        </w:trPr>
        <w:tc>
          <w:tcPr>
            <w:tcW w:w="1510" w:type="dxa"/>
            <w:tcBorders>
              <w:top w:val="single" w:sz="4" w:space="0" w:color="auto"/>
              <w:bottom w:val="single" w:sz="4" w:space="0" w:color="auto"/>
            </w:tcBorders>
            <w:noWrap/>
            <w:hideMark/>
          </w:tcPr>
          <w:p w14:paraId="46F8CF5C" w14:textId="77777777" w:rsidR="00CE6F83" w:rsidRPr="001C094C" w:rsidRDefault="00CE6F83" w:rsidP="00146DE0">
            <w:r w:rsidRPr="001C094C">
              <w:t>Jim Harra</w:t>
            </w:r>
          </w:p>
        </w:tc>
        <w:tc>
          <w:tcPr>
            <w:tcW w:w="1510" w:type="dxa"/>
            <w:tcBorders>
              <w:top w:val="single" w:sz="4" w:space="0" w:color="auto"/>
              <w:bottom w:val="single" w:sz="4" w:space="0" w:color="auto"/>
            </w:tcBorders>
            <w:noWrap/>
            <w:hideMark/>
          </w:tcPr>
          <w:p w14:paraId="5237DA9B" w14:textId="77777777" w:rsidR="00CE6F83" w:rsidRPr="001C094C" w:rsidRDefault="00CE6F83" w:rsidP="00146DE0">
            <w:r w:rsidRPr="001C094C">
              <w:t>First Permanent Secretary and Chief Executive of @HMRCgovuk. Tweets by @HMRCpressoffice unless marked JH. DMs not monitored. Customer queries to @HMRCCustomers.</w:t>
            </w:r>
          </w:p>
        </w:tc>
        <w:tc>
          <w:tcPr>
            <w:tcW w:w="1511" w:type="dxa"/>
            <w:tcBorders>
              <w:top w:val="single" w:sz="4" w:space="0" w:color="auto"/>
              <w:bottom w:val="single" w:sz="4" w:space="0" w:color="auto"/>
            </w:tcBorders>
            <w:noWrap/>
            <w:hideMark/>
          </w:tcPr>
          <w:p w14:paraId="43CA5283" w14:textId="77777777" w:rsidR="00CE6F83" w:rsidRPr="001C094C" w:rsidRDefault="00CE6F83" w:rsidP="00146DE0">
            <w:r w:rsidRPr="001C094C">
              <w:t>@JimHarraHMRC</w:t>
            </w:r>
          </w:p>
        </w:tc>
        <w:tc>
          <w:tcPr>
            <w:tcW w:w="1510" w:type="dxa"/>
            <w:tcBorders>
              <w:top w:val="single" w:sz="4" w:space="0" w:color="auto"/>
              <w:bottom w:val="single" w:sz="4" w:space="0" w:color="auto"/>
            </w:tcBorders>
            <w:noWrap/>
            <w:hideMark/>
          </w:tcPr>
          <w:p w14:paraId="43CC3C23" w14:textId="77777777" w:rsidR="00CE6F83" w:rsidRPr="001C094C" w:rsidRDefault="00CE6F83" w:rsidP="00146DE0">
            <w:r w:rsidRPr="001C094C">
              <w:t>72</w:t>
            </w:r>
          </w:p>
        </w:tc>
        <w:tc>
          <w:tcPr>
            <w:tcW w:w="1510" w:type="dxa"/>
            <w:tcBorders>
              <w:top w:val="single" w:sz="4" w:space="0" w:color="auto"/>
              <w:bottom w:val="single" w:sz="4" w:space="0" w:color="auto"/>
            </w:tcBorders>
            <w:noWrap/>
            <w:hideMark/>
          </w:tcPr>
          <w:p w14:paraId="0D2BEEAC" w14:textId="77777777" w:rsidR="00CE6F83" w:rsidRPr="001C094C" w:rsidRDefault="00CE6F83" w:rsidP="00146DE0">
            <w:r w:rsidRPr="001C094C">
              <w:t>2893</w:t>
            </w:r>
          </w:p>
        </w:tc>
        <w:tc>
          <w:tcPr>
            <w:tcW w:w="1511" w:type="dxa"/>
            <w:tcBorders>
              <w:top w:val="single" w:sz="4" w:space="0" w:color="auto"/>
              <w:bottom w:val="single" w:sz="4" w:space="0" w:color="auto"/>
            </w:tcBorders>
            <w:noWrap/>
            <w:hideMark/>
          </w:tcPr>
          <w:p w14:paraId="696FFBCC" w14:textId="77777777" w:rsidR="00CE6F83" w:rsidRPr="001C094C" w:rsidRDefault="00CE6F83" w:rsidP="00146DE0">
            <w:r w:rsidRPr="001C094C">
              <w:t>11/27/2019 13:50</w:t>
            </w:r>
          </w:p>
        </w:tc>
      </w:tr>
      <w:tr w:rsidR="00CE6F83" w:rsidRPr="001C094C" w14:paraId="6FC6F20F" w14:textId="77777777" w:rsidTr="00146DE0">
        <w:trPr>
          <w:trHeight w:val="290"/>
        </w:trPr>
        <w:tc>
          <w:tcPr>
            <w:tcW w:w="1510" w:type="dxa"/>
            <w:tcBorders>
              <w:top w:val="single" w:sz="4" w:space="0" w:color="auto"/>
              <w:bottom w:val="single" w:sz="4" w:space="0" w:color="auto"/>
            </w:tcBorders>
            <w:noWrap/>
            <w:hideMark/>
          </w:tcPr>
          <w:p w14:paraId="28DFEDC0" w14:textId="77777777" w:rsidR="00CE6F83" w:rsidRPr="001C094C" w:rsidRDefault="00CE6F83" w:rsidP="00146DE0">
            <w:r w:rsidRPr="001C094C">
              <w:t>Jo Churchill MP</w:t>
            </w:r>
          </w:p>
        </w:tc>
        <w:tc>
          <w:tcPr>
            <w:tcW w:w="1510" w:type="dxa"/>
            <w:tcBorders>
              <w:top w:val="single" w:sz="4" w:space="0" w:color="auto"/>
              <w:bottom w:val="single" w:sz="4" w:space="0" w:color="auto"/>
            </w:tcBorders>
            <w:noWrap/>
            <w:hideMark/>
          </w:tcPr>
          <w:p w14:paraId="31B09B71" w14:textId="77777777" w:rsidR="00CE6F83" w:rsidRPr="001C094C" w:rsidRDefault="00CE6F83" w:rsidP="00146DE0">
            <w:r w:rsidRPr="001C094C">
              <w:t>MP for Bury St Edmunds,Stowmarket,Needham Market &amp; villages. @DHSCgovuk Minister for Public Health, Primary Care &amp; Prevention. jo.churchill.m</w:t>
            </w:r>
            <w:r w:rsidRPr="001C094C">
              <w:lastRenderedPageBreak/>
              <w:t>p@parliament.uk</w:t>
            </w:r>
          </w:p>
        </w:tc>
        <w:tc>
          <w:tcPr>
            <w:tcW w:w="1511" w:type="dxa"/>
            <w:tcBorders>
              <w:top w:val="single" w:sz="4" w:space="0" w:color="auto"/>
              <w:bottom w:val="single" w:sz="4" w:space="0" w:color="auto"/>
            </w:tcBorders>
            <w:noWrap/>
            <w:hideMark/>
          </w:tcPr>
          <w:p w14:paraId="5F481CD5" w14:textId="77777777" w:rsidR="00CE6F83" w:rsidRPr="001C094C" w:rsidRDefault="00CE6F83" w:rsidP="00146DE0">
            <w:r w:rsidRPr="001C094C">
              <w:lastRenderedPageBreak/>
              <w:t>@Jochurchill4</w:t>
            </w:r>
          </w:p>
        </w:tc>
        <w:tc>
          <w:tcPr>
            <w:tcW w:w="1510" w:type="dxa"/>
            <w:tcBorders>
              <w:top w:val="single" w:sz="4" w:space="0" w:color="auto"/>
              <w:bottom w:val="single" w:sz="4" w:space="0" w:color="auto"/>
            </w:tcBorders>
            <w:noWrap/>
            <w:hideMark/>
          </w:tcPr>
          <w:p w14:paraId="6C870EF6" w14:textId="77777777" w:rsidR="00CE6F83" w:rsidRPr="001C094C" w:rsidRDefault="00CE6F83" w:rsidP="00146DE0">
            <w:r w:rsidRPr="001C094C">
              <w:t>4077</w:t>
            </w:r>
          </w:p>
        </w:tc>
        <w:tc>
          <w:tcPr>
            <w:tcW w:w="1510" w:type="dxa"/>
            <w:tcBorders>
              <w:top w:val="single" w:sz="4" w:space="0" w:color="auto"/>
              <w:bottom w:val="single" w:sz="4" w:space="0" w:color="auto"/>
            </w:tcBorders>
            <w:noWrap/>
            <w:hideMark/>
          </w:tcPr>
          <w:p w14:paraId="1455EFAD" w14:textId="77777777" w:rsidR="00CE6F83" w:rsidRPr="001C094C" w:rsidRDefault="00CE6F83" w:rsidP="00146DE0">
            <w:r w:rsidRPr="001C094C">
              <w:t>12367</w:t>
            </w:r>
          </w:p>
        </w:tc>
        <w:tc>
          <w:tcPr>
            <w:tcW w:w="1511" w:type="dxa"/>
            <w:tcBorders>
              <w:top w:val="single" w:sz="4" w:space="0" w:color="auto"/>
              <w:bottom w:val="single" w:sz="4" w:space="0" w:color="auto"/>
            </w:tcBorders>
            <w:noWrap/>
            <w:hideMark/>
          </w:tcPr>
          <w:p w14:paraId="3FD88083" w14:textId="77777777" w:rsidR="00CE6F83" w:rsidRPr="001C094C" w:rsidRDefault="00CE6F83" w:rsidP="00146DE0">
            <w:r w:rsidRPr="001C094C">
              <w:t>11/1/2014 22:57</w:t>
            </w:r>
          </w:p>
        </w:tc>
      </w:tr>
      <w:tr w:rsidR="00CE6F83" w:rsidRPr="001C094C" w14:paraId="63989305" w14:textId="77777777" w:rsidTr="00146DE0">
        <w:trPr>
          <w:trHeight w:val="290"/>
        </w:trPr>
        <w:tc>
          <w:tcPr>
            <w:tcW w:w="1510" w:type="dxa"/>
            <w:tcBorders>
              <w:top w:val="single" w:sz="4" w:space="0" w:color="auto"/>
              <w:bottom w:val="single" w:sz="4" w:space="0" w:color="auto"/>
            </w:tcBorders>
            <w:noWrap/>
            <w:hideMark/>
          </w:tcPr>
          <w:p w14:paraId="3E412CCD" w14:textId="77777777" w:rsidR="00CE6F83" w:rsidRPr="001C094C" w:rsidRDefault="00CE6F83" w:rsidP="00146DE0">
            <w:r w:rsidRPr="001C094C">
              <w:t>Jo Farrar</w:t>
            </w:r>
          </w:p>
        </w:tc>
        <w:tc>
          <w:tcPr>
            <w:tcW w:w="1510" w:type="dxa"/>
            <w:tcBorders>
              <w:top w:val="single" w:sz="4" w:space="0" w:color="auto"/>
              <w:bottom w:val="single" w:sz="4" w:space="0" w:color="auto"/>
            </w:tcBorders>
            <w:noWrap/>
            <w:hideMark/>
          </w:tcPr>
          <w:p w14:paraId="656077FB" w14:textId="77777777" w:rsidR="00CE6F83" w:rsidRPr="001C094C" w:rsidRDefault="00CE6F83" w:rsidP="00146DE0">
            <w:r w:rsidRPr="001C094C">
              <w:t>Second Permanent Secretary of @MoJGovUK and CEO of @HMPPS. Tweets from me and my office.</w:t>
            </w:r>
          </w:p>
        </w:tc>
        <w:tc>
          <w:tcPr>
            <w:tcW w:w="1511" w:type="dxa"/>
            <w:tcBorders>
              <w:top w:val="single" w:sz="4" w:space="0" w:color="auto"/>
              <w:bottom w:val="single" w:sz="4" w:space="0" w:color="auto"/>
            </w:tcBorders>
            <w:noWrap/>
            <w:hideMark/>
          </w:tcPr>
          <w:p w14:paraId="40E7CB46" w14:textId="77777777" w:rsidR="00CE6F83" w:rsidRPr="001C094C" w:rsidRDefault="00CE6F83" w:rsidP="00146DE0">
            <w:r w:rsidRPr="001C094C">
              <w:t>@JoFarrar_UK</w:t>
            </w:r>
          </w:p>
        </w:tc>
        <w:tc>
          <w:tcPr>
            <w:tcW w:w="1510" w:type="dxa"/>
            <w:tcBorders>
              <w:top w:val="single" w:sz="4" w:space="0" w:color="auto"/>
              <w:bottom w:val="single" w:sz="4" w:space="0" w:color="auto"/>
            </w:tcBorders>
            <w:noWrap/>
            <w:hideMark/>
          </w:tcPr>
          <w:p w14:paraId="176E1646" w14:textId="77777777" w:rsidR="00CE6F83" w:rsidRPr="001C094C" w:rsidRDefault="00CE6F83" w:rsidP="00146DE0">
            <w:r w:rsidRPr="001C094C">
              <w:t>140</w:t>
            </w:r>
          </w:p>
        </w:tc>
        <w:tc>
          <w:tcPr>
            <w:tcW w:w="1510" w:type="dxa"/>
            <w:tcBorders>
              <w:top w:val="single" w:sz="4" w:space="0" w:color="auto"/>
              <w:bottom w:val="single" w:sz="4" w:space="0" w:color="auto"/>
            </w:tcBorders>
            <w:noWrap/>
            <w:hideMark/>
          </w:tcPr>
          <w:p w14:paraId="755926BC" w14:textId="77777777" w:rsidR="00CE6F83" w:rsidRPr="001C094C" w:rsidRDefault="00CE6F83" w:rsidP="00146DE0">
            <w:r w:rsidRPr="001C094C">
              <w:t>5582</w:t>
            </w:r>
          </w:p>
        </w:tc>
        <w:tc>
          <w:tcPr>
            <w:tcW w:w="1511" w:type="dxa"/>
            <w:tcBorders>
              <w:top w:val="single" w:sz="4" w:space="0" w:color="auto"/>
              <w:bottom w:val="single" w:sz="4" w:space="0" w:color="auto"/>
            </w:tcBorders>
            <w:noWrap/>
            <w:hideMark/>
          </w:tcPr>
          <w:p w14:paraId="782FFA0C" w14:textId="77777777" w:rsidR="00CE6F83" w:rsidRPr="001C094C" w:rsidRDefault="00CE6F83" w:rsidP="00146DE0">
            <w:r w:rsidRPr="001C094C">
              <w:t>3/18/2019 16:04</w:t>
            </w:r>
          </w:p>
        </w:tc>
      </w:tr>
      <w:tr w:rsidR="00CE6F83" w:rsidRPr="001C094C" w14:paraId="4D5C693C" w14:textId="77777777" w:rsidTr="00146DE0">
        <w:trPr>
          <w:trHeight w:val="290"/>
        </w:trPr>
        <w:tc>
          <w:tcPr>
            <w:tcW w:w="1510" w:type="dxa"/>
            <w:tcBorders>
              <w:top w:val="single" w:sz="4" w:space="0" w:color="auto"/>
              <w:bottom w:val="single" w:sz="4" w:space="0" w:color="auto"/>
            </w:tcBorders>
            <w:noWrap/>
            <w:hideMark/>
          </w:tcPr>
          <w:p w14:paraId="6F4D1FF9" w14:textId="77777777" w:rsidR="00CE6F83" w:rsidRPr="001C094C" w:rsidRDefault="00CE6F83" w:rsidP="00146DE0">
            <w:r w:rsidRPr="001C094C">
              <w:t>John Glen MP</w:t>
            </w:r>
          </w:p>
        </w:tc>
        <w:tc>
          <w:tcPr>
            <w:tcW w:w="1510" w:type="dxa"/>
            <w:tcBorders>
              <w:top w:val="single" w:sz="4" w:space="0" w:color="auto"/>
              <w:bottom w:val="single" w:sz="4" w:space="0" w:color="auto"/>
            </w:tcBorders>
            <w:noWrap/>
            <w:hideMark/>
          </w:tcPr>
          <w:p w14:paraId="7CD088A4" w14:textId="77777777" w:rsidR="00CE6F83" w:rsidRPr="001C094C" w:rsidRDefault="00CE6F83" w:rsidP="00146DE0">
            <w:r w:rsidRPr="001C094C">
              <w:t>Member of Parliament for Salisbury. City Minister and Economic Secretary to the Treasury. For casework, please contact john.glen.mp@parliament.uk.</w:t>
            </w:r>
          </w:p>
        </w:tc>
        <w:tc>
          <w:tcPr>
            <w:tcW w:w="1511" w:type="dxa"/>
            <w:tcBorders>
              <w:top w:val="single" w:sz="4" w:space="0" w:color="auto"/>
              <w:bottom w:val="single" w:sz="4" w:space="0" w:color="auto"/>
            </w:tcBorders>
            <w:noWrap/>
            <w:hideMark/>
          </w:tcPr>
          <w:p w14:paraId="6716FF13" w14:textId="77777777" w:rsidR="00CE6F83" w:rsidRPr="001C094C" w:rsidRDefault="00CE6F83" w:rsidP="00146DE0">
            <w:r w:rsidRPr="001C094C">
              <w:t>@JohnGlenUK</w:t>
            </w:r>
          </w:p>
        </w:tc>
        <w:tc>
          <w:tcPr>
            <w:tcW w:w="1510" w:type="dxa"/>
            <w:tcBorders>
              <w:top w:val="single" w:sz="4" w:space="0" w:color="auto"/>
              <w:bottom w:val="single" w:sz="4" w:space="0" w:color="auto"/>
            </w:tcBorders>
            <w:noWrap/>
            <w:hideMark/>
          </w:tcPr>
          <w:p w14:paraId="784473B6" w14:textId="77777777" w:rsidR="00CE6F83" w:rsidRPr="001C094C" w:rsidRDefault="00CE6F83" w:rsidP="00146DE0">
            <w:r w:rsidRPr="001C094C">
              <w:t>3796</w:t>
            </w:r>
          </w:p>
        </w:tc>
        <w:tc>
          <w:tcPr>
            <w:tcW w:w="1510" w:type="dxa"/>
            <w:tcBorders>
              <w:top w:val="single" w:sz="4" w:space="0" w:color="auto"/>
              <w:bottom w:val="single" w:sz="4" w:space="0" w:color="auto"/>
            </w:tcBorders>
            <w:noWrap/>
            <w:hideMark/>
          </w:tcPr>
          <w:p w14:paraId="7517F7F6" w14:textId="77777777" w:rsidR="00CE6F83" w:rsidRPr="001C094C" w:rsidRDefault="00CE6F83" w:rsidP="00146DE0">
            <w:r w:rsidRPr="001C094C">
              <w:t>22656</w:t>
            </w:r>
          </w:p>
        </w:tc>
        <w:tc>
          <w:tcPr>
            <w:tcW w:w="1511" w:type="dxa"/>
            <w:tcBorders>
              <w:top w:val="single" w:sz="4" w:space="0" w:color="auto"/>
              <w:bottom w:val="single" w:sz="4" w:space="0" w:color="auto"/>
            </w:tcBorders>
            <w:noWrap/>
            <w:hideMark/>
          </w:tcPr>
          <w:p w14:paraId="33909978" w14:textId="77777777" w:rsidR="00CE6F83" w:rsidRPr="001C094C" w:rsidRDefault="00CE6F83" w:rsidP="00146DE0">
            <w:r w:rsidRPr="001C094C">
              <w:t>4/30/2009 15:43</w:t>
            </w:r>
          </w:p>
        </w:tc>
      </w:tr>
      <w:tr w:rsidR="00CE6F83" w:rsidRPr="001C094C" w14:paraId="0ECF8251" w14:textId="77777777" w:rsidTr="00146DE0">
        <w:trPr>
          <w:trHeight w:val="290"/>
        </w:trPr>
        <w:tc>
          <w:tcPr>
            <w:tcW w:w="1510" w:type="dxa"/>
            <w:tcBorders>
              <w:top w:val="single" w:sz="4" w:space="0" w:color="auto"/>
              <w:bottom w:val="single" w:sz="4" w:space="0" w:color="auto"/>
            </w:tcBorders>
            <w:noWrap/>
            <w:hideMark/>
          </w:tcPr>
          <w:p w14:paraId="6D3DF810" w14:textId="77777777" w:rsidR="00CE6F83" w:rsidRPr="001C094C" w:rsidRDefault="00CE6F83" w:rsidP="00146DE0">
            <w:r w:rsidRPr="001C094C">
              <w:t>Jonson Cox</w:t>
            </w:r>
          </w:p>
        </w:tc>
        <w:tc>
          <w:tcPr>
            <w:tcW w:w="1510" w:type="dxa"/>
            <w:tcBorders>
              <w:top w:val="single" w:sz="4" w:space="0" w:color="auto"/>
              <w:bottom w:val="single" w:sz="4" w:space="0" w:color="auto"/>
            </w:tcBorders>
            <w:noWrap/>
            <w:hideMark/>
          </w:tcPr>
          <w:p w14:paraId="7D6272C6" w14:textId="77777777" w:rsidR="00CE6F83" w:rsidRPr="001C094C" w:rsidRDefault="00CE6F83" w:rsidP="00146DE0">
            <w:r w:rsidRPr="001C094C">
              <w:t>Chair of Water Services Regulation Authority @Ofwat</w:t>
            </w:r>
          </w:p>
        </w:tc>
        <w:tc>
          <w:tcPr>
            <w:tcW w:w="1511" w:type="dxa"/>
            <w:tcBorders>
              <w:top w:val="single" w:sz="4" w:space="0" w:color="auto"/>
              <w:bottom w:val="single" w:sz="4" w:space="0" w:color="auto"/>
            </w:tcBorders>
            <w:noWrap/>
            <w:hideMark/>
          </w:tcPr>
          <w:p w14:paraId="44DA0499" w14:textId="77777777" w:rsidR="00CE6F83" w:rsidRPr="001C094C" w:rsidRDefault="00CE6F83" w:rsidP="00146DE0">
            <w:r w:rsidRPr="001C094C">
              <w:t>@OfwatChair</w:t>
            </w:r>
          </w:p>
        </w:tc>
        <w:tc>
          <w:tcPr>
            <w:tcW w:w="1510" w:type="dxa"/>
            <w:tcBorders>
              <w:top w:val="single" w:sz="4" w:space="0" w:color="auto"/>
              <w:bottom w:val="single" w:sz="4" w:space="0" w:color="auto"/>
            </w:tcBorders>
            <w:noWrap/>
            <w:hideMark/>
          </w:tcPr>
          <w:p w14:paraId="7AEF465B" w14:textId="77777777" w:rsidR="00CE6F83" w:rsidRPr="001C094C" w:rsidRDefault="00CE6F83" w:rsidP="00146DE0">
            <w:r w:rsidRPr="001C094C">
              <w:t>115</w:t>
            </w:r>
          </w:p>
        </w:tc>
        <w:tc>
          <w:tcPr>
            <w:tcW w:w="1510" w:type="dxa"/>
            <w:tcBorders>
              <w:top w:val="single" w:sz="4" w:space="0" w:color="auto"/>
              <w:bottom w:val="single" w:sz="4" w:space="0" w:color="auto"/>
            </w:tcBorders>
            <w:noWrap/>
            <w:hideMark/>
          </w:tcPr>
          <w:p w14:paraId="486B1D06" w14:textId="77777777" w:rsidR="00CE6F83" w:rsidRPr="001C094C" w:rsidRDefault="00CE6F83" w:rsidP="00146DE0">
            <w:r w:rsidRPr="001C094C">
              <w:t>807</w:t>
            </w:r>
          </w:p>
        </w:tc>
        <w:tc>
          <w:tcPr>
            <w:tcW w:w="1511" w:type="dxa"/>
            <w:tcBorders>
              <w:top w:val="single" w:sz="4" w:space="0" w:color="auto"/>
              <w:bottom w:val="single" w:sz="4" w:space="0" w:color="auto"/>
            </w:tcBorders>
            <w:noWrap/>
            <w:hideMark/>
          </w:tcPr>
          <w:p w14:paraId="504554B5" w14:textId="77777777" w:rsidR="00CE6F83" w:rsidRPr="001C094C" w:rsidRDefault="00CE6F83" w:rsidP="00146DE0">
            <w:r w:rsidRPr="001C094C">
              <w:t>4/19/2017 14:29</w:t>
            </w:r>
          </w:p>
        </w:tc>
      </w:tr>
      <w:tr w:rsidR="00CE6F83" w:rsidRPr="001C094C" w14:paraId="38DF413C" w14:textId="77777777" w:rsidTr="00146DE0">
        <w:trPr>
          <w:trHeight w:val="290"/>
        </w:trPr>
        <w:tc>
          <w:tcPr>
            <w:tcW w:w="1510" w:type="dxa"/>
            <w:tcBorders>
              <w:top w:val="single" w:sz="4" w:space="0" w:color="auto"/>
              <w:bottom w:val="single" w:sz="4" w:space="0" w:color="auto"/>
            </w:tcBorders>
            <w:noWrap/>
            <w:hideMark/>
          </w:tcPr>
          <w:p w14:paraId="49C719BE" w14:textId="77777777" w:rsidR="00CE6F83" w:rsidRPr="001C094C" w:rsidRDefault="00CE6F83" w:rsidP="00146DE0">
            <w:r w:rsidRPr="001C094C">
              <w:t>Julia Lopez MP</w:t>
            </w:r>
          </w:p>
        </w:tc>
        <w:tc>
          <w:tcPr>
            <w:tcW w:w="1510" w:type="dxa"/>
            <w:tcBorders>
              <w:top w:val="single" w:sz="4" w:space="0" w:color="auto"/>
              <w:bottom w:val="single" w:sz="4" w:space="0" w:color="auto"/>
            </w:tcBorders>
            <w:noWrap/>
            <w:hideMark/>
          </w:tcPr>
          <w:p w14:paraId="76337054" w14:textId="77777777" w:rsidR="00CE6F83" w:rsidRPr="001C094C" w:rsidRDefault="00CE6F83" w:rsidP="00146DE0">
            <w:r w:rsidRPr="001C094C">
              <w:t>Conservative MP for Hornchurch &amp; Upminster and Parliamentary Secretary at Cabinet Office. Please email julia.lopez.mp@parliament.uk with queries and casework.</w:t>
            </w:r>
          </w:p>
        </w:tc>
        <w:tc>
          <w:tcPr>
            <w:tcW w:w="1511" w:type="dxa"/>
            <w:tcBorders>
              <w:top w:val="single" w:sz="4" w:space="0" w:color="auto"/>
              <w:bottom w:val="single" w:sz="4" w:space="0" w:color="auto"/>
            </w:tcBorders>
            <w:noWrap/>
            <w:hideMark/>
          </w:tcPr>
          <w:p w14:paraId="2E692C58" w14:textId="77777777" w:rsidR="00CE6F83" w:rsidRPr="001C094C" w:rsidRDefault="00CE6F83" w:rsidP="00146DE0">
            <w:r w:rsidRPr="001C094C">
              <w:t>@JuliaLopezMP</w:t>
            </w:r>
          </w:p>
        </w:tc>
        <w:tc>
          <w:tcPr>
            <w:tcW w:w="1510" w:type="dxa"/>
            <w:tcBorders>
              <w:top w:val="single" w:sz="4" w:space="0" w:color="auto"/>
              <w:bottom w:val="single" w:sz="4" w:space="0" w:color="auto"/>
            </w:tcBorders>
            <w:noWrap/>
            <w:hideMark/>
          </w:tcPr>
          <w:p w14:paraId="13D7001E" w14:textId="77777777" w:rsidR="00CE6F83" w:rsidRPr="001C094C" w:rsidRDefault="00CE6F83" w:rsidP="00146DE0">
            <w:r w:rsidRPr="001C094C">
              <w:t>1000</w:t>
            </w:r>
          </w:p>
        </w:tc>
        <w:tc>
          <w:tcPr>
            <w:tcW w:w="1510" w:type="dxa"/>
            <w:tcBorders>
              <w:top w:val="single" w:sz="4" w:space="0" w:color="auto"/>
              <w:bottom w:val="single" w:sz="4" w:space="0" w:color="auto"/>
            </w:tcBorders>
            <w:noWrap/>
            <w:hideMark/>
          </w:tcPr>
          <w:p w14:paraId="3A2C31B3" w14:textId="77777777" w:rsidR="00CE6F83" w:rsidRPr="001C094C" w:rsidRDefault="00CE6F83" w:rsidP="00146DE0">
            <w:r w:rsidRPr="001C094C">
              <w:t>6261</w:t>
            </w:r>
          </w:p>
        </w:tc>
        <w:tc>
          <w:tcPr>
            <w:tcW w:w="1511" w:type="dxa"/>
            <w:tcBorders>
              <w:top w:val="single" w:sz="4" w:space="0" w:color="auto"/>
              <w:bottom w:val="single" w:sz="4" w:space="0" w:color="auto"/>
            </w:tcBorders>
            <w:noWrap/>
            <w:hideMark/>
          </w:tcPr>
          <w:p w14:paraId="4C7B7FB6" w14:textId="77777777" w:rsidR="00CE6F83" w:rsidRPr="001C094C" w:rsidRDefault="00CE6F83" w:rsidP="00146DE0">
            <w:r w:rsidRPr="001C094C">
              <w:t>5/2/2017 11:33</w:t>
            </w:r>
          </w:p>
        </w:tc>
      </w:tr>
      <w:tr w:rsidR="00CE6F83" w:rsidRPr="001C094C" w14:paraId="6301BD45" w14:textId="77777777" w:rsidTr="00146DE0">
        <w:trPr>
          <w:trHeight w:val="290"/>
        </w:trPr>
        <w:tc>
          <w:tcPr>
            <w:tcW w:w="1510" w:type="dxa"/>
            <w:tcBorders>
              <w:top w:val="single" w:sz="4" w:space="0" w:color="auto"/>
              <w:bottom w:val="single" w:sz="4" w:space="0" w:color="auto"/>
            </w:tcBorders>
            <w:noWrap/>
            <w:hideMark/>
          </w:tcPr>
          <w:p w14:paraId="67D665A6" w14:textId="77777777" w:rsidR="00CE6F83" w:rsidRPr="001C094C" w:rsidRDefault="00CE6F83" w:rsidP="00146DE0">
            <w:r w:rsidRPr="001C094C">
              <w:lastRenderedPageBreak/>
              <w:t>Justin Tomlinson MP</w:t>
            </w:r>
          </w:p>
        </w:tc>
        <w:tc>
          <w:tcPr>
            <w:tcW w:w="1510" w:type="dxa"/>
            <w:tcBorders>
              <w:top w:val="single" w:sz="4" w:space="0" w:color="auto"/>
              <w:bottom w:val="single" w:sz="4" w:space="0" w:color="auto"/>
            </w:tcBorders>
            <w:noWrap/>
            <w:hideMark/>
          </w:tcPr>
          <w:p w14:paraId="27067CC1" w14:textId="77777777" w:rsidR="00CE6F83" w:rsidRPr="001C094C" w:rsidRDefault="00CE6F83" w:rsidP="00146DE0">
            <w:r w:rsidRPr="001C094C">
              <w:t>Conservative, North Swindon MP and Minister for Disabled People. Assistant Manager to Margot &amp; Kate Tomlinson &lt;U+FE0F&gt;</w:t>
            </w:r>
          </w:p>
        </w:tc>
        <w:tc>
          <w:tcPr>
            <w:tcW w:w="1511" w:type="dxa"/>
            <w:tcBorders>
              <w:top w:val="single" w:sz="4" w:space="0" w:color="auto"/>
              <w:bottom w:val="single" w:sz="4" w:space="0" w:color="auto"/>
            </w:tcBorders>
            <w:noWrap/>
            <w:hideMark/>
          </w:tcPr>
          <w:p w14:paraId="3EECBDB9" w14:textId="77777777" w:rsidR="00CE6F83" w:rsidRPr="001C094C" w:rsidRDefault="00CE6F83" w:rsidP="00146DE0">
            <w:r w:rsidRPr="001C094C">
              <w:t>@JustinTomlinson</w:t>
            </w:r>
          </w:p>
        </w:tc>
        <w:tc>
          <w:tcPr>
            <w:tcW w:w="1510" w:type="dxa"/>
            <w:tcBorders>
              <w:top w:val="single" w:sz="4" w:space="0" w:color="auto"/>
              <w:bottom w:val="single" w:sz="4" w:space="0" w:color="auto"/>
            </w:tcBorders>
            <w:noWrap/>
            <w:hideMark/>
          </w:tcPr>
          <w:p w14:paraId="1B37323C" w14:textId="77777777" w:rsidR="00CE6F83" w:rsidRPr="001C094C" w:rsidRDefault="00CE6F83" w:rsidP="00146DE0">
            <w:r w:rsidRPr="001C094C">
              <w:t>7576</w:t>
            </w:r>
          </w:p>
        </w:tc>
        <w:tc>
          <w:tcPr>
            <w:tcW w:w="1510" w:type="dxa"/>
            <w:tcBorders>
              <w:top w:val="single" w:sz="4" w:space="0" w:color="auto"/>
              <w:bottom w:val="single" w:sz="4" w:space="0" w:color="auto"/>
            </w:tcBorders>
            <w:noWrap/>
            <w:hideMark/>
          </w:tcPr>
          <w:p w14:paraId="2F8EDAF9" w14:textId="77777777" w:rsidR="00CE6F83" w:rsidRPr="001C094C" w:rsidRDefault="00CE6F83" w:rsidP="00146DE0">
            <w:r w:rsidRPr="001C094C">
              <w:t>20627</w:t>
            </w:r>
          </w:p>
        </w:tc>
        <w:tc>
          <w:tcPr>
            <w:tcW w:w="1511" w:type="dxa"/>
            <w:tcBorders>
              <w:top w:val="single" w:sz="4" w:space="0" w:color="auto"/>
              <w:bottom w:val="single" w:sz="4" w:space="0" w:color="auto"/>
            </w:tcBorders>
            <w:noWrap/>
            <w:hideMark/>
          </w:tcPr>
          <w:p w14:paraId="16735E9F" w14:textId="77777777" w:rsidR="00CE6F83" w:rsidRPr="001C094C" w:rsidRDefault="00CE6F83" w:rsidP="00146DE0">
            <w:r w:rsidRPr="001C094C">
              <w:t>2/10/2011 22:06</w:t>
            </w:r>
          </w:p>
        </w:tc>
      </w:tr>
      <w:tr w:rsidR="00CE6F83" w:rsidRPr="001C094C" w14:paraId="1502CE41" w14:textId="77777777" w:rsidTr="00146DE0">
        <w:trPr>
          <w:trHeight w:val="290"/>
        </w:trPr>
        <w:tc>
          <w:tcPr>
            <w:tcW w:w="1510" w:type="dxa"/>
            <w:tcBorders>
              <w:top w:val="single" w:sz="4" w:space="0" w:color="auto"/>
              <w:bottom w:val="single" w:sz="4" w:space="0" w:color="auto"/>
            </w:tcBorders>
            <w:noWrap/>
            <w:hideMark/>
          </w:tcPr>
          <w:p w14:paraId="54C6F328" w14:textId="77777777" w:rsidR="00CE6F83" w:rsidRPr="001C094C" w:rsidRDefault="00CE6F83" w:rsidP="00146DE0">
            <w:r w:rsidRPr="001C094C">
              <w:t>Kemi Badenoch</w:t>
            </w:r>
          </w:p>
        </w:tc>
        <w:tc>
          <w:tcPr>
            <w:tcW w:w="1510" w:type="dxa"/>
            <w:tcBorders>
              <w:top w:val="single" w:sz="4" w:space="0" w:color="auto"/>
              <w:bottom w:val="single" w:sz="4" w:space="0" w:color="auto"/>
            </w:tcBorders>
            <w:noWrap/>
            <w:hideMark/>
          </w:tcPr>
          <w:p w14:paraId="6F6B1F5E" w14:textId="77777777" w:rsidR="00CE6F83" w:rsidRPr="001C094C" w:rsidRDefault="00CE6F83" w:rsidP="00146DE0">
            <w:r w:rsidRPr="001C094C">
              <w:t>Conservative MP for Saffron Walden. Treasury &amp; Equalities Minister. For constituent queries, pls email Kemi.Badenoch.mp@parliament.uk providing home address</w:t>
            </w:r>
          </w:p>
        </w:tc>
        <w:tc>
          <w:tcPr>
            <w:tcW w:w="1511" w:type="dxa"/>
            <w:tcBorders>
              <w:top w:val="single" w:sz="4" w:space="0" w:color="auto"/>
              <w:bottom w:val="single" w:sz="4" w:space="0" w:color="auto"/>
            </w:tcBorders>
            <w:noWrap/>
            <w:hideMark/>
          </w:tcPr>
          <w:p w14:paraId="7B9F512E" w14:textId="77777777" w:rsidR="00CE6F83" w:rsidRPr="001C094C" w:rsidRDefault="00CE6F83" w:rsidP="00146DE0">
            <w:r w:rsidRPr="001C094C">
              <w:t>@KemiBadenoch</w:t>
            </w:r>
          </w:p>
        </w:tc>
        <w:tc>
          <w:tcPr>
            <w:tcW w:w="1510" w:type="dxa"/>
            <w:tcBorders>
              <w:top w:val="single" w:sz="4" w:space="0" w:color="auto"/>
              <w:bottom w:val="single" w:sz="4" w:space="0" w:color="auto"/>
            </w:tcBorders>
            <w:noWrap/>
            <w:hideMark/>
          </w:tcPr>
          <w:p w14:paraId="29FA519D" w14:textId="77777777" w:rsidR="00CE6F83" w:rsidRPr="001C094C" w:rsidRDefault="00CE6F83" w:rsidP="00146DE0">
            <w:r w:rsidRPr="001C094C">
              <w:t>744</w:t>
            </w:r>
          </w:p>
        </w:tc>
        <w:tc>
          <w:tcPr>
            <w:tcW w:w="1510" w:type="dxa"/>
            <w:tcBorders>
              <w:top w:val="single" w:sz="4" w:space="0" w:color="auto"/>
              <w:bottom w:val="single" w:sz="4" w:space="0" w:color="auto"/>
            </w:tcBorders>
            <w:noWrap/>
            <w:hideMark/>
          </w:tcPr>
          <w:p w14:paraId="0319D047" w14:textId="77777777" w:rsidR="00CE6F83" w:rsidRPr="001C094C" w:rsidRDefault="00CE6F83" w:rsidP="00146DE0">
            <w:r w:rsidRPr="001C094C">
              <w:t>43525</w:t>
            </w:r>
          </w:p>
        </w:tc>
        <w:tc>
          <w:tcPr>
            <w:tcW w:w="1511" w:type="dxa"/>
            <w:tcBorders>
              <w:top w:val="single" w:sz="4" w:space="0" w:color="auto"/>
              <w:bottom w:val="single" w:sz="4" w:space="0" w:color="auto"/>
            </w:tcBorders>
            <w:noWrap/>
            <w:hideMark/>
          </w:tcPr>
          <w:p w14:paraId="1057D7E9" w14:textId="77777777" w:rsidR="00CE6F83" w:rsidRPr="001C094C" w:rsidRDefault="00CE6F83" w:rsidP="00146DE0">
            <w:r w:rsidRPr="001C094C">
              <w:t>10/21/2015 18:16</w:t>
            </w:r>
          </w:p>
        </w:tc>
      </w:tr>
      <w:tr w:rsidR="00CE6F83" w:rsidRPr="001C094C" w14:paraId="39F0D9AF" w14:textId="77777777" w:rsidTr="00146DE0">
        <w:trPr>
          <w:trHeight w:val="290"/>
        </w:trPr>
        <w:tc>
          <w:tcPr>
            <w:tcW w:w="1510" w:type="dxa"/>
            <w:tcBorders>
              <w:top w:val="single" w:sz="4" w:space="0" w:color="auto"/>
              <w:bottom w:val="single" w:sz="4" w:space="0" w:color="auto"/>
            </w:tcBorders>
            <w:noWrap/>
            <w:hideMark/>
          </w:tcPr>
          <w:p w14:paraId="27AF5E78" w14:textId="77777777" w:rsidR="00CE6F83" w:rsidRPr="001C094C" w:rsidRDefault="00CE6F83" w:rsidP="00146DE0">
            <w:r w:rsidRPr="001C094C">
              <w:t>Kevin Foster</w:t>
            </w:r>
          </w:p>
        </w:tc>
        <w:tc>
          <w:tcPr>
            <w:tcW w:w="1510" w:type="dxa"/>
            <w:tcBorders>
              <w:top w:val="single" w:sz="4" w:space="0" w:color="auto"/>
              <w:bottom w:val="single" w:sz="4" w:space="0" w:color="auto"/>
            </w:tcBorders>
            <w:noWrap/>
            <w:hideMark/>
          </w:tcPr>
          <w:p w14:paraId="0DC7E6AE" w14:textId="77777777" w:rsidR="00CE6F83" w:rsidRPr="001C094C" w:rsidRDefault="00CE6F83" w:rsidP="00146DE0">
            <w:r w:rsidRPr="001C094C">
              <w:t>Member of Parliament for Torbay (Covers Torquay and Paignton), please send queries to kevin@kevinjfoster.com or call 01803 214 989.</w:t>
            </w:r>
          </w:p>
        </w:tc>
        <w:tc>
          <w:tcPr>
            <w:tcW w:w="1511" w:type="dxa"/>
            <w:tcBorders>
              <w:top w:val="single" w:sz="4" w:space="0" w:color="auto"/>
              <w:bottom w:val="single" w:sz="4" w:space="0" w:color="auto"/>
            </w:tcBorders>
            <w:noWrap/>
            <w:hideMark/>
          </w:tcPr>
          <w:p w14:paraId="48E966D2" w14:textId="77777777" w:rsidR="00CE6F83" w:rsidRPr="001C094C" w:rsidRDefault="00CE6F83" w:rsidP="00146DE0">
            <w:r w:rsidRPr="001C094C">
              <w:t>@kevin_j_foster</w:t>
            </w:r>
          </w:p>
        </w:tc>
        <w:tc>
          <w:tcPr>
            <w:tcW w:w="1510" w:type="dxa"/>
            <w:tcBorders>
              <w:top w:val="single" w:sz="4" w:space="0" w:color="auto"/>
              <w:bottom w:val="single" w:sz="4" w:space="0" w:color="auto"/>
            </w:tcBorders>
            <w:noWrap/>
            <w:hideMark/>
          </w:tcPr>
          <w:p w14:paraId="3D1A5650" w14:textId="77777777" w:rsidR="00CE6F83" w:rsidRPr="001C094C" w:rsidRDefault="00CE6F83" w:rsidP="00146DE0">
            <w:r w:rsidRPr="001C094C">
              <w:t>35905</w:t>
            </w:r>
          </w:p>
        </w:tc>
        <w:tc>
          <w:tcPr>
            <w:tcW w:w="1510" w:type="dxa"/>
            <w:tcBorders>
              <w:top w:val="single" w:sz="4" w:space="0" w:color="auto"/>
              <w:bottom w:val="single" w:sz="4" w:space="0" w:color="auto"/>
            </w:tcBorders>
            <w:noWrap/>
            <w:hideMark/>
          </w:tcPr>
          <w:p w14:paraId="366E149A" w14:textId="77777777" w:rsidR="00CE6F83" w:rsidRPr="001C094C" w:rsidRDefault="00CE6F83" w:rsidP="00146DE0">
            <w:r w:rsidRPr="001C094C">
              <w:t>7608</w:t>
            </w:r>
          </w:p>
        </w:tc>
        <w:tc>
          <w:tcPr>
            <w:tcW w:w="1511" w:type="dxa"/>
            <w:tcBorders>
              <w:top w:val="single" w:sz="4" w:space="0" w:color="auto"/>
              <w:bottom w:val="single" w:sz="4" w:space="0" w:color="auto"/>
            </w:tcBorders>
            <w:noWrap/>
            <w:hideMark/>
          </w:tcPr>
          <w:p w14:paraId="3819341C" w14:textId="77777777" w:rsidR="00CE6F83" w:rsidRPr="001C094C" w:rsidRDefault="00CE6F83" w:rsidP="00146DE0">
            <w:r w:rsidRPr="001C094C">
              <w:t>6/1/2009 12:52</w:t>
            </w:r>
          </w:p>
        </w:tc>
      </w:tr>
      <w:tr w:rsidR="00CE6F83" w:rsidRPr="001C094C" w14:paraId="17A3DFB8" w14:textId="77777777" w:rsidTr="00146DE0">
        <w:trPr>
          <w:trHeight w:val="290"/>
        </w:trPr>
        <w:tc>
          <w:tcPr>
            <w:tcW w:w="1510" w:type="dxa"/>
            <w:tcBorders>
              <w:top w:val="single" w:sz="4" w:space="0" w:color="auto"/>
              <w:bottom w:val="single" w:sz="4" w:space="0" w:color="auto"/>
            </w:tcBorders>
            <w:noWrap/>
            <w:hideMark/>
          </w:tcPr>
          <w:p w14:paraId="67DBDB4C" w14:textId="77777777" w:rsidR="00CE6F83" w:rsidRPr="001C094C" w:rsidRDefault="00CE6F83" w:rsidP="00146DE0">
            <w:r w:rsidRPr="001C094C">
              <w:t>Kevin Sadler</w:t>
            </w:r>
          </w:p>
        </w:tc>
        <w:tc>
          <w:tcPr>
            <w:tcW w:w="1510" w:type="dxa"/>
            <w:tcBorders>
              <w:top w:val="single" w:sz="4" w:space="0" w:color="auto"/>
              <w:bottom w:val="single" w:sz="4" w:space="0" w:color="auto"/>
            </w:tcBorders>
            <w:noWrap/>
            <w:hideMark/>
          </w:tcPr>
          <w:p w14:paraId="7878F2CF" w14:textId="77777777" w:rsidR="00CE6F83" w:rsidRPr="001C094C" w:rsidRDefault="00CE6F83" w:rsidP="00146DE0">
            <w:r w:rsidRPr="001C094C">
              <w:t xml:space="preserve">Acting CEO of HMCTS, with responsibility for delivering its major modernisation programme. </w:t>
            </w:r>
            <w:r w:rsidRPr="001C094C">
              <w:lastRenderedPageBreak/>
              <w:t>Tweets from me &amp; my office. Ops updates and enquiries to @HMCTSgovuk</w:t>
            </w:r>
          </w:p>
        </w:tc>
        <w:tc>
          <w:tcPr>
            <w:tcW w:w="1511" w:type="dxa"/>
            <w:tcBorders>
              <w:top w:val="single" w:sz="4" w:space="0" w:color="auto"/>
              <w:bottom w:val="single" w:sz="4" w:space="0" w:color="auto"/>
            </w:tcBorders>
            <w:noWrap/>
            <w:hideMark/>
          </w:tcPr>
          <w:p w14:paraId="5307E73C" w14:textId="77777777" w:rsidR="00CE6F83" w:rsidRPr="001C094C" w:rsidRDefault="00CE6F83" w:rsidP="00146DE0">
            <w:r w:rsidRPr="001C094C">
              <w:lastRenderedPageBreak/>
              <w:t>@CEOofHMCTS</w:t>
            </w:r>
          </w:p>
        </w:tc>
        <w:tc>
          <w:tcPr>
            <w:tcW w:w="1510" w:type="dxa"/>
            <w:tcBorders>
              <w:top w:val="single" w:sz="4" w:space="0" w:color="auto"/>
              <w:bottom w:val="single" w:sz="4" w:space="0" w:color="auto"/>
            </w:tcBorders>
            <w:noWrap/>
            <w:hideMark/>
          </w:tcPr>
          <w:p w14:paraId="713EC255" w14:textId="77777777" w:rsidR="00CE6F83" w:rsidRPr="001C094C" w:rsidRDefault="00CE6F83" w:rsidP="00146DE0">
            <w:r w:rsidRPr="001C094C">
              <w:t>1750</w:t>
            </w:r>
          </w:p>
        </w:tc>
        <w:tc>
          <w:tcPr>
            <w:tcW w:w="1510" w:type="dxa"/>
            <w:tcBorders>
              <w:top w:val="single" w:sz="4" w:space="0" w:color="auto"/>
              <w:bottom w:val="single" w:sz="4" w:space="0" w:color="auto"/>
            </w:tcBorders>
            <w:noWrap/>
            <w:hideMark/>
          </w:tcPr>
          <w:p w14:paraId="0FB23968" w14:textId="77777777" w:rsidR="00CE6F83" w:rsidRPr="001C094C" w:rsidRDefault="00CE6F83" w:rsidP="00146DE0">
            <w:r w:rsidRPr="001C094C">
              <w:t>7098</w:t>
            </w:r>
          </w:p>
        </w:tc>
        <w:tc>
          <w:tcPr>
            <w:tcW w:w="1511" w:type="dxa"/>
            <w:tcBorders>
              <w:top w:val="single" w:sz="4" w:space="0" w:color="auto"/>
              <w:bottom w:val="single" w:sz="4" w:space="0" w:color="auto"/>
            </w:tcBorders>
            <w:noWrap/>
            <w:hideMark/>
          </w:tcPr>
          <w:p w14:paraId="43510E71" w14:textId="77777777" w:rsidR="00CE6F83" w:rsidRPr="001C094C" w:rsidRDefault="00CE6F83" w:rsidP="00146DE0">
            <w:r w:rsidRPr="001C094C">
              <w:t>10/4/2016 9:00</w:t>
            </w:r>
          </w:p>
        </w:tc>
      </w:tr>
      <w:tr w:rsidR="00CE6F83" w:rsidRPr="001C094C" w14:paraId="0BD64044" w14:textId="77777777" w:rsidTr="00146DE0">
        <w:trPr>
          <w:trHeight w:val="290"/>
        </w:trPr>
        <w:tc>
          <w:tcPr>
            <w:tcW w:w="1510" w:type="dxa"/>
            <w:tcBorders>
              <w:top w:val="single" w:sz="4" w:space="0" w:color="auto"/>
              <w:bottom w:val="single" w:sz="4" w:space="0" w:color="auto"/>
            </w:tcBorders>
            <w:noWrap/>
            <w:hideMark/>
          </w:tcPr>
          <w:p w14:paraId="04CA4115" w14:textId="77777777" w:rsidR="00CE6F83" w:rsidRPr="001C094C" w:rsidRDefault="00CE6F83" w:rsidP="00146DE0">
            <w:r w:rsidRPr="001C094C">
              <w:t>Kit Malthouse MP</w:t>
            </w:r>
          </w:p>
        </w:tc>
        <w:tc>
          <w:tcPr>
            <w:tcW w:w="1510" w:type="dxa"/>
            <w:tcBorders>
              <w:top w:val="single" w:sz="4" w:space="0" w:color="auto"/>
              <w:bottom w:val="single" w:sz="4" w:space="0" w:color="auto"/>
            </w:tcBorders>
            <w:noWrap/>
            <w:hideMark/>
          </w:tcPr>
          <w:p w14:paraId="5E2F6EAF" w14:textId="77777777" w:rsidR="00CE6F83" w:rsidRPr="001C094C" w:rsidRDefault="00CE6F83" w:rsidP="00146DE0">
            <w:r w:rsidRPr="001C094C">
              <w:t>Member of Parliament for lovely NW Hants. Government Minister for Crime &amp; Policing. Please contact via website or email</w:t>
            </w:r>
          </w:p>
        </w:tc>
        <w:tc>
          <w:tcPr>
            <w:tcW w:w="1511" w:type="dxa"/>
            <w:tcBorders>
              <w:top w:val="single" w:sz="4" w:space="0" w:color="auto"/>
              <w:bottom w:val="single" w:sz="4" w:space="0" w:color="auto"/>
            </w:tcBorders>
            <w:noWrap/>
            <w:hideMark/>
          </w:tcPr>
          <w:p w14:paraId="5CB62848" w14:textId="77777777" w:rsidR="00CE6F83" w:rsidRPr="001C094C" w:rsidRDefault="00CE6F83" w:rsidP="00146DE0">
            <w:r w:rsidRPr="001C094C">
              <w:t>@kitmalthouse</w:t>
            </w:r>
          </w:p>
        </w:tc>
        <w:tc>
          <w:tcPr>
            <w:tcW w:w="1510" w:type="dxa"/>
            <w:tcBorders>
              <w:top w:val="single" w:sz="4" w:space="0" w:color="auto"/>
              <w:bottom w:val="single" w:sz="4" w:space="0" w:color="auto"/>
            </w:tcBorders>
            <w:noWrap/>
            <w:hideMark/>
          </w:tcPr>
          <w:p w14:paraId="533443E6" w14:textId="77777777" w:rsidR="00CE6F83" w:rsidRPr="001C094C" w:rsidRDefault="00CE6F83" w:rsidP="00146DE0">
            <w:r w:rsidRPr="001C094C">
              <w:t>4287</w:t>
            </w:r>
          </w:p>
        </w:tc>
        <w:tc>
          <w:tcPr>
            <w:tcW w:w="1510" w:type="dxa"/>
            <w:tcBorders>
              <w:top w:val="single" w:sz="4" w:space="0" w:color="auto"/>
              <w:bottom w:val="single" w:sz="4" w:space="0" w:color="auto"/>
            </w:tcBorders>
            <w:noWrap/>
            <w:hideMark/>
          </w:tcPr>
          <w:p w14:paraId="171D9E0E" w14:textId="77777777" w:rsidR="00CE6F83" w:rsidRPr="001C094C" w:rsidRDefault="00CE6F83" w:rsidP="00146DE0">
            <w:r w:rsidRPr="001C094C">
              <w:t>16945</w:t>
            </w:r>
          </w:p>
        </w:tc>
        <w:tc>
          <w:tcPr>
            <w:tcW w:w="1511" w:type="dxa"/>
            <w:tcBorders>
              <w:top w:val="single" w:sz="4" w:space="0" w:color="auto"/>
              <w:bottom w:val="single" w:sz="4" w:space="0" w:color="auto"/>
            </w:tcBorders>
            <w:noWrap/>
            <w:hideMark/>
          </w:tcPr>
          <w:p w14:paraId="66454E35" w14:textId="77777777" w:rsidR="00CE6F83" w:rsidRPr="001C094C" w:rsidRDefault="00CE6F83" w:rsidP="00146DE0">
            <w:r w:rsidRPr="001C094C">
              <w:t>1/23/2009 19:58</w:t>
            </w:r>
          </w:p>
        </w:tc>
      </w:tr>
      <w:tr w:rsidR="00CE6F83" w:rsidRPr="001C094C" w14:paraId="44304C63" w14:textId="77777777" w:rsidTr="00146DE0">
        <w:trPr>
          <w:trHeight w:val="290"/>
        </w:trPr>
        <w:tc>
          <w:tcPr>
            <w:tcW w:w="1510" w:type="dxa"/>
            <w:tcBorders>
              <w:top w:val="single" w:sz="4" w:space="0" w:color="auto"/>
              <w:bottom w:val="single" w:sz="4" w:space="0" w:color="auto"/>
            </w:tcBorders>
            <w:noWrap/>
            <w:hideMark/>
          </w:tcPr>
          <w:p w14:paraId="356C3198" w14:textId="77777777" w:rsidR="00CE6F83" w:rsidRPr="001C094C" w:rsidRDefault="00CE6F83" w:rsidP="00146DE0">
            <w:r w:rsidRPr="001C094C">
              <w:t>Kwasi Kwarteng</w:t>
            </w:r>
          </w:p>
        </w:tc>
        <w:tc>
          <w:tcPr>
            <w:tcW w:w="1510" w:type="dxa"/>
            <w:tcBorders>
              <w:top w:val="single" w:sz="4" w:space="0" w:color="auto"/>
              <w:bottom w:val="single" w:sz="4" w:space="0" w:color="auto"/>
            </w:tcBorders>
            <w:noWrap/>
            <w:hideMark/>
          </w:tcPr>
          <w:p w14:paraId="12B7533D" w14:textId="77777777" w:rsidR="00CE6F83" w:rsidRPr="001C094C" w:rsidRDefault="00CE6F83" w:rsidP="00146DE0">
            <w:r w:rsidRPr="001C094C">
              <w:t>MP for Spelthorne. Secretary of State for Business, Energy &amp; Industrial Strategy.</w:t>
            </w:r>
          </w:p>
        </w:tc>
        <w:tc>
          <w:tcPr>
            <w:tcW w:w="1511" w:type="dxa"/>
            <w:tcBorders>
              <w:top w:val="single" w:sz="4" w:space="0" w:color="auto"/>
              <w:bottom w:val="single" w:sz="4" w:space="0" w:color="auto"/>
            </w:tcBorders>
            <w:noWrap/>
            <w:hideMark/>
          </w:tcPr>
          <w:p w14:paraId="1E00F56C" w14:textId="77777777" w:rsidR="00CE6F83" w:rsidRPr="001C094C" w:rsidRDefault="00CE6F83" w:rsidP="00146DE0">
            <w:r w:rsidRPr="001C094C">
              <w:t>@KwasiKwarteng</w:t>
            </w:r>
          </w:p>
        </w:tc>
        <w:tc>
          <w:tcPr>
            <w:tcW w:w="1510" w:type="dxa"/>
            <w:tcBorders>
              <w:top w:val="single" w:sz="4" w:space="0" w:color="auto"/>
              <w:bottom w:val="single" w:sz="4" w:space="0" w:color="auto"/>
            </w:tcBorders>
            <w:noWrap/>
            <w:hideMark/>
          </w:tcPr>
          <w:p w14:paraId="25D3F4CC" w14:textId="77777777" w:rsidR="00CE6F83" w:rsidRPr="001C094C" w:rsidRDefault="00CE6F83" w:rsidP="00146DE0">
            <w:r w:rsidRPr="001C094C">
              <w:t>839</w:t>
            </w:r>
          </w:p>
        </w:tc>
        <w:tc>
          <w:tcPr>
            <w:tcW w:w="1510" w:type="dxa"/>
            <w:tcBorders>
              <w:top w:val="single" w:sz="4" w:space="0" w:color="auto"/>
              <w:bottom w:val="single" w:sz="4" w:space="0" w:color="auto"/>
            </w:tcBorders>
            <w:noWrap/>
            <w:hideMark/>
          </w:tcPr>
          <w:p w14:paraId="4F62F14D" w14:textId="77777777" w:rsidR="00CE6F83" w:rsidRPr="001C094C" w:rsidRDefault="00CE6F83" w:rsidP="00146DE0">
            <w:r w:rsidRPr="001C094C">
              <w:t>21441</w:t>
            </w:r>
          </w:p>
        </w:tc>
        <w:tc>
          <w:tcPr>
            <w:tcW w:w="1511" w:type="dxa"/>
            <w:tcBorders>
              <w:top w:val="single" w:sz="4" w:space="0" w:color="auto"/>
              <w:bottom w:val="single" w:sz="4" w:space="0" w:color="auto"/>
            </w:tcBorders>
            <w:noWrap/>
            <w:hideMark/>
          </w:tcPr>
          <w:p w14:paraId="21D003D8" w14:textId="77777777" w:rsidR="00CE6F83" w:rsidRPr="001C094C" w:rsidRDefault="00CE6F83" w:rsidP="00146DE0">
            <w:r w:rsidRPr="001C094C">
              <w:t>3/10/2016 17:33</w:t>
            </w:r>
          </w:p>
        </w:tc>
      </w:tr>
      <w:tr w:rsidR="00CE6F83" w:rsidRPr="001C094C" w14:paraId="2B0F71FB" w14:textId="77777777" w:rsidTr="00146DE0">
        <w:trPr>
          <w:trHeight w:val="290"/>
        </w:trPr>
        <w:tc>
          <w:tcPr>
            <w:tcW w:w="1510" w:type="dxa"/>
            <w:tcBorders>
              <w:top w:val="single" w:sz="4" w:space="0" w:color="auto"/>
              <w:bottom w:val="single" w:sz="4" w:space="0" w:color="auto"/>
            </w:tcBorders>
            <w:noWrap/>
            <w:hideMark/>
          </w:tcPr>
          <w:p w14:paraId="0BEF406B" w14:textId="77777777" w:rsidR="00CE6F83" w:rsidRPr="001C094C" w:rsidRDefault="00CE6F83" w:rsidP="00146DE0">
            <w:r w:rsidRPr="001C094C">
              <w:t>Legal Aid Agency</w:t>
            </w:r>
          </w:p>
        </w:tc>
        <w:tc>
          <w:tcPr>
            <w:tcW w:w="1510" w:type="dxa"/>
            <w:tcBorders>
              <w:top w:val="single" w:sz="4" w:space="0" w:color="auto"/>
              <w:bottom w:val="single" w:sz="4" w:space="0" w:color="auto"/>
            </w:tcBorders>
            <w:noWrap/>
            <w:hideMark/>
          </w:tcPr>
          <w:p w14:paraId="7487032A" w14:textId="77777777" w:rsidR="00CE6F83" w:rsidRPr="001C094C" w:rsidRDefault="00CE6F83" w:rsidP="00146DE0">
            <w:r w:rsidRPr="001C094C">
              <w:t>Official Twitter channel for the Legal Aid Agency.</w:t>
            </w:r>
            <w:r w:rsidRPr="001C094C">
              <w:br/>
            </w:r>
            <w:r w:rsidRPr="001C094C">
              <w:br/>
              <w:t>Customer Services: 0300 200 2020</w:t>
            </w:r>
          </w:p>
        </w:tc>
        <w:tc>
          <w:tcPr>
            <w:tcW w:w="1511" w:type="dxa"/>
            <w:tcBorders>
              <w:top w:val="single" w:sz="4" w:space="0" w:color="auto"/>
              <w:bottom w:val="single" w:sz="4" w:space="0" w:color="auto"/>
            </w:tcBorders>
            <w:noWrap/>
            <w:hideMark/>
          </w:tcPr>
          <w:p w14:paraId="7A91483B" w14:textId="77777777" w:rsidR="00CE6F83" w:rsidRPr="001C094C" w:rsidRDefault="00CE6F83" w:rsidP="00146DE0">
            <w:r w:rsidRPr="001C094C">
              <w:t>@LegalAidAgency</w:t>
            </w:r>
          </w:p>
        </w:tc>
        <w:tc>
          <w:tcPr>
            <w:tcW w:w="1510" w:type="dxa"/>
            <w:tcBorders>
              <w:top w:val="single" w:sz="4" w:space="0" w:color="auto"/>
              <w:bottom w:val="single" w:sz="4" w:space="0" w:color="auto"/>
            </w:tcBorders>
            <w:noWrap/>
            <w:hideMark/>
          </w:tcPr>
          <w:p w14:paraId="328D07E1" w14:textId="77777777" w:rsidR="00CE6F83" w:rsidRPr="001C094C" w:rsidRDefault="00CE6F83" w:rsidP="00146DE0">
            <w:r w:rsidRPr="001C094C">
              <w:t>2159</w:t>
            </w:r>
          </w:p>
        </w:tc>
        <w:tc>
          <w:tcPr>
            <w:tcW w:w="1510" w:type="dxa"/>
            <w:tcBorders>
              <w:top w:val="single" w:sz="4" w:space="0" w:color="auto"/>
              <w:bottom w:val="single" w:sz="4" w:space="0" w:color="auto"/>
            </w:tcBorders>
            <w:noWrap/>
            <w:hideMark/>
          </w:tcPr>
          <w:p w14:paraId="677413BC" w14:textId="77777777" w:rsidR="00CE6F83" w:rsidRPr="001C094C" w:rsidRDefault="00CE6F83" w:rsidP="00146DE0">
            <w:r w:rsidRPr="001C094C">
              <w:t>5581</w:t>
            </w:r>
          </w:p>
        </w:tc>
        <w:tc>
          <w:tcPr>
            <w:tcW w:w="1511" w:type="dxa"/>
            <w:tcBorders>
              <w:top w:val="single" w:sz="4" w:space="0" w:color="auto"/>
              <w:bottom w:val="single" w:sz="4" w:space="0" w:color="auto"/>
            </w:tcBorders>
            <w:noWrap/>
            <w:hideMark/>
          </w:tcPr>
          <w:p w14:paraId="6B25FAB2" w14:textId="77777777" w:rsidR="00CE6F83" w:rsidRPr="001C094C" w:rsidRDefault="00CE6F83" w:rsidP="00146DE0">
            <w:r w:rsidRPr="001C094C">
              <w:t>9/23/2011 13:28</w:t>
            </w:r>
          </w:p>
        </w:tc>
      </w:tr>
      <w:tr w:rsidR="00CE6F83" w:rsidRPr="001C094C" w14:paraId="257B6318" w14:textId="77777777" w:rsidTr="00146DE0">
        <w:trPr>
          <w:trHeight w:val="290"/>
        </w:trPr>
        <w:tc>
          <w:tcPr>
            <w:tcW w:w="1510" w:type="dxa"/>
            <w:tcBorders>
              <w:top w:val="single" w:sz="4" w:space="0" w:color="auto"/>
              <w:bottom w:val="single" w:sz="4" w:space="0" w:color="auto"/>
            </w:tcBorders>
            <w:noWrap/>
            <w:hideMark/>
          </w:tcPr>
          <w:p w14:paraId="0A9472A5" w14:textId="77777777" w:rsidR="00CE6F83" w:rsidRPr="001C094C" w:rsidRDefault="00CE6F83" w:rsidP="00146DE0">
            <w:r w:rsidRPr="001C094C">
              <w:t>Leo Docherty MP</w:t>
            </w:r>
          </w:p>
        </w:tc>
        <w:tc>
          <w:tcPr>
            <w:tcW w:w="1510" w:type="dxa"/>
            <w:tcBorders>
              <w:top w:val="single" w:sz="4" w:space="0" w:color="auto"/>
              <w:bottom w:val="single" w:sz="4" w:space="0" w:color="auto"/>
            </w:tcBorders>
            <w:noWrap/>
            <w:hideMark/>
          </w:tcPr>
          <w:p w14:paraId="7BFEC9DA" w14:textId="77777777" w:rsidR="00CE6F83" w:rsidRPr="001C094C" w:rsidRDefault="00CE6F83" w:rsidP="00146DE0">
            <w:r w:rsidRPr="001C094C">
              <w:t xml:space="preserve">Member of Parliament for Aldershot • Minister for Defence People and Veterans • No replies via Twitter, </w:t>
            </w:r>
            <w:r w:rsidRPr="001C094C">
              <w:lastRenderedPageBreak/>
              <w:t>please use  https://t.co/AZP0DzDSKw</w:t>
            </w:r>
          </w:p>
        </w:tc>
        <w:tc>
          <w:tcPr>
            <w:tcW w:w="1511" w:type="dxa"/>
            <w:tcBorders>
              <w:top w:val="single" w:sz="4" w:space="0" w:color="auto"/>
              <w:bottom w:val="single" w:sz="4" w:space="0" w:color="auto"/>
            </w:tcBorders>
            <w:noWrap/>
            <w:hideMark/>
          </w:tcPr>
          <w:p w14:paraId="7892ACF3" w14:textId="77777777" w:rsidR="00CE6F83" w:rsidRPr="001C094C" w:rsidRDefault="00CE6F83" w:rsidP="00146DE0">
            <w:r w:rsidRPr="001C094C">
              <w:lastRenderedPageBreak/>
              <w:t>@LeoDochertyUK</w:t>
            </w:r>
          </w:p>
        </w:tc>
        <w:tc>
          <w:tcPr>
            <w:tcW w:w="1510" w:type="dxa"/>
            <w:tcBorders>
              <w:top w:val="single" w:sz="4" w:space="0" w:color="auto"/>
              <w:bottom w:val="single" w:sz="4" w:space="0" w:color="auto"/>
            </w:tcBorders>
            <w:noWrap/>
            <w:hideMark/>
          </w:tcPr>
          <w:p w14:paraId="2E01D0C0" w14:textId="77777777" w:rsidR="00CE6F83" w:rsidRPr="001C094C" w:rsidRDefault="00CE6F83" w:rsidP="00146DE0">
            <w:r w:rsidRPr="001C094C">
              <w:t>3678</w:t>
            </w:r>
          </w:p>
        </w:tc>
        <w:tc>
          <w:tcPr>
            <w:tcW w:w="1510" w:type="dxa"/>
            <w:tcBorders>
              <w:top w:val="single" w:sz="4" w:space="0" w:color="auto"/>
              <w:bottom w:val="single" w:sz="4" w:space="0" w:color="auto"/>
            </w:tcBorders>
            <w:noWrap/>
            <w:hideMark/>
          </w:tcPr>
          <w:p w14:paraId="16B233F0" w14:textId="77777777" w:rsidR="00CE6F83" w:rsidRPr="001C094C" w:rsidRDefault="00CE6F83" w:rsidP="00146DE0">
            <w:r w:rsidRPr="001C094C">
              <w:t>6458</w:t>
            </w:r>
          </w:p>
        </w:tc>
        <w:tc>
          <w:tcPr>
            <w:tcW w:w="1511" w:type="dxa"/>
            <w:tcBorders>
              <w:top w:val="single" w:sz="4" w:space="0" w:color="auto"/>
              <w:bottom w:val="single" w:sz="4" w:space="0" w:color="auto"/>
            </w:tcBorders>
            <w:noWrap/>
            <w:hideMark/>
          </w:tcPr>
          <w:p w14:paraId="4D7F3E07" w14:textId="77777777" w:rsidR="00CE6F83" w:rsidRPr="001C094C" w:rsidRDefault="00CE6F83" w:rsidP="00146DE0">
            <w:r w:rsidRPr="001C094C">
              <w:t>4/24/2012 22:07</w:t>
            </w:r>
          </w:p>
        </w:tc>
      </w:tr>
      <w:tr w:rsidR="00CE6F83" w:rsidRPr="001C094C" w14:paraId="0AEA8CFC" w14:textId="77777777" w:rsidTr="00146DE0">
        <w:trPr>
          <w:trHeight w:val="290"/>
        </w:trPr>
        <w:tc>
          <w:tcPr>
            <w:tcW w:w="1510" w:type="dxa"/>
            <w:tcBorders>
              <w:top w:val="single" w:sz="4" w:space="0" w:color="auto"/>
              <w:bottom w:val="single" w:sz="4" w:space="0" w:color="auto"/>
            </w:tcBorders>
            <w:noWrap/>
            <w:hideMark/>
          </w:tcPr>
          <w:p w14:paraId="09954D50" w14:textId="77777777" w:rsidR="00CE6F83" w:rsidRPr="001C094C" w:rsidRDefault="00CE6F83" w:rsidP="00146DE0">
            <w:r w:rsidRPr="001C094C">
              <w:t>Liz Truss</w:t>
            </w:r>
          </w:p>
        </w:tc>
        <w:tc>
          <w:tcPr>
            <w:tcW w:w="1510" w:type="dxa"/>
            <w:tcBorders>
              <w:top w:val="single" w:sz="4" w:space="0" w:color="auto"/>
              <w:bottom w:val="single" w:sz="4" w:space="0" w:color="auto"/>
            </w:tcBorders>
            <w:noWrap/>
            <w:hideMark/>
          </w:tcPr>
          <w:p w14:paraId="3FC3B561" w14:textId="77777777" w:rsidR="00CE6F83" w:rsidRPr="001C094C" w:rsidRDefault="00CE6F83" w:rsidP="00146DE0">
            <w:r w:rsidRPr="001C094C">
              <w:t>MP for South West Norfolk. Trade Secretary. Minister for Women and Equality.</w:t>
            </w:r>
          </w:p>
        </w:tc>
        <w:tc>
          <w:tcPr>
            <w:tcW w:w="1511" w:type="dxa"/>
            <w:tcBorders>
              <w:top w:val="single" w:sz="4" w:space="0" w:color="auto"/>
              <w:bottom w:val="single" w:sz="4" w:space="0" w:color="auto"/>
            </w:tcBorders>
            <w:noWrap/>
            <w:hideMark/>
          </w:tcPr>
          <w:p w14:paraId="5212105F" w14:textId="77777777" w:rsidR="00CE6F83" w:rsidRPr="001C094C" w:rsidRDefault="00CE6F83" w:rsidP="00146DE0">
            <w:r w:rsidRPr="001C094C">
              <w:t>@trussliz</w:t>
            </w:r>
          </w:p>
        </w:tc>
        <w:tc>
          <w:tcPr>
            <w:tcW w:w="1510" w:type="dxa"/>
            <w:tcBorders>
              <w:top w:val="single" w:sz="4" w:space="0" w:color="auto"/>
              <w:bottom w:val="single" w:sz="4" w:space="0" w:color="auto"/>
            </w:tcBorders>
            <w:noWrap/>
            <w:hideMark/>
          </w:tcPr>
          <w:p w14:paraId="1A0AE6F4" w14:textId="77777777" w:rsidR="00CE6F83" w:rsidRPr="001C094C" w:rsidRDefault="00CE6F83" w:rsidP="00146DE0">
            <w:r w:rsidRPr="001C094C">
              <w:t>8412</w:t>
            </w:r>
          </w:p>
        </w:tc>
        <w:tc>
          <w:tcPr>
            <w:tcW w:w="1510" w:type="dxa"/>
            <w:tcBorders>
              <w:top w:val="single" w:sz="4" w:space="0" w:color="auto"/>
              <w:bottom w:val="single" w:sz="4" w:space="0" w:color="auto"/>
            </w:tcBorders>
            <w:noWrap/>
            <w:hideMark/>
          </w:tcPr>
          <w:p w14:paraId="2F4ADB55" w14:textId="77777777" w:rsidR="00CE6F83" w:rsidRPr="001C094C" w:rsidRDefault="00CE6F83" w:rsidP="00146DE0">
            <w:r w:rsidRPr="001C094C">
              <w:t>118344</w:t>
            </w:r>
          </w:p>
        </w:tc>
        <w:tc>
          <w:tcPr>
            <w:tcW w:w="1511" w:type="dxa"/>
            <w:tcBorders>
              <w:top w:val="single" w:sz="4" w:space="0" w:color="auto"/>
              <w:bottom w:val="single" w:sz="4" w:space="0" w:color="auto"/>
            </w:tcBorders>
            <w:noWrap/>
            <w:hideMark/>
          </w:tcPr>
          <w:p w14:paraId="65CD2AA9" w14:textId="77777777" w:rsidR="00CE6F83" w:rsidRPr="001C094C" w:rsidRDefault="00CE6F83" w:rsidP="00146DE0">
            <w:r w:rsidRPr="001C094C">
              <w:t>8/13/2009 15:04</w:t>
            </w:r>
          </w:p>
        </w:tc>
      </w:tr>
      <w:tr w:rsidR="00CE6F83" w:rsidRPr="001C094C" w14:paraId="38CDFBCD" w14:textId="77777777" w:rsidTr="00146DE0">
        <w:trPr>
          <w:trHeight w:val="290"/>
        </w:trPr>
        <w:tc>
          <w:tcPr>
            <w:tcW w:w="1510" w:type="dxa"/>
            <w:tcBorders>
              <w:top w:val="single" w:sz="4" w:space="0" w:color="auto"/>
              <w:bottom w:val="single" w:sz="4" w:space="0" w:color="auto"/>
            </w:tcBorders>
            <w:noWrap/>
            <w:hideMark/>
          </w:tcPr>
          <w:p w14:paraId="632F4F20" w14:textId="77777777" w:rsidR="00CE6F83" w:rsidRPr="001C094C" w:rsidRDefault="00CE6F83" w:rsidP="00146DE0">
            <w:r w:rsidRPr="001C094C">
              <w:t>Lord (Tariq)Ahmad of Wimbledon</w:t>
            </w:r>
          </w:p>
        </w:tc>
        <w:tc>
          <w:tcPr>
            <w:tcW w:w="1510" w:type="dxa"/>
            <w:tcBorders>
              <w:top w:val="single" w:sz="4" w:space="0" w:color="auto"/>
              <w:bottom w:val="single" w:sz="4" w:space="0" w:color="auto"/>
            </w:tcBorders>
            <w:noWrap/>
            <w:hideMark/>
          </w:tcPr>
          <w:p w14:paraId="28FB6594" w14:textId="77777777" w:rsidR="00CE6F83" w:rsidRPr="001C094C" w:rsidRDefault="00CE6F83" w:rsidP="00146DE0">
            <w:r w:rsidRPr="001C094C">
              <w:t xml:space="preserve"> Minister of State Foreign Commonwealth&amp; Development Affairs(South Asia, Commonwealth,UN) PM's Envoy for Preventing Sexual Violence &amp; Minister Human Rights</w:t>
            </w:r>
          </w:p>
        </w:tc>
        <w:tc>
          <w:tcPr>
            <w:tcW w:w="1511" w:type="dxa"/>
            <w:tcBorders>
              <w:top w:val="single" w:sz="4" w:space="0" w:color="auto"/>
              <w:bottom w:val="single" w:sz="4" w:space="0" w:color="auto"/>
            </w:tcBorders>
            <w:noWrap/>
            <w:hideMark/>
          </w:tcPr>
          <w:p w14:paraId="4F74A845" w14:textId="77777777" w:rsidR="00CE6F83" w:rsidRPr="001C094C" w:rsidRDefault="00CE6F83" w:rsidP="00146DE0">
            <w:r w:rsidRPr="001C094C">
              <w:t>@tariqahmadbt</w:t>
            </w:r>
          </w:p>
        </w:tc>
        <w:tc>
          <w:tcPr>
            <w:tcW w:w="1510" w:type="dxa"/>
            <w:tcBorders>
              <w:top w:val="single" w:sz="4" w:space="0" w:color="auto"/>
              <w:bottom w:val="single" w:sz="4" w:space="0" w:color="auto"/>
            </w:tcBorders>
            <w:noWrap/>
            <w:hideMark/>
          </w:tcPr>
          <w:p w14:paraId="4968402C" w14:textId="77777777" w:rsidR="00CE6F83" w:rsidRPr="001C094C" w:rsidRDefault="00CE6F83" w:rsidP="00146DE0">
            <w:r w:rsidRPr="001C094C">
              <w:t>8542</w:t>
            </w:r>
          </w:p>
        </w:tc>
        <w:tc>
          <w:tcPr>
            <w:tcW w:w="1510" w:type="dxa"/>
            <w:tcBorders>
              <w:top w:val="single" w:sz="4" w:space="0" w:color="auto"/>
              <w:bottom w:val="single" w:sz="4" w:space="0" w:color="auto"/>
            </w:tcBorders>
            <w:noWrap/>
            <w:hideMark/>
          </w:tcPr>
          <w:p w14:paraId="3F72C169" w14:textId="77777777" w:rsidR="00CE6F83" w:rsidRPr="001C094C" w:rsidRDefault="00CE6F83" w:rsidP="00146DE0">
            <w:r w:rsidRPr="001C094C">
              <w:t>31287</w:t>
            </w:r>
          </w:p>
        </w:tc>
        <w:tc>
          <w:tcPr>
            <w:tcW w:w="1511" w:type="dxa"/>
            <w:tcBorders>
              <w:top w:val="single" w:sz="4" w:space="0" w:color="auto"/>
              <w:bottom w:val="single" w:sz="4" w:space="0" w:color="auto"/>
            </w:tcBorders>
            <w:noWrap/>
            <w:hideMark/>
          </w:tcPr>
          <w:p w14:paraId="3072A26D" w14:textId="77777777" w:rsidR="00CE6F83" w:rsidRPr="001C094C" w:rsidRDefault="00CE6F83" w:rsidP="00146DE0">
            <w:r w:rsidRPr="001C094C">
              <w:t>10/12/2009 16:17</w:t>
            </w:r>
          </w:p>
        </w:tc>
      </w:tr>
      <w:tr w:rsidR="00CE6F83" w:rsidRPr="001C094C" w14:paraId="629B9396" w14:textId="77777777" w:rsidTr="00146DE0">
        <w:trPr>
          <w:trHeight w:val="290"/>
        </w:trPr>
        <w:tc>
          <w:tcPr>
            <w:tcW w:w="1510" w:type="dxa"/>
            <w:tcBorders>
              <w:top w:val="single" w:sz="4" w:space="0" w:color="auto"/>
              <w:bottom w:val="single" w:sz="4" w:space="0" w:color="auto"/>
            </w:tcBorders>
            <w:noWrap/>
            <w:hideMark/>
          </w:tcPr>
          <w:p w14:paraId="5141B6E5" w14:textId="77777777" w:rsidR="00CE6F83" w:rsidRPr="001C094C" w:rsidRDefault="00CE6F83" w:rsidP="00146DE0">
            <w:r w:rsidRPr="001C094C">
              <w:t>Lord Bethell</w:t>
            </w:r>
          </w:p>
        </w:tc>
        <w:tc>
          <w:tcPr>
            <w:tcW w:w="1510" w:type="dxa"/>
            <w:tcBorders>
              <w:top w:val="single" w:sz="4" w:space="0" w:color="auto"/>
              <w:bottom w:val="single" w:sz="4" w:space="0" w:color="auto"/>
            </w:tcBorders>
            <w:noWrap/>
            <w:hideMark/>
          </w:tcPr>
          <w:p w14:paraId="61125DB5" w14:textId="77777777" w:rsidR="00CE6F83" w:rsidRPr="001C094C" w:rsidRDefault="00CE6F83" w:rsidP="00146DE0">
            <w:r w:rsidRPr="001C094C">
              <w:t>Minister of Innovation at @dhscgovuk</w:t>
            </w:r>
          </w:p>
        </w:tc>
        <w:tc>
          <w:tcPr>
            <w:tcW w:w="1511" w:type="dxa"/>
            <w:tcBorders>
              <w:top w:val="single" w:sz="4" w:space="0" w:color="auto"/>
              <w:bottom w:val="single" w:sz="4" w:space="0" w:color="auto"/>
            </w:tcBorders>
            <w:noWrap/>
            <w:hideMark/>
          </w:tcPr>
          <w:p w14:paraId="18A1E5E3" w14:textId="77777777" w:rsidR="00CE6F83" w:rsidRPr="001C094C" w:rsidRDefault="00CE6F83" w:rsidP="00146DE0">
            <w:r w:rsidRPr="001C094C">
              <w:t>@JimBethell</w:t>
            </w:r>
          </w:p>
        </w:tc>
        <w:tc>
          <w:tcPr>
            <w:tcW w:w="1510" w:type="dxa"/>
            <w:tcBorders>
              <w:top w:val="single" w:sz="4" w:space="0" w:color="auto"/>
              <w:bottom w:val="single" w:sz="4" w:space="0" w:color="auto"/>
            </w:tcBorders>
            <w:noWrap/>
            <w:hideMark/>
          </w:tcPr>
          <w:p w14:paraId="15FCF5FB" w14:textId="77777777" w:rsidR="00CE6F83" w:rsidRPr="001C094C" w:rsidRDefault="00CE6F83" w:rsidP="00146DE0">
            <w:r w:rsidRPr="001C094C">
              <w:t>11715</w:t>
            </w:r>
          </w:p>
        </w:tc>
        <w:tc>
          <w:tcPr>
            <w:tcW w:w="1510" w:type="dxa"/>
            <w:tcBorders>
              <w:top w:val="single" w:sz="4" w:space="0" w:color="auto"/>
              <w:bottom w:val="single" w:sz="4" w:space="0" w:color="auto"/>
            </w:tcBorders>
            <w:noWrap/>
            <w:hideMark/>
          </w:tcPr>
          <w:p w14:paraId="247560B9" w14:textId="77777777" w:rsidR="00CE6F83" w:rsidRPr="001C094C" w:rsidRDefault="00CE6F83" w:rsidP="00146DE0">
            <w:r w:rsidRPr="001C094C">
              <w:t>10980</w:t>
            </w:r>
          </w:p>
        </w:tc>
        <w:tc>
          <w:tcPr>
            <w:tcW w:w="1511" w:type="dxa"/>
            <w:tcBorders>
              <w:top w:val="single" w:sz="4" w:space="0" w:color="auto"/>
              <w:bottom w:val="single" w:sz="4" w:space="0" w:color="auto"/>
            </w:tcBorders>
            <w:noWrap/>
            <w:hideMark/>
          </w:tcPr>
          <w:p w14:paraId="460C5812" w14:textId="77777777" w:rsidR="00CE6F83" w:rsidRPr="001C094C" w:rsidRDefault="00CE6F83" w:rsidP="00146DE0">
            <w:r w:rsidRPr="001C094C">
              <w:t>6/1/2009 15:15</w:t>
            </w:r>
          </w:p>
        </w:tc>
      </w:tr>
      <w:tr w:rsidR="00CE6F83" w:rsidRPr="001C094C" w14:paraId="2D7A17C1" w14:textId="77777777" w:rsidTr="00146DE0">
        <w:trPr>
          <w:trHeight w:val="290"/>
        </w:trPr>
        <w:tc>
          <w:tcPr>
            <w:tcW w:w="1510" w:type="dxa"/>
            <w:tcBorders>
              <w:top w:val="single" w:sz="4" w:space="0" w:color="auto"/>
              <w:bottom w:val="single" w:sz="4" w:space="0" w:color="auto"/>
            </w:tcBorders>
            <w:noWrap/>
            <w:hideMark/>
          </w:tcPr>
          <w:p w14:paraId="0579D4A9" w14:textId="77777777" w:rsidR="00CE6F83" w:rsidRPr="001C094C" w:rsidRDefault="00CE6F83" w:rsidP="00146DE0">
            <w:r w:rsidRPr="001C094C">
              <w:t>Lord Gerry Grimstone</w:t>
            </w:r>
          </w:p>
        </w:tc>
        <w:tc>
          <w:tcPr>
            <w:tcW w:w="1510" w:type="dxa"/>
            <w:tcBorders>
              <w:top w:val="single" w:sz="4" w:space="0" w:color="auto"/>
              <w:bottom w:val="single" w:sz="4" w:space="0" w:color="auto"/>
            </w:tcBorders>
            <w:noWrap/>
            <w:hideMark/>
          </w:tcPr>
          <w:p w14:paraId="2DE011D7" w14:textId="77777777" w:rsidR="00CE6F83" w:rsidRPr="001C094C" w:rsidRDefault="00CE6F83" w:rsidP="00146DE0">
            <w:r w:rsidRPr="001C094C">
              <w:t>Minister for Investment at the Department for International Trade, @tradegovuk, and the Department for Business, Energy and Industrial Strategy, @beisgovuk</w:t>
            </w:r>
          </w:p>
        </w:tc>
        <w:tc>
          <w:tcPr>
            <w:tcW w:w="1511" w:type="dxa"/>
            <w:tcBorders>
              <w:top w:val="single" w:sz="4" w:space="0" w:color="auto"/>
              <w:bottom w:val="single" w:sz="4" w:space="0" w:color="auto"/>
            </w:tcBorders>
            <w:noWrap/>
            <w:hideMark/>
          </w:tcPr>
          <w:p w14:paraId="081932A9" w14:textId="77777777" w:rsidR="00CE6F83" w:rsidRPr="001C094C" w:rsidRDefault="00CE6F83" w:rsidP="00146DE0">
            <w:r w:rsidRPr="001C094C">
              <w:t>@GerryGrimstone</w:t>
            </w:r>
          </w:p>
        </w:tc>
        <w:tc>
          <w:tcPr>
            <w:tcW w:w="1510" w:type="dxa"/>
            <w:tcBorders>
              <w:top w:val="single" w:sz="4" w:space="0" w:color="auto"/>
              <w:bottom w:val="single" w:sz="4" w:space="0" w:color="auto"/>
            </w:tcBorders>
            <w:noWrap/>
            <w:hideMark/>
          </w:tcPr>
          <w:p w14:paraId="49B930CC" w14:textId="77777777" w:rsidR="00CE6F83" w:rsidRPr="001C094C" w:rsidRDefault="00CE6F83" w:rsidP="00146DE0">
            <w:r w:rsidRPr="001C094C">
              <w:t>424</w:t>
            </w:r>
          </w:p>
        </w:tc>
        <w:tc>
          <w:tcPr>
            <w:tcW w:w="1510" w:type="dxa"/>
            <w:tcBorders>
              <w:top w:val="single" w:sz="4" w:space="0" w:color="auto"/>
              <w:bottom w:val="single" w:sz="4" w:space="0" w:color="auto"/>
            </w:tcBorders>
            <w:noWrap/>
            <w:hideMark/>
          </w:tcPr>
          <w:p w14:paraId="6091CCD0" w14:textId="77777777" w:rsidR="00CE6F83" w:rsidRPr="001C094C" w:rsidRDefault="00CE6F83" w:rsidP="00146DE0">
            <w:r w:rsidRPr="001C094C">
              <w:t>2002</w:t>
            </w:r>
          </w:p>
        </w:tc>
        <w:tc>
          <w:tcPr>
            <w:tcW w:w="1511" w:type="dxa"/>
            <w:tcBorders>
              <w:top w:val="single" w:sz="4" w:space="0" w:color="auto"/>
              <w:bottom w:val="single" w:sz="4" w:space="0" w:color="auto"/>
            </w:tcBorders>
            <w:noWrap/>
            <w:hideMark/>
          </w:tcPr>
          <w:p w14:paraId="546B2512" w14:textId="77777777" w:rsidR="00CE6F83" w:rsidRPr="001C094C" w:rsidRDefault="00CE6F83" w:rsidP="00146DE0">
            <w:r w:rsidRPr="001C094C">
              <w:t>7/12/2009 14:05</w:t>
            </w:r>
          </w:p>
        </w:tc>
      </w:tr>
      <w:tr w:rsidR="00CE6F83" w:rsidRPr="001C094C" w14:paraId="17771457" w14:textId="77777777" w:rsidTr="00146DE0">
        <w:trPr>
          <w:trHeight w:val="290"/>
        </w:trPr>
        <w:tc>
          <w:tcPr>
            <w:tcW w:w="1510" w:type="dxa"/>
            <w:tcBorders>
              <w:top w:val="single" w:sz="4" w:space="0" w:color="auto"/>
              <w:bottom w:val="single" w:sz="4" w:space="0" w:color="auto"/>
            </w:tcBorders>
            <w:noWrap/>
            <w:hideMark/>
          </w:tcPr>
          <w:p w14:paraId="3FEE1663" w14:textId="77777777" w:rsidR="00CE6F83" w:rsidRPr="001C094C" w:rsidRDefault="00CE6F83" w:rsidP="00146DE0">
            <w:r w:rsidRPr="001C094C">
              <w:lastRenderedPageBreak/>
              <w:t>Louise Smyth</w:t>
            </w:r>
          </w:p>
        </w:tc>
        <w:tc>
          <w:tcPr>
            <w:tcW w:w="1510" w:type="dxa"/>
            <w:tcBorders>
              <w:top w:val="single" w:sz="4" w:space="0" w:color="auto"/>
              <w:bottom w:val="single" w:sz="4" w:space="0" w:color="auto"/>
            </w:tcBorders>
            <w:noWrap/>
            <w:hideMark/>
          </w:tcPr>
          <w:p w14:paraId="2BDDB48D" w14:textId="77777777" w:rsidR="00CE6F83" w:rsidRPr="001C094C" w:rsidRDefault="00CE6F83" w:rsidP="00146DE0">
            <w:r w:rsidRPr="001C094C">
              <w:t>Chief Executive of Companies House and the Registrar of Companies for England and Wales</w:t>
            </w:r>
          </w:p>
        </w:tc>
        <w:tc>
          <w:tcPr>
            <w:tcW w:w="1511" w:type="dxa"/>
            <w:tcBorders>
              <w:top w:val="single" w:sz="4" w:space="0" w:color="auto"/>
              <w:bottom w:val="single" w:sz="4" w:space="0" w:color="auto"/>
            </w:tcBorders>
            <w:noWrap/>
            <w:hideMark/>
          </w:tcPr>
          <w:p w14:paraId="73643DDE" w14:textId="77777777" w:rsidR="00CE6F83" w:rsidRPr="001C094C" w:rsidRDefault="00CE6F83" w:rsidP="00146DE0">
            <w:r w:rsidRPr="001C094C">
              <w:t>@LouiseSmythCEO</w:t>
            </w:r>
          </w:p>
        </w:tc>
        <w:tc>
          <w:tcPr>
            <w:tcW w:w="1510" w:type="dxa"/>
            <w:tcBorders>
              <w:top w:val="single" w:sz="4" w:space="0" w:color="auto"/>
              <w:bottom w:val="single" w:sz="4" w:space="0" w:color="auto"/>
            </w:tcBorders>
            <w:noWrap/>
            <w:hideMark/>
          </w:tcPr>
          <w:p w14:paraId="67A653C6" w14:textId="77777777" w:rsidR="00CE6F83" w:rsidRPr="001C094C" w:rsidRDefault="00CE6F83" w:rsidP="00146DE0">
            <w:r w:rsidRPr="001C094C">
              <w:t>180</w:t>
            </w:r>
          </w:p>
        </w:tc>
        <w:tc>
          <w:tcPr>
            <w:tcW w:w="1510" w:type="dxa"/>
            <w:tcBorders>
              <w:top w:val="single" w:sz="4" w:space="0" w:color="auto"/>
              <w:bottom w:val="single" w:sz="4" w:space="0" w:color="auto"/>
            </w:tcBorders>
            <w:noWrap/>
            <w:hideMark/>
          </w:tcPr>
          <w:p w14:paraId="72E8C2F2" w14:textId="77777777" w:rsidR="00CE6F83" w:rsidRPr="001C094C" w:rsidRDefault="00CE6F83" w:rsidP="00146DE0">
            <w:r w:rsidRPr="001C094C">
              <w:t>190</w:t>
            </w:r>
          </w:p>
        </w:tc>
        <w:tc>
          <w:tcPr>
            <w:tcW w:w="1511" w:type="dxa"/>
            <w:tcBorders>
              <w:top w:val="single" w:sz="4" w:space="0" w:color="auto"/>
              <w:bottom w:val="single" w:sz="4" w:space="0" w:color="auto"/>
            </w:tcBorders>
            <w:noWrap/>
            <w:hideMark/>
          </w:tcPr>
          <w:p w14:paraId="668BACF5" w14:textId="77777777" w:rsidR="00CE6F83" w:rsidRPr="001C094C" w:rsidRDefault="00CE6F83" w:rsidP="00146DE0">
            <w:r w:rsidRPr="001C094C">
              <w:t>5/23/2018 13:56</w:t>
            </w:r>
          </w:p>
        </w:tc>
      </w:tr>
      <w:tr w:rsidR="00CE6F83" w:rsidRPr="001C094C" w14:paraId="59CA6F6F" w14:textId="77777777" w:rsidTr="00146DE0">
        <w:trPr>
          <w:trHeight w:val="290"/>
        </w:trPr>
        <w:tc>
          <w:tcPr>
            <w:tcW w:w="1510" w:type="dxa"/>
            <w:tcBorders>
              <w:top w:val="single" w:sz="4" w:space="0" w:color="auto"/>
              <w:bottom w:val="single" w:sz="4" w:space="0" w:color="auto"/>
            </w:tcBorders>
            <w:noWrap/>
            <w:hideMark/>
          </w:tcPr>
          <w:p w14:paraId="4E53FF35" w14:textId="77777777" w:rsidR="00CE6F83" w:rsidRPr="001C094C" w:rsidRDefault="00CE6F83" w:rsidP="00146DE0">
            <w:r w:rsidRPr="001C094C">
              <w:t>Lucy Frazer</w:t>
            </w:r>
          </w:p>
        </w:tc>
        <w:tc>
          <w:tcPr>
            <w:tcW w:w="1510" w:type="dxa"/>
            <w:tcBorders>
              <w:top w:val="single" w:sz="4" w:space="0" w:color="auto"/>
              <w:bottom w:val="single" w:sz="4" w:space="0" w:color="auto"/>
            </w:tcBorders>
            <w:noWrap/>
            <w:hideMark/>
          </w:tcPr>
          <w:p w14:paraId="0772778A" w14:textId="77777777" w:rsidR="00CE6F83" w:rsidRPr="001C094C" w:rsidRDefault="00CE6F83" w:rsidP="00146DE0">
            <w:r w:rsidRPr="001C094C">
              <w:t>MP for South East Cambridgeshire. Solicitor General. If you want to contact me please email lucy.frazer.mp@parliament.uk</w:t>
            </w:r>
          </w:p>
        </w:tc>
        <w:tc>
          <w:tcPr>
            <w:tcW w:w="1511" w:type="dxa"/>
            <w:tcBorders>
              <w:top w:val="single" w:sz="4" w:space="0" w:color="auto"/>
              <w:bottom w:val="single" w:sz="4" w:space="0" w:color="auto"/>
            </w:tcBorders>
            <w:noWrap/>
            <w:hideMark/>
          </w:tcPr>
          <w:p w14:paraId="4D609018" w14:textId="77777777" w:rsidR="00CE6F83" w:rsidRPr="001C094C" w:rsidRDefault="00CE6F83" w:rsidP="00146DE0">
            <w:r w:rsidRPr="001C094C">
              <w:t>@lucyfrazermp</w:t>
            </w:r>
          </w:p>
        </w:tc>
        <w:tc>
          <w:tcPr>
            <w:tcW w:w="1510" w:type="dxa"/>
            <w:tcBorders>
              <w:top w:val="single" w:sz="4" w:space="0" w:color="auto"/>
              <w:bottom w:val="single" w:sz="4" w:space="0" w:color="auto"/>
            </w:tcBorders>
            <w:noWrap/>
            <w:hideMark/>
          </w:tcPr>
          <w:p w14:paraId="0C84D3F2" w14:textId="77777777" w:rsidR="00CE6F83" w:rsidRPr="001C094C" w:rsidRDefault="00CE6F83" w:rsidP="00146DE0">
            <w:r w:rsidRPr="001C094C">
              <w:t>681</w:t>
            </w:r>
          </w:p>
        </w:tc>
        <w:tc>
          <w:tcPr>
            <w:tcW w:w="1510" w:type="dxa"/>
            <w:tcBorders>
              <w:top w:val="single" w:sz="4" w:space="0" w:color="auto"/>
              <w:bottom w:val="single" w:sz="4" w:space="0" w:color="auto"/>
            </w:tcBorders>
            <w:noWrap/>
            <w:hideMark/>
          </w:tcPr>
          <w:p w14:paraId="5EC39B9E" w14:textId="77777777" w:rsidR="00CE6F83" w:rsidRPr="001C094C" w:rsidRDefault="00CE6F83" w:rsidP="00146DE0">
            <w:r w:rsidRPr="001C094C">
              <w:t>8835</w:t>
            </w:r>
          </w:p>
        </w:tc>
        <w:tc>
          <w:tcPr>
            <w:tcW w:w="1511" w:type="dxa"/>
            <w:tcBorders>
              <w:top w:val="single" w:sz="4" w:space="0" w:color="auto"/>
              <w:bottom w:val="single" w:sz="4" w:space="0" w:color="auto"/>
            </w:tcBorders>
            <w:noWrap/>
            <w:hideMark/>
          </w:tcPr>
          <w:p w14:paraId="1135D8CA" w14:textId="77777777" w:rsidR="00CE6F83" w:rsidRPr="001C094C" w:rsidRDefault="00CE6F83" w:rsidP="00146DE0">
            <w:r w:rsidRPr="001C094C">
              <w:t>9/30/2015 14:22</w:t>
            </w:r>
          </w:p>
        </w:tc>
      </w:tr>
      <w:tr w:rsidR="00CE6F83" w:rsidRPr="001C094C" w14:paraId="48357DEA" w14:textId="77777777" w:rsidTr="00146DE0">
        <w:trPr>
          <w:trHeight w:val="290"/>
        </w:trPr>
        <w:tc>
          <w:tcPr>
            <w:tcW w:w="1510" w:type="dxa"/>
            <w:tcBorders>
              <w:top w:val="single" w:sz="4" w:space="0" w:color="auto"/>
              <w:bottom w:val="single" w:sz="4" w:space="0" w:color="auto"/>
            </w:tcBorders>
            <w:noWrap/>
            <w:hideMark/>
          </w:tcPr>
          <w:p w14:paraId="4621DC0D" w14:textId="77777777" w:rsidR="00CE6F83" w:rsidRPr="001C094C" w:rsidRDefault="00CE6F83" w:rsidP="00146DE0">
            <w:r w:rsidRPr="001C094C">
              <w:t>Luke Hall MP</w:t>
            </w:r>
          </w:p>
        </w:tc>
        <w:tc>
          <w:tcPr>
            <w:tcW w:w="1510" w:type="dxa"/>
            <w:tcBorders>
              <w:top w:val="single" w:sz="4" w:space="0" w:color="auto"/>
              <w:bottom w:val="single" w:sz="4" w:space="0" w:color="auto"/>
            </w:tcBorders>
            <w:noWrap/>
            <w:hideMark/>
          </w:tcPr>
          <w:p w14:paraId="1C03B9B0" w14:textId="77777777" w:rsidR="00CE6F83" w:rsidRPr="001C094C" w:rsidRDefault="00CE6F83" w:rsidP="00146DE0">
            <w:r w:rsidRPr="001C094C">
              <w:t>Minister for Regional Growth and Local Government. Member of Parliament for Thornbury, Yate and the surrounding villages.</w:t>
            </w:r>
          </w:p>
        </w:tc>
        <w:tc>
          <w:tcPr>
            <w:tcW w:w="1511" w:type="dxa"/>
            <w:tcBorders>
              <w:top w:val="single" w:sz="4" w:space="0" w:color="auto"/>
              <w:bottom w:val="single" w:sz="4" w:space="0" w:color="auto"/>
            </w:tcBorders>
            <w:noWrap/>
            <w:hideMark/>
          </w:tcPr>
          <w:p w14:paraId="55F75C0B" w14:textId="77777777" w:rsidR="00CE6F83" w:rsidRPr="001C094C" w:rsidRDefault="00CE6F83" w:rsidP="00146DE0">
            <w:r w:rsidRPr="001C094C">
              <w:t>@LukeHall</w:t>
            </w:r>
          </w:p>
        </w:tc>
        <w:tc>
          <w:tcPr>
            <w:tcW w:w="1510" w:type="dxa"/>
            <w:tcBorders>
              <w:top w:val="single" w:sz="4" w:space="0" w:color="auto"/>
              <w:bottom w:val="single" w:sz="4" w:space="0" w:color="auto"/>
            </w:tcBorders>
            <w:noWrap/>
            <w:hideMark/>
          </w:tcPr>
          <w:p w14:paraId="0D92FA4D" w14:textId="77777777" w:rsidR="00CE6F83" w:rsidRPr="001C094C" w:rsidRDefault="00CE6F83" w:rsidP="00146DE0">
            <w:r w:rsidRPr="001C094C">
              <w:t>1226</w:t>
            </w:r>
          </w:p>
        </w:tc>
        <w:tc>
          <w:tcPr>
            <w:tcW w:w="1510" w:type="dxa"/>
            <w:tcBorders>
              <w:top w:val="single" w:sz="4" w:space="0" w:color="auto"/>
              <w:bottom w:val="single" w:sz="4" w:space="0" w:color="auto"/>
            </w:tcBorders>
            <w:noWrap/>
            <w:hideMark/>
          </w:tcPr>
          <w:p w14:paraId="5A990974" w14:textId="77777777" w:rsidR="00CE6F83" w:rsidRPr="001C094C" w:rsidRDefault="00CE6F83" w:rsidP="00146DE0">
            <w:r w:rsidRPr="001C094C">
              <w:t>4962</w:t>
            </w:r>
          </w:p>
        </w:tc>
        <w:tc>
          <w:tcPr>
            <w:tcW w:w="1511" w:type="dxa"/>
            <w:tcBorders>
              <w:top w:val="single" w:sz="4" w:space="0" w:color="auto"/>
              <w:bottom w:val="single" w:sz="4" w:space="0" w:color="auto"/>
            </w:tcBorders>
            <w:noWrap/>
            <w:hideMark/>
          </w:tcPr>
          <w:p w14:paraId="3C0C8ACC" w14:textId="77777777" w:rsidR="00CE6F83" w:rsidRPr="001C094C" w:rsidRDefault="00CE6F83" w:rsidP="00146DE0">
            <w:r w:rsidRPr="001C094C">
              <w:t>12/15/2015 10:55</w:t>
            </w:r>
          </w:p>
        </w:tc>
      </w:tr>
      <w:tr w:rsidR="00CE6F83" w:rsidRPr="001C094C" w14:paraId="728841CB" w14:textId="77777777" w:rsidTr="00146DE0">
        <w:trPr>
          <w:trHeight w:val="290"/>
        </w:trPr>
        <w:tc>
          <w:tcPr>
            <w:tcW w:w="1510" w:type="dxa"/>
            <w:tcBorders>
              <w:top w:val="single" w:sz="4" w:space="0" w:color="auto"/>
              <w:bottom w:val="single" w:sz="4" w:space="0" w:color="auto"/>
            </w:tcBorders>
            <w:noWrap/>
            <w:hideMark/>
          </w:tcPr>
          <w:p w14:paraId="472C50A0" w14:textId="77777777" w:rsidR="00CE6F83" w:rsidRPr="001C094C" w:rsidRDefault="00CE6F83" w:rsidP="00146DE0">
            <w:r w:rsidRPr="001C094C">
              <w:t>Lynne Owens</w:t>
            </w:r>
          </w:p>
        </w:tc>
        <w:tc>
          <w:tcPr>
            <w:tcW w:w="1510" w:type="dxa"/>
            <w:tcBorders>
              <w:top w:val="single" w:sz="4" w:space="0" w:color="auto"/>
              <w:bottom w:val="single" w:sz="4" w:space="0" w:color="auto"/>
            </w:tcBorders>
            <w:noWrap/>
            <w:hideMark/>
          </w:tcPr>
          <w:p w14:paraId="0A1DE312" w14:textId="77777777" w:rsidR="00CE6F83" w:rsidRPr="001C094C" w:rsidRDefault="00CE6F83" w:rsidP="00146DE0">
            <w:r w:rsidRPr="001C094C">
              <w:t>Director General of @NCA_UK. Leading the fight to cut serious &amp; organised crime. Please don't Tweet to report crimes, call 101 or 999 in an emergency.</w:t>
            </w:r>
          </w:p>
        </w:tc>
        <w:tc>
          <w:tcPr>
            <w:tcW w:w="1511" w:type="dxa"/>
            <w:tcBorders>
              <w:top w:val="single" w:sz="4" w:space="0" w:color="auto"/>
              <w:bottom w:val="single" w:sz="4" w:space="0" w:color="auto"/>
            </w:tcBorders>
            <w:noWrap/>
            <w:hideMark/>
          </w:tcPr>
          <w:p w14:paraId="379CCDF4" w14:textId="77777777" w:rsidR="00CE6F83" w:rsidRPr="001C094C" w:rsidRDefault="00CE6F83" w:rsidP="00146DE0">
            <w:r w:rsidRPr="001C094C">
              <w:t>@NCA_LynneOwens</w:t>
            </w:r>
          </w:p>
        </w:tc>
        <w:tc>
          <w:tcPr>
            <w:tcW w:w="1510" w:type="dxa"/>
            <w:tcBorders>
              <w:top w:val="single" w:sz="4" w:space="0" w:color="auto"/>
              <w:bottom w:val="single" w:sz="4" w:space="0" w:color="auto"/>
            </w:tcBorders>
            <w:noWrap/>
            <w:hideMark/>
          </w:tcPr>
          <w:p w14:paraId="1595EE1F" w14:textId="77777777" w:rsidR="00CE6F83" w:rsidRPr="001C094C" w:rsidRDefault="00CE6F83" w:rsidP="00146DE0">
            <w:r w:rsidRPr="001C094C">
              <w:t>19396</w:t>
            </w:r>
          </w:p>
        </w:tc>
        <w:tc>
          <w:tcPr>
            <w:tcW w:w="1510" w:type="dxa"/>
            <w:tcBorders>
              <w:top w:val="single" w:sz="4" w:space="0" w:color="auto"/>
              <w:bottom w:val="single" w:sz="4" w:space="0" w:color="auto"/>
            </w:tcBorders>
            <w:noWrap/>
            <w:hideMark/>
          </w:tcPr>
          <w:p w14:paraId="33DCE4FE" w14:textId="77777777" w:rsidR="00CE6F83" w:rsidRPr="001C094C" w:rsidRDefault="00CE6F83" w:rsidP="00146DE0">
            <w:r w:rsidRPr="001C094C">
              <w:t>25608</w:t>
            </w:r>
          </w:p>
        </w:tc>
        <w:tc>
          <w:tcPr>
            <w:tcW w:w="1511" w:type="dxa"/>
            <w:tcBorders>
              <w:top w:val="single" w:sz="4" w:space="0" w:color="auto"/>
              <w:bottom w:val="single" w:sz="4" w:space="0" w:color="auto"/>
            </w:tcBorders>
            <w:noWrap/>
            <w:hideMark/>
          </w:tcPr>
          <w:p w14:paraId="3C49B3EC" w14:textId="77777777" w:rsidR="00CE6F83" w:rsidRPr="001C094C" w:rsidRDefault="00CE6F83" w:rsidP="00146DE0">
            <w:r w:rsidRPr="001C094C">
              <w:t>12/21/2011 15:32</w:t>
            </w:r>
          </w:p>
        </w:tc>
      </w:tr>
      <w:tr w:rsidR="00CE6F83" w:rsidRPr="001C094C" w14:paraId="0CE222A4" w14:textId="77777777" w:rsidTr="00146DE0">
        <w:trPr>
          <w:trHeight w:val="290"/>
        </w:trPr>
        <w:tc>
          <w:tcPr>
            <w:tcW w:w="1510" w:type="dxa"/>
            <w:tcBorders>
              <w:top w:val="single" w:sz="4" w:space="0" w:color="auto"/>
              <w:bottom w:val="single" w:sz="4" w:space="0" w:color="auto"/>
            </w:tcBorders>
            <w:noWrap/>
            <w:hideMark/>
          </w:tcPr>
          <w:p w14:paraId="7050F983" w14:textId="77777777" w:rsidR="00CE6F83" w:rsidRPr="001C094C" w:rsidRDefault="00CE6F83" w:rsidP="00146DE0">
            <w:r w:rsidRPr="001C094C">
              <w:lastRenderedPageBreak/>
              <w:t>Maritime and Coastguard Agency</w:t>
            </w:r>
          </w:p>
        </w:tc>
        <w:tc>
          <w:tcPr>
            <w:tcW w:w="1510" w:type="dxa"/>
            <w:tcBorders>
              <w:top w:val="single" w:sz="4" w:space="0" w:color="auto"/>
              <w:bottom w:val="single" w:sz="4" w:space="0" w:color="auto"/>
            </w:tcBorders>
            <w:noWrap/>
            <w:hideMark/>
          </w:tcPr>
          <w:p w14:paraId="6D80FEAA" w14:textId="77777777" w:rsidR="00CE6F83" w:rsidRPr="001C094C" w:rsidRDefault="00CE6F83" w:rsidP="00146DE0">
            <w:r w:rsidRPr="001C094C">
              <w:t>Based in the United Kingdom. This account is not monitored 24/7. Call 999 and ask for the Coastguard.</w:t>
            </w:r>
            <w:r w:rsidRPr="001C094C">
              <w:br/>
            </w:r>
            <w:r w:rsidRPr="001C094C">
              <w:br/>
            </w:r>
            <w:r w:rsidRPr="001C094C">
              <w:br/>
            </w:r>
            <w:r w:rsidRPr="001C094C">
              <w:br/>
              <w:t>@UKShipRegister</w:t>
            </w:r>
            <w:r w:rsidRPr="001C094C">
              <w:br/>
            </w:r>
            <w:r w:rsidRPr="001C094C">
              <w:br/>
              <w:t>@HMCoastguard</w:t>
            </w:r>
          </w:p>
        </w:tc>
        <w:tc>
          <w:tcPr>
            <w:tcW w:w="1511" w:type="dxa"/>
            <w:tcBorders>
              <w:top w:val="single" w:sz="4" w:space="0" w:color="auto"/>
              <w:bottom w:val="single" w:sz="4" w:space="0" w:color="auto"/>
            </w:tcBorders>
            <w:noWrap/>
            <w:hideMark/>
          </w:tcPr>
          <w:p w14:paraId="08B6A524" w14:textId="77777777" w:rsidR="00CE6F83" w:rsidRPr="001C094C" w:rsidRDefault="00CE6F83" w:rsidP="00146DE0">
            <w:r w:rsidRPr="001C094C">
              <w:t>@MCA_media</w:t>
            </w:r>
          </w:p>
        </w:tc>
        <w:tc>
          <w:tcPr>
            <w:tcW w:w="1510" w:type="dxa"/>
            <w:tcBorders>
              <w:top w:val="single" w:sz="4" w:space="0" w:color="auto"/>
              <w:bottom w:val="single" w:sz="4" w:space="0" w:color="auto"/>
            </w:tcBorders>
            <w:noWrap/>
            <w:hideMark/>
          </w:tcPr>
          <w:p w14:paraId="61EA0069" w14:textId="77777777" w:rsidR="00CE6F83" w:rsidRPr="001C094C" w:rsidRDefault="00CE6F83" w:rsidP="00146DE0">
            <w:r w:rsidRPr="001C094C">
              <w:t>9711</w:t>
            </w:r>
          </w:p>
        </w:tc>
        <w:tc>
          <w:tcPr>
            <w:tcW w:w="1510" w:type="dxa"/>
            <w:tcBorders>
              <w:top w:val="single" w:sz="4" w:space="0" w:color="auto"/>
              <w:bottom w:val="single" w:sz="4" w:space="0" w:color="auto"/>
            </w:tcBorders>
            <w:noWrap/>
            <w:hideMark/>
          </w:tcPr>
          <w:p w14:paraId="691EAE09" w14:textId="77777777" w:rsidR="00CE6F83" w:rsidRPr="001C094C" w:rsidRDefault="00CE6F83" w:rsidP="00146DE0">
            <w:r w:rsidRPr="001C094C">
              <w:t>57046</w:t>
            </w:r>
          </w:p>
        </w:tc>
        <w:tc>
          <w:tcPr>
            <w:tcW w:w="1511" w:type="dxa"/>
            <w:tcBorders>
              <w:top w:val="single" w:sz="4" w:space="0" w:color="auto"/>
              <w:bottom w:val="single" w:sz="4" w:space="0" w:color="auto"/>
            </w:tcBorders>
            <w:noWrap/>
            <w:hideMark/>
          </w:tcPr>
          <w:p w14:paraId="59076CB4" w14:textId="77777777" w:rsidR="00CE6F83" w:rsidRPr="001C094C" w:rsidRDefault="00CE6F83" w:rsidP="00146DE0">
            <w:r w:rsidRPr="001C094C">
              <w:t>5/19/2009 19:42</w:t>
            </w:r>
          </w:p>
        </w:tc>
      </w:tr>
      <w:tr w:rsidR="00CE6F83" w:rsidRPr="001C094C" w14:paraId="2FD6E589" w14:textId="77777777" w:rsidTr="00146DE0">
        <w:trPr>
          <w:trHeight w:val="290"/>
        </w:trPr>
        <w:tc>
          <w:tcPr>
            <w:tcW w:w="1510" w:type="dxa"/>
            <w:tcBorders>
              <w:top w:val="single" w:sz="4" w:space="0" w:color="auto"/>
              <w:bottom w:val="single" w:sz="4" w:space="0" w:color="auto"/>
            </w:tcBorders>
            <w:noWrap/>
            <w:hideMark/>
          </w:tcPr>
          <w:p w14:paraId="5A579A9C" w14:textId="77777777" w:rsidR="00CE6F83" w:rsidRPr="001C094C" w:rsidRDefault="00CE6F83" w:rsidP="00146DE0">
            <w:r w:rsidRPr="001C094C">
              <w:t>Martin Callanan</w:t>
            </w:r>
          </w:p>
        </w:tc>
        <w:tc>
          <w:tcPr>
            <w:tcW w:w="1510" w:type="dxa"/>
            <w:tcBorders>
              <w:top w:val="single" w:sz="4" w:space="0" w:color="auto"/>
              <w:bottom w:val="single" w:sz="4" w:space="0" w:color="auto"/>
            </w:tcBorders>
            <w:noWrap/>
            <w:hideMark/>
          </w:tcPr>
          <w:p w14:paraId="6DD332E1" w14:textId="77777777" w:rsidR="00CE6F83" w:rsidRPr="001C094C" w:rsidRDefault="00CE6F83" w:rsidP="00146DE0">
            <w:r w:rsidRPr="001C094C">
              <w:t>Conservative Peer and Minister in BEIS. Formerly in DexEU and even more formerly DfT. Proud Geordie and long suffering Toon fan.</w:t>
            </w:r>
          </w:p>
        </w:tc>
        <w:tc>
          <w:tcPr>
            <w:tcW w:w="1511" w:type="dxa"/>
            <w:tcBorders>
              <w:top w:val="single" w:sz="4" w:space="0" w:color="auto"/>
              <w:bottom w:val="single" w:sz="4" w:space="0" w:color="auto"/>
            </w:tcBorders>
            <w:noWrap/>
            <w:hideMark/>
          </w:tcPr>
          <w:p w14:paraId="5A53C445" w14:textId="77777777" w:rsidR="00CE6F83" w:rsidRPr="001C094C" w:rsidRDefault="00CE6F83" w:rsidP="00146DE0">
            <w:r w:rsidRPr="001C094C">
              <w:t>@MartinCallanan</w:t>
            </w:r>
          </w:p>
        </w:tc>
        <w:tc>
          <w:tcPr>
            <w:tcW w:w="1510" w:type="dxa"/>
            <w:tcBorders>
              <w:top w:val="single" w:sz="4" w:space="0" w:color="auto"/>
              <w:bottom w:val="single" w:sz="4" w:space="0" w:color="auto"/>
            </w:tcBorders>
            <w:noWrap/>
            <w:hideMark/>
          </w:tcPr>
          <w:p w14:paraId="5A9D5F82" w14:textId="77777777" w:rsidR="00CE6F83" w:rsidRPr="001C094C" w:rsidRDefault="00CE6F83" w:rsidP="00146DE0">
            <w:r w:rsidRPr="001C094C">
              <w:t>813</w:t>
            </w:r>
          </w:p>
        </w:tc>
        <w:tc>
          <w:tcPr>
            <w:tcW w:w="1510" w:type="dxa"/>
            <w:tcBorders>
              <w:top w:val="single" w:sz="4" w:space="0" w:color="auto"/>
              <w:bottom w:val="single" w:sz="4" w:space="0" w:color="auto"/>
            </w:tcBorders>
            <w:noWrap/>
            <w:hideMark/>
          </w:tcPr>
          <w:p w14:paraId="6265F343" w14:textId="77777777" w:rsidR="00CE6F83" w:rsidRPr="001C094C" w:rsidRDefault="00CE6F83" w:rsidP="00146DE0">
            <w:r w:rsidRPr="001C094C">
              <w:t>1304</w:t>
            </w:r>
          </w:p>
        </w:tc>
        <w:tc>
          <w:tcPr>
            <w:tcW w:w="1511" w:type="dxa"/>
            <w:tcBorders>
              <w:top w:val="single" w:sz="4" w:space="0" w:color="auto"/>
              <w:bottom w:val="single" w:sz="4" w:space="0" w:color="auto"/>
            </w:tcBorders>
            <w:noWrap/>
            <w:hideMark/>
          </w:tcPr>
          <w:p w14:paraId="7C3246E6" w14:textId="77777777" w:rsidR="00CE6F83" w:rsidRPr="001C094C" w:rsidRDefault="00CE6F83" w:rsidP="00146DE0">
            <w:r w:rsidRPr="001C094C">
              <w:t>10/23/2011 23:58</w:t>
            </w:r>
          </w:p>
        </w:tc>
      </w:tr>
      <w:tr w:rsidR="00CE6F83" w:rsidRPr="001C094C" w14:paraId="2C952DC1" w14:textId="77777777" w:rsidTr="00146DE0">
        <w:trPr>
          <w:trHeight w:val="290"/>
        </w:trPr>
        <w:tc>
          <w:tcPr>
            <w:tcW w:w="1510" w:type="dxa"/>
            <w:tcBorders>
              <w:top w:val="single" w:sz="4" w:space="0" w:color="auto"/>
              <w:bottom w:val="single" w:sz="4" w:space="0" w:color="auto"/>
            </w:tcBorders>
            <w:noWrap/>
            <w:hideMark/>
          </w:tcPr>
          <w:p w14:paraId="62307589" w14:textId="77777777" w:rsidR="00CE6F83" w:rsidRPr="001C094C" w:rsidRDefault="00CE6F83" w:rsidP="00146DE0">
            <w:r w:rsidRPr="001C094C">
              <w:t>Matt Hancock</w:t>
            </w:r>
          </w:p>
        </w:tc>
        <w:tc>
          <w:tcPr>
            <w:tcW w:w="1510" w:type="dxa"/>
            <w:tcBorders>
              <w:top w:val="single" w:sz="4" w:space="0" w:color="auto"/>
              <w:bottom w:val="single" w:sz="4" w:space="0" w:color="auto"/>
            </w:tcBorders>
            <w:noWrap/>
            <w:hideMark/>
          </w:tcPr>
          <w:p w14:paraId="7819EE85" w14:textId="77777777" w:rsidR="00CE6F83" w:rsidRPr="001C094C" w:rsidRDefault="00CE6F83" w:rsidP="00146DE0">
            <w:r w:rsidRPr="001C094C">
              <w:t>Secretary of State for Health &amp; Social Care and MP for West Suffolk</w:t>
            </w:r>
          </w:p>
        </w:tc>
        <w:tc>
          <w:tcPr>
            <w:tcW w:w="1511" w:type="dxa"/>
            <w:tcBorders>
              <w:top w:val="single" w:sz="4" w:space="0" w:color="auto"/>
              <w:bottom w:val="single" w:sz="4" w:space="0" w:color="auto"/>
            </w:tcBorders>
            <w:noWrap/>
            <w:hideMark/>
          </w:tcPr>
          <w:p w14:paraId="15E057C9" w14:textId="77777777" w:rsidR="00CE6F83" w:rsidRPr="001C094C" w:rsidRDefault="00CE6F83" w:rsidP="00146DE0">
            <w:r w:rsidRPr="001C094C">
              <w:t>@MattHancock</w:t>
            </w:r>
          </w:p>
        </w:tc>
        <w:tc>
          <w:tcPr>
            <w:tcW w:w="1510" w:type="dxa"/>
            <w:tcBorders>
              <w:top w:val="single" w:sz="4" w:space="0" w:color="auto"/>
              <w:bottom w:val="single" w:sz="4" w:space="0" w:color="auto"/>
            </w:tcBorders>
            <w:noWrap/>
            <w:hideMark/>
          </w:tcPr>
          <w:p w14:paraId="5A946A0C" w14:textId="77777777" w:rsidR="00CE6F83" w:rsidRPr="001C094C" w:rsidRDefault="00CE6F83" w:rsidP="00146DE0">
            <w:r w:rsidRPr="001C094C">
              <w:t>21355</w:t>
            </w:r>
          </w:p>
        </w:tc>
        <w:tc>
          <w:tcPr>
            <w:tcW w:w="1510" w:type="dxa"/>
            <w:tcBorders>
              <w:top w:val="single" w:sz="4" w:space="0" w:color="auto"/>
              <w:bottom w:val="single" w:sz="4" w:space="0" w:color="auto"/>
            </w:tcBorders>
            <w:noWrap/>
            <w:hideMark/>
          </w:tcPr>
          <w:p w14:paraId="0AB538C3" w14:textId="77777777" w:rsidR="00CE6F83" w:rsidRPr="001C094C" w:rsidRDefault="00CE6F83" w:rsidP="00146DE0">
            <w:r w:rsidRPr="001C094C">
              <w:t>425826</w:t>
            </w:r>
          </w:p>
        </w:tc>
        <w:tc>
          <w:tcPr>
            <w:tcW w:w="1511" w:type="dxa"/>
            <w:tcBorders>
              <w:top w:val="single" w:sz="4" w:space="0" w:color="auto"/>
              <w:bottom w:val="single" w:sz="4" w:space="0" w:color="auto"/>
            </w:tcBorders>
            <w:noWrap/>
            <w:hideMark/>
          </w:tcPr>
          <w:p w14:paraId="654F419E" w14:textId="77777777" w:rsidR="00CE6F83" w:rsidRPr="001C094C" w:rsidRDefault="00CE6F83" w:rsidP="00146DE0">
            <w:r w:rsidRPr="001C094C">
              <w:t>1/31/2009 19:44</w:t>
            </w:r>
          </w:p>
        </w:tc>
      </w:tr>
      <w:tr w:rsidR="00CE6F83" w:rsidRPr="001C094C" w14:paraId="28A1C2A5" w14:textId="77777777" w:rsidTr="00146DE0">
        <w:trPr>
          <w:trHeight w:val="290"/>
        </w:trPr>
        <w:tc>
          <w:tcPr>
            <w:tcW w:w="1510" w:type="dxa"/>
            <w:tcBorders>
              <w:top w:val="single" w:sz="4" w:space="0" w:color="auto"/>
              <w:bottom w:val="single" w:sz="4" w:space="0" w:color="auto"/>
            </w:tcBorders>
            <w:noWrap/>
            <w:hideMark/>
          </w:tcPr>
          <w:p w14:paraId="72091968" w14:textId="77777777" w:rsidR="00CE6F83" w:rsidRPr="001C094C" w:rsidRDefault="00CE6F83" w:rsidP="00146DE0">
            <w:r w:rsidRPr="001C094C">
              <w:t>Matt Warman MP</w:t>
            </w:r>
          </w:p>
        </w:tc>
        <w:tc>
          <w:tcPr>
            <w:tcW w:w="1510" w:type="dxa"/>
            <w:tcBorders>
              <w:top w:val="single" w:sz="4" w:space="0" w:color="auto"/>
              <w:bottom w:val="single" w:sz="4" w:space="0" w:color="auto"/>
            </w:tcBorders>
            <w:noWrap/>
            <w:hideMark/>
          </w:tcPr>
          <w:p w14:paraId="622091E1" w14:textId="77777777" w:rsidR="00CE6F83" w:rsidRPr="001C094C" w:rsidRDefault="00CE6F83" w:rsidP="00146DE0">
            <w:r w:rsidRPr="001C094C">
              <w:t xml:space="preserve">Minister for Digital Infrastructure. Member of Parliament for Boston &amp; Skegness. Former Technology Editor, Daily </w:t>
            </w:r>
            <w:r w:rsidRPr="001C094C">
              <w:lastRenderedPageBreak/>
              <w:t>Telegraph. Conservative.</w:t>
            </w:r>
          </w:p>
        </w:tc>
        <w:tc>
          <w:tcPr>
            <w:tcW w:w="1511" w:type="dxa"/>
            <w:tcBorders>
              <w:top w:val="single" w:sz="4" w:space="0" w:color="auto"/>
              <w:bottom w:val="single" w:sz="4" w:space="0" w:color="auto"/>
            </w:tcBorders>
            <w:noWrap/>
            <w:hideMark/>
          </w:tcPr>
          <w:p w14:paraId="1689628C" w14:textId="77777777" w:rsidR="00CE6F83" w:rsidRPr="001C094C" w:rsidRDefault="00CE6F83" w:rsidP="00146DE0">
            <w:r w:rsidRPr="001C094C">
              <w:lastRenderedPageBreak/>
              <w:t>@mattwarman</w:t>
            </w:r>
          </w:p>
        </w:tc>
        <w:tc>
          <w:tcPr>
            <w:tcW w:w="1510" w:type="dxa"/>
            <w:tcBorders>
              <w:top w:val="single" w:sz="4" w:space="0" w:color="auto"/>
              <w:bottom w:val="single" w:sz="4" w:space="0" w:color="auto"/>
            </w:tcBorders>
            <w:noWrap/>
            <w:hideMark/>
          </w:tcPr>
          <w:p w14:paraId="2F96475D" w14:textId="77777777" w:rsidR="00CE6F83" w:rsidRPr="001C094C" w:rsidRDefault="00CE6F83" w:rsidP="00146DE0">
            <w:r w:rsidRPr="001C094C">
              <w:t>16327</w:t>
            </w:r>
          </w:p>
        </w:tc>
        <w:tc>
          <w:tcPr>
            <w:tcW w:w="1510" w:type="dxa"/>
            <w:tcBorders>
              <w:top w:val="single" w:sz="4" w:space="0" w:color="auto"/>
              <w:bottom w:val="single" w:sz="4" w:space="0" w:color="auto"/>
            </w:tcBorders>
            <w:noWrap/>
            <w:hideMark/>
          </w:tcPr>
          <w:p w14:paraId="333C7E99" w14:textId="77777777" w:rsidR="00CE6F83" w:rsidRPr="001C094C" w:rsidRDefault="00CE6F83" w:rsidP="00146DE0">
            <w:r w:rsidRPr="001C094C">
              <w:t>19450</w:t>
            </w:r>
          </w:p>
        </w:tc>
        <w:tc>
          <w:tcPr>
            <w:tcW w:w="1511" w:type="dxa"/>
            <w:tcBorders>
              <w:top w:val="single" w:sz="4" w:space="0" w:color="auto"/>
              <w:bottom w:val="single" w:sz="4" w:space="0" w:color="auto"/>
            </w:tcBorders>
            <w:noWrap/>
            <w:hideMark/>
          </w:tcPr>
          <w:p w14:paraId="32D175D2" w14:textId="77777777" w:rsidR="00CE6F83" w:rsidRPr="001C094C" w:rsidRDefault="00CE6F83" w:rsidP="00146DE0">
            <w:r w:rsidRPr="001C094C">
              <w:t>11/27/2008 19:36</w:t>
            </w:r>
          </w:p>
        </w:tc>
      </w:tr>
      <w:tr w:rsidR="00CE6F83" w:rsidRPr="001C094C" w14:paraId="7765131A" w14:textId="77777777" w:rsidTr="00146DE0">
        <w:trPr>
          <w:trHeight w:val="290"/>
        </w:trPr>
        <w:tc>
          <w:tcPr>
            <w:tcW w:w="1510" w:type="dxa"/>
            <w:tcBorders>
              <w:top w:val="single" w:sz="4" w:space="0" w:color="auto"/>
              <w:bottom w:val="single" w:sz="4" w:space="0" w:color="auto"/>
            </w:tcBorders>
            <w:noWrap/>
            <w:hideMark/>
          </w:tcPr>
          <w:p w14:paraId="60B5071C" w14:textId="77777777" w:rsidR="00CE6F83" w:rsidRPr="001C094C" w:rsidRDefault="00CE6F83" w:rsidP="00146DE0">
            <w:r w:rsidRPr="001C094C">
              <w:t>Max Hill</w:t>
            </w:r>
          </w:p>
        </w:tc>
        <w:tc>
          <w:tcPr>
            <w:tcW w:w="1510" w:type="dxa"/>
            <w:tcBorders>
              <w:top w:val="single" w:sz="4" w:space="0" w:color="auto"/>
              <w:bottom w:val="single" w:sz="4" w:space="0" w:color="auto"/>
            </w:tcBorders>
            <w:noWrap/>
            <w:hideMark/>
          </w:tcPr>
          <w:p w14:paraId="1BDEAED7" w14:textId="77777777" w:rsidR="00CE6F83" w:rsidRPr="001C094C" w:rsidRDefault="00CE6F83" w:rsidP="00146DE0">
            <w:r w:rsidRPr="001C094C">
              <w:t>Director of Public Prosecutions</w:t>
            </w:r>
          </w:p>
        </w:tc>
        <w:tc>
          <w:tcPr>
            <w:tcW w:w="1511" w:type="dxa"/>
            <w:tcBorders>
              <w:top w:val="single" w:sz="4" w:space="0" w:color="auto"/>
              <w:bottom w:val="single" w:sz="4" w:space="0" w:color="auto"/>
            </w:tcBorders>
            <w:noWrap/>
            <w:hideMark/>
          </w:tcPr>
          <w:p w14:paraId="48E636A3" w14:textId="77777777" w:rsidR="00CE6F83" w:rsidRPr="001C094C" w:rsidRDefault="00CE6F83" w:rsidP="00146DE0">
            <w:r w:rsidRPr="001C094C">
              <w:t>@MaxHillQC</w:t>
            </w:r>
          </w:p>
        </w:tc>
        <w:tc>
          <w:tcPr>
            <w:tcW w:w="1510" w:type="dxa"/>
            <w:tcBorders>
              <w:top w:val="single" w:sz="4" w:space="0" w:color="auto"/>
              <w:bottom w:val="single" w:sz="4" w:space="0" w:color="auto"/>
            </w:tcBorders>
            <w:noWrap/>
            <w:hideMark/>
          </w:tcPr>
          <w:p w14:paraId="42CADE76" w14:textId="77777777" w:rsidR="00CE6F83" w:rsidRPr="001C094C" w:rsidRDefault="00CE6F83" w:rsidP="00146DE0">
            <w:r w:rsidRPr="001C094C">
              <w:t>1231</w:t>
            </w:r>
          </w:p>
        </w:tc>
        <w:tc>
          <w:tcPr>
            <w:tcW w:w="1510" w:type="dxa"/>
            <w:tcBorders>
              <w:top w:val="single" w:sz="4" w:space="0" w:color="auto"/>
              <w:bottom w:val="single" w:sz="4" w:space="0" w:color="auto"/>
            </w:tcBorders>
            <w:noWrap/>
            <w:hideMark/>
          </w:tcPr>
          <w:p w14:paraId="7BC52723" w14:textId="77777777" w:rsidR="00CE6F83" w:rsidRPr="001C094C" w:rsidRDefault="00CE6F83" w:rsidP="00146DE0">
            <w:r w:rsidRPr="001C094C">
              <w:t>9819</w:t>
            </w:r>
          </w:p>
        </w:tc>
        <w:tc>
          <w:tcPr>
            <w:tcW w:w="1511" w:type="dxa"/>
            <w:tcBorders>
              <w:top w:val="single" w:sz="4" w:space="0" w:color="auto"/>
              <w:bottom w:val="single" w:sz="4" w:space="0" w:color="auto"/>
            </w:tcBorders>
            <w:noWrap/>
            <w:hideMark/>
          </w:tcPr>
          <w:p w14:paraId="557B547D" w14:textId="77777777" w:rsidR="00CE6F83" w:rsidRPr="001C094C" w:rsidRDefault="00CE6F83" w:rsidP="00146DE0">
            <w:r w:rsidRPr="001C094C">
              <w:t>8/31/2013 11:25</w:t>
            </w:r>
          </w:p>
        </w:tc>
      </w:tr>
      <w:tr w:rsidR="00CE6F83" w:rsidRPr="001C094C" w14:paraId="36F38346" w14:textId="77777777" w:rsidTr="00146DE0">
        <w:trPr>
          <w:trHeight w:val="290"/>
        </w:trPr>
        <w:tc>
          <w:tcPr>
            <w:tcW w:w="1510" w:type="dxa"/>
            <w:tcBorders>
              <w:top w:val="single" w:sz="4" w:space="0" w:color="auto"/>
              <w:bottom w:val="single" w:sz="4" w:space="0" w:color="auto"/>
            </w:tcBorders>
            <w:noWrap/>
            <w:hideMark/>
          </w:tcPr>
          <w:p w14:paraId="7B9AC886" w14:textId="77777777" w:rsidR="00CE6F83" w:rsidRPr="001C094C" w:rsidRDefault="00CE6F83" w:rsidP="00146DE0">
            <w:r w:rsidRPr="001C094C">
              <w:t>MHRA News Centre</w:t>
            </w:r>
          </w:p>
        </w:tc>
        <w:tc>
          <w:tcPr>
            <w:tcW w:w="1510" w:type="dxa"/>
            <w:tcBorders>
              <w:top w:val="single" w:sz="4" w:space="0" w:color="auto"/>
              <w:bottom w:val="single" w:sz="4" w:space="0" w:color="auto"/>
            </w:tcBorders>
            <w:noWrap/>
            <w:hideMark/>
          </w:tcPr>
          <w:p w14:paraId="7C0BB516" w14:textId="77777777" w:rsidR="00CE6F83" w:rsidRPr="001C094C" w:rsidRDefault="00CE6F83" w:rsidP="00146DE0">
            <w:r w:rsidRPr="001C094C">
              <w:t>Press releases and statements @MHRAgovuk Corporate Twitter @MHRAdevices Devices info @MHRAmedicines Medicines</w:t>
            </w:r>
          </w:p>
        </w:tc>
        <w:tc>
          <w:tcPr>
            <w:tcW w:w="1511" w:type="dxa"/>
            <w:tcBorders>
              <w:top w:val="single" w:sz="4" w:space="0" w:color="auto"/>
              <w:bottom w:val="single" w:sz="4" w:space="0" w:color="auto"/>
            </w:tcBorders>
            <w:noWrap/>
            <w:hideMark/>
          </w:tcPr>
          <w:p w14:paraId="682F094C" w14:textId="77777777" w:rsidR="00CE6F83" w:rsidRPr="001C094C" w:rsidRDefault="00CE6F83" w:rsidP="00146DE0">
            <w:r w:rsidRPr="001C094C">
              <w:t>@MHRApress</w:t>
            </w:r>
          </w:p>
        </w:tc>
        <w:tc>
          <w:tcPr>
            <w:tcW w:w="1510" w:type="dxa"/>
            <w:tcBorders>
              <w:top w:val="single" w:sz="4" w:space="0" w:color="auto"/>
              <w:bottom w:val="single" w:sz="4" w:space="0" w:color="auto"/>
            </w:tcBorders>
            <w:noWrap/>
            <w:hideMark/>
          </w:tcPr>
          <w:p w14:paraId="6F848FA2" w14:textId="77777777" w:rsidR="00CE6F83" w:rsidRPr="001C094C" w:rsidRDefault="00CE6F83" w:rsidP="00146DE0">
            <w:r w:rsidRPr="001C094C">
              <w:t>1609</w:t>
            </w:r>
          </w:p>
        </w:tc>
        <w:tc>
          <w:tcPr>
            <w:tcW w:w="1510" w:type="dxa"/>
            <w:tcBorders>
              <w:top w:val="single" w:sz="4" w:space="0" w:color="auto"/>
              <w:bottom w:val="single" w:sz="4" w:space="0" w:color="auto"/>
            </w:tcBorders>
            <w:noWrap/>
            <w:hideMark/>
          </w:tcPr>
          <w:p w14:paraId="4B8730B0" w14:textId="77777777" w:rsidR="00CE6F83" w:rsidRPr="001C094C" w:rsidRDefault="00CE6F83" w:rsidP="00146DE0">
            <w:r w:rsidRPr="001C094C">
              <w:t>9961</w:t>
            </w:r>
          </w:p>
        </w:tc>
        <w:tc>
          <w:tcPr>
            <w:tcW w:w="1511" w:type="dxa"/>
            <w:tcBorders>
              <w:top w:val="single" w:sz="4" w:space="0" w:color="auto"/>
              <w:bottom w:val="single" w:sz="4" w:space="0" w:color="auto"/>
            </w:tcBorders>
            <w:noWrap/>
            <w:hideMark/>
          </w:tcPr>
          <w:p w14:paraId="1C63AD13" w14:textId="77777777" w:rsidR="00CE6F83" w:rsidRPr="001C094C" w:rsidRDefault="00CE6F83" w:rsidP="00146DE0">
            <w:r w:rsidRPr="001C094C">
              <w:t>7/7/2011 15:42</w:t>
            </w:r>
          </w:p>
        </w:tc>
      </w:tr>
      <w:tr w:rsidR="00CE6F83" w:rsidRPr="001C094C" w14:paraId="2F1EF1AF" w14:textId="77777777" w:rsidTr="00146DE0">
        <w:trPr>
          <w:trHeight w:val="290"/>
        </w:trPr>
        <w:tc>
          <w:tcPr>
            <w:tcW w:w="1510" w:type="dxa"/>
            <w:tcBorders>
              <w:top w:val="single" w:sz="4" w:space="0" w:color="auto"/>
              <w:bottom w:val="single" w:sz="4" w:space="0" w:color="auto"/>
            </w:tcBorders>
            <w:noWrap/>
            <w:hideMark/>
          </w:tcPr>
          <w:p w14:paraId="36FFF84F" w14:textId="77777777" w:rsidR="00CE6F83" w:rsidRPr="001C094C" w:rsidRDefault="00CE6F83" w:rsidP="00146DE0">
            <w:r w:rsidRPr="001C094C">
              <w:t>MHRAgovuk</w:t>
            </w:r>
          </w:p>
        </w:tc>
        <w:tc>
          <w:tcPr>
            <w:tcW w:w="1510" w:type="dxa"/>
            <w:tcBorders>
              <w:top w:val="single" w:sz="4" w:space="0" w:color="auto"/>
              <w:bottom w:val="single" w:sz="4" w:space="0" w:color="auto"/>
            </w:tcBorders>
            <w:noWrap/>
            <w:hideMark/>
          </w:tcPr>
          <w:p w14:paraId="14E5CD69" w14:textId="77777777" w:rsidR="00CE6F83" w:rsidRPr="001C094C" w:rsidRDefault="00CE6F83" w:rsidP="00146DE0">
            <w:r w:rsidRPr="001C094C">
              <w:t>The MHRA is a global leader in protecting and improving public health and supporting innovation through scientific research and development.</w:t>
            </w:r>
          </w:p>
        </w:tc>
        <w:tc>
          <w:tcPr>
            <w:tcW w:w="1511" w:type="dxa"/>
            <w:tcBorders>
              <w:top w:val="single" w:sz="4" w:space="0" w:color="auto"/>
              <w:bottom w:val="single" w:sz="4" w:space="0" w:color="auto"/>
            </w:tcBorders>
            <w:noWrap/>
            <w:hideMark/>
          </w:tcPr>
          <w:p w14:paraId="4F05FF66" w14:textId="77777777" w:rsidR="00CE6F83" w:rsidRPr="001C094C" w:rsidRDefault="00CE6F83" w:rsidP="00146DE0">
            <w:r w:rsidRPr="001C094C">
              <w:t>@MHRAgovuk</w:t>
            </w:r>
          </w:p>
        </w:tc>
        <w:tc>
          <w:tcPr>
            <w:tcW w:w="1510" w:type="dxa"/>
            <w:tcBorders>
              <w:top w:val="single" w:sz="4" w:space="0" w:color="auto"/>
              <w:bottom w:val="single" w:sz="4" w:space="0" w:color="auto"/>
            </w:tcBorders>
            <w:noWrap/>
            <w:hideMark/>
          </w:tcPr>
          <w:p w14:paraId="3423C61F" w14:textId="77777777" w:rsidR="00CE6F83" w:rsidRPr="001C094C" w:rsidRDefault="00CE6F83" w:rsidP="00146DE0">
            <w:r w:rsidRPr="001C094C">
              <w:t>4869</w:t>
            </w:r>
          </w:p>
        </w:tc>
        <w:tc>
          <w:tcPr>
            <w:tcW w:w="1510" w:type="dxa"/>
            <w:tcBorders>
              <w:top w:val="single" w:sz="4" w:space="0" w:color="auto"/>
              <w:bottom w:val="single" w:sz="4" w:space="0" w:color="auto"/>
            </w:tcBorders>
            <w:noWrap/>
            <w:hideMark/>
          </w:tcPr>
          <w:p w14:paraId="5B745379" w14:textId="77777777" w:rsidR="00CE6F83" w:rsidRPr="001C094C" w:rsidRDefault="00CE6F83" w:rsidP="00146DE0">
            <w:r w:rsidRPr="001C094C">
              <w:t>25371</w:t>
            </w:r>
          </w:p>
        </w:tc>
        <w:tc>
          <w:tcPr>
            <w:tcW w:w="1511" w:type="dxa"/>
            <w:tcBorders>
              <w:top w:val="single" w:sz="4" w:space="0" w:color="auto"/>
              <w:bottom w:val="single" w:sz="4" w:space="0" w:color="auto"/>
            </w:tcBorders>
            <w:noWrap/>
            <w:hideMark/>
          </w:tcPr>
          <w:p w14:paraId="18B33C59" w14:textId="77777777" w:rsidR="00CE6F83" w:rsidRPr="001C094C" w:rsidRDefault="00CE6F83" w:rsidP="00146DE0">
            <w:r w:rsidRPr="001C094C">
              <w:t>7/7/2011 15:47</w:t>
            </w:r>
          </w:p>
        </w:tc>
      </w:tr>
      <w:tr w:rsidR="00CE6F83" w:rsidRPr="001C094C" w14:paraId="5CB9DFC8" w14:textId="77777777" w:rsidTr="00146DE0">
        <w:trPr>
          <w:trHeight w:val="290"/>
        </w:trPr>
        <w:tc>
          <w:tcPr>
            <w:tcW w:w="1510" w:type="dxa"/>
            <w:tcBorders>
              <w:top w:val="single" w:sz="4" w:space="0" w:color="auto"/>
              <w:bottom w:val="single" w:sz="4" w:space="0" w:color="auto"/>
            </w:tcBorders>
            <w:noWrap/>
            <w:hideMark/>
          </w:tcPr>
          <w:p w14:paraId="512A87C3" w14:textId="77777777" w:rsidR="00CE6F83" w:rsidRPr="001C094C" w:rsidRDefault="00CE6F83" w:rsidP="00146DE0">
            <w:r w:rsidRPr="001C094C">
              <w:t>Michael Brodie</w:t>
            </w:r>
          </w:p>
        </w:tc>
        <w:tc>
          <w:tcPr>
            <w:tcW w:w="1510" w:type="dxa"/>
            <w:tcBorders>
              <w:top w:val="single" w:sz="4" w:space="0" w:color="auto"/>
              <w:bottom w:val="single" w:sz="4" w:space="0" w:color="auto"/>
            </w:tcBorders>
            <w:noWrap/>
            <w:hideMark/>
          </w:tcPr>
          <w:p w14:paraId="67A71EBA" w14:textId="77777777" w:rsidR="00CE6F83" w:rsidRPr="001C094C" w:rsidRDefault="00CE6F83" w:rsidP="00146DE0">
            <w:r w:rsidRPr="001C094C">
              <w:t>Chief Executive at NHS Business Services Authority and interim Chief Executive for Public Health England. Passionate about the North East. Dad, Husband, Son.</w:t>
            </w:r>
          </w:p>
        </w:tc>
        <w:tc>
          <w:tcPr>
            <w:tcW w:w="1511" w:type="dxa"/>
            <w:tcBorders>
              <w:top w:val="single" w:sz="4" w:space="0" w:color="auto"/>
              <w:bottom w:val="single" w:sz="4" w:space="0" w:color="auto"/>
            </w:tcBorders>
            <w:noWrap/>
            <w:hideMark/>
          </w:tcPr>
          <w:p w14:paraId="1152AC13" w14:textId="77777777" w:rsidR="00CE6F83" w:rsidRPr="001C094C" w:rsidRDefault="00CE6F83" w:rsidP="00146DE0">
            <w:r w:rsidRPr="001C094C">
              <w:t>@michaelkbrodie</w:t>
            </w:r>
          </w:p>
        </w:tc>
        <w:tc>
          <w:tcPr>
            <w:tcW w:w="1510" w:type="dxa"/>
            <w:tcBorders>
              <w:top w:val="single" w:sz="4" w:space="0" w:color="auto"/>
              <w:bottom w:val="single" w:sz="4" w:space="0" w:color="auto"/>
            </w:tcBorders>
            <w:noWrap/>
            <w:hideMark/>
          </w:tcPr>
          <w:p w14:paraId="2BA01AF6" w14:textId="77777777" w:rsidR="00CE6F83" w:rsidRPr="001C094C" w:rsidRDefault="00CE6F83" w:rsidP="00146DE0">
            <w:r w:rsidRPr="001C094C">
              <w:t>2691</w:t>
            </w:r>
          </w:p>
        </w:tc>
        <w:tc>
          <w:tcPr>
            <w:tcW w:w="1510" w:type="dxa"/>
            <w:tcBorders>
              <w:top w:val="single" w:sz="4" w:space="0" w:color="auto"/>
              <w:bottom w:val="single" w:sz="4" w:space="0" w:color="auto"/>
            </w:tcBorders>
            <w:noWrap/>
            <w:hideMark/>
          </w:tcPr>
          <w:p w14:paraId="383722D7" w14:textId="77777777" w:rsidR="00CE6F83" w:rsidRPr="001C094C" w:rsidRDefault="00CE6F83" w:rsidP="00146DE0">
            <w:r w:rsidRPr="001C094C">
              <w:t>5362</w:t>
            </w:r>
          </w:p>
        </w:tc>
        <w:tc>
          <w:tcPr>
            <w:tcW w:w="1511" w:type="dxa"/>
            <w:tcBorders>
              <w:top w:val="single" w:sz="4" w:space="0" w:color="auto"/>
              <w:bottom w:val="single" w:sz="4" w:space="0" w:color="auto"/>
            </w:tcBorders>
            <w:noWrap/>
            <w:hideMark/>
          </w:tcPr>
          <w:p w14:paraId="364052EB" w14:textId="77777777" w:rsidR="00CE6F83" w:rsidRPr="001C094C" w:rsidRDefault="00CE6F83" w:rsidP="00146DE0">
            <w:r w:rsidRPr="001C094C">
              <w:t>6/15/2011 21:32</w:t>
            </w:r>
          </w:p>
        </w:tc>
      </w:tr>
      <w:tr w:rsidR="00CE6F83" w:rsidRPr="001C094C" w14:paraId="73910724" w14:textId="77777777" w:rsidTr="00146DE0">
        <w:trPr>
          <w:trHeight w:val="290"/>
        </w:trPr>
        <w:tc>
          <w:tcPr>
            <w:tcW w:w="1510" w:type="dxa"/>
            <w:tcBorders>
              <w:top w:val="single" w:sz="4" w:space="0" w:color="auto"/>
              <w:bottom w:val="single" w:sz="4" w:space="0" w:color="auto"/>
            </w:tcBorders>
            <w:noWrap/>
            <w:hideMark/>
          </w:tcPr>
          <w:p w14:paraId="61CAD066" w14:textId="77777777" w:rsidR="00CE6F83" w:rsidRPr="001C094C" w:rsidRDefault="00CE6F83" w:rsidP="00146DE0">
            <w:r w:rsidRPr="001C094C">
              <w:lastRenderedPageBreak/>
              <w:t>Michael Ellis</w:t>
            </w:r>
          </w:p>
        </w:tc>
        <w:tc>
          <w:tcPr>
            <w:tcW w:w="1510" w:type="dxa"/>
            <w:tcBorders>
              <w:top w:val="single" w:sz="4" w:space="0" w:color="auto"/>
              <w:bottom w:val="single" w:sz="4" w:space="0" w:color="auto"/>
            </w:tcBorders>
            <w:noWrap/>
            <w:hideMark/>
          </w:tcPr>
          <w:p w14:paraId="3CA9C39A" w14:textId="77777777" w:rsidR="00CE6F83" w:rsidRPr="001C094C" w:rsidRDefault="00CE6F83" w:rsidP="00146DE0">
            <w:r w:rsidRPr="001C094C">
              <w:t>Member of Parliament for Northampton North; HM Attorney General for England and Wales. Northampton North residents please email for a response.</w:t>
            </w:r>
          </w:p>
        </w:tc>
        <w:tc>
          <w:tcPr>
            <w:tcW w:w="1511" w:type="dxa"/>
            <w:tcBorders>
              <w:top w:val="single" w:sz="4" w:space="0" w:color="auto"/>
              <w:bottom w:val="single" w:sz="4" w:space="0" w:color="auto"/>
            </w:tcBorders>
            <w:noWrap/>
            <w:hideMark/>
          </w:tcPr>
          <w:p w14:paraId="57C1D006" w14:textId="77777777" w:rsidR="00CE6F83" w:rsidRPr="001C094C" w:rsidRDefault="00CE6F83" w:rsidP="00146DE0">
            <w:r w:rsidRPr="001C094C">
              <w:t>@Michael_Ellis1</w:t>
            </w:r>
          </w:p>
        </w:tc>
        <w:tc>
          <w:tcPr>
            <w:tcW w:w="1510" w:type="dxa"/>
            <w:tcBorders>
              <w:top w:val="single" w:sz="4" w:space="0" w:color="auto"/>
              <w:bottom w:val="single" w:sz="4" w:space="0" w:color="auto"/>
            </w:tcBorders>
            <w:noWrap/>
            <w:hideMark/>
          </w:tcPr>
          <w:p w14:paraId="4156514B" w14:textId="77777777" w:rsidR="00CE6F83" w:rsidRPr="001C094C" w:rsidRDefault="00CE6F83" w:rsidP="00146DE0">
            <w:r w:rsidRPr="001C094C">
              <w:t>3275</w:t>
            </w:r>
          </w:p>
        </w:tc>
        <w:tc>
          <w:tcPr>
            <w:tcW w:w="1510" w:type="dxa"/>
            <w:tcBorders>
              <w:top w:val="single" w:sz="4" w:space="0" w:color="auto"/>
              <w:bottom w:val="single" w:sz="4" w:space="0" w:color="auto"/>
            </w:tcBorders>
            <w:noWrap/>
            <w:hideMark/>
          </w:tcPr>
          <w:p w14:paraId="27797F4B" w14:textId="77777777" w:rsidR="00CE6F83" w:rsidRPr="001C094C" w:rsidRDefault="00CE6F83" w:rsidP="00146DE0">
            <w:r w:rsidRPr="001C094C">
              <w:t>13471</w:t>
            </w:r>
          </w:p>
        </w:tc>
        <w:tc>
          <w:tcPr>
            <w:tcW w:w="1511" w:type="dxa"/>
            <w:tcBorders>
              <w:top w:val="single" w:sz="4" w:space="0" w:color="auto"/>
              <w:bottom w:val="single" w:sz="4" w:space="0" w:color="auto"/>
            </w:tcBorders>
            <w:noWrap/>
            <w:hideMark/>
          </w:tcPr>
          <w:p w14:paraId="7B1519F0" w14:textId="77777777" w:rsidR="00CE6F83" w:rsidRPr="001C094C" w:rsidRDefault="00CE6F83" w:rsidP="00146DE0">
            <w:r w:rsidRPr="001C094C">
              <w:t>2/1/2009 15:05</w:t>
            </w:r>
          </w:p>
        </w:tc>
      </w:tr>
      <w:tr w:rsidR="00CE6F83" w:rsidRPr="001C094C" w14:paraId="0ADAC822" w14:textId="77777777" w:rsidTr="00146DE0">
        <w:trPr>
          <w:trHeight w:val="290"/>
        </w:trPr>
        <w:tc>
          <w:tcPr>
            <w:tcW w:w="1510" w:type="dxa"/>
            <w:tcBorders>
              <w:top w:val="single" w:sz="4" w:space="0" w:color="auto"/>
              <w:bottom w:val="single" w:sz="4" w:space="0" w:color="auto"/>
            </w:tcBorders>
            <w:noWrap/>
            <w:hideMark/>
          </w:tcPr>
          <w:p w14:paraId="1DCBF321" w14:textId="77777777" w:rsidR="00CE6F83" w:rsidRPr="001C094C" w:rsidRDefault="00CE6F83" w:rsidP="00146DE0">
            <w:r w:rsidRPr="001C094C">
              <w:t>Michelle Donelan MP</w:t>
            </w:r>
          </w:p>
        </w:tc>
        <w:tc>
          <w:tcPr>
            <w:tcW w:w="1510" w:type="dxa"/>
            <w:tcBorders>
              <w:top w:val="single" w:sz="4" w:space="0" w:color="auto"/>
              <w:bottom w:val="single" w:sz="4" w:space="0" w:color="auto"/>
            </w:tcBorders>
            <w:noWrap/>
            <w:hideMark/>
          </w:tcPr>
          <w:p w14:paraId="343B06FD" w14:textId="77777777" w:rsidR="00CE6F83" w:rsidRPr="001C094C" w:rsidRDefault="00CE6F83" w:rsidP="00146DE0">
            <w:r w:rsidRPr="001C094C">
              <w:t>MP for Chippenham constituency. Minister of State for Universities. For direct responses please email rather than tweet Michelle.donelan.mp@parliament.uk</w:t>
            </w:r>
          </w:p>
        </w:tc>
        <w:tc>
          <w:tcPr>
            <w:tcW w:w="1511" w:type="dxa"/>
            <w:tcBorders>
              <w:top w:val="single" w:sz="4" w:space="0" w:color="auto"/>
              <w:bottom w:val="single" w:sz="4" w:space="0" w:color="auto"/>
            </w:tcBorders>
            <w:noWrap/>
            <w:hideMark/>
          </w:tcPr>
          <w:p w14:paraId="5787F51F" w14:textId="77777777" w:rsidR="00CE6F83" w:rsidRPr="001C094C" w:rsidRDefault="00CE6F83" w:rsidP="00146DE0">
            <w:r w:rsidRPr="001C094C">
              <w:t>@michelledonelan</w:t>
            </w:r>
          </w:p>
        </w:tc>
        <w:tc>
          <w:tcPr>
            <w:tcW w:w="1510" w:type="dxa"/>
            <w:tcBorders>
              <w:top w:val="single" w:sz="4" w:space="0" w:color="auto"/>
              <w:bottom w:val="single" w:sz="4" w:space="0" w:color="auto"/>
            </w:tcBorders>
            <w:noWrap/>
            <w:hideMark/>
          </w:tcPr>
          <w:p w14:paraId="15D37E9B" w14:textId="77777777" w:rsidR="00CE6F83" w:rsidRPr="001C094C" w:rsidRDefault="00CE6F83" w:rsidP="00146DE0">
            <w:r w:rsidRPr="001C094C">
              <w:t>9511</w:t>
            </w:r>
          </w:p>
        </w:tc>
        <w:tc>
          <w:tcPr>
            <w:tcW w:w="1510" w:type="dxa"/>
            <w:tcBorders>
              <w:top w:val="single" w:sz="4" w:space="0" w:color="auto"/>
              <w:bottom w:val="single" w:sz="4" w:space="0" w:color="auto"/>
            </w:tcBorders>
            <w:noWrap/>
            <w:hideMark/>
          </w:tcPr>
          <w:p w14:paraId="6DACB9B4" w14:textId="77777777" w:rsidR="00CE6F83" w:rsidRPr="001C094C" w:rsidRDefault="00CE6F83" w:rsidP="00146DE0">
            <w:r w:rsidRPr="001C094C">
              <w:t>18575</w:t>
            </w:r>
          </w:p>
        </w:tc>
        <w:tc>
          <w:tcPr>
            <w:tcW w:w="1511" w:type="dxa"/>
            <w:tcBorders>
              <w:top w:val="single" w:sz="4" w:space="0" w:color="auto"/>
              <w:bottom w:val="single" w:sz="4" w:space="0" w:color="auto"/>
            </w:tcBorders>
            <w:noWrap/>
            <w:hideMark/>
          </w:tcPr>
          <w:p w14:paraId="165D0D7A" w14:textId="77777777" w:rsidR="00CE6F83" w:rsidRPr="001C094C" w:rsidRDefault="00CE6F83" w:rsidP="00146DE0">
            <w:r w:rsidRPr="001C094C">
              <w:t>2/23/2010 21:30</w:t>
            </w:r>
          </w:p>
        </w:tc>
      </w:tr>
      <w:tr w:rsidR="00CE6F83" w:rsidRPr="001C094C" w14:paraId="73783C4C" w14:textId="77777777" w:rsidTr="00146DE0">
        <w:trPr>
          <w:trHeight w:val="290"/>
        </w:trPr>
        <w:tc>
          <w:tcPr>
            <w:tcW w:w="1510" w:type="dxa"/>
            <w:tcBorders>
              <w:top w:val="single" w:sz="4" w:space="0" w:color="auto"/>
              <w:bottom w:val="single" w:sz="4" w:space="0" w:color="auto"/>
            </w:tcBorders>
            <w:noWrap/>
            <w:hideMark/>
          </w:tcPr>
          <w:p w14:paraId="063C666B" w14:textId="77777777" w:rsidR="00CE6F83" w:rsidRPr="001C094C" w:rsidRDefault="00CE6F83" w:rsidP="00146DE0">
            <w:r w:rsidRPr="001C094C">
              <w:t xml:space="preserve">Mims Davies MP #HandsFaceSpaceFreshAir </w:t>
            </w:r>
          </w:p>
        </w:tc>
        <w:tc>
          <w:tcPr>
            <w:tcW w:w="1510" w:type="dxa"/>
            <w:tcBorders>
              <w:top w:val="single" w:sz="4" w:space="0" w:color="auto"/>
              <w:bottom w:val="single" w:sz="4" w:space="0" w:color="auto"/>
            </w:tcBorders>
            <w:noWrap/>
            <w:hideMark/>
          </w:tcPr>
          <w:p w14:paraId="5631D4D6" w14:textId="77777777" w:rsidR="00CE6F83" w:rsidRPr="001C094C" w:rsidRDefault="00CE6F83" w:rsidP="00146DE0">
            <w:r w:rsidRPr="001C094C">
              <w:t>Mid Sussex Conservative MP &amp; Employment Minister @DWP.Previous Whip/&lt;U+000E0067&gt;&lt;U+000E0062&gt;&lt;U+000E0077&gt;&lt;U+000E006C&gt;&lt;U+000E0073&gt;&lt;U+000E007F&gt;/Sport&amp;Civil Society Minister &amp; local Cllr-</w:t>
            </w:r>
            <w:r w:rsidRPr="001C094C">
              <w:lastRenderedPageBreak/>
              <w:t>Coeliac-Bad runner &lt;U+200D&gt;&lt;U+FE0F&gt;OWNVIEWS</w:t>
            </w:r>
          </w:p>
        </w:tc>
        <w:tc>
          <w:tcPr>
            <w:tcW w:w="1511" w:type="dxa"/>
            <w:tcBorders>
              <w:top w:val="single" w:sz="4" w:space="0" w:color="auto"/>
              <w:bottom w:val="single" w:sz="4" w:space="0" w:color="auto"/>
            </w:tcBorders>
            <w:noWrap/>
            <w:hideMark/>
          </w:tcPr>
          <w:p w14:paraId="50BEF7E6" w14:textId="77777777" w:rsidR="00CE6F83" w:rsidRPr="001C094C" w:rsidRDefault="00CE6F83" w:rsidP="00146DE0">
            <w:r w:rsidRPr="001C094C">
              <w:lastRenderedPageBreak/>
              <w:t>@mimsdavies</w:t>
            </w:r>
          </w:p>
        </w:tc>
        <w:tc>
          <w:tcPr>
            <w:tcW w:w="1510" w:type="dxa"/>
            <w:tcBorders>
              <w:top w:val="single" w:sz="4" w:space="0" w:color="auto"/>
              <w:bottom w:val="single" w:sz="4" w:space="0" w:color="auto"/>
            </w:tcBorders>
            <w:noWrap/>
            <w:hideMark/>
          </w:tcPr>
          <w:p w14:paraId="49390A72" w14:textId="77777777" w:rsidR="00CE6F83" w:rsidRPr="001C094C" w:rsidRDefault="00CE6F83" w:rsidP="00146DE0">
            <w:r w:rsidRPr="001C094C">
              <w:t>26267</w:t>
            </w:r>
          </w:p>
        </w:tc>
        <w:tc>
          <w:tcPr>
            <w:tcW w:w="1510" w:type="dxa"/>
            <w:tcBorders>
              <w:top w:val="single" w:sz="4" w:space="0" w:color="auto"/>
              <w:bottom w:val="single" w:sz="4" w:space="0" w:color="auto"/>
            </w:tcBorders>
            <w:noWrap/>
            <w:hideMark/>
          </w:tcPr>
          <w:p w14:paraId="2C5293BA" w14:textId="77777777" w:rsidR="00CE6F83" w:rsidRPr="001C094C" w:rsidRDefault="00CE6F83" w:rsidP="00146DE0">
            <w:r w:rsidRPr="001C094C">
              <w:t>16138</w:t>
            </w:r>
          </w:p>
        </w:tc>
        <w:tc>
          <w:tcPr>
            <w:tcW w:w="1511" w:type="dxa"/>
            <w:tcBorders>
              <w:top w:val="single" w:sz="4" w:space="0" w:color="auto"/>
              <w:bottom w:val="single" w:sz="4" w:space="0" w:color="auto"/>
            </w:tcBorders>
            <w:noWrap/>
            <w:hideMark/>
          </w:tcPr>
          <w:p w14:paraId="76FA1804" w14:textId="77777777" w:rsidR="00CE6F83" w:rsidRPr="001C094C" w:rsidRDefault="00CE6F83" w:rsidP="00146DE0">
            <w:r w:rsidRPr="001C094C">
              <w:t>1/11/2011 0:05</w:t>
            </w:r>
          </w:p>
        </w:tc>
      </w:tr>
      <w:tr w:rsidR="00CE6F83" w:rsidRPr="001C094C" w14:paraId="4C646235" w14:textId="77777777" w:rsidTr="00146DE0">
        <w:trPr>
          <w:trHeight w:val="290"/>
        </w:trPr>
        <w:tc>
          <w:tcPr>
            <w:tcW w:w="1510" w:type="dxa"/>
            <w:tcBorders>
              <w:top w:val="single" w:sz="4" w:space="0" w:color="auto"/>
              <w:bottom w:val="single" w:sz="4" w:space="0" w:color="auto"/>
            </w:tcBorders>
            <w:noWrap/>
            <w:hideMark/>
          </w:tcPr>
          <w:p w14:paraId="66AE30B5" w14:textId="77777777" w:rsidR="00CE6F83" w:rsidRPr="001C094C" w:rsidRDefault="00CE6F83" w:rsidP="00146DE0">
            <w:r w:rsidRPr="001C094C">
              <w:t xml:space="preserve">Ministry of Defence </w:t>
            </w:r>
          </w:p>
        </w:tc>
        <w:tc>
          <w:tcPr>
            <w:tcW w:w="1510" w:type="dxa"/>
            <w:tcBorders>
              <w:top w:val="single" w:sz="4" w:space="0" w:color="auto"/>
              <w:bottom w:val="single" w:sz="4" w:space="0" w:color="auto"/>
            </w:tcBorders>
            <w:noWrap/>
            <w:hideMark/>
          </w:tcPr>
          <w:p w14:paraId="438F8EC2" w14:textId="77777777" w:rsidR="00CE6F83" w:rsidRPr="001C094C" w:rsidRDefault="00CE6F83" w:rsidP="00146DE0">
            <w:r w:rsidRPr="001C094C">
              <w:t>DefenceHQ is the official corporate news channel of the UK Ministry of Defence.</w:t>
            </w:r>
          </w:p>
        </w:tc>
        <w:tc>
          <w:tcPr>
            <w:tcW w:w="1511" w:type="dxa"/>
            <w:tcBorders>
              <w:top w:val="single" w:sz="4" w:space="0" w:color="auto"/>
              <w:bottom w:val="single" w:sz="4" w:space="0" w:color="auto"/>
            </w:tcBorders>
            <w:noWrap/>
            <w:hideMark/>
          </w:tcPr>
          <w:p w14:paraId="75647DBE" w14:textId="77777777" w:rsidR="00CE6F83" w:rsidRPr="001C094C" w:rsidRDefault="00CE6F83" w:rsidP="00146DE0">
            <w:r w:rsidRPr="001C094C">
              <w:t>@DefenceHQ</w:t>
            </w:r>
          </w:p>
        </w:tc>
        <w:tc>
          <w:tcPr>
            <w:tcW w:w="1510" w:type="dxa"/>
            <w:tcBorders>
              <w:top w:val="single" w:sz="4" w:space="0" w:color="auto"/>
              <w:bottom w:val="single" w:sz="4" w:space="0" w:color="auto"/>
            </w:tcBorders>
            <w:noWrap/>
            <w:hideMark/>
          </w:tcPr>
          <w:p w14:paraId="2B38D6FD" w14:textId="77777777" w:rsidR="00CE6F83" w:rsidRPr="001C094C" w:rsidRDefault="00CE6F83" w:rsidP="00146DE0">
            <w:r w:rsidRPr="001C094C">
              <w:t>26370</w:t>
            </w:r>
          </w:p>
        </w:tc>
        <w:tc>
          <w:tcPr>
            <w:tcW w:w="1510" w:type="dxa"/>
            <w:tcBorders>
              <w:top w:val="single" w:sz="4" w:space="0" w:color="auto"/>
              <w:bottom w:val="single" w:sz="4" w:space="0" w:color="auto"/>
            </w:tcBorders>
            <w:noWrap/>
            <w:hideMark/>
          </w:tcPr>
          <w:p w14:paraId="3E9C7037" w14:textId="77777777" w:rsidR="00CE6F83" w:rsidRPr="001C094C" w:rsidRDefault="00CE6F83" w:rsidP="00146DE0">
            <w:r w:rsidRPr="001C094C">
              <w:t>286964</w:t>
            </w:r>
          </w:p>
        </w:tc>
        <w:tc>
          <w:tcPr>
            <w:tcW w:w="1511" w:type="dxa"/>
            <w:tcBorders>
              <w:top w:val="single" w:sz="4" w:space="0" w:color="auto"/>
              <w:bottom w:val="single" w:sz="4" w:space="0" w:color="auto"/>
            </w:tcBorders>
            <w:noWrap/>
            <w:hideMark/>
          </w:tcPr>
          <w:p w14:paraId="1289D2B0" w14:textId="77777777" w:rsidR="00CE6F83" w:rsidRPr="001C094C" w:rsidRDefault="00CE6F83" w:rsidP="00146DE0">
            <w:r w:rsidRPr="001C094C">
              <w:t>9/4/2008 21:05</w:t>
            </w:r>
          </w:p>
        </w:tc>
      </w:tr>
      <w:tr w:rsidR="00CE6F83" w:rsidRPr="001C094C" w14:paraId="09EAC82F" w14:textId="77777777" w:rsidTr="00146DE0">
        <w:trPr>
          <w:trHeight w:val="290"/>
        </w:trPr>
        <w:tc>
          <w:tcPr>
            <w:tcW w:w="1510" w:type="dxa"/>
            <w:tcBorders>
              <w:top w:val="single" w:sz="4" w:space="0" w:color="auto"/>
              <w:bottom w:val="single" w:sz="4" w:space="0" w:color="auto"/>
            </w:tcBorders>
            <w:noWrap/>
            <w:hideMark/>
          </w:tcPr>
          <w:p w14:paraId="421874E7" w14:textId="77777777" w:rsidR="00CE6F83" w:rsidRPr="001C094C" w:rsidRDefault="00CE6F83" w:rsidP="00146DE0">
            <w:r w:rsidRPr="001C094C">
              <w:t>Ministry of Defence Press Office</w:t>
            </w:r>
          </w:p>
        </w:tc>
        <w:tc>
          <w:tcPr>
            <w:tcW w:w="1510" w:type="dxa"/>
            <w:tcBorders>
              <w:top w:val="single" w:sz="4" w:space="0" w:color="auto"/>
              <w:bottom w:val="single" w:sz="4" w:space="0" w:color="auto"/>
            </w:tcBorders>
            <w:noWrap/>
            <w:hideMark/>
          </w:tcPr>
          <w:p w14:paraId="3F49A01A" w14:textId="77777777" w:rsidR="00CE6F83" w:rsidRPr="001C094C" w:rsidRDefault="00CE6F83" w:rsidP="00146DE0">
            <w:r w:rsidRPr="001C094C">
              <w:t>Updates from the @DefenceHQ press office.</w:t>
            </w:r>
          </w:p>
        </w:tc>
        <w:tc>
          <w:tcPr>
            <w:tcW w:w="1511" w:type="dxa"/>
            <w:tcBorders>
              <w:top w:val="single" w:sz="4" w:space="0" w:color="auto"/>
              <w:bottom w:val="single" w:sz="4" w:space="0" w:color="auto"/>
            </w:tcBorders>
            <w:noWrap/>
            <w:hideMark/>
          </w:tcPr>
          <w:p w14:paraId="068FEBA7" w14:textId="77777777" w:rsidR="00CE6F83" w:rsidRPr="001C094C" w:rsidRDefault="00CE6F83" w:rsidP="00146DE0">
            <w:r w:rsidRPr="001C094C">
              <w:t>@DefenceHQPress</w:t>
            </w:r>
          </w:p>
        </w:tc>
        <w:tc>
          <w:tcPr>
            <w:tcW w:w="1510" w:type="dxa"/>
            <w:tcBorders>
              <w:top w:val="single" w:sz="4" w:space="0" w:color="auto"/>
              <w:bottom w:val="single" w:sz="4" w:space="0" w:color="auto"/>
            </w:tcBorders>
            <w:noWrap/>
            <w:hideMark/>
          </w:tcPr>
          <w:p w14:paraId="5A500FDA" w14:textId="77777777" w:rsidR="00CE6F83" w:rsidRPr="001C094C" w:rsidRDefault="00CE6F83" w:rsidP="00146DE0">
            <w:r w:rsidRPr="001C094C">
              <w:t>181</w:t>
            </w:r>
          </w:p>
        </w:tc>
        <w:tc>
          <w:tcPr>
            <w:tcW w:w="1510" w:type="dxa"/>
            <w:tcBorders>
              <w:top w:val="single" w:sz="4" w:space="0" w:color="auto"/>
              <w:bottom w:val="single" w:sz="4" w:space="0" w:color="auto"/>
            </w:tcBorders>
            <w:noWrap/>
            <w:hideMark/>
          </w:tcPr>
          <w:p w14:paraId="4C7D0226" w14:textId="77777777" w:rsidR="00CE6F83" w:rsidRPr="001C094C" w:rsidRDefault="00CE6F83" w:rsidP="00146DE0">
            <w:r w:rsidRPr="001C094C">
              <w:t>4186</w:t>
            </w:r>
          </w:p>
        </w:tc>
        <w:tc>
          <w:tcPr>
            <w:tcW w:w="1511" w:type="dxa"/>
            <w:tcBorders>
              <w:top w:val="single" w:sz="4" w:space="0" w:color="auto"/>
              <w:bottom w:val="single" w:sz="4" w:space="0" w:color="auto"/>
            </w:tcBorders>
            <w:noWrap/>
            <w:hideMark/>
          </w:tcPr>
          <w:p w14:paraId="72C8517B" w14:textId="77777777" w:rsidR="00CE6F83" w:rsidRPr="001C094C" w:rsidRDefault="00CE6F83" w:rsidP="00146DE0">
            <w:r w:rsidRPr="001C094C">
              <w:t>7/13/2020 18:49</w:t>
            </w:r>
          </w:p>
        </w:tc>
      </w:tr>
      <w:tr w:rsidR="00CE6F83" w:rsidRPr="001C094C" w14:paraId="559C846B" w14:textId="77777777" w:rsidTr="00146DE0">
        <w:trPr>
          <w:trHeight w:val="290"/>
        </w:trPr>
        <w:tc>
          <w:tcPr>
            <w:tcW w:w="1510" w:type="dxa"/>
            <w:tcBorders>
              <w:top w:val="single" w:sz="4" w:space="0" w:color="auto"/>
              <w:bottom w:val="single" w:sz="4" w:space="0" w:color="auto"/>
            </w:tcBorders>
            <w:noWrap/>
            <w:hideMark/>
          </w:tcPr>
          <w:p w14:paraId="0F0E6727" w14:textId="77777777" w:rsidR="00CE6F83" w:rsidRPr="001C094C" w:rsidRDefault="00CE6F83" w:rsidP="00146DE0">
            <w:r w:rsidRPr="001C094C">
              <w:t>Ministry of Justice</w:t>
            </w:r>
          </w:p>
        </w:tc>
        <w:tc>
          <w:tcPr>
            <w:tcW w:w="1510" w:type="dxa"/>
            <w:tcBorders>
              <w:top w:val="single" w:sz="4" w:space="0" w:color="auto"/>
              <w:bottom w:val="single" w:sz="4" w:space="0" w:color="auto"/>
            </w:tcBorders>
            <w:noWrap/>
            <w:hideMark/>
          </w:tcPr>
          <w:p w14:paraId="3697FFDC" w14:textId="77777777" w:rsidR="00CE6F83" w:rsidRPr="001C094C" w:rsidRDefault="00CE6F83" w:rsidP="00146DE0">
            <w:r w:rsidRPr="001C094C">
              <w:t>The official account of the Ministry of Justice &lt;U+FE0F&gt; This account is not monitored 24/7. For urgent concerns about someone in custody, call the prison directly.</w:t>
            </w:r>
          </w:p>
        </w:tc>
        <w:tc>
          <w:tcPr>
            <w:tcW w:w="1511" w:type="dxa"/>
            <w:tcBorders>
              <w:top w:val="single" w:sz="4" w:space="0" w:color="auto"/>
              <w:bottom w:val="single" w:sz="4" w:space="0" w:color="auto"/>
            </w:tcBorders>
            <w:noWrap/>
            <w:hideMark/>
          </w:tcPr>
          <w:p w14:paraId="003F79B6" w14:textId="77777777" w:rsidR="00CE6F83" w:rsidRPr="001C094C" w:rsidRDefault="00CE6F83" w:rsidP="00146DE0">
            <w:r w:rsidRPr="001C094C">
              <w:t>@MoJGovUK</w:t>
            </w:r>
          </w:p>
        </w:tc>
        <w:tc>
          <w:tcPr>
            <w:tcW w:w="1510" w:type="dxa"/>
            <w:tcBorders>
              <w:top w:val="single" w:sz="4" w:space="0" w:color="auto"/>
              <w:bottom w:val="single" w:sz="4" w:space="0" w:color="auto"/>
            </w:tcBorders>
            <w:noWrap/>
            <w:hideMark/>
          </w:tcPr>
          <w:p w14:paraId="1E2CE5FB" w14:textId="77777777" w:rsidR="00CE6F83" w:rsidRPr="001C094C" w:rsidRDefault="00CE6F83" w:rsidP="00146DE0">
            <w:r w:rsidRPr="001C094C">
              <w:t>6798</w:t>
            </w:r>
          </w:p>
        </w:tc>
        <w:tc>
          <w:tcPr>
            <w:tcW w:w="1510" w:type="dxa"/>
            <w:tcBorders>
              <w:top w:val="single" w:sz="4" w:space="0" w:color="auto"/>
              <w:bottom w:val="single" w:sz="4" w:space="0" w:color="auto"/>
            </w:tcBorders>
            <w:noWrap/>
            <w:hideMark/>
          </w:tcPr>
          <w:p w14:paraId="3B7F7DC4" w14:textId="77777777" w:rsidR="00CE6F83" w:rsidRPr="001C094C" w:rsidRDefault="00CE6F83" w:rsidP="00146DE0">
            <w:r w:rsidRPr="001C094C">
              <w:t>407471</w:t>
            </w:r>
          </w:p>
        </w:tc>
        <w:tc>
          <w:tcPr>
            <w:tcW w:w="1511" w:type="dxa"/>
            <w:tcBorders>
              <w:top w:val="single" w:sz="4" w:space="0" w:color="auto"/>
              <w:bottom w:val="single" w:sz="4" w:space="0" w:color="auto"/>
            </w:tcBorders>
            <w:noWrap/>
            <w:hideMark/>
          </w:tcPr>
          <w:p w14:paraId="2508972E" w14:textId="77777777" w:rsidR="00CE6F83" w:rsidRPr="001C094C" w:rsidRDefault="00CE6F83" w:rsidP="00146DE0">
            <w:r w:rsidRPr="001C094C">
              <w:t>5/14/2009 17:28</w:t>
            </w:r>
          </w:p>
        </w:tc>
      </w:tr>
      <w:tr w:rsidR="00CE6F83" w:rsidRPr="001C094C" w14:paraId="2478A089" w14:textId="77777777" w:rsidTr="00146DE0">
        <w:trPr>
          <w:trHeight w:val="290"/>
        </w:trPr>
        <w:tc>
          <w:tcPr>
            <w:tcW w:w="1510" w:type="dxa"/>
            <w:tcBorders>
              <w:top w:val="single" w:sz="4" w:space="0" w:color="auto"/>
              <w:bottom w:val="single" w:sz="4" w:space="0" w:color="auto"/>
            </w:tcBorders>
            <w:noWrap/>
            <w:hideMark/>
          </w:tcPr>
          <w:p w14:paraId="7090EC5D" w14:textId="77777777" w:rsidR="00CE6F83" w:rsidRPr="001C094C" w:rsidRDefault="00CE6F83" w:rsidP="00146DE0">
            <w:r w:rsidRPr="001C094C">
              <w:t>Nadhim Zahawi</w:t>
            </w:r>
          </w:p>
        </w:tc>
        <w:tc>
          <w:tcPr>
            <w:tcW w:w="1510" w:type="dxa"/>
            <w:tcBorders>
              <w:top w:val="single" w:sz="4" w:space="0" w:color="auto"/>
              <w:bottom w:val="single" w:sz="4" w:space="0" w:color="auto"/>
            </w:tcBorders>
            <w:noWrap/>
            <w:hideMark/>
          </w:tcPr>
          <w:p w14:paraId="02C8906B" w14:textId="77777777" w:rsidR="00CE6F83" w:rsidRPr="001C094C" w:rsidRDefault="00CE6F83" w:rsidP="00146DE0">
            <w:r w:rsidRPr="001C094C">
              <w:t>Member of Parliament for Stratford-on-Avon, Minister for Business &amp; Industry and COVID Vaccine Deployment</w:t>
            </w:r>
          </w:p>
        </w:tc>
        <w:tc>
          <w:tcPr>
            <w:tcW w:w="1511" w:type="dxa"/>
            <w:tcBorders>
              <w:top w:val="single" w:sz="4" w:space="0" w:color="auto"/>
              <w:bottom w:val="single" w:sz="4" w:space="0" w:color="auto"/>
            </w:tcBorders>
            <w:noWrap/>
            <w:hideMark/>
          </w:tcPr>
          <w:p w14:paraId="63590A3F" w14:textId="77777777" w:rsidR="00CE6F83" w:rsidRPr="001C094C" w:rsidRDefault="00CE6F83" w:rsidP="00146DE0">
            <w:r w:rsidRPr="001C094C">
              <w:t>@nadhimzahawi</w:t>
            </w:r>
          </w:p>
        </w:tc>
        <w:tc>
          <w:tcPr>
            <w:tcW w:w="1510" w:type="dxa"/>
            <w:tcBorders>
              <w:top w:val="single" w:sz="4" w:space="0" w:color="auto"/>
              <w:bottom w:val="single" w:sz="4" w:space="0" w:color="auto"/>
            </w:tcBorders>
            <w:noWrap/>
            <w:hideMark/>
          </w:tcPr>
          <w:p w14:paraId="69EB07A0" w14:textId="77777777" w:rsidR="00CE6F83" w:rsidRPr="001C094C" w:rsidRDefault="00CE6F83" w:rsidP="00146DE0">
            <w:r w:rsidRPr="001C094C">
              <w:t>38689</w:t>
            </w:r>
          </w:p>
        </w:tc>
        <w:tc>
          <w:tcPr>
            <w:tcW w:w="1510" w:type="dxa"/>
            <w:tcBorders>
              <w:top w:val="single" w:sz="4" w:space="0" w:color="auto"/>
              <w:bottom w:val="single" w:sz="4" w:space="0" w:color="auto"/>
            </w:tcBorders>
            <w:noWrap/>
            <w:hideMark/>
          </w:tcPr>
          <w:p w14:paraId="789075D0" w14:textId="77777777" w:rsidR="00CE6F83" w:rsidRPr="001C094C" w:rsidRDefault="00CE6F83" w:rsidP="00146DE0">
            <w:r w:rsidRPr="001C094C">
              <w:t>59968</w:t>
            </w:r>
          </w:p>
        </w:tc>
        <w:tc>
          <w:tcPr>
            <w:tcW w:w="1511" w:type="dxa"/>
            <w:tcBorders>
              <w:top w:val="single" w:sz="4" w:space="0" w:color="auto"/>
              <w:bottom w:val="single" w:sz="4" w:space="0" w:color="auto"/>
            </w:tcBorders>
            <w:noWrap/>
            <w:hideMark/>
          </w:tcPr>
          <w:p w14:paraId="5904B3F5" w14:textId="77777777" w:rsidR="00CE6F83" w:rsidRPr="001C094C" w:rsidRDefault="00CE6F83" w:rsidP="00146DE0">
            <w:r w:rsidRPr="001C094C">
              <w:t>3/8/2010 15:15</w:t>
            </w:r>
          </w:p>
        </w:tc>
      </w:tr>
      <w:tr w:rsidR="00CE6F83" w:rsidRPr="001C094C" w14:paraId="15CAA535" w14:textId="77777777" w:rsidTr="00146DE0">
        <w:trPr>
          <w:trHeight w:val="290"/>
        </w:trPr>
        <w:tc>
          <w:tcPr>
            <w:tcW w:w="1510" w:type="dxa"/>
            <w:tcBorders>
              <w:top w:val="single" w:sz="4" w:space="0" w:color="auto"/>
              <w:bottom w:val="single" w:sz="4" w:space="0" w:color="auto"/>
            </w:tcBorders>
            <w:noWrap/>
            <w:hideMark/>
          </w:tcPr>
          <w:p w14:paraId="42B37C24" w14:textId="77777777" w:rsidR="00CE6F83" w:rsidRPr="001C094C" w:rsidRDefault="00CE6F83" w:rsidP="00146DE0">
            <w:r w:rsidRPr="001C094C">
              <w:lastRenderedPageBreak/>
              <w:t>National Crime Agency (NCA)</w:t>
            </w:r>
          </w:p>
        </w:tc>
        <w:tc>
          <w:tcPr>
            <w:tcW w:w="1510" w:type="dxa"/>
            <w:tcBorders>
              <w:top w:val="single" w:sz="4" w:space="0" w:color="auto"/>
              <w:bottom w:val="single" w:sz="4" w:space="0" w:color="auto"/>
            </w:tcBorders>
            <w:noWrap/>
            <w:hideMark/>
          </w:tcPr>
          <w:p w14:paraId="7AAE38C8" w14:textId="77777777" w:rsidR="00CE6F83" w:rsidRPr="001C094C" w:rsidRDefault="00CE6F83" w:rsidP="00146DE0">
            <w:r w:rsidRPr="001C094C">
              <w:t>National Crime Agency. Leading the UK's fight to cut serious and organised crime. Don't report crime on Twitter. Please call 101. In emergencies always call 999</w:t>
            </w:r>
          </w:p>
        </w:tc>
        <w:tc>
          <w:tcPr>
            <w:tcW w:w="1511" w:type="dxa"/>
            <w:tcBorders>
              <w:top w:val="single" w:sz="4" w:space="0" w:color="auto"/>
              <w:bottom w:val="single" w:sz="4" w:space="0" w:color="auto"/>
            </w:tcBorders>
            <w:noWrap/>
            <w:hideMark/>
          </w:tcPr>
          <w:p w14:paraId="08C54A58" w14:textId="77777777" w:rsidR="00CE6F83" w:rsidRPr="001C094C" w:rsidRDefault="00CE6F83" w:rsidP="00146DE0">
            <w:r w:rsidRPr="001C094C">
              <w:t>@NCA_UK</w:t>
            </w:r>
          </w:p>
        </w:tc>
        <w:tc>
          <w:tcPr>
            <w:tcW w:w="1510" w:type="dxa"/>
            <w:tcBorders>
              <w:top w:val="single" w:sz="4" w:space="0" w:color="auto"/>
              <w:bottom w:val="single" w:sz="4" w:space="0" w:color="auto"/>
            </w:tcBorders>
            <w:noWrap/>
            <w:hideMark/>
          </w:tcPr>
          <w:p w14:paraId="13C1C4D9" w14:textId="77777777" w:rsidR="00CE6F83" w:rsidRPr="001C094C" w:rsidRDefault="00CE6F83" w:rsidP="00146DE0">
            <w:r w:rsidRPr="001C094C">
              <w:t>13433</w:t>
            </w:r>
          </w:p>
        </w:tc>
        <w:tc>
          <w:tcPr>
            <w:tcW w:w="1510" w:type="dxa"/>
            <w:tcBorders>
              <w:top w:val="single" w:sz="4" w:space="0" w:color="auto"/>
              <w:bottom w:val="single" w:sz="4" w:space="0" w:color="auto"/>
            </w:tcBorders>
            <w:noWrap/>
            <w:hideMark/>
          </w:tcPr>
          <w:p w14:paraId="0BA97920" w14:textId="77777777" w:rsidR="00CE6F83" w:rsidRPr="001C094C" w:rsidRDefault="00CE6F83" w:rsidP="00146DE0">
            <w:r w:rsidRPr="001C094C">
              <w:t>129238</w:t>
            </w:r>
          </w:p>
        </w:tc>
        <w:tc>
          <w:tcPr>
            <w:tcW w:w="1511" w:type="dxa"/>
            <w:tcBorders>
              <w:top w:val="single" w:sz="4" w:space="0" w:color="auto"/>
              <w:bottom w:val="single" w:sz="4" w:space="0" w:color="auto"/>
            </w:tcBorders>
            <w:noWrap/>
            <w:hideMark/>
          </w:tcPr>
          <w:p w14:paraId="7F986E41" w14:textId="77777777" w:rsidR="00CE6F83" w:rsidRPr="001C094C" w:rsidRDefault="00CE6F83" w:rsidP="00146DE0">
            <w:r w:rsidRPr="001C094C">
              <w:t>7/8/2013 13:23</w:t>
            </w:r>
          </w:p>
        </w:tc>
      </w:tr>
      <w:tr w:rsidR="00CE6F83" w:rsidRPr="001C094C" w14:paraId="659DB48B" w14:textId="77777777" w:rsidTr="00146DE0">
        <w:trPr>
          <w:trHeight w:val="290"/>
        </w:trPr>
        <w:tc>
          <w:tcPr>
            <w:tcW w:w="1510" w:type="dxa"/>
            <w:tcBorders>
              <w:top w:val="single" w:sz="4" w:space="0" w:color="auto"/>
              <w:bottom w:val="single" w:sz="4" w:space="0" w:color="auto"/>
            </w:tcBorders>
            <w:noWrap/>
            <w:hideMark/>
          </w:tcPr>
          <w:p w14:paraId="1A30A3D2" w14:textId="77777777" w:rsidR="00CE6F83" w:rsidRPr="001C094C" w:rsidRDefault="00CE6F83" w:rsidP="00146DE0">
            <w:r w:rsidRPr="001C094C">
              <w:t>Neil Hornby</w:t>
            </w:r>
          </w:p>
        </w:tc>
        <w:tc>
          <w:tcPr>
            <w:tcW w:w="1510" w:type="dxa"/>
            <w:tcBorders>
              <w:top w:val="single" w:sz="4" w:space="0" w:color="auto"/>
              <w:bottom w:val="single" w:sz="4" w:space="0" w:color="auto"/>
            </w:tcBorders>
            <w:noWrap/>
            <w:hideMark/>
          </w:tcPr>
          <w:p w14:paraId="5709604B" w14:textId="77777777" w:rsidR="00CE6F83" w:rsidRPr="001C094C" w:rsidRDefault="00CE6F83" w:rsidP="00146DE0">
            <w:r w:rsidRPr="001C094C">
              <w:t>Chief Executive of the Centre for Environment, Fisheries and Aquaculture Science (Cefas)</w:t>
            </w:r>
          </w:p>
        </w:tc>
        <w:tc>
          <w:tcPr>
            <w:tcW w:w="1511" w:type="dxa"/>
            <w:tcBorders>
              <w:top w:val="single" w:sz="4" w:space="0" w:color="auto"/>
              <w:bottom w:val="single" w:sz="4" w:space="0" w:color="auto"/>
            </w:tcBorders>
            <w:noWrap/>
            <w:hideMark/>
          </w:tcPr>
          <w:p w14:paraId="1DBFEF25" w14:textId="77777777" w:rsidR="00CE6F83" w:rsidRPr="001C094C" w:rsidRDefault="00CE6F83" w:rsidP="00146DE0">
            <w:r w:rsidRPr="001C094C">
              <w:t>@NeilHornbyCefas</w:t>
            </w:r>
          </w:p>
        </w:tc>
        <w:tc>
          <w:tcPr>
            <w:tcW w:w="1510" w:type="dxa"/>
            <w:tcBorders>
              <w:top w:val="single" w:sz="4" w:space="0" w:color="auto"/>
              <w:bottom w:val="single" w:sz="4" w:space="0" w:color="auto"/>
            </w:tcBorders>
            <w:noWrap/>
            <w:hideMark/>
          </w:tcPr>
          <w:p w14:paraId="6746265F" w14:textId="77777777" w:rsidR="00CE6F83" w:rsidRPr="001C094C" w:rsidRDefault="00CE6F83" w:rsidP="00146DE0">
            <w:r w:rsidRPr="001C094C">
              <w:t>24</w:t>
            </w:r>
          </w:p>
        </w:tc>
        <w:tc>
          <w:tcPr>
            <w:tcW w:w="1510" w:type="dxa"/>
            <w:tcBorders>
              <w:top w:val="single" w:sz="4" w:space="0" w:color="auto"/>
              <w:bottom w:val="single" w:sz="4" w:space="0" w:color="auto"/>
            </w:tcBorders>
            <w:noWrap/>
            <w:hideMark/>
          </w:tcPr>
          <w:p w14:paraId="093AF2BE" w14:textId="77777777" w:rsidR="00CE6F83" w:rsidRPr="001C094C" w:rsidRDefault="00CE6F83" w:rsidP="00146DE0">
            <w:r w:rsidRPr="001C094C">
              <w:t>148</w:t>
            </w:r>
          </w:p>
        </w:tc>
        <w:tc>
          <w:tcPr>
            <w:tcW w:w="1511" w:type="dxa"/>
            <w:tcBorders>
              <w:top w:val="single" w:sz="4" w:space="0" w:color="auto"/>
              <w:bottom w:val="single" w:sz="4" w:space="0" w:color="auto"/>
            </w:tcBorders>
            <w:noWrap/>
            <w:hideMark/>
          </w:tcPr>
          <w:p w14:paraId="357F098A" w14:textId="77777777" w:rsidR="00CE6F83" w:rsidRPr="001C094C" w:rsidRDefault="00CE6F83" w:rsidP="00146DE0">
            <w:r w:rsidRPr="001C094C">
              <w:t>9/14/2020 17:46</w:t>
            </w:r>
          </w:p>
        </w:tc>
      </w:tr>
      <w:tr w:rsidR="00CE6F83" w:rsidRPr="001C094C" w14:paraId="3399C779" w14:textId="77777777" w:rsidTr="00146DE0">
        <w:trPr>
          <w:trHeight w:val="290"/>
        </w:trPr>
        <w:tc>
          <w:tcPr>
            <w:tcW w:w="1510" w:type="dxa"/>
            <w:tcBorders>
              <w:top w:val="single" w:sz="4" w:space="0" w:color="auto"/>
              <w:bottom w:val="single" w:sz="4" w:space="0" w:color="auto"/>
            </w:tcBorders>
            <w:noWrap/>
            <w:hideMark/>
          </w:tcPr>
          <w:p w14:paraId="6E242849" w14:textId="77777777" w:rsidR="00CE6F83" w:rsidRPr="001C094C" w:rsidRDefault="00CE6F83" w:rsidP="00146DE0">
            <w:r w:rsidRPr="001C094C">
              <w:t>Nick Gibb</w:t>
            </w:r>
          </w:p>
        </w:tc>
        <w:tc>
          <w:tcPr>
            <w:tcW w:w="1510" w:type="dxa"/>
            <w:tcBorders>
              <w:top w:val="single" w:sz="4" w:space="0" w:color="auto"/>
              <w:bottom w:val="single" w:sz="4" w:space="0" w:color="auto"/>
            </w:tcBorders>
            <w:noWrap/>
            <w:hideMark/>
          </w:tcPr>
          <w:p w14:paraId="7C2A7905" w14:textId="77777777" w:rsidR="00CE6F83" w:rsidRPr="001C094C" w:rsidRDefault="00CE6F83" w:rsidP="00146DE0">
            <w:r w:rsidRPr="001C094C">
              <w:t>Member of Parliament for Bognor Regis &amp; Littlehampton. Minister for School Standards. Constituents can email me at gibbn@parliament.uk</w:t>
            </w:r>
          </w:p>
        </w:tc>
        <w:tc>
          <w:tcPr>
            <w:tcW w:w="1511" w:type="dxa"/>
            <w:tcBorders>
              <w:top w:val="single" w:sz="4" w:space="0" w:color="auto"/>
              <w:bottom w:val="single" w:sz="4" w:space="0" w:color="auto"/>
            </w:tcBorders>
            <w:noWrap/>
            <w:hideMark/>
          </w:tcPr>
          <w:p w14:paraId="0471A271" w14:textId="77777777" w:rsidR="00CE6F83" w:rsidRPr="001C094C" w:rsidRDefault="00CE6F83" w:rsidP="00146DE0">
            <w:r w:rsidRPr="001C094C">
              <w:t>@NickGibbUK</w:t>
            </w:r>
          </w:p>
        </w:tc>
        <w:tc>
          <w:tcPr>
            <w:tcW w:w="1510" w:type="dxa"/>
            <w:tcBorders>
              <w:top w:val="single" w:sz="4" w:space="0" w:color="auto"/>
              <w:bottom w:val="single" w:sz="4" w:space="0" w:color="auto"/>
            </w:tcBorders>
            <w:noWrap/>
            <w:hideMark/>
          </w:tcPr>
          <w:p w14:paraId="167172A4" w14:textId="77777777" w:rsidR="00CE6F83" w:rsidRPr="001C094C" w:rsidRDefault="00CE6F83" w:rsidP="00146DE0">
            <w:r w:rsidRPr="001C094C">
              <w:t>1657</w:t>
            </w:r>
          </w:p>
        </w:tc>
        <w:tc>
          <w:tcPr>
            <w:tcW w:w="1510" w:type="dxa"/>
            <w:tcBorders>
              <w:top w:val="single" w:sz="4" w:space="0" w:color="auto"/>
              <w:bottom w:val="single" w:sz="4" w:space="0" w:color="auto"/>
            </w:tcBorders>
            <w:noWrap/>
            <w:hideMark/>
          </w:tcPr>
          <w:p w14:paraId="1947A9CA" w14:textId="77777777" w:rsidR="00CE6F83" w:rsidRPr="001C094C" w:rsidRDefault="00CE6F83" w:rsidP="00146DE0">
            <w:r w:rsidRPr="001C094C">
              <w:t>18349</w:t>
            </w:r>
          </w:p>
        </w:tc>
        <w:tc>
          <w:tcPr>
            <w:tcW w:w="1511" w:type="dxa"/>
            <w:tcBorders>
              <w:top w:val="single" w:sz="4" w:space="0" w:color="auto"/>
              <w:bottom w:val="single" w:sz="4" w:space="0" w:color="auto"/>
            </w:tcBorders>
            <w:noWrap/>
            <w:hideMark/>
          </w:tcPr>
          <w:p w14:paraId="6D49644D" w14:textId="77777777" w:rsidR="00CE6F83" w:rsidRPr="001C094C" w:rsidRDefault="00CE6F83" w:rsidP="00146DE0">
            <w:r w:rsidRPr="001C094C">
              <w:t>2/14/2015 10:20</w:t>
            </w:r>
          </w:p>
        </w:tc>
      </w:tr>
      <w:tr w:rsidR="00CE6F83" w:rsidRPr="001C094C" w14:paraId="05119E67" w14:textId="77777777" w:rsidTr="00146DE0">
        <w:trPr>
          <w:trHeight w:val="290"/>
        </w:trPr>
        <w:tc>
          <w:tcPr>
            <w:tcW w:w="1510" w:type="dxa"/>
            <w:tcBorders>
              <w:top w:val="single" w:sz="4" w:space="0" w:color="auto"/>
              <w:bottom w:val="single" w:sz="4" w:space="0" w:color="auto"/>
            </w:tcBorders>
            <w:noWrap/>
            <w:hideMark/>
          </w:tcPr>
          <w:p w14:paraId="2D863D35" w14:textId="77777777" w:rsidR="00CE6F83" w:rsidRPr="001C094C" w:rsidRDefault="00CE6F83" w:rsidP="00146DE0">
            <w:r w:rsidRPr="001C094C">
              <w:t>Nigel Adams</w:t>
            </w:r>
          </w:p>
        </w:tc>
        <w:tc>
          <w:tcPr>
            <w:tcW w:w="1510" w:type="dxa"/>
            <w:tcBorders>
              <w:top w:val="single" w:sz="4" w:space="0" w:color="auto"/>
              <w:bottom w:val="single" w:sz="4" w:space="0" w:color="auto"/>
            </w:tcBorders>
            <w:noWrap/>
            <w:hideMark/>
          </w:tcPr>
          <w:p w14:paraId="11E6E257" w14:textId="77777777" w:rsidR="00CE6F83" w:rsidRPr="001C094C" w:rsidRDefault="00CE6F83" w:rsidP="00146DE0">
            <w:r w:rsidRPr="001C094C">
              <w:t xml:space="preserve">Minister of State at Foreign, Commonwealth &amp; Development Office @FCDOGovUK MP for Selby &amp; Ainsty. For </w:t>
            </w:r>
            <w:r w:rsidRPr="001C094C">
              <w:lastRenderedPageBreak/>
              <w:t>constituency casework, email nigel.adams.mp@parliament.uk</w:t>
            </w:r>
          </w:p>
        </w:tc>
        <w:tc>
          <w:tcPr>
            <w:tcW w:w="1511" w:type="dxa"/>
            <w:tcBorders>
              <w:top w:val="single" w:sz="4" w:space="0" w:color="auto"/>
              <w:bottom w:val="single" w:sz="4" w:space="0" w:color="auto"/>
            </w:tcBorders>
            <w:noWrap/>
            <w:hideMark/>
          </w:tcPr>
          <w:p w14:paraId="6185CD0A" w14:textId="77777777" w:rsidR="00CE6F83" w:rsidRPr="001C094C" w:rsidRDefault="00CE6F83" w:rsidP="00146DE0">
            <w:r w:rsidRPr="001C094C">
              <w:lastRenderedPageBreak/>
              <w:t>@nadams</w:t>
            </w:r>
          </w:p>
        </w:tc>
        <w:tc>
          <w:tcPr>
            <w:tcW w:w="1510" w:type="dxa"/>
            <w:tcBorders>
              <w:top w:val="single" w:sz="4" w:space="0" w:color="auto"/>
              <w:bottom w:val="single" w:sz="4" w:space="0" w:color="auto"/>
            </w:tcBorders>
            <w:noWrap/>
            <w:hideMark/>
          </w:tcPr>
          <w:p w14:paraId="6517E3A1" w14:textId="77777777" w:rsidR="00CE6F83" w:rsidRPr="001C094C" w:rsidRDefault="00CE6F83" w:rsidP="00146DE0">
            <w:r w:rsidRPr="001C094C">
              <w:t>4462</w:t>
            </w:r>
          </w:p>
        </w:tc>
        <w:tc>
          <w:tcPr>
            <w:tcW w:w="1510" w:type="dxa"/>
            <w:tcBorders>
              <w:top w:val="single" w:sz="4" w:space="0" w:color="auto"/>
              <w:bottom w:val="single" w:sz="4" w:space="0" w:color="auto"/>
            </w:tcBorders>
            <w:noWrap/>
            <w:hideMark/>
          </w:tcPr>
          <w:p w14:paraId="60848003" w14:textId="77777777" w:rsidR="00CE6F83" w:rsidRPr="001C094C" w:rsidRDefault="00CE6F83" w:rsidP="00146DE0">
            <w:r w:rsidRPr="001C094C">
              <w:t>13427</w:t>
            </w:r>
          </w:p>
        </w:tc>
        <w:tc>
          <w:tcPr>
            <w:tcW w:w="1511" w:type="dxa"/>
            <w:tcBorders>
              <w:top w:val="single" w:sz="4" w:space="0" w:color="auto"/>
              <w:bottom w:val="single" w:sz="4" w:space="0" w:color="auto"/>
            </w:tcBorders>
            <w:noWrap/>
            <w:hideMark/>
          </w:tcPr>
          <w:p w14:paraId="562FDBD7" w14:textId="77777777" w:rsidR="00CE6F83" w:rsidRPr="001C094C" w:rsidRDefault="00CE6F83" w:rsidP="00146DE0">
            <w:r w:rsidRPr="001C094C">
              <w:t>7/10/2015 21:06</w:t>
            </w:r>
          </w:p>
        </w:tc>
      </w:tr>
      <w:tr w:rsidR="00CE6F83" w:rsidRPr="001C094C" w14:paraId="7E90B846" w14:textId="77777777" w:rsidTr="00146DE0">
        <w:trPr>
          <w:trHeight w:val="290"/>
        </w:trPr>
        <w:tc>
          <w:tcPr>
            <w:tcW w:w="1510" w:type="dxa"/>
            <w:tcBorders>
              <w:top w:val="single" w:sz="4" w:space="0" w:color="auto"/>
              <w:bottom w:val="single" w:sz="4" w:space="0" w:color="auto"/>
            </w:tcBorders>
            <w:noWrap/>
            <w:hideMark/>
          </w:tcPr>
          <w:p w14:paraId="0FF679FC" w14:textId="77777777" w:rsidR="00CE6F83" w:rsidRPr="001C094C" w:rsidRDefault="00CE6F83" w:rsidP="00146DE0">
            <w:r w:rsidRPr="001C094C">
              <w:t>Nigel Huddleston MP #GetTheJab</w:t>
            </w:r>
          </w:p>
        </w:tc>
        <w:tc>
          <w:tcPr>
            <w:tcW w:w="1510" w:type="dxa"/>
            <w:tcBorders>
              <w:top w:val="single" w:sz="4" w:space="0" w:color="auto"/>
              <w:bottom w:val="single" w:sz="4" w:space="0" w:color="auto"/>
            </w:tcBorders>
            <w:noWrap/>
            <w:hideMark/>
          </w:tcPr>
          <w:p w14:paraId="7DB28498" w14:textId="77777777" w:rsidR="00CE6F83" w:rsidRPr="001C094C" w:rsidRDefault="00CE6F83" w:rsidP="00146DE0">
            <w:r w:rsidRPr="001C094C">
              <w:t>Conservative MP for Mid Worcestershire. Minister for Tourism, Sport &amp; Commonwealth Games. Constituents with queries please contact me via parliament.</w:t>
            </w:r>
          </w:p>
        </w:tc>
        <w:tc>
          <w:tcPr>
            <w:tcW w:w="1511" w:type="dxa"/>
            <w:tcBorders>
              <w:top w:val="single" w:sz="4" w:space="0" w:color="auto"/>
              <w:bottom w:val="single" w:sz="4" w:space="0" w:color="auto"/>
            </w:tcBorders>
            <w:noWrap/>
            <w:hideMark/>
          </w:tcPr>
          <w:p w14:paraId="4495C96F" w14:textId="77777777" w:rsidR="00CE6F83" w:rsidRPr="001C094C" w:rsidRDefault="00CE6F83" w:rsidP="00146DE0">
            <w:r w:rsidRPr="001C094C">
              <w:t>@HuddlestonNigel</w:t>
            </w:r>
          </w:p>
        </w:tc>
        <w:tc>
          <w:tcPr>
            <w:tcW w:w="1510" w:type="dxa"/>
            <w:tcBorders>
              <w:top w:val="single" w:sz="4" w:space="0" w:color="auto"/>
              <w:bottom w:val="single" w:sz="4" w:space="0" w:color="auto"/>
            </w:tcBorders>
            <w:noWrap/>
            <w:hideMark/>
          </w:tcPr>
          <w:p w14:paraId="415D77DF" w14:textId="77777777" w:rsidR="00CE6F83" w:rsidRPr="001C094C" w:rsidRDefault="00CE6F83" w:rsidP="00146DE0">
            <w:r w:rsidRPr="001C094C">
              <w:t>8060</w:t>
            </w:r>
          </w:p>
        </w:tc>
        <w:tc>
          <w:tcPr>
            <w:tcW w:w="1510" w:type="dxa"/>
            <w:tcBorders>
              <w:top w:val="single" w:sz="4" w:space="0" w:color="auto"/>
              <w:bottom w:val="single" w:sz="4" w:space="0" w:color="auto"/>
            </w:tcBorders>
            <w:noWrap/>
            <w:hideMark/>
          </w:tcPr>
          <w:p w14:paraId="39CC89F7" w14:textId="77777777" w:rsidR="00CE6F83" w:rsidRPr="001C094C" w:rsidRDefault="00CE6F83" w:rsidP="00146DE0">
            <w:r w:rsidRPr="001C094C">
              <w:t>16316</w:t>
            </w:r>
          </w:p>
        </w:tc>
        <w:tc>
          <w:tcPr>
            <w:tcW w:w="1511" w:type="dxa"/>
            <w:tcBorders>
              <w:top w:val="single" w:sz="4" w:space="0" w:color="auto"/>
              <w:bottom w:val="single" w:sz="4" w:space="0" w:color="auto"/>
            </w:tcBorders>
            <w:noWrap/>
            <w:hideMark/>
          </w:tcPr>
          <w:p w14:paraId="76D5AE68" w14:textId="77777777" w:rsidR="00CE6F83" w:rsidRPr="001C094C" w:rsidRDefault="00CE6F83" w:rsidP="00146DE0">
            <w:r w:rsidRPr="001C094C">
              <w:t>5/1/2012 16:27</w:t>
            </w:r>
          </w:p>
        </w:tc>
      </w:tr>
      <w:tr w:rsidR="00CE6F83" w:rsidRPr="001C094C" w14:paraId="64F1335F" w14:textId="77777777" w:rsidTr="00146DE0">
        <w:trPr>
          <w:trHeight w:val="290"/>
        </w:trPr>
        <w:tc>
          <w:tcPr>
            <w:tcW w:w="1510" w:type="dxa"/>
            <w:tcBorders>
              <w:top w:val="single" w:sz="4" w:space="0" w:color="auto"/>
              <w:bottom w:val="single" w:sz="4" w:space="0" w:color="auto"/>
            </w:tcBorders>
            <w:noWrap/>
            <w:hideMark/>
          </w:tcPr>
          <w:p w14:paraId="10FA563C" w14:textId="77777777" w:rsidR="00CE6F83" w:rsidRPr="001C094C" w:rsidRDefault="00CE6F83" w:rsidP="00146DE0">
            <w:r w:rsidRPr="001C094C">
              <w:t>Northern Ireland Office</w:t>
            </w:r>
          </w:p>
        </w:tc>
        <w:tc>
          <w:tcPr>
            <w:tcW w:w="1510" w:type="dxa"/>
            <w:tcBorders>
              <w:top w:val="single" w:sz="4" w:space="0" w:color="auto"/>
              <w:bottom w:val="single" w:sz="4" w:space="0" w:color="auto"/>
            </w:tcBorders>
            <w:noWrap/>
            <w:hideMark/>
          </w:tcPr>
          <w:p w14:paraId="6ECAF890" w14:textId="77777777" w:rsidR="00CE6F83" w:rsidRPr="001C094C" w:rsidRDefault="00CE6F83" w:rsidP="00146DE0">
            <w:r w:rsidRPr="001C094C">
              <w:t>Representing the UK Govt in NI &amp; supporting NI's interests in the UK. Supporting devolution, a stronger economy, keeping people safe &amp; a shared future for all.</w:t>
            </w:r>
          </w:p>
        </w:tc>
        <w:tc>
          <w:tcPr>
            <w:tcW w:w="1511" w:type="dxa"/>
            <w:tcBorders>
              <w:top w:val="single" w:sz="4" w:space="0" w:color="auto"/>
              <w:bottom w:val="single" w:sz="4" w:space="0" w:color="auto"/>
            </w:tcBorders>
            <w:noWrap/>
            <w:hideMark/>
          </w:tcPr>
          <w:p w14:paraId="7BAE9210" w14:textId="77777777" w:rsidR="00CE6F83" w:rsidRPr="001C094C" w:rsidRDefault="00CE6F83" w:rsidP="00146DE0">
            <w:r w:rsidRPr="001C094C">
              <w:t>@NIOgov</w:t>
            </w:r>
          </w:p>
        </w:tc>
        <w:tc>
          <w:tcPr>
            <w:tcW w:w="1510" w:type="dxa"/>
            <w:tcBorders>
              <w:top w:val="single" w:sz="4" w:space="0" w:color="auto"/>
              <w:bottom w:val="single" w:sz="4" w:space="0" w:color="auto"/>
            </w:tcBorders>
            <w:noWrap/>
            <w:hideMark/>
          </w:tcPr>
          <w:p w14:paraId="7326636D" w14:textId="77777777" w:rsidR="00CE6F83" w:rsidRPr="001C094C" w:rsidRDefault="00CE6F83" w:rsidP="00146DE0">
            <w:r w:rsidRPr="001C094C">
              <w:t>5844</w:t>
            </w:r>
          </w:p>
        </w:tc>
        <w:tc>
          <w:tcPr>
            <w:tcW w:w="1510" w:type="dxa"/>
            <w:tcBorders>
              <w:top w:val="single" w:sz="4" w:space="0" w:color="auto"/>
              <w:bottom w:val="single" w:sz="4" w:space="0" w:color="auto"/>
            </w:tcBorders>
            <w:noWrap/>
            <w:hideMark/>
          </w:tcPr>
          <w:p w14:paraId="22C130EE" w14:textId="77777777" w:rsidR="00CE6F83" w:rsidRPr="001C094C" w:rsidRDefault="00CE6F83" w:rsidP="00146DE0">
            <w:r w:rsidRPr="001C094C">
              <w:t>21847</w:t>
            </w:r>
          </w:p>
        </w:tc>
        <w:tc>
          <w:tcPr>
            <w:tcW w:w="1511" w:type="dxa"/>
            <w:tcBorders>
              <w:top w:val="single" w:sz="4" w:space="0" w:color="auto"/>
              <w:bottom w:val="single" w:sz="4" w:space="0" w:color="auto"/>
            </w:tcBorders>
            <w:noWrap/>
            <w:hideMark/>
          </w:tcPr>
          <w:p w14:paraId="687ED654" w14:textId="77777777" w:rsidR="00CE6F83" w:rsidRPr="001C094C" w:rsidRDefault="00CE6F83" w:rsidP="00146DE0">
            <w:r w:rsidRPr="001C094C">
              <w:t>6/21/2012 14:33</w:t>
            </w:r>
          </w:p>
        </w:tc>
      </w:tr>
      <w:tr w:rsidR="00CE6F83" w:rsidRPr="001C094C" w14:paraId="74A151B7" w14:textId="77777777" w:rsidTr="00146DE0">
        <w:trPr>
          <w:trHeight w:val="290"/>
        </w:trPr>
        <w:tc>
          <w:tcPr>
            <w:tcW w:w="1510" w:type="dxa"/>
            <w:tcBorders>
              <w:top w:val="single" w:sz="4" w:space="0" w:color="auto"/>
              <w:bottom w:val="single" w:sz="4" w:space="0" w:color="auto"/>
            </w:tcBorders>
            <w:noWrap/>
            <w:hideMark/>
          </w:tcPr>
          <w:p w14:paraId="144CC212" w14:textId="77777777" w:rsidR="00CE6F83" w:rsidRPr="001C094C" w:rsidRDefault="00CE6F83" w:rsidP="00146DE0">
            <w:r w:rsidRPr="001C094C">
              <w:t>Office of the Secretary of State for Scotland</w:t>
            </w:r>
          </w:p>
        </w:tc>
        <w:tc>
          <w:tcPr>
            <w:tcW w:w="1510" w:type="dxa"/>
            <w:tcBorders>
              <w:top w:val="single" w:sz="4" w:space="0" w:color="auto"/>
              <w:bottom w:val="single" w:sz="4" w:space="0" w:color="auto"/>
            </w:tcBorders>
            <w:noWrap/>
            <w:hideMark/>
          </w:tcPr>
          <w:p w14:paraId="5FBDD7FF" w14:textId="77777777" w:rsidR="00CE6F83" w:rsidRPr="001C094C" w:rsidRDefault="00CE6F83" w:rsidP="00146DE0">
            <w:r w:rsidRPr="001C094C">
              <w:t>Official account of the Office of the Secretary of State for Scotland.</w:t>
            </w:r>
          </w:p>
        </w:tc>
        <w:tc>
          <w:tcPr>
            <w:tcW w:w="1511" w:type="dxa"/>
            <w:tcBorders>
              <w:top w:val="single" w:sz="4" w:space="0" w:color="auto"/>
              <w:bottom w:val="single" w:sz="4" w:space="0" w:color="auto"/>
            </w:tcBorders>
            <w:noWrap/>
            <w:hideMark/>
          </w:tcPr>
          <w:p w14:paraId="111438F7" w14:textId="77777777" w:rsidR="00CE6F83" w:rsidRPr="001C094C" w:rsidRDefault="00CE6F83" w:rsidP="00146DE0">
            <w:r w:rsidRPr="001C094C">
              <w:t>@ScotSecofState</w:t>
            </w:r>
          </w:p>
        </w:tc>
        <w:tc>
          <w:tcPr>
            <w:tcW w:w="1510" w:type="dxa"/>
            <w:tcBorders>
              <w:top w:val="single" w:sz="4" w:space="0" w:color="auto"/>
              <w:bottom w:val="single" w:sz="4" w:space="0" w:color="auto"/>
            </w:tcBorders>
            <w:noWrap/>
            <w:hideMark/>
          </w:tcPr>
          <w:p w14:paraId="4FDA21B6" w14:textId="77777777" w:rsidR="00CE6F83" w:rsidRPr="001C094C" w:rsidRDefault="00CE6F83" w:rsidP="00146DE0">
            <w:r w:rsidRPr="001C094C">
              <w:t>2640</w:t>
            </w:r>
          </w:p>
        </w:tc>
        <w:tc>
          <w:tcPr>
            <w:tcW w:w="1510" w:type="dxa"/>
            <w:tcBorders>
              <w:top w:val="single" w:sz="4" w:space="0" w:color="auto"/>
              <w:bottom w:val="single" w:sz="4" w:space="0" w:color="auto"/>
            </w:tcBorders>
            <w:noWrap/>
            <w:hideMark/>
          </w:tcPr>
          <w:p w14:paraId="7E4C35FB" w14:textId="77777777" w:rsidR="00CE6F83" w:rsidRPr="001C094C" w:rsidRDefault="00CE6F83" w:rsidP="00146DE0">
            <w:r w:rsidRPr="001C094C">
              <w:t>4885</w:t>
            </w:r>
          </w:p>
        </w:tc>
        <w:tc>
          <w:tcPr>
            <w:tcW w:w="1511" w:type="dxa"/>
            <w:tcBorders>
              <w:top w:val="single" w:sz="4" w:space="0" w:color="auto"/>
              <w:bottom w:val="single" w:sz="4" w:space="0" w:color="auto"/>
            </w:tcBorders>
            <w:noWrap/>
            <w:hideMark/>
          </w:tcPr>
          <w:p w14:paraId="4CBFC97B" w14:textId="77777777" w:rsidR="00CE6F83" w:rsidRPr="001C094C" w:rsidRDefault="00CE6F83" w:rsidP="00146DE0">
            <w:r w:rsidRPr="001C094C">
              <w:t>12/14/2016 12:40</w:t>
            </w:r>
          </w:p>
        </w:tc>
      </w:tr>
      <w:tr w:rsidR="00CE6F83" w:rsidRPr="001C094C" w14:paraId="6DF31445" w14:textId="77777777" w:rsidTr="00146DE0">
        <w:trPr>
          <w:trHeight w:val="290"/>
        </w:trPr>
        <w:tc>
          <w:tcPr>
            <w:tcW w:w="1510" w:type="dxa"/>
            <w:tcBorders>
              <w:top w:val="single" w:sz="4" w:space="0" w:color="auto"/>
              <w:bottom w:val="single" w:sz="4" w:space="0" w:color="auto"/>
            </w:tcBorders>
            <w:noWrap/>
            <w:hideMark/>
          </w:tcPr>
          <w:p w14:paraId="6BC8D81B" w14:textId="77777777" w:rsidR="00CE6F83" w:rsidRPr="001C094C" w:rsidRDefault="00CE6F83" w:rsidP="00146DE0">
            <w:r w:rsidRPr="001C094C">
              <w:t>ofgem</w:t>
            </w:r>
          </w:p>
        </w:tc>
        <w:tc>
          <w:tcPr>
            <w:tcW w:w="1510" w:type="dxa"/>
            <w:tcBorders>
              <w:top w:val="single" w:sz="4" w:space="0" w:color="auto"/>
              <w:bottom w:val="single" w:sz="4" w:space="0" w:color="auto"/>
            </w:tcBorders>
            <w:noWrap/>
            <w:hideMark/>
          </w:tcPr>
          <w:p w14:paraId="1317831D" w14:textId="77777777" w:rsidR="00CE6F83" w:rsidRPr="001C094C" w:rsidRDefault="00CE6F83" w:rsidP="00146DE0">
            <w:r w:rsidRPr="001C094C">
              <w:t xml:space="preserve">Britain’s independent energy regulator, protecting </w:t>
            </w:r>
            <w:r w:rsidRPr="001C094C">
              <w:lastRenderedPageBreak/>
              <w:t>consumers by working to deliver a greener, fairer energy system. Our comment policy: https://t.co/PsrnuN0XCY</w:t>
            </w:r>
          </w:p>
        </w:tc>
        <w:tc>
          <w:tcPr>
            <w:tcW w:w="1511" w:type="dxa"/>
            <w:tcBorders>
              <w:top w:val="single" w:sz="4" w:space="0" w:color="auto"/>
              <w:bottom w:val="single" w:sz="4" w:space="0" w:color="auto"/>
            </w:tcBorders>
            <w:noWrap/>
            <w:hideMark/>
          </w:tcPr>
          <w:p w14:paraId="080DBA64" w14:textId="77777777" w:rsidR="00CE6F83" w:rsidRPr="001C094C" w:rsidRDefault="00CE6F83" w:rsidP="00146DE0">
            <w:r w:rsidRPr="001C094C">
              <w:lastRenderedPageBreak/>
              <w:t>@ofgem</w:t>
            </w:r>
          </w:p>
        </w:tc>
        <w:tc>
          <w:tcPr>
            <w:tcW w:w="1510" w:type="dxa"/>
            <w:tcBorders>
              <w:top w:val="single" w:sz="4" w:space="0" w:color="auto"/>
              <w:bottom w:val="single" w:sz="4" w:space="0" w:color="auto"/>
            </w:tcBorders>
            <w:noWrap/>
            <w:hideMark/>
          </w:tcPr>
          <w:p w14:paraId="11B4536A" w14:textId="77777777" w:rsidR="00CE6F83" w:rsidRPr="001C094C" w:rsidRDefault="00CE6F83" w:rsidP="00146DE0">
            <w:r w:rsidRPr="001C094C">
              <w:t>8343</w:t>
            </w:r>
          </w:p>
        </w:tc>
        <w:tc>
          <w:tcPr>
            <w:tcW w:w="1510" w:type="dxa"/>
            <w:tcBorders>
              <w:top w:val="single" w:sz="4" w:space="0" w:color="auto"/>
              <w:bottom w:val="single" w:sz="4" w:space="0" w:color="auto"/>
            </w:tcBorders>
            <w:noWrap/>
            <w:hideMark/>
          </w:tcPr>
          <w:p w14:paraId="4DF0CF1E" w14:textId="77777777" w:rsidR="00CE6F83" w:rsidRPr="001C094C" w:rsidRDefault="00CE6F83" w:rsidP="00146DE0">
            <w:r w:rsidRPr="001C094C">
              <w:t>33861</w:t>
            </w:r>
          </w:p>
        </w:tc>
        <w:tc>
          <w:tcPr>
            <w:tcW w:w="1511" w:type="dxa"/>
            <w:tcBorders>
              <w:top w:val="single" w:sz="4" w:space="0" w:color="auto"/>
              <w:bottom w:val="single" w:sz="4" w:space="0" w:color="auto"/>
            </w:tcBorders>
            <w:noWrap/>
            <w:hideMark/>
          </w:tcPr>
          <w:p w14:paraId="2A4681EC" w14:textId="77777777" w:rsidR="00CE6F83" w:rsidRPr="001C094C" w:rsidRDefault="00CE6F83" w:rsidP="00146DE0">
            <w:r w:rsidRPr="001C094C">
              <w:t>4/4/2009 19:15</w:t>
            </w:r>
          </w:p>
        </w:tc>
      </w:tr>
      <w:tr w:rsidR="00CE6F83" w:rsidRPr="001C094C" w14:paraId="1B480C96" w14:textId="77777777" w:rsidTr="00146DE0">
        <w:trPr>
          <w:trHeight w:val="290"/>
        </w:trPr>
        <w:tc>
          <w:tcPr>
            <w:tcW w:w="1510" w:type="dxa"/>
            <w:tcBorders>
              <w:top w:val="single" w:sz="4" w:space="0" w:color="auto"/>
              <w:bottom w:val="single" w:sz="4" w:space="0" w:color="auto"/>
            </w:tcBorders>
            <w:noWrap/>
            <w:hideMark/>
          </w:tcPr>
          <w:p w14:paraId="215D9D98" w14:textId="77777777" w:rsidR="00CE6F83" w:rsidRPr="001C094C" w:rsidRDefault="00CE6F83" w:rsidP="00146DE0">
            <w:r w:rsidRPr="001C094C">
              <w:t>Ofqual</w:t>
            </w:r>
          </w:p>
        </w:tc>
        <w:tc>
          <w:tcPr>
            <w:tcW w:w="1510" w:type="dxa"/>
            <w:tcBorders>
              <w:top w:val="single" w:sz="4" w:space="0" w:color="auto"/>
              <w:bottom w:val="single" w:sz="4" w:space="0" w:color="auto"/>
            </w:tcBorders>
            <w:noWrap/>
            <w:hideMark/>
          </w:tcPr>
          <w:p w14:paraId="1F7393E2" w14:textId="77777777" w:rsidR="00CE6F83" w:rsidRPr="001C094C" w:rsidRDefault="00CE6F83" w:rsidP="00146DE0">
            <w:r w:rsidRPr="001C094C">
              <w:t>The regulator of qualifications, exams and assessments in England. If you have a question for us, please email public.enquiries@ofqual.gov.uk</w:t>
            </w:r>
          </w:p>
        </w:tc>
        <w:tc>
          <w:tcPr>
            <w:tcW w:w="1511" w:type="dxa"/>
            <w:tcBorders>
              <w:top w:val="single" w:sz="4" w:space="0" w:color="auto"/>
              <w:bottom w:val="single" w:sz="4" w:space="0" w:color="auto"/>
            </w:tcBorders>
            <w:noWrap/>
            <w:hideMark/>
          </w:tcPr>
          <w:p w14:paraId="2FFCF967" w14:textId="77777777" w:rsidR="00CE6F83" w:rsidRPr="001C094C" w:rsidRDefault="00CE6F83" w:rsidP="00146DE0">
            <w:r w:rsidRPr="001C094C">
              <w:t>@ofqual</w:t>
            </w:r>
          </w:p>
        </w:tc>
        <w:tc>
          <w:tcPr>
            <w:tcW w:w="1510" w:type="dxa"/>
            <w:tcBorders>
              <w:top w:val="single" w:sz="4" w:space="0" w:color="auto"/>
              <w:bottom w:val="single" w:sz="4" w:space="0" w:color="auto"/>
            </w:tcBorders>
            <w:noWrap/>
            <w:hideMark/>
          </w:tcPr>
          <w:p w14:paraId="16F8B605" w14:textId="77777777" w:rsidR="00CE6F83" w:rsidRPr="001C094C" w:rsidRDefault="00CE6F83" w:rsidP="00146DE0">
            <w:r w:rsidRPr="001C094C">
              <w:t>3121</w:t>
            </w:r>
          </w:p>
        </w:tc>
        <w:tc>
          <w:tcPr>
            <w:tcW w:w="1510" w:type="dxa"/>
            <w:tcBorders>
              <w:top w:val="single" w:sz="4" w:space="0" w:color="auto"/>
              <w:bottom w:val="single" w:sz="4" w:space="0" w:color="auto"/>
            </w:tcBorders>
            <w:noWrap/>
            <w:hideMark/>
          </w:tcPr>
          <w:p w14:paraId="5E6B89DF" w14:textId="77777777" w:rsidR="00CE6F83" w:rsidRPr="001C094C" w:rsidRDefault="00CE6F83" w:rsidP="00146DE0">
            <w:r w:rsidRPr="001C094C">
              <w:t>44788</w:t>
            </w:r>
          </w:p>
        </w:tc>
        <w:tc>
          <w:tcPr>
            <w:tcW w:w="1511" w:type="dxa"/>
            <w:tcBorders>
              <w:top w:val="single" w:sz="4" w:space="0" w:color="auto"/>
              <w:bottom w:val="single" w:sz="4" w:space="0" w:color="auto"/>
            </w:tcBorders>
            <w:noWrap/>
            <w:hideMark/>
          </w:tcPr>
          <w:p w14:paraId="5E9528B8" w14:textId="77777777" w:rsidR="00CE6F83" w:rsidRPr="001C094C" w:rsidRDefault="00CE6F83" w:rsidP="00146DE0">
            <w:r w:rsidRPr="001C094C">
              <w:t>1/23/2009 16:40</w:t>
            </w:r>
          </w:p>
        </w:tc>
      </w:tr>
      <w:tr w:rsidR="00CE6F83" w:rsidRPr="001C094C" w14:paraId="32649B2E" w14:textId="77777777" w:rsidTr="00146DE0">
        <w:trPr>
          <w:trHeight w:val="290"/>
        </w:trPr>
        <w:tc>
          <w:tcPr>
            <w:tcW w:w="1510" w:type="dxa"/>
            <w:tcBorders>
              <w:top w:val="single" w:sz="4" w:space="0" w:color="auto"/>
              <w:bottom w:val="single" w:sz="4" w:space="0" w:color="auto"/>
            </w:tcBorders>
            <w:noWrap/>
            <w:hideMark/>
          </w:tcPr>
          <w:p w14:paraId="3617A5FE" w14:textId="77777777" w:rsidR="00CE6F83" w:rsidRPr="001C094C" w:rsidRDefault="00CE6F83" w:rsidP="00146DE0">
            <w:r w:rsidRPr="001C094C">
              <w:t>Ofsted</w:t>
            </w:r>
          </w:p>
        </w:tc>
        <w:tc>
          <w:tcPr>
            <w:tcW w:w="1510" w:type="dxa"/>
            <w:tcBorders>
              <w:top w:val="single" w:sz="4" w:space="0" w:color="auto"/>
              <w:bottom w:val="single" w:sz="4" w:space="0" w:color="auto"/>
            </w:tcBorders>
            <w:noWrap/>
            <w:hideMark/>
          </w:tcPr>
          <w:p w14:paraId="4447D066" w14:textId="77777777" w:rsidR="00CE6F83" w:rsidRPr="001C094C" w:rsidRDefault="00CE6F83" w:rsidP="00146DE0">
            <w:r w:rsidRPr="001C094C">
              <w:t>We inspect and regulate the care of children &amp; young people, and education &amp; skills for all.</w:t>
            </w:r>
          </w:p>
        </w:tc>
        <w:tc>
          <w:tcPr>
            <w:tcW w:w="1511" w:type="dxa"/>
            <w:tcBorders>
              <w:top w:val="single" w:sz="4" w:space="0" w:color="auto"/>
              <w:bottom w:val="single" w:sz="4" w:space="0" w:color="auto"/>
            </w:tcBorders>
            <w:noWrap/>
            <w:hideMark/>
          </w:tcPr>
          <w:p w14:paraId="1212ABB4" w14:textId="77777777" w:rsidR="00CE6F83" w:rsidRPr="001C094C" w:rsidRDefault="00CE6F83" w:rsidP="00146DE0">
            <w:r w:rsidRPr="001C094C">
              <w:t>@Ofstednews</w:t>
            </w:r>
          </w:p>
        </w:tc>
        <w:tc>
          <w:tcPr>
            <w:tcW w:w="1510" w:type="dxa"/>
            <w:tcBorders>
              <w:top w:val="single" w:sz="4" w:space="0" w:color="auto"/>
              <w:bottom w:val="single" w:sz="4" w:space="0" w:color="auto"/>
            </w:tcBorders>
            <w:noWrap/>
            <w:hideMark/>
          </w:tcPr>
          <w:p w14:paraId="7151D947" w14:textId="77777777" w:rsidR="00CE6F83" w:rsidRPr="001C094C" w:rsidRDefault="00CE6F83" w:rsidP="00146DE0">
            <w:r w:rsidRPr="001C094C">
              <w:t>21700</w:t>
            </w:r>
          </w:p>
        </w:tc>
        <w:tc>
          <w:tcPr>
            <w:tcW w:w="1510" w:type="dxa"/>
            <w:tcBorders>
              <w:top w:val="single" w:sz="4" w:space="0" w:color="auto"/>
              <w:bottom w:val="single" w:sz="4" w:space="0" w:color="auto"/>
            </w:tcBorders>
            <w:noWrap/>
            <w:hideMark/>
          </w:tcPr>
          <w:p w14:paraId="6C095E2B" w14:textId="77777777" w:rsidR="00CE6F83" w:rsidRPr="001C094C" w:rsidRDefault="00CE6F83" w:rsidP="00146DE0">
            <w:r w:rsidRPr="001C094C">
              <w:t>248266</w:t>
            </w:r>
          </w:p>
        </w:tc>
        <w:tc>
          <w:tcPr>
            <w:tcW w:w="1511" w:type="dxa"/>
            <w:tcBorders>
              <w:top w:val="single" w:sz="4" w:space="0" w:color="auto"/>
              <w:bottom w:val="single" w:sz="4" w:space="0" w:color="auto"/>
            </w:tcBorders>
            <w:noWrap/>
            <w:hideMark/>
          </w:tcPr>
          <w:p w14:paraId="3E6E8EAF" w14:textId="77777777" w:rsidR="00CE6F83" w:rsidRPr="001C094C" w:rsidRDefault="00CE6F83" w:rsidP="00146DE0">
            <w:r w:rsidRPr="001C094C">
              <w:t>10/1/2010 12:20</w:t>
            </w:r>
          </w:p>
        </w:tc>
      </w:tr>
      <w:tr w:rsidR="00CE6F83" w:rsidRPr="001C094C" w14:paraId="05D771B7" w14:textId="77777777" w:rsidTr="00146DE0">
        <w:trPr>
          <w:trHeight w:val="290"/>
        </w:trPr>
        <w:tc>
          <w:tcPr>
            <w:tcW w:w="1510" w:type="dxa"/>
            <w:tcBorders>
              <w:top w:val="single" w:sz="4" w:space="0" w:color="auto"/>
              <w:bottom w:val="single" w:sz="4" w:space="0" w:color="auto"/>
            </w:tcBorders>
            <w:noWrap/>
            <w:hideMark/>
          </w:tcPr>
          <w:p w14:paraId="58A1F1C0" w14:textId="77777777" w:rsidR="00CE6F83" w:rsidRPr="001C094C" w:rsidRDefault="00CE6F83" w:rsidP="00146DE0">
            <w:r w:rsidRPr="001C094C">
              <w:t>Ofwat</w:t>
            </w:r>
          </w:p>
        </w:tc>
        <w:tc>
          <w:tcPr>
            <w:tcW w:w="1510" w:type="dxa"/>
            <w:tcBorders>
              <w:top w:val="single" w:sz="4" w:space="0" w:color="auto"/>
              <w:bottom w:val="single" w:sz="4" w:space="0" w:color="auto"/>
            </w:tcBorders>
            <w:noWrap/>
            <w:hideMark/>
          </w:tcPr>
          <w:p w14:paraId="57C43BE0" w14:textId="77777777" w:rsidR="00CE6F83" w:rsidRPr="001C094C" w:rsidRDefault="00CE6F83" w:rsidP="00146DE0">
            <w:r w:rsidRPr="001C094C">
              <w:t>The economic regulator of the water sector in England &amp; Wales, improving life through water. RTs do not imply endorsement</w:t>
            </w:r>
          </w:p>
        </w:tc>
        <w:tc>
          <w:tcPr>
            <w:tcW w:w="1511" w:type="dxa"/>
            <w:tcBorders>
              <w:top w:val="single" w:sz="4" w:space="0" w:color="auto"/>
              <w:bottom w:val="single" w:sz="4" w:space="0" w:color="auto"/>
            </w:tcBorders>
            <w:noWrap/>
            <w:hideMark/>
          </w:tcPr>
          <w:p w14:paraId="1E39D426" w14:textId="77777777" w:rsidR="00CE6F83" w:rsidRPr="001C094C" w:rsidRDefault="00CE6F83" w:rsidP="00146DE0">
            <w:r w:rsidRPr="001C094C">
              <w:t>@Ofwat</w:t>
            </w:r>
          </w:p>
        </w:tc>
        <w:tc>
          <w:tcPr>
            <w:tcW w:w="1510" w:type="dxa"/>
            <w:tcBorders>
              <w:top w:val="single" w:sz="4" w:space="0" w:color="auto"/>
              <w:bottom w:val="single" w:sz="4" w:space="0" w:color="auto"/>
            </w:tcBorders>
            <w:noWrap/>
            <w:hideMark/>
          </w:tcPr>
          <w:p w14:paraId="2B8C6C21" w14:textId="77777777" w:rsidR="00CE6F83" w:rsidRPr="001C094C" w:rsidRDefault="00CE6F83" w:rsidP="00146DE0">
            <w:r w:rsidRPr="001C094C">
              <w:t>5250</w:t>
            </w:r>
          </w:p>
        </w:tc>
        <w:tc>
          <w:tcPr>
            <w:tcW w:w="1510" w:type="dxa"/>
            <w:tcBorders>
              <w:top w:val="single" w:sz="4" w:space="0" w:color="auto"/>
              <w:bottom w:val="single" w:sz="4" w:space="0" w:color="auto"/>
            </w:tcBorders>
            <w:noWrap/>
            <w:hideMark/>
          </w:tcPr>
          <w:p w14:paraId="451CFBEA" w14:textId="77777777" w:rsidR="00CE6F83" w:rsidRPr="001C094C" w:rsidRDefault="00CE6F83" w:rsidP="00146DE0">
            <w:r w:rsidRPr="001C094C">
              <w:t>11834</w:t>
            </w:r>
          </w:p>
        </w:tc>
        <w:tc>
          <w:tcPr>
            <w:tcW w:w="1511" w:type="dxa"/>
            <w:tcBorders>
              <w:top w:val="single" w:sz="4" w:space="0" w:color="auto"/>
              <w:bottom w:val="single" w:sz="4" w:space="0" w:color="auto"/>
            </w:tcBorders>
            <w:noWrap/>
            <w:hideMark/>
          </w:tcPr>
          <w:p w14:paraId="03F91641" w14:textId="77777777" w:rsidR="00CE6F83" w:rsidRPr="001C094C" w:rsidRDefault="00CE6F83" w:rsidP="00146DE0">
            <w:r w:rsidRPr="001C094C">
              <w:t>9/21/2010 17:22</w:t>
            </w:r>
          </w:p>
        </w:tc>
      </w:tr>
      <w:tr w:rsidR="00CE6F83" w:rsidRPr="001C094C" w14:paraId="4D89079A" w14:textId="77777777" w:rsidTr="00146DE0">
        <w:trPr>
          <w:trHeight w:val="290"/>
        </w:trPr>
        <w:tc>
          <w:tcPr>
            <w:tcW w:w="1510" w:type="dxa"/>
            <w:tcBorders>
              <w:top w:val="single" w:sz="4" w:space="0" w:color="auto"/>
              <w:bottom w:val="single" w:sz="4" w:space="0" w:color="auto"/>
            </w:tcBorders>
            <w:noWrap/>
            <w:hideMark/>
          </w:tcPr>
          <w:p w14:paraId="35323280" w14:textId="77777777" w:rsidR="00CE6F83" w:rsidRPr="001C094C" w:rsidRDefault="00CE6F83" w:rsidP="00146DE0">
            <w:r w:rsidRPr="001C094C">
              <w:t>OPG</w:t>
            </w:r>
          </w:p>
        </w:tc>
        <w:tc>
          <w:tcPr>
            <w:tcW w:w="1510" w:type="dxa"/>
            <w:tcBorders>
              <w:top w:val="single" w:sz="4" w:space="0" w:color="auto"/>
              <w:bottom w:val="single" w:sz="4" w:space="0" w:color="auto"/>
            </w:tcBorders>
            <w:noWrap/>
            <w:hideMark/>
          </w:tcPr>
          <w:p w14:paraId="61C83B1B" w14:textId="77777777" w:rsidR="00CE6F83" w:rsidRPr="001C094C" w:rsidRDefault="00CE6F83" w:rsidP="00146DE0">
            <w:r w:rsidRPr="001C094C">
              <w:t xml:space="preserve">Official Twitter channel for the Office of </w:t>
            </w:r>
            <w:r w:rsidRPr="001C094C">
              <w:lastRenderedPageBreak/>
              <w:t>the Public Guardian. Read our Twitter policy: https://t.co/ywHbuvr1r8 Customer services 0300 456 0300.</w:t>
            </w:r>
          </w:p>
        </w:tc>
        <w:tc>
          <w:tcPr>
            <w:tcW w:w="1511" w:type="dxa"/>
            <w:tcBorders>
              <w:top w:val="single" w:sz="4" w:space="0" w:color="auto"/>
              <w:bottom w:val="single" w:sz="4" w:space="0" w:color="auto"/>
            </w:tcBorders>
            <w:noWrap/>
            <w:hideMark/>
          </w:tcPr>
          <w:p w14:paraId="59905625" w14:textId="77777777" w:rsidR="00CE6F83" w:rsidRPr="001C094C" w:rsidRDefault="00CE6F83" w:rsidP="00146DE0">
            <w:r w:rsidRPr="001C094C">
              <w:lastRenderedPageBreak/>
              <w:t>@OPGGovUK</w:t>
            </w:r>
          </w:p>
        </w:tc>
        <w:tc>
          <w:tcPr>
            <w:tcW w:w="1510" w:type="dxa"/>
            <w:tcBorders>
              <w:top w:val="single" w:sz="4" w:space="0" w:color="auto"/>
              <w:bottom w:val="single" w:sz="4" w:space="0" w:color="auto"/>
            </w:tcBorders>
            <w:noWrap/>
            <w:hideMark/>
          </w:tcPr>
          <w:p w14:paraId="1145B365" w14:textId="77777777" w:rsidR="00CE6F83" w:rsidRPr="001C094C" w:rsidRDefault="00CE6F83" w:rsidP="00146DE0">
            <w:r w:rsidRPr="001C094C">
              <w:t>1211</w:t>
            </w:r>
          </w:p>
        </w:tc>
        <w:tc>
          <w:tcPr>
            <w:tcW w:w="1510" w:type="dxa"/>
            <w:tcBorders>
              <w:top w:val="single" w:sz="4" w:space="0" w:color="auto"/>
              <w:bottom w:val="single" w:sz="4" w:space="0" w:color="auto"/>
            </w:tcBorders>
            <w:noWrap/>
            <w:hideMark/>
          </w:tcPr>
          <w:p w14:paraId="39FFD706" w14:textId="77777777" w:rsidR="00CE6F83" w:rsidRPr="001C094C" w:rsidRDefault="00CE6F83" w:rsidP="00146DE0">
            <w:r w:rsidRPr="001C094C">
              <w:t>2701</w:t>
            </w:r>
          </w:p>
        </w:tc>
        <w:tc>
          <w:tcPr>
            <w:tcW w:w="1511" w:type="dxa"/>
            <w:tcBorders>
              <w:top w:val="single" w:sz="4" w:space="0" w:color="auto"/>
              <w:bottom w:val="single" w:sz="4" w:space="0" w:color="auto"/>
            </w:tcBorders>
            <w:noWrap/>
            <w:hideMark/>
          </w:tcPr>
          <w:p w14:paraId="26E8D6E6" w14:textId="77777777" w:rsidR="00CE6F83" w:rsidRPr="001C094C" w:rsidRDefault="00CE6F83" w:rsidP="00146DE0">
            <w:r w:rsidRPr="001C094C">
              <w:t>12/18/2014 17:20</w:t>
            </w:r>
          </w:p>
        </w:tc>
      </w:tr>
      <w:tr w:rsidR="00CE6F83" w:rsidRPr="001C094C" w14:paraId="6685B3EE" w14:textId="77777777" w:rsidTr="00146DE0">
        <w:trPr>
          <w:trHeight w:val="290"/>
        </w:trPr>
        <w:tc>
          <w:tcPr>
            <w:tcW w:w="1510" w:type="dxa"/>
            <w:tcBorders>
              <w:top w:val="single" w:sz="4" w:space="0" w:color="auto"/>
              <w:bottom w:val="single" w:sz="4" w:space="0" w:color="auto"/>
            </w:tcBorders>
            <w:noWrap/>
            <w:hideMark/>
          </w:tcPr>
          <w:p w14:paraId="1CF574D1" w14:textId="77777777" w:rsidR="00CE6F83" w:rsidRPr="001C094C" w:rsidRDefault="00CE6F83" w:rsidP="00146DE0">
            <w:r w:rsidRPr="001C094C">
              <w:t>ORR</w:t>
            </w:r>
          </w:p>
        </w:tc>
        <w:tc>
          <w:tcPr>
            <w:tcW w:w="1510" w:type="dxa"/>
            <w:tcBorders>
              <w:top w:val="single" w:sz="4" w:space="0" w:color="auto"/>
              <w:bottom w:val="single" w:sz="4" w:space="0" w:color="auto"/>
            </w:tcBorders>
            <w:noWrap/>
            <w:hideMark/>
          </w:tcPr>
          <w:p w14:paraId="0F8F2F8D" w14:textId="77777777" w:rsidR="00CE6F83" w:rsidRPr="001C094C" w:rsidRDefault="00CE6F83" w:rsidP="00146DE0">
            <w:r w:rsidRPr="001C094C">
              <w:t>The Office of Rail and Road protects the interests of rail and road users. We do not respond to complaints here. Visit https://t.co/8Hkl8KwbCo</w:t>
            </w:r>
          </w:p>
        </w:tc>
        <w:tc>
          <w:tcPr>
            <w:tcW w:w="1511" w:type="dxa"/>
            <w:tcBorders>
              <w:top w:val="single" w:sz="4" w:space="0" w:color="auto"/>
              <w:bottom w:val="single" w:sz="4" w:space="0" w:color="auto"/>
            </w:tcBorders>
            <w:noWrap/>
            <w:hideMark/>
          </w:tcPr>
          <w:p w14:paraId="031FDB7D" w14:textId="77777777" w:rsidR="00CE6F83" w:rsidRPr="001C094C" w:rsidRDefault="00CE6F83" w:rsidP="00146DE0">
            <w:r w:rsidRPr="001C094C">
              <w:t>@railandroad</w:t>
            </w:r>
          </w:p>
        </w:tc>
        <w:tc>
          <w:tcPr>
            <w:tcW w:w="1510" w:type="dxa"/>
            <w:tcBorders>
              <w:top w:val="single" w:sz="4" w:space="0" w:color="auto"/>
              <w:bottom w:val="single" w:sz="4" w:space="0" w:color="auto"/>
            </w:tcBorders>
            <w:noWrap/>
            <w:hideMark/>
          </w:tcPr>
          <w:p w14:paraId="783404C7" w14:textId="77777777" w:rsidR="00CE6F83" w:rsidRPr="001C094C" w:rsidRDefault="00CE6F83" w:rsidP="00146DE0">
            <w:r w:rsidRPr="001C094C">
              <w:t>4766</w:t>
            </w:r>
          </w:p>
        </w:tc>
        <w:tc>
          <w:tcPr>
            <w:tcW w:w="1510" w:type="dxa"/>
            <w:tcBorders>
              <w:top w:val="single" w:sz="4" w:space="0" w:color="auto"/>
              <w:bottom w:val="single" w:sz="4" w:space="0" w:color="auto"/>
            </w:tcBorders>
            <w:noWrap/>
            <w:hideMark/>
          </w:tcPr>
          <w:p w14:paraId="7EA8333D" w14:textId="77777777" w:rsidR="00CE6F83" w:rsidRPr="001C094C" w:rsidRDefault="00CE6F83" w:rsidP="00146DE0">
            <w:r w:rsidRPr="001C094C">
              <w:t>15908</w:t>
            </w:r>
          </w:p>
        </w:tc>
        <w:tc>
          <w:tcPr>
            <w:tcW w:w="1511" w:type="dxa"/>
            <w:tcBorders>
              <w:top w:val="single" w:sz="4" w:space="0" w:color="auto"/>
              <w:bottom w:val="single" w:sz="4" w:space="0" w:color="auto"/>
            </w:tcBorders>
            <w:noWrap/>
            <w:hideMark/>
          </w:tcPr>
          <w:p w14:paraId="15C2A020" w14:textId="77777777" w:rsidR="00CE6F83" w:rsidRPr="001C094C" w:rsidRDefault="00CE6F83" w:rsidP="00146DE0">
            <w:r w:rsidRPr="001C094C">
              <w:t>11/13/2012 9:19</w:t>
            </w:r>
          </w:p>
        </w:tc>
      </w:tr>
      <w:tr w:rsidR="00CE6F83" w:rsidRPr="001C094C" w14:paraId="3F9DA991" w14:textId="77777777" w:rsidTr="00146DE0">
        <w:trPr>
          <w:trHeight w:val="290"/>
        </w:trPr>
        <w:tc>
          <w:tcPr>
            <w:tcW w:w="1510" w:type="dxa"/>
            <w:tcBorders>
              <w:top w:val="single" w:sz="4" w:space="0" w:color="auto"/>
              <w:bottom w:val="single" w:sz="4" w:space="0" w:color="auto"/>
            </w:tcBorders>
            <w:noWrap/>
            <w:hideMark/>
          </w:tcPr>
          <w:p w14:paraId="3254962A" w14:textId="77777777" w:rsidR="00CE6F83" w:rsidRPr="001C094C" w:rsidRDefault="00CE6F83" w:rsidP="00146DE0">
            <w:r w:rsidRPr="001C094C">
              <w:t>Paul Scully MP</w:t>
            </w:r>
          </w:p>
        </w:tc>
        <w:tc>
          <w:tcPr>
            <w:tcW w:w="1510" w:type="dxa"/>
            <w:tcBorders>
              <w:top w:val="single" w:sz="4" w:space="0" w:color="auto"/>
              <w:bottom w:val="single" w:sz="4" w:space="0" w:color="auto"/>
            </w:tcBorders>
            <w:noWrap/>
            <w:hideMark/>
          </w:tcPr>
          <w:p w14:paraId="7211A7E4" w14:textId="77777777" w:rsidR="00CE6F83" w:rsidRPr="001C094C" w:rsidRDefault="00CE6F83" w:rsidP="00146DE0">
            <w:r w:rsidRPr="001C094C">
              <w:t>Minister for London; Minister for small business, MP for Sutton &amp; Cheam. Casework &amp; detailed convos best via email - info@scully.org.uk</w:t>
            </w:r>
          </w:p>
        </w:tc>
        <w:tc>
          <w:tcPr>
            <w:tcW w:w="1511" w:type="dxa"/>
            <w:tcBorders>
              <w:top w:val="single" w:sz="4" w:space="0" w:color="auto"/>
              <w:bottom w:val="single" w:sz="4" w:space="0" w:color="auto"/>
            </w:tcBorders>
            <w:noWrap/>
            <w:hideMark/>
          </w:tcPr>
          <w:p w14:paraId="2A62BF7B" w14:textId="77777777" w:rsidR="00CE6F83" w:rsidRPr="001C094C" w:rsidRDefault="00CE6F83" w:rsidP="00146DE0">
            <w:r w:rsidRPr="001C094C">
              <w:t>@scullyp</w:t>
            </w:r>
          </w:p>
        </w:tc>
        <w:tc>
          <w:tcPr>
            <w:tcW w:w="1510" w:type="dxa"/>
            <w:tcBorders>
              <w:top w:val="single" w:sz="4" w:space="0" w:color="auto"/>
              <w:bottom w:val="single" w:sz="4" w:space="0" w:color="auto"/>
            </w:tcBorders>
            <w:noWrap/>
            <w:hideMark/>
          </w:tcPr>
          <w:p w14:paraId="295889A8" w14:textId="77777777" w:rsidR="00CE6F83" w:rsidRPr="001C094C" w:rsidRDefault="00CE6F83" w:rsidP="00146DE0">
            <w:r w:rsidRPr="001C094C">
              <w:t>16388</w:t>
            </w:r>
          </w:p>
        </w:tc>
        <w:tc>
          <w:tcPr>
            <w:tcW w:w="1510" w:type="dxa"/>
            <w:tcBorders>
              <w:top w:val="single" w:sz="4" w:space="0" w:color="auto"/>
              <w:bottom w:val="single" w:sz="4" w:space="0" w:color="auto"/>
            </w:tcBorders>
            <w:noWrap/>
            <w:hideMark/>
          </w:tcPr>
          <w:p w14:paraId="44A5BFCF" w14:textId="77777777" w:rsidR="00CE6F83" w:rsidRPr="001C094C" w:rsidRDefault="00CE6F83" w:rsidP="00146DE0">
            <w:r w:rsidRPr="001C094C">
              <w:t>15132</w:t>
            </w:r>
          </w:p>
        </w:tc>
        <w:tc>
          <w:tcPr>
            <w:tcW w:w="1511" w:type="dxa"/>
            <w:tcBorders>
              <w:top w:val="single" w:sz="4" w:space="0" w:color="auto"/>
              <w:bottom w:val="single" w:sz="4" w:space="0" w:color="auto"/>
            </w:tcBorders>
            <w:noWrap/>
            <w:hideMark/>
          </w:tcPr>
          <w:p w14:paraId="25BC3082" w14:textId="77777777" w:rsidR="00CE6F83" w:rsidRPr="001C094C" w:rsidRDefault="00CE6F83" w:rsidP="00146DE0">
            <w:r w:rsidRPr="001C094C">
              <w:t>11/19/2008 12:39</w:t>
            </w:r>
          </w:p>
        </w:tc>
      </w:tr>
      <w:tr w:rsidR="00CE6F83" w:rsidRPr="001C094C" w14:paraId="67B8B005" w14:textId="77777777" w:rsidTr="00146DE0">
        <w:trPr>
          <w:trHeight w:val="290"/>
        </w:trPr>
        <w:tc>
          <w:tcPr>
            <w:tcW w:w="1510" w:type="dxa"/>
            <w:tcBorders>
              <w:top w:val="single" w:sz="4" w:space="0" w:color="auto"/>
              <w:bottom w:val="single" w:sz="4" w:space="0" w:color="auto"/>
            </w:tcBorders>
            <w:noWrap/>
            <w:hideMark/>
          </w:tcPr>
          <w:p w14:paraId="1E7EFE50" w14:textId="77777777" w:rsidR="00CE6F83" w:rsidRPr="001C094C" w:rsidRDefault="00CE6F83" w:rsidP="00146DE0">
            <w:r w:rsidRPr="001C094C">
              <w:t>Penny Mordaunt</w:t>
            </w:r>
          </w:p>
        </w:tc>
        <w:tc>
          <w:tcPr>
            <w:tcW w:w="1510" w:type="dxa"/>
            <w:tcBorders>
              <w:top w:val="single" w:sz="4" w:space="0" w:color="auto"/>
              <w:bottom w:val="single" w:sz="4" w:space="0" w:color="auto"/>
            </w:tcBorders>
            <w:noWrap/>
            <w:hideMark/>
          </w:tcPr>
          <w:p w14:paraId="08EF065A" w14:textId="77777777" w:rsidR="00CE6F83" w:rsidRPr="001C094C" w:rsidRDefault="00CE6F83" w:rsidP="00146DE0">
            <w:r w:rsidRPr="001C094C">
              <w:t xml:space="preserve">MP for Portsmouth North. Paymaster General &amp; Cabinet Office Minister. Hon Commander MCM2 Squadron, Royal Navy. </w:t>
            </w:r>
            <w:r w:rsidRPr="001C094C">
              <w:lastRenderedPageBreak/>
              <w:t>https://t.co/iaHXnwToXf</w:t>
            </w:r>
          </w:p>
        </w:tc>
        <w:tc>
          <w:tcPr>
            <w:tcW w:w="1511" w:type="dxa"/>
            <w:tcBorders>
              <w:top w:val="single" w:sz="4" w:space="0" w:color="auto"/>
              <w:bottom w:val="single" w:sz="4" w:space="0" w:color="auto"/>
            </w:tcBorders>
            <w:noWrap/>
            <w:hideMark/>
          </w:tcPr>
          <w:p w14:paraId="54D36284" w14:textId="77777777" w:rsidR="00CE6F83" w:rsidRPr="001C094C" w:rsidRDefault="00CE6F83" w:rsidP="00146DE0">
            <w:r w:rsidRPr="001C094C">
              <w:lastRenderedPageBreak/>
              <w:t>@PennyMordaunt</w:t>
            </w:r>
          </w:p>
        </w:tc>
        <w:tc>
          <w:tcPr>
            <w:tcW w:w="1510" w:type="dxa"/>
            <w:tcBorders>
              <w:top w:val="single" w:sz="4" w:space="0" w:color="auto"/>
              <w:bottom w:val="single" w:sz="4" w:space="0" w:color="auto"/>
            </w:tcBorders>
            <w:noWrap/>
            <w:hideMark/>
          </w:tcPr>
          <w:p w14:paraId="4C774828" w14:textId="77777777" w:rsidR="00CE6F83" w:rsidRPr="001C094C" w:rsidRDefault="00CE6F83" w:rsidP="00146DE0">
            <w:r w:rsidRPr="001C094C">
              <w:t>17863</w:t>
            </w:r>
          </w:p>
        </w:tc>
        <w:tc>
          <w:tcPr>
            <w:tcW w:w="1510" w:type="dxa"/>
            <w:tcBorders>
              <w:top w:val="single" w:sz="4" w:space="0" w:color="auto"/>
              <w:bottom w:val="single" w:sz="4" w:space="0" w:color="auto"/>
            </w:tcBorders>
            <w:noWrap/>
            <w:hideMark/>
          </w:tcPr>
          <w:p w14:paraId="1717F715" w14:textId="77777777" w:rsidR="00CE6F83" w:rsidRPr="001C094C" w:rsidRDefault="00CE6F83" w:rsidP="00146DE0">
            <w:r w:rsidRPr="001C094C">
              <w:t>78695</w:t>
            </w:r>
          </w:p>
        </w:tc>
        <w:tc>
          <w:tcPr>
            <w:tcW w:w="1511" w:type="dxa"/>
            <w:tcBorders>
              <w:top w:val="single" w:sz="4" w:space="0" w:color="auto"/>
              <w:bottom w:val="single" w:sz="4" w:space="0" w:color="auto"/>
            </w:tcBorders>
            <w:noWrap/>
            <w:hideMark/>
          </w:tcPr>
          <w:p w14:paraId="0D6E9E39" w14:textId="77777777" w:rsidR="00CE6F83" w:rsidRPr="001C094C" w:rsidRDefault="00CE6F83" w:rsidP="00146DE0">
            <w:r w:rsidRPr="001C094C">
              <w:t>1/13/2012 13:56</w:t>
            </w:r>
          </w:p>
        </w:tc>
      </w:tr>
      <w:tr w:rsidR="00CE6F83" w:rsidRPr="001C094C" w14:paraId="48ECE01D" w14:textId="77777777" w:rsidTr="00146DE0">
        <w:trPr>
          <w:trHeight w:val="290"/>
        </w:trPr>
        <w:tc>
          <w:tcPr>
            <w:tcW w:w="1510" w:type="dxa"/>
            <w:tcBorders>
              <w:top w:val="single" w:sz="4" w:space="0" w:color="auto"/>
              <w:bottom w:val="single" w:sz="4" w:space="0" w:color="auto"/>
            </w:tcBorders>
            <w:noWrap/>
            <w:hideMark/>
          </w:tcPr>
          <w:p w14:paraId="33459C50" w14:textId="77777777" w:rsidR="00CE6F83" w:rsidRPr="001C094C" w:rsidRDefault="00CE6F83" w:rsidP="00146DE0">
            <w:r w:rsidRPr="001C094C">
              <w:t>Peter Sparkes</w:t>
            </w:r>
          </w:p>
        </w:tc>
        <w:tc>
          <w:tcPr>
            <w:tcW w:w="1510" w:type="dxa"/>
            <w:tcBorders>
              <w:top w:val="single" w:sz="4" w:space="0" w:color="auto"/>
              <w:bottom w:val="single" w:sz="4" w:space="0" w:color="auto"/>
            </w:tcBorders>
            <w:noWrap/>
            <w:hideMark/>
          </w:tcPr>
          <w:p w14:paraId="108A8381" w14:textId="77777777" w:rsidR="00CE6F83" w:rsidRPr="001C094C" w:rsidRDefault="00CE6F83" w:rsidP="00146DE0">
            <w:r w:rsidRPr="001C094C">
              <w:t>Chief Executive of the @UKHO</w:t>
            </w:r>
          </w:p>
        </w:tc>
        <w:tc>
          <w:tcPr>
            <w:tcW w:w="1511" w:type="dxa"/>
            <w:tcBorders>
              <w:top w:val="single" w:sz="4" w:space="0" w:color="auto"/>
              <w:bottom w:val="single" w:sz="4" w:space="0" w:color="auto"/>
            </w:tcBorders>
            <w:noWrap/>
            <w:hideMark/>
          </w:tcPr>
          <w:p w14:paraId="2CE3A88F" w14:textId="77777777" w:rsidR="00CE6F83" w:rsidRPr="001C094C" w:rsidRDefault="00CE6F83" w:rsidP="00146DE0">
            <w:r w:rsidRPr="001C094C">
              <w:t>@RAdmPeteSparkes</w:t>
            </w:r>
          </w:p>
        </w:tc>
        <w:tc>
          <w:tcPr>
            <w:tcW w:w="1510" w:type="dxa"/>
            <w:tcBorders>
              <w:top w:val="single" w:sz="4" w:space="0" w:color="auto"/>
              <w:bottom w:val="single" w:sz="4" w:space="0" w:color="auto"/>
            </w:tcBorders>
            <w:noWrap/>
            <w:hideMark/>
          </w:tcPr>
          <w:p w14:paraId="34C62E5F" w14:textId="77777777" w:rsidR="00CE6F83" w:rsidRPr="001C094C" w:rsidRDefault="00CE6F83" w:rsidP="00146DE0">
            <w:r w:rsidRPr="001C094C">
              <w:t>76</w:t>
            </w:r>
          </w:p>
        </w:tc>
        <w:tc>
          <w:tcPr>
            <w:tcW w:w="1510" w:type="dxa"/>
            <w:tcBorders>
              <w:top w:val="single" w:sz="4" w:space="0" w:color="auto"/>
              <w:bottom w:val="single" w:sz="4" w:space="0" w:color="auto"/>
            </w:tcBorders>
            <w:noWrap/>
            <w:hideMark/>
          </w:tcPr>
          <w:p w14:paraId="31EDC3BC" w14:textId="77777777" w:rsidR="00CE6F83" w:rsidRPr="001C094C" w:rsidRDefault="00CE6F83" w:rsidP="00146DE0">
            <w:r w:rsidRPr="001C094C">
              <w:t>38</w:t>
            </w:r>
          </w:p>
        </w:tc>
        <w:tc>
          <w:tcPr>
            <w:tcW w:w="1511" w:type="dxa"/>
            <w:tcBorders>
              <w:top w:val="single" w:sz="4" w:space="0" w:color="auto"/>
              <w:bottom w:val="single" w:sz="4" w:space="0" w:color="auto"/>
            </w:tcBorders>
            <w:noWrap/>
            <w:hideMark/>
          </w:tcPr>
          <w:p w14:paraId="097AD93E" w14:textId="77777777" w:rsidR="00CE6F83" w:rsidRPr="001C094C" w:rsidRDefault="00CE6F83" w:rsidP="00146DE0">
            <w:r w:rsidRPr="001C094C">
              <w:t>8/19/2020 13:38</w:t>
            </w:r>
          </w:p>
        </w:tc>
      </w:tr>
      <w:tr w:rsidR="00CE6F83" w:rsidRPr="001C094C" w14:paraId="16BE85BC" w14:textId="77777777" w:rsidTr="00146DE0">
        <w:trPr>
          <w:trHeight w:val="290"/>
        </w:trPr>
        <w:tc>
          <w:tcPr>
            <w:tcW w:w="1510" w:type="dxa"/>
            <w:tcBorders>
              <w:top w:val="single" w:sz="4" w:space="0" w:color="auto"/>
              <w:bottom w:val="single" w:sz="4" w:space="0" w:color="auto"/>
            </w:tcBorders>
            <w:noWrap/>
            <w:hideMark/>
          </w:tcPr>
          <w:p w14:paraId="425E820A" w14:textId="77777777" w:rsidR="00CE6F83" w:rsidRPr="001C094C" w:rsidRDefault="00CE6F83" w:rsidP="00146DE0">
            <w:r w:rsidRPr="001C094C">
              <w:t>Priti Patel</w:t>
            </w:r>
          </w:p>
        </w:tc>
        <w:tc>
          <w:tcPr>
            <w:tcW w:w="1510" w:type="dxa"/>
            <w:tcBorders>
              <w:top w:val="single" w:sz="4" w:space="0" w:color="auto"/>
              <w:bottom w:val="single" w:sz="4" w:space="0" w:color="auto"/>
            </w:tcBorders>
            <w:noWrap/>
            <w:hideMark/>
          </w:tcPr>
          <w:p w14:paraId="3EAF9ABE" w14:textId="77777777" w:rsidR="00CE6F83" w:rsidRPr="001C094C" w:rsidRDefault="00CE6F83" w:rsidP="00146DE0">
            <w:r w:rsidRPr="001C094C">
              <w:t>@Conservatives Member of Parliament for Witham</w:t>
            </w:r>
            <w:r w:rsidRPr="001C094C">
              <w:br/>
            </w:r>
            <w:r w:rsidRPr="001C094C">
              <w:br/>
              <w:t xml:space="preserve">Home Secretary </w:t>
            </w:r>
          </w:p>
        </w:tc>
        <w:tc>
          <w:tcPr>
            <w:tcW w:w="1511" w:type="dxa"/>
            <w:tcBorders>
              <w:top w:val="single" w:sz="4" w:space="0" w:color="auto"/>
              <w:bottom w:val="single" w:sz="4" w:space="0" w:color="auto"/>
            </w:tcBorders>
            <w:noWrap/>
            <w:hideMark/>
          </w:tcPr>
          <w:p w14:paraId="71D02E15" w14:textId="77777777" w:rsidR="00CE6F83" w:rsidRPr="001C094C" w:rsidRDefault="00CE6F83" w:rsidP="00146DE0">
            <w:r w:rsidRPr="001C094C">
              <w:t>@pritipatel</w:t>
            </w:r>
          </w:p>
        </w:tc>
        <w:tc>
          <w:tcPr>
            <w:tcW w:w="1510" w:type="dxa"/>
            <w:tcBorders>
              <w:top w:val="single" w:sz="4" w:space="0" w:color="auto"/>
              <w:bottom w:val="single" w:sz="4" w:space="0" w:color="auto"/>
            </w:tcBorders>
            <w:noWrap/>
            <w:hideMark/>
          </w:tcPr>
          <w:p w14:paraId="5A84CB45" w14:textId="77777777" w:rsidR="00CE6F83" w:rsidRPr="001C094C" w:rsidRDefault="00CE6F83" w:rsidP="00146DE0">
            <w:r w:rsidRPr="001C094C">
              <w:t>5449</w:t>
            </w:r>
          </w:p>
        </w:tc>
        <w:tc>
          <w:tcPr>
            <w:tcW w:w="1510" w:type="dxa"/>
            <w:tcBorders>
              <w:top w:val="single" w:sz="4" w:space="0" w:color="auto"/>
              <w:bottom w:val="single" w:sz="4" w:space="0" w:color="auto"/>
            </w:tcBorders>
            <w:noWrap/>
            <w:hideMark/>
          </w:tcPr>
          <w:p w14:paraId="337708C8" w14:textId="77777777" w:rsidR="00CE6F83" w:rsidRPr="001C094C" w:rsidRDefault="00CE6F83" w:rsidP="00146DE0">
            <w:r w:rsidRPr="001C094C">
              <w:t>331578</w:t>
            </w:r>
          </w:p>
        </w:tc>
        <w:tc>
          <w:tcPr>
            <w:tcW w:w="1511" w:type="dxa"/>
            <w:tcBorders>
              <w:top w:val="single" w:sz="4" w:space="0" w:color="auto"/>
              <w:bottom w:val="single" w:sz="4" w:space="0" w:color="auto"/>
            </w:tcBorders>
            <w:noWrap/>
            <w:hideMark/>
          </w:tcPr>
          <w:p w14:paraId="7898BE04" w14:textId="77777777" w:rsidR="00CE6F83" w:rsidRPr="001C094C" w:rsidRDefault="00CE6F83" w:rsidP="00146DE0">
            <w:r w:rsidRPr="001C094C">
              <w:t>7/31/2009 3:51</w:t>
            </w:r>
          </w:p>
        </w:tc>
      </w:tr>
      <w:tr w:rsidR="00CE6F83" w:rsidRPr="001C094C" w14:paraId="4EC006D1" w14:textId="77777777" w:rsidTr="00146DE0">
        <w:trPr>
          <w:trHeight w:val="290"/>
        </w:trPr>
        <w:tc>
          <w:tcPr>
            <w:tcW w:w="1510" w:type="dxa"/>
            <w:tcBorders>
              <w:top w:val="single" w:sz="4" w:space="0" w:color="auto"/>
              <w:bottom w:val="single" w:sz="4" w:space="0" w:color="auto"/>
            </w:tcBorders>
            <w:noWrap/>
            <w:hideMark/>
          </w:tcPr>
          <w:p w14:paraId="261D2E87" w14:textId="77777777" w:rsidR="00CE6F83" w:rsidRPr="001C094C" w:rsidRDefault="00CE6F83" w:rsidP="00146DE0">
            <w:r w:rsidRPr="001C094C">
              <w:t>Public Health England</w:t>
            </w:r>
          </w:p>
        </w:tc>
        <w:tc>
          <w:tcPr>
            <w:tcW w:w="1510" w:type="dxa"/>
            <w:tcBorders>
              <w:top w:val="single" w:sz="4" w:space="0" w:color="auto"/>
              <w:bottom w:val="single" w:sz="4" w:space="0" w:color="auto"/>
            </w:tcBorders>
            <w:noWrap/>
            <w:hideMark/>
          </w:tcPr>
          <w:p w14:paraId="488EB17B" w14:textId="77777777" w:rsidR="00CE6F83" w:rsidRPr="001C094C" w:rsidRDefault="00CE6F83" w:rsidP="00146DE0">
            <w:r w:rsidRPr="001C094C">
              <w:t>Official feed of Public Health England (PHE) providing regular news updates on the work of the organisation.</w:t>
            </w:r>
          </w:p>
        </w:tc>
        <w:tc>
          <w:tcPr>
            <w:tcW w:w="1511" w:type="dxa"/>
            <w:tcBorders>
              <w:top w:val="single" w:sz="4" w:space="0" w:color="auto"/>
              <w:bottom w:val="single" w:sz="4" w:space="0" w:color="auto"/>
            </w:tcBorders>
            <w:noWrap/>
            <w:hideMark/>
          </w:tcPr>
          <w:p w14:paraId="253B9D9E" w14:textId="77777777" w:rsidR="00CE6F83" w:rsidRPr="001C094C" w:rsidRDefault="00CE6F83" w:rsidP="00146DE0">
            <w:r w:rsidRPr="001C094C">
              <w:t>@PHE_uk</w:t>
            </w:r>
          </w:p>
        </w:tc>
        <w:tc>
          <w:tcPr>
            <w:tcW w:w="1510" w:type="dxa"/>
            <w:tcBorders>
              <w:top w:val="single" w:sz="4" w:space="0" w:color="auto"/>
              <w:bottom w:val="single" w:sz="4" w:space="0" w:color="auto"/>
            </w:tcBorders>
            <w:noWrap/>
            <w:hideMark/>
          </w:tcPr>
          <w:p w14:paraId="7B1A7962" w14:textId="77777777" w:rsidR="00CE6F83" w:rsidRPr="001C094C" w:rsidRDefault="00CE6F83" w:rsidP="00146DE0">
            <w:r w:rsidRPr="001C094C">
              <w:t>21009</w:t>
            </w:r>
          </w:p>
        </w:tc>
        <w:tc>
          <w:tcPr>
            <w:tcW w:w="1510" w:type="dxa"/>
            <w:tcBorders>
              <w:top w:val="single" w:sz="4" w:space="0" w:color="auto"/>
              <w:bottom w:val="single" w:sz="4" w:space="0" w:color="auto"/>
            </w:tcBorders>
            <w:noWrap/>
            <w:hideMark/>
          </w:tcPr>
          <w:p w14:paraId="41AF8D47" w14:textId="77777777" w:rsidR="00CE6F83" w:rsidRPr="001C094C" w:rsidRDefault="00CE6F83" w:rsidP="00146DE0">
            <w:r w:rsidRPr="001C094C">
              <w:t>486351</w:t>
            </w:r>
          </w:p>
        </w:tc>
        <w:tc>
          <w:tcPr>
            <w:tcW w:w="1511" w:type="dxa"/>
            <w:tcBorders>
              <w:top w:val="single" w:sz="4" w:space="0" w:color="auto"/>
              <w:bottom w:val="single" w:sz="4" w:space="0" w:color="auto"/>
            </w:tcBorders>
            <w:noWrap/>
            <w:hideMark/>
          </w:tcPr>
          <w:p w14:paraId="06CBAD32" w14:textId="77777777" w:rsidR="00CE6F83" w:rsidRPr="001C094C" w:rsidRDefault="00CE6F83" w:rsidP="00146DE0">
            <w:r w:rsidRPr="001C094C">
              <w:t>5/22/2009 16:34</w:t>
            </w:r>
          </w:p>
        </w:tc>
      </w:tr>
      <w:tr w:rsidR="00CE6F83" w:rsidRPr="001C094C" w14:paraId="34DA35C8" w14:textId="77777777" w:rsidTr="00146DE0">
        <w:trPr>
          <w:trHeight w:val="290"/>
        </w:trPr>
        <w:tc>
          <w:tcPr>
            <w:tcW w:w="1510" w:type="dxa"/>
            <w:tcBorders>
              <w:top w:val="single" w:sz="4" w:space="0" w:color="auto"/>
              <w:bottom w:val="single" w:sz="4" w:space="0" w:color="auto"/>
            </w:tcBorders>
            <w:noWrap/>
            <w:hideMark/>
          </w:tcPr>
          <w:p w14:paraId="37D26DD9" w14:textId="77777777" w:rsidR="00CE6F83" w:rsidRPr="001C094C" w:rsidRDefault="00CE6F83" w:rsidP="00146DE0">
            <w:r w:rsidRPr="001C094C">
              <w:t>QEII Centre</w:t>
            </w:r>
          </w:p>
        </w:tc>
        <w:tc>
          <w:tcPr>
            <w:tcW w:w="1510" w:type="dxa"/>
            <w:tcBorders>
              <w:top w:val="single" w:sz="4" w:space="0" w:color="auto"/>
              <w:bottom w:val="single" w:sz="4" w:space="0" w:color="auto"/>
            </w:tcBorders>
            <w:noWrap/>
            <w:hideMark/>
          </w:tcPr>
          <w:p w14:paraId="1ECCE338" w14:textId="77777777" w:rsidR="00CE6F83" w:rsidRPr="001C094C" w:rsidRDefault="00CE6F83" w:rsidP="00146DE0">
            <w:r w:rsidRPr="001C094C">
              <w:t>Welcome to the official Twitter account for the #QEIICentre , the largest multi-purpose conference and #events venue in central #London.</w:t>
            </w:r>
          </w:p>
        </w:tc>
        <w:tc>
          <w:tcPr>
            <w:tcW w:w="1511" w:type="dxa"/>
            <w:tcBorders>
              <w:top w:val="single" w:sz="4" w:space="0" w:color="auto"/>
              <w:bottom w:val="single" w:sz="4" w:space="0" w:color="auto"/>
            </w:tcBorders>
            <w:noWrap/>
            <w:hideMark/>
          </w:tcPr>
          <w:p w14:paraId="35359677" w14:textId="77777777" w:rsidR="00CE6F83" w:rsidRPr="001C094C" w:rsidRDefault="00CE6F83" w:rsidP="00146DE0">
            <w:r w:rsidRPr="001C094C">
              <w:t>@QEIICentre</w:t>
            </w:r>
          </w:p>
        </w:tc>
        <w:tc>
          <w:tcPr>
            <w:tcW w:w="1510" w:type="dxa"/>
            <w:tcBorders>
              <w:top w:val="single" w:sz="4" w:space="0" w:color="auto"/>
              <w:bottom w:val="single" w:sz="4" w:space="0" w:color="auto"/>
            </w:tcBorders>
            <w:noWrap/>
            <w:hideMark/>
          </w:tcPr>
          <w:p w14:paraId="63DA12C5" w14:textId="77777777" w:rsidR="00CE6F83" w:rsidRPr="001C094C" w:rsidRDefault="00CE6F83" w:rsidP="00146DE0">
            <w:r w:rsidRPr="001C094C">
              <w:t>4894</w:t>
            </w:r>
          </w:p>
        </w:tc>
        <w:tc>
          <w:tcPr>
            <w:tcW w:w="1510" w:type="dxa"/>
            <w:tcBorders>
              <w:top w:val="single" w:sz="4" w:space="0" w:color="auto"/>
              <w:bottom w:val="single" w:sz="4" w:space="0" w:color="auto"/>
            </w:tcBorders>
            <w:noWrap/>
            <w:hideMark/>
          </w:tcPr>
          <w:p w14:paraId="400EEA9B" w14:textId="77777777" w:rsidR="00CE6F83" w:rsidRPr="001C094C" w:rsidRDefault="00CE6F83" w:rsidP="00146DE0">
            <w:r w:rsidRPr="001C094C">
              <w:t>4326</w:t>
            </w:r>
          </w:p>
        </w:tc>
        <w:tc>
          <w:tcPr>
            <w:tcW w:w="1511" w:type="dxa"/>
            <w:tcBorders>
              <w:top w:val="single" w:sz="4" w:space="0" w:color="auto"/>
              <w:bottom w:val="single" w:sz="4" w:space="0" w:color="auto"/>
            </w:tcBorders>
            <w:noWrap/>
            <w:hideMark/>
          </w:tcPr>
          <w:p w14:paraId="174B0A63" w14:textId="77777777" w:rsidR="00CE6F83" w:rsidRPr="001C094C" w:rsidRDefault="00CE6F83" w:rsidP="00146DE0">
            <w:r w:rsidRPr="001C094C">
              <w:t>4/27/2009 18:57</w:t>
            </w:r>
          </w:p>
        </w:tc>
      </w:tr>
      <w:tr w:rsidR="00CE6F83" w:rsidRPr="001C094C" w14:paraId="51C97478" w14:textId="77777777" w:rsidTr="00146DE0">
        <w:trPr>
          <w:trHeight w:val="290"/>
        </w:trPr>
        <w:tc>
          <w:tcPr>
            <w:tcW w:w="1510" w:type="dxa"/>
            <w:tcBorders>
              <w:top w:val="single" w:sz="4" w:space="0" w:color="auto"/>
              <w:bottom w:val="single" w:sz="4" w:space="0" w:color="auto"/>
            </w:tcBorders>
            <w:noWrap/>
            <w:hideMark/>
          </w:tcPr>
          <w:p w14:paraId="324E0DE0" w14:textId="77777777" w:rsidR="00CE6F83" w:rsidRPr="001C094C" w:rsidRDefault="00CE6F83" w:rsidP="00146DE0">
            <w:r w:rsidRPr="001C094C">
              <w:t>Rachel Maclean MP</w:t>
            </w:r>
          </w:p>
        </w:tc>
        <w:tc>
          <w:tcPr>
            <w:tcW w:w="1510" w:type="dxa"/>
            <w:tcBorders>
              <w:top w:val="single" w:sz="4" w:space="0" w:color="auto"/>
              <w:bottom w:val="single" w:sz="4" w:space="0" w:color="auto"/>
            </w:tcBorders>
            <w:noWrap/>
            <w:hideMark/>
          </w:tcPr>
          <w:p w14:paraId="77772A81" w14:textId="77777777" w:rsidR="00CE6F83" w:rsidRPr="001C094C" w:rsidRDefault="00CE6F83" w:rsidP="00146DE0">
            <w:r w:rsidRPr="001C094C">
              <w:t xml:space="preserve">Proud to be the MP for #Redditch. Minister for the Future of Transport and Decarbonisation. Please send casework to </w:t>
            </w:r>
            <w:r w:rsidRPr="001C094C">
              <w:lastRenderedPageBreak/>
              <w:t>rachel.maclean.mp@parliament.uk. Be polite.</w:t>
            </w:r>
          </w:p>
        </w:tc>
        <w:tc>
          <w:tcPr>
            <w:tcW w:w="1511" w:type="dxa"/>
            <w:tcBorders>
              <w:top w:val="single" w:sz="4" w:space="0" w:color="auto"/>
              <w:bottom w:val="single" w:sz="4" w:space="0" w:color="auto"/>
            </w:tcBorders>
            <w:noWrap/>
            <w:hideMark/>
          </w:tcPr>
          <w:p w14:paraId="31A698CA" w14:textId="77777777" w:rsidR="00CE6F83" w:rsidRPr="001C094C" w:rsidRDefault="00CE6F83" w:rsidP="00146DE0">
            <w:r w:rsidRPr="001C094C">
              <w:lastRenderedPageBreak/>
              <w:t>@redditchrachel</w:t>
            </w:r>
          </w:p>
        </w:tc>
        <w:tc>
          <w:tcPr>
            <w:tcW w:w="1510" w:type="dxa"/>
            <w:tcBorders>
              <w:top w:val="single" w:sz="4" w:space="0" w:color="auto"/>
              <w:bottom w:val="single" w:sz="4" w:space="0" w:color="auto"/>
            </w:tcBorders>
            <w:noWrap/>
            <w:hideMark/>
          </w:tcPr>
          <w:p w14:paraId="5F405605" w14:textId="77777777" w:rsidR="00CE6F83" w:rsidRPr="001C094C" w:rsidRDefault="00CE6F83" w:rsidP="00146DE0">
            <w:r w:rsidRPr="001C094C">
              <w:t>9648</w:t>
            </w:r>
          </w:p>
        </w:tc>
        <w:tc>
          <w:tcPr>
            <w:tcW w:w="1510" w:type="dxa"/>
            <w:tcBorders>
              <w:top w:val="single" w:sz="4" w:space="0" w:color="auto"/>
              <w:bottom w:val="single" w:sz="4" w:space="0" w:color="auto"/>
            </w:tcBorders>
            <w:noWrap/>
            <w:hideMark/>
          </w:tcPr>
          <w:p w14:paraId="4230F973" w14:textId="77777777" w:rsidR="00CE6F83" w:rsidRPr="001C094C" w:rsidRDefault="00CE6F83" w:rsidP="00146DE0">
            <w:r w:rsidRPr="001C094C">
              <w:t>10727</w:t>
            </w:r>
          </w:p>
        </w:tc>
        <w:tc>
          <w:tcPr>
            <w:tcW w:w="1511" w:type="dxa"/>
            <w:tcBorders>
              <w:top w:val="single" w:sz="4" w:space="0" w:color="auto"/>
              <w:bottom w:val="single" w:sz="4" w:space="0" w:color="auto"/>
            </w:tcBorders>
            <w:noWrap/>
            <w:hideMark/>
          </w:tcPr>
          <w:p w14:paraId="6BDE7F60" w14:textId="77777777" w:rsidR="00CE6F83" w:rsidRPr="001C094C" w:rsidRDefault="00CE6F83" w:rsidP="00146DE0">
            <w:r w:rsidRPr="001C094C">
              <w:t>5/6/2017 18:38</w:t>
            </w:r>
          </w:p>
        </w:tc>
      </w:tr>
      <w:tr w:rsidR="00CE6F83" w:rsidRPr="001C094C" w14:paraId="16749C1F" w14:textId="77777777" w:rsidTr="00146DE0">
        <w:trPr>
          <w:trHeight w:val="290"/>
        </w:trPr>
        <w:tc>
          <w:tcPr>
            <w:tcW w:w="1510" w:type="dxa"/>
            <w:tcBorders>
              <w:top w:val="single" w:sz="4" w:space="0" w:color="auto"/>
              <w:bottom w:val="single" w:sz="4" w:space="0" w:color="auto"/>
            </w:tcBorders>
            <w:noWrap/>
            <w:hideMark/>
          </w:tcPr>
          <w:p w14:paraId="3885FD54" w14:textId="77777777" w:rsidR="00CE6F83" w:rsidRPr="001C094C" w:rsidRDefault="00CE6F83" w:rsidP="00146DE0">
            <w:r w:rsidRPr="001C094C">
              <w:t>Ranil Jayawardena MP</w:t>
            </w:r>
          </w:p>
        </w:tc>
        <w:tc>
          <w:tcPr>
            <w:tcW w:w="1510" w:type="dxa"/>
            <w:tcBorders>
              <w:top w:val="single" w:sz="4" w:space="0" w:color="auto"/>
              <w:bottom w:val="single" w:sz="4" w:space="0" w:color="auto"/>
            </w:tcBorders>
            <w:noWrap/>
            <w:hideMark/>
          </w:tcPr>
          <w:p w14:paraId="07546246" w14:textId="77777777" w:rsidR="00CE6F83" w:rsidRPr="001C094C" w:rsidRDefault="00CE6F83" w:rsidP="00146DE0">
            <w:r w:rsidRPr="001C094C">
              <w:t>Member of Parliament for North East Hampshire | International Trade Minister @GovUK @TradeGovUK | For help or a response, drop me a line: email@ranil.uk</w:t>
            </w:r>
          </w:p>
        </w:tc>
        <w:tc>
          <w:tcPr>
            <w:tcW w:w="1511" w:type="dxa"/>
            <w:tcBorders>
              <w:top w:val="single" w:sz="4" w:space="0" w:color="auto"/>
              <w:bottom w:val="single" w:sz="4" w:space="0" w:color="auto"/>
            </w:tcBorders>
            <w:noWrap/>
            <w:hideMark/>
          </w:tcPr>
          <w:p w14:paraId="4B4ADA57" w14:textId="77777777" w:rsidR="00CE6F83" w:rsidRPr="001C094C" w:rsidRDefault="00CE6F83" w:rsidP="00146DE0">
            <w:r w:rsidRPr="001C094C">
              <w:t>@ranil</w:t>
            </w:r>
          </w:p>
        </w:tc>
        <w:tc>
          <w:tcPr>
            <w:tcW w:w="1510" w:type="dxa"/>
            <w:tcBorders>
              <w:top w:val="single" w:sz="4" w:space="0" w:color="auto"/>
              <w:bottom w:val="single" w:sz="4" w:space="0" w:color="auto"/>
            </w:tcBorders>
            <w:noWrap/>
            <w:hideMark/>
          </w:tcPr>
          <w:p w14:paraId="11A71D51" w14:textId="77777777" w:rsidR="00CE6F83" w:rsidRPr="001C094C" w:rsidRDefault="00CE6F83" w:rsidP="00146DE0">
            <w:r w:rsidRPr="001C094C">
              <w:t>958</w:t>
            </w:r>
          </w:p>
        </w:tc>
        <w:tc>
          <w:tcPr>
            <w:tcW w:w="1510" w:type="dxa"/>
            <w:tcBorders>
              <w:top w:val="single" w:sz="4" w:space="0" w:color="auto"/>
              <w:bottom w:val="single" w:sz="4" w:space="0" w:color="auto"/>
            </w:tcBorders>
            <w:noWrap/>
            <w:hideMark/>
          </w:tcPr>
          <w:p w14:paraId="531C5A81" w14:textId="77777777" w:rsidR="00CE6F83" w:rsidRPr="001C094C" w:rsidRDefault="00CE6F83" w:rsidP="00146DE0">
            <w:r w:rsidRPr="001C094C">
              <w:t>7093</w:t>
            </w:r>
          </w:p>
        </w:tc>
        <w:tc>
          <w:tcPr>
            <w:tcW w:w="1511" w:type="dxa"/>
            <w:tcBorders>
              <w:top w:val="single" w:sz="4" w:space="0" w:color="auto"/>
              <w:bottom w:val="single" w:sz="4" w:space="0" w:color="auto"/>
            </w:tcBorders>
            <w:noWrap/>
            <w:hideMark/>
          </w:tcPr>
          <w:p w14:paraId="01C8FBE8" w14:textId="77777777" w:rsidR="00CE6F83" w:rsidRPr="001C094C" w:rsidRDefault="00CE6F83" w:rsidP="00146DE0">
            <w:r w:rsidRPr="001C094C">
              <w:t>11/15/2017 17:08</w:t>
            </w:r>
          </w:p>
        </w:tc>
      </w:tr>
      <w:tr w:rsidR="00CE6F83" w:rsidRPr="001C094C" w14:paraId="53E80A84" w14:textId="77777777" w:rsidTr="00146DE0">
        <w:trPr>
          <w:trHeight w:val="290"/>
        </w:trPr>
        <w:tc>
          <w:tcPr>
            <w:tcW w:w="1510" w:type="dxa"/>
            <w:tcBorders>
              <w:top w:val="single" w:sz="4" w:space="0" w:color="auto"/>
              <w:bottom w:val="single" w:sz="4" w:space="0" w:color="auto"/>
            </w:tcBorders>
            <w:noWrap/>
            <w:hideMark/>
          </w:tcPr>
          <w:p w14:paraId="12960485" w14:textId="77777777" w:rsidR="00CE6F83" w:rsidRPr="001C094C" w:rsidRDefault="00CE6F83" w:rsidP="00146DE0">
            <w:r w:rsidRPr="001C094C">
              <w:t>Rebecca Pow</w:t>
            </w:r>
          </w:p>
        </w:tc>
        <w:tc>
          <w:tcPr>
            <w:tcW w:w="1510" w:type="dxa"/>
            <w:tcBorders>
              <w:top w:val="single" w:sz="4" w:space="0" w:color="auto"/>
              <w:bottom w:val="single" w:sz="4" w:space="0" w:color="auto"/>
            </w:tcBorders>
            <w:noWrap/>
            <w:hideMark/>
          </w:tcPr>
          <w:p w14:paraId="20380FBA" w14:textId="77777777" w:rsidR="00CE6F83" w:rsidRPr="001C094C" w:rsidRDefault="00CE6F83" w:rsidP="00146DE0">
            <w:r w:rsidRPr="001C094C">
              <w:t>Conservative MP for Taunton Deane. Minister for the Environment. Please email: rebecca.pow.mp@parliament.uk</w:t>
            </w:r>
          </w:p>
        </w:tc>
        <w:tc>
          <w:tcPr>
            <w:tcW w:w="1511" w:type="dxa"/>
            <w:tcBorders>
              <w:top w:val="single" w:sz="4" w:space="0" w:color="auto"/>
              <w:bottom w:val="single" w:sz="4" w:space="0" w:color="auto"/>
            </w:tcBorders>
            <w:noWrap/>
            <w:hideMark/>
          </w:tcPr>
          <w:p w14:paraId="21C008E5" w14:textId="77777777" w:rsidR="00CE6F83" w:rsidRPr="001C094C" w:rsidRDefault="00CE6F83" w:rsidP="00146DE0">
            <w:r w:rsidRPr="001C094C">
              <w:t>@pow_rebecca</w:t>
            </w:r>
          </w:p>
        </w:tc>
        <w:tc>
          <w:tcPr>
            <w:tcW w:w="1510" w:type="dxa"/>
            <w:tcBorders>
              <w:top w:val="single" w:sz="4" w:space="0" w:color="auto"/>
              <w:bottom w:val="single" w:sz="4" w:space="0" w:color="auto"/>
            </w:tcBorders>
            <w:noWrap/>
            <w:hideMark/>
          </w:tcPr>
          <w:p w14:paraId="5F22071E" w14:textId="77777777" w:rsidR="00CE6F83" w:rsidRPr="001C094C" w:rsidRDefault="00CE6F83" w:rsidP="00146DE0">
            <w:r w:rsidRPr="001C094C">
              <w:t>6746</w:t>
            </w:r>
          </w:p>
        </w:tc>
        <w:tc>
          <w:tcPr>
            <w:tcW w:w="1510" w:type="dxa"/>
            <w:tcBorders>
              <w:top w:val="single" w:sz="4" w:space="0" w:color="auto"/>
              <w:bottom w:val="single" w:sz="4" w:space="0" w:color="auto"/>
            </w:tcBorders>
            <w:noWrap/>
            <w:hideMark/>
          </w:tcPr>
          <w:p w14:paraId="3777E024" w14:textId="77777777" w:rsidR="00CE6F83" w:rsidRPr="001C094C" w:rsidRDefault="00CE6F83" w:rsidP="00146DE0">
            <w:r w:rsidRPr="001C094C">
              <w:t>13510</w:t>
            </w:r>
          </w:p>
        </w:tc>
        <w:tc>
          <w:tcPr>
            <w:tcW w:w="1511" w:type="dxa"/>
            <w:tcBorders>
              <w:top w:val="single" w:sz="4" w:space="0" w:color="auto"/>
              <w:bottom w:val="single" w:sz="4" w:space="0" w:color="auto"/>
            </w:tcBorders>
            <w:noWrap/>
            <w:hideMark/>
          </w:tcPr>
          <w:p w14:paraId="0CDEA18B" w14:textId="77777777" w:rsidR="00CE6F83" w:rsidRPr="001C094C" w:rsidRDefault="00CE6F83" w:rsidP="00146DE0">
            <w:r w:rsidRPr="001C094C">
              <w:t>9/10/2011 13:41</w:t>
            </w:r>
          </w:p>
        </w:tc>
      </w:tr>
      <w:tr w:rsidR="00CE6F83" w:rsidRPr="001C094C" w14:paraId="5A687396" w14:textId="77777777" w:rsidTr="00146DE0">
        <w:trPr>
          <w:trHeight w:val="290"/>
        </w:trPr>
        <w:tc>
          <w:tcPr>
            <w:tcW w:w="1510" w:type="dxa"/>
            <w:tcBorders>
              <w:top w:val="single" w:sz="4" w:space="0" w:color="auto"/>
              <w:bottom w:val="single" w:sz="4" w:space="0" w:color="auto"/>
            </w:tcBorders>
            <w:noWrap/>
            <w:hideMark/>
          </w:tcPr>
          <w:p w14:paraId="07E84C90" w14:textId="77777777" w:rsidR="00CE6F83" w:rsidRPr="001C094C" w:rsidRDefault="00CE6F83" w:rsidP="00146DE0">
            <w:r w:rsidRPr="001C094C">
              <w:t>Richard Benyon</w:t>
            </w:r>
          </w:p>
        </w:tc>
        <w:tc>
          <w:tcPr>
            <w:tcW w:w="1510" w:type="dxa"/>
            <w:tcBorders>
              <w:top w:val="single" w:sz="4" w:space="0" w:color="auto"/>
              <w:bottom w:val="single" w:sz="4" w:space="0" w:color="auto"/>
            </w:tcBorders>
            <w:noWrap/>
            <w:hideMark/>
          </w:tcPr>
          <w:p w14:paraId="75CDE549" w14:textId="77777777" w:rsidR="00CE6F83" w:rsidRPr="001C094C" w:rsidRDefault="00CE6F83" w:rsidP="00146DE0">
            <w:r w:rsidRPr="001C094C">
              <w:t>Former MP. Now in House of Lords and Minister at Defra</w:t>
            </w:r>
          </w:p>
        </w:tc>
        <w:tc>
          <w:tcPr>
            <w:tcW w:w="1511" w:type="dxa"/>
            <w:tcBorders>
              <w:top w:val="single" w:sz="4" w:space="0" w:color="auto"/>
              <w:bottom w:val="single" w:sz="4" w:space="0" w:color="auto"/>
            </w:tcBorders>
            <w:noWrap/>
            <w:hideMark/>
          </w:tcPr>
          <w:p w14:paraId="76E20B77" w14:textId="77777777" w:rsidR="00CE6F83" w:rsidRPr="001C094C" w:rsidRDefault="00CE6F83" w:rsidP="00146DE0">
            <w:r w:rsidRPr="001C094C">
              <w:t>@RichardHRBenyon</w:t>
            </w:r>
          </w:p>
        </w:tc>
        <w:tc>
          <w:tcPr>
            <w:tcW w:w="1510" w:type="dxa"/>
            <w:tcBorders>
              <w:top w:val="single" w:sz="4" w:space="0" w:color="auto"/>
              <w:bottom w:val="single" w:sz="4" w:space="0" w:color="auto"/>
            </w:tcBorders>
            <w:noWrap/>
            <w:hideMark/>
          </w:tcPr>
          <w:p w14:paraId="58DECE70" w14:textId="77777777" w:rsidR="00CE6F83" w:rsidRPr="001C094C" w:rsidRDefault="00CE6F83" w:rsidP="00146DE0">
            <w:r w:rsidRPr="001C094C">
              <w:t>7302</w:t>
            </w:r>
          </w:p>
        </w:tc>
        <w:tc>
          <w:tcPr>
            <w:tcW w:w="1510" w:type="dxa"/>
            <w:tcBorders>
              <w:top w:val="single" w:sz="4" w:space="0" w:color="auto"/>
              <w:bottom w:val="single" w:sz="4" w:space="0" w:color="auto"/>
            </w:tcBorders>
            <w:noWrap/>
            <w:hideMark/>
          </w:tcPr>
          <w:p w14:paraId="76A2826A" w14:textId="77777777" w:rsidR="00CE6F83" w:rsidRPr="001C094C" w:rsidRDefault="00CE6F83" w:rsidP="00146DE0">
            <w:r w:rsidRPr="001C094C">
              <w:t>19064</w:t>
            </w:r>
          </w:p>
        </w:tc>
        <w:tc>
          <w:tcPr>
            <w:tcW w:w="1511" w:type="dxa"/>
            <w:tcBorders>
              <w:top w:val="single" w:sz="4" w:space="0" w:color="auto"/>
              <w:bottom w:val="single" w:sz="4" w:space="0" w:color="auto"/>
            </w:tcBorders>
            <w:noWrap/>
            <w:hideMark/>
          </w:tcPr>
          <w:p w14:paraId="537213A5" w14:textId="77777777" w:rsidR="00CE6F83" w:rsidRPr="001C094C" w:rsidRDefault="00CE6F83" w:rsidP="00146DE0">
            <w:r w:rsidRPr="001C094C">
              <w:t>3/2/2010 16:59</w:t>
            </w:r>
          </w:p>
        </w:tc>
      </w:tr>
      <w:tr w:rsidR="00CE6F83" w:rsidRPr="001C094C" w14:paraId="4F28D66F" w14:textId="77777777" w:rsidTr="00146DE0">
        <w:trPr>
          <w:trHeight w:val="290"/>
        </w:trPr>
        <w:tc>
          <w:tcPr>
            <w:tcW w:w="1510" w:type="dxa"/>
            <w:tcBorders>
              <w:top w:val="single" w:sz="4" w:space="0" w:color="auto"/>
              <w:bottom w:val="single" w:sz="4" w:space="0" w:color="auto"/>
            </w:tcBorders>
            <w:noWrap/>
            <w:hideMark/>
          </w:tcPr>
          <w:p w14:paraId="742728BE" w14:textId="77777777" w:rsidR="00CE6F83" w:rsidRPr="001C094C" w:rsidRDefault="00CE6F83" w:rsidP="00146DE0">
            <w:r w:rsidRPr="001C094C">
              <w:t>Rishi Sunak</w:t>
            </w:r>
          </w:p>
        </w:tc>
        <w:tc>
          <w:tcPr>
            <w:tcW w:w="1510" w:type="dxa"/>
            <w:tcBorders>
              <w:top w:val="single" w:sz="4" w:space="0" w:color="auto"/>
              <w:bottom w:val="single" w:sz="4" w:space="0" w:color="auto"/>
            </w:tcBorders>
            <w:noWrap/>
            <w:hideMark/>
          </w:tcPr>
          <w:p w14:paraId="1D52E667" w14:textId="77777777" w:rsidR="00CE6F83" w:rsidRPr="001C094C" w:rsidRDefault="00CE6F83" w:rsidP="00146DE0">
            <w:r w:rsidRPr="001C094C">
              <w:t>Member of Parliament for Richmond (Yorks). Chancellor of the Exchequer.</w:t>
            </w:r>
          </w:p>
        </w:tc>
        <w:tc>
          <w:tcPr>
            <w:tcW w:w="1511" w:type="dxa"/>
            <w:tcBorders>
              <w:top w:val="single" w:sz="4" w:space="0" w:color="auto"/>
              <w:bottom w:val="single" w:sz="4" w:space="0" w:color="auto"/>
            </w:tcBorders>
            <w:noWrap/>
            <w:hideMark/>
          </w:tcPr>
          <w:p w14:paraId="105DCE1E" w14:textId="77777777" w:rsidR="00CE6F83" w:rsidRPr="001C094C" w:rsidRDefault="00CE6F83" w:rsidP="00146DE0">
            <w:r w:rsidRPr="001C094C">
              <w:t>@RishiSunak</w:t>
            </w:r>
          </w:p>
        </w:tc>
        <w:tc>
          <w:tcPr>
            <w:tcW w:w="1510" w:type="dxa"/>
            <w:tcBorders>
              <w:top w:val="single" w:sz="4" w:space="0" w:color="auto"/>
              <w:bottom w:val="single" w:sz="4" w:space="0" w:color="auto"/>
            </w:tcBorders>
            <w:noWrap/>
            <w:hideMark/>
          </w:tcPr>
          <w:p w14:paraId="79B9206C" w14:textId="77777777" w:rsidR="00CE6F83" w:rsidRPr="001C094C" w:rsidRDefault="00CE6F83" w:rsidP="00146DE0">
            <w:r w:rsidRPr="001C094C">
              <w:t>1116</w:t>
            </w:r>
          </w:p>
        </w:tc>
        <w:tc>
          <w:tcPr>
            <w:tcW w:w="1510" w:type="dxa"/>
            <w:tcBorders>
              <w:top w:val="single" w:sz="4" w:space="0" w:color="auto"/>
              <w:bottom w:val="single" w:sz="4" w:space="0" w:color="auto"/>
            </w:tcBorders>
            <w:noWrap/>
            <w:hideMark/>
          </w:tcPr>
          <w:p w14:paraId="4E1DD308" w14:textId="77777777" w:rsidR="00CE6F83" w:rsidRPr="001C094C" w:rsidRDefault="00CE6F83" w:rsidP="00146DE0">
            <w:r w:rsidRPr="001C094C">
              <w:t>471110</w:t>
            </w:r>
          </w:p>
        </w:tc>
        <w:tc>
          <w:tcPr>
            <w:tcW w:w="1511" w:type="dxa"/>
            <w:tcBorders>
              <w:top w:val="single" w:sz="4" w:space="0" w:color="auto"/>
              <w:bottom w:val="single" w:sz="4" w:space="0" w:color="auto"/>
            </w:tcBorders>
            <w:noWrap/>
            <w:hideMark/>
          </w:tcPr>
          <w:p w14:paraId="6935C739" w14:textId="77777777" w:rsidR="00CE6F83" w:rsidRPr="001C094C" w:rsidRDefault="00CE6F83" w:rsidP="00146DE0">
            <w:r w:rsidRPr="001C094C">
              <w:t>9/3/2019 21:25</w:t>
            </w:r>
          </w:p>
        </w:tc>
      </w:tr>
      <w:tr w:rsidR="00CE6F83" w:rsidRPr="001C094C" w14:paraId="453A5AFB" w14:textId="77777777" w:rsidTr="00146DE0">
        <w:trPr>
          <w:trHeight w:val="290"/>
        </w:trPr>
        <w:tc>
          <w:tcPr>
            <w:tcW w:w="1510" w:type="dxa"/>
            <w:tcBorders>
              <w:top w:val="single" w:sz="4" w:space="0" w:color="auto"/>
              <w:bottom w:val="single" w:sz="4" w:space="0" w:color="auto"/>
            </w:tcBorders>
            <w:noWrap/>
            <w:hideMark/>
          </w:tcPr>
          <w:p w14:paraId="6CB73C69" w14:textId="77777777" w:rsidR="00CE6F83" w:rsidRPr="001C094C" w:rsidRDefault="00CE6F83" w:rsidP="00146DE0">
            <w:r w:rsidRPr="001C094C">
              <w:t>Robert Buckland</w:t>
            </w:r>
          </w:p>
        </w:tc>
        <w:tc>
          <w:tcPr>
            <w:tcW w:w="1510" w:type="dxa"/>
            <w:tcBorders>
              <w:top w:val="single" w:sz="4" w:space="0" w:color="auto"/>
              <w:bottom w:val="single" w:sz="4" w:space="0" w:color="auto"/>
            </w:tcBorders>
            <w:noWrap/>
            <w:hideMark/>
          </w:tcPr>
          <w:p w14:paraId="4C956B0D" w14:textId="77777777" w:rsidR="00CE6F83" w:rsidRPr="001C094C" w:rsidRDefault="00CE6F83" w:rsidP="00146DE0">
            <w:r w:rsidRPr="001C094C">
              <w:t xml:space="preserve">MP for South Swindon. Lord Chancellor &amp; </w:t>
            </w:r>
            <w:r w:rsidRPr="001C094C">
              <w:lastRenderedPageBreak/>
              <w:t>Secretary of State for Justice @MoJGovUK</w:t>
            </w:r>
          </w:p>
        </w:tc>
        <w:tc>
          <w:tcPr>
            <w:tcW w:w="1511" w:type="dxa"/>
            <w:tcBorders>
              <w:top w:val="single" w:sz="4" w:space="0" w:color="auto"/>
              <w:bottom w:val="single" w:sz="4" w:space="0" w:color="auto"/>
            </w:tcBorders>
            <w:noWrap/>
            <w:hideMark/>
          </w:tcPr>
          <w:p w14:paraId="1B38A293" w14:textId="77777777" w:rsidR="00CE6F83" w:rsidRPr="001C094C" w:rsidRDefault="00CE6F83" w:rsidP="00146DE0">
            <w:r w:rsidRPr="001C094C">
              <w:lastRenderedPageBreak/>
              <w:t>@RobertBuckland</w:t>
            </w:r>
          </w:p>
        </w:tc>
        <w:tc>
          <w:tcPr>
            <w:tcW w:w="1510" w:type="dxa"/>
            <w:tcBorders>
              <w:top w:val="single" w:sz="4" w:space="0" w:color="auto"/>
              <w:bottom w:val="single" w:sz="4" w:space="0" w:color="auto"/>
            </w:tcBorders>
            <w:noWrap/>
            <w:hideMark/>
          </w:tcPr>
          <w:p w14:paraId="66C19480" w14:textId="77777777" w:rsidR="00CE6F83" w:rsidRPr="001C094C" w:rsidRDefault="00CE6F83" w:rsidP="00146DE0">
            <w:r w:rsidRPr="001C094C">
              <w:t>18811</w:t>
            </w:r>
          </w:p>
        </w:tc>
        <w:tc>
          <w:tcPr>
            <w:tcW w:w="1510" w:type="dxa"/>
            <w:tcBorders>
              <w:top w:val="single" w:sz="4" w:space="0" w:color="auto"/>
              <w:bottom w:val="single" w:sz="4" w:space="0" w:color="auto"/>
            </w:tcBorders>
            <w:noWrap/>
            <w:hideMark/>
          </w:tcPr>
          <w:p w14:paraId="2B6AEE0F" w14:textId="77777777" w:rsidR="00CE6F83" w:rsidRPr="001C094C" w:rsidRDefault="00CE6F83" w:rsidP="00146DE0">
            <w:r w:rsidRPr="001C094C">
              <w:t>28157</w:t>
            </w:r>
          </w:p>
        </w:tc>
        <w:tc>
          <w:tcPr>
            <w:tcW w:w="1511" w:type="dxa"/>
            <w:tcBorders>
              <w:top w:val="single" w:sz="4" w:space="0" w:color="auto"/>
              <w:bottom w:val="single" w:sz="4" w:space="0" w:color="auto"/>
            </w:tcBorders>
            <w:noWrap/>
            <w:hideMark/>
          </w:tcPr>
          <w:p w14:paraId="403B7D15" w14:textId="77777777" w:rsidR="00CE6F83" w:rsidRPr="001C094C" w:rsidRDefault="00CE6F83" w:rsidP="00146DE0">
            <w:r w:rsidRPr="001C094C">
              <w:t>4/2/2008 17:55</w:t>
            </w:r>
          </w:p>
        </w:tc>
      </w:tr>
      <w:tr w:rsidR="00CE6F83" w:rsidRPr="001C094C" w14:paraId="3AF2312B" w14:textId="77777777" w:rsidTr="00146DE0">
        <w:trPr>
          <w:trHeight w:val="290"/>
        </w:trPr>
        <w:tc>
          <w:tcPr>
            <w:tcW w:w="1510" w:type="dxa"/>
            <w:tcBorders>
              <w:top w:val="single" w:sz="4" w:space="0" w:color="auto"/>
              <w:bottom w:val="single" w:sz="4" w:space="0" w:color="auto"/>
            </w:tcBorders>
            <w:noWrap/>
            <w:hideMark/>
          </w:tcPr>
          <w:p w14:paraId="6AC12C8B" w14:textId="77777777" w:rsidR="00CE6F83" w:rsidRPr="001C094C" w:rsidRDefault="00CE6F83" w:rsidP="00146DE0">
            <w:r w:rsidRPr="001C094C">
              <w:t>Robert Courts MP</w:t>
            </w:r>
          </w:p>
        </w:tc>
        <w:tc>
          <w:tcPr>
            <w:tcW w:w="1510" w:type="dxa"/>
            <w:tcBorders>
              <w:top w:val="single" w:sz="4" w:space="0" w:color="auto"/>
              <w:bottom w:val="single" w:sz="4" w:space="0" w:color="auto"/>
            </w:tcBorders>
            <w:noWrap/>
            <w:hideMark/>
          </w:tcPr>
          <w:p w14:paraId="0FD6B6C7" w14:textId="77777777" w:rsidR="00CE6F83" w:rsidRPr="001C094C" w:rsidRDefault="00CE6F83" w:rsidP="00146DE0">
            <w:r w:rsidRPr="001C094C">
              <w:t>@Conservatives Member of Parliament for Witney &amp; West Oxfordshire | Minister for Aviation &amp; Maritime @transportgovuk | robert@robertcourts.co.uk</w:t>
            </w:r>
          </w:p>
        </w:tc>
        <w:tc>
          <w:tcPr>
            <w:tcW w:w="1511" w:type="dxa"/>
            <w:tcBorders>
              <w:top w:val="single" w:sz="4" w:space="0" w:color="auto"/>
              <w:bottom w:val="single" w:sz="4" w:space="0" w:color="auto"/>
            </w:tcBorders>
            <w:noWrap/>
            <w:hideMark/>
          </w:tcPr>
          <w:p w14:paraId="3B2EA172" w14:textId="77777777" w:rsidR="00CE6F83" w:rsidRPr="001C094C" w:rsidRDefault="00CE6F83" w:rsidP="00146DE0">
            <w:r w:rsidRPr="001C094C">
              <w:t>@robertcourts</w:t>
            </w:r>
          </w:p>
        </w:tc>
        <w:tc>
          <w:tcPr>
            <w:tcW w:w="1510" w:type="dxa"/>
            <w:tcBorders>
              <w:top w:val="single" w:sz="4" w:space="0" w:color="auto"/>
              <w:bottom w:val="single" w:sz="4" w:space="0" w:color="auto"/>
            </w:tcBorders>
            <w:noWrap/>
            <w:hideMark/>
          </w:tcPr>
          <w:p w14:paraId="06F47240" w14:textId="77777777" w:rsidR="00CE6F83" w:rsidRPr="001C094C" w:rsidRDefault="00CE6F83" w:rsidP="00146DE0">
            <w:r w:rsidRPr="001C094C">
              <w:t>10531</w:t>
            </w:r>
          </w:p>
        </w:tc>
        <w:tc>
          <w:tcPr>
            <w:tcW w:w="1510" w:type="dxa"/>
            <w:tcBorders>
              <w:top w:val="single" w:sz="4" w:space="0" w:color="auto"/>
              <w:bottom w:val="single" w:sz="4" w:space="0" w:color="auto"/>
            </w:tcBorders>
            <w:noWrap/>
            <w:hideMark/>
          </w:tcPr>
          <w:p w14:paraId="6ACFC0F0" w14:textId="77777777" w:rsidR="00CE6F83" w:rsidRPr="001C094C" w:rsidRDefault="00CE6F83" w:rsidP="00146DE0">
            <w:r w:rsidRPr="001C094C">
              <w:t>9449</w:t>
            </w:r>
          </w:p>
        </w:tc>
        <w:tc>
          <w:tcPr>
            <w:tcW w:w="1511" w:type="dxa"/>
            <w:tcBorders>
              <w:top w:val="single" w:sz="4" w:space="0" w:color="auto"/>
              <w:bottom w:val="single" w:sz="4" w:space="0" w:color="auto"/>
            </w:tcBorders>
            <w:noWrap/>
            <w:hideMark/>
          </w:tcPr>
          <w:p w14:paraId="3F29A02A" w14:textId="77777777" w:rsidR="00CE6F83" w:rsidRPr="001C094C" w:rsidRDefault="00CE6F83" w:rsidP="00146DE0">
            <w:r w:rsidRPr="001C094C">
              <w:t>2/6/2009 15:01</w:t>
            </w:r>
          </w:p>
        </w:tc>
      </w:tr>
      <w:tr w:rsidR="00CE6F83" w:rsidRPr="001C094C" w14:paraId="7A8C735F" w14:textId="77777777" w:rsidTr="00146DE0">
        <w:trPr>
          <w:trHeight w:val="290"/>
        </w:trPr>
        <w:tc>
          <w:tcPr>
            <w:tcW w:w="1510" w:type="dxa"/>
            <w:tcBorders>
              <w:top w:val="single" w:sz="4" w:space="0" w:color="auto"/>
              <w:bottom w:val="single" w:sz="4" w:space="0" w:color="auto"/>
            </w:tcBorders>
            <w:noWrap/>
            <w:hideMark/>
          </w:tcPr>
          <w:p w14:paraId="78550427" w14:textId="77777777" w:rsidR="00CE6F83" w:rsidRPr="001C094C" w:rsidRDefault="00CE6F83" w:rsidP="00146DE0">
            <w:r w:rsidRPr="001C094C">
              <w:t>Robert Jenrick</w:t>
            </w:r>
          </w:p>
        </w:tc>
        <w:tc>
          <w:tcPr>
            <w:tcW w:w="1510" w:type="dxa"/>
            <w:tcBorders>
              <w:top w:val="single" w:sz="4" w:space="0" w:color="auto"/>
              <w:bottom w:val="single" w:sz="4" w:space="0" w:color="auto"/>
            </w:tcBorders>
            <w:noWrap/>
            <w:hideMark/>
          </w:tcPr>
          <w:p w14:paraId="708D3B95" w14:textId="77777777" w:rsidR="00CE6F83" w:rsidRPr="001C094C" w:rsidRDefault="00CE6F83" w:rsidP="00146DE0">
            <w:r w:rsidRPr="001C094C">
              <w:t>Member of Parliament for Newark. Secretary of State for Housing, Communities &amp; Local Government.</w:t>
            </w:r>
          </w:p>
        </w:tc>
        <w:tc>
          <w:tcPr>
            <w:tcW w:w="1511" w:type="dxa"/>
            <w:tcBorders>
              <w:top w:val="single" w:sz="4" w:space="0" w:color="auto"/>
              <w:bottom w:val="single" w:sz="4" w:space="0" w:color="auto"/>
            </w:tcBorders>
            <w:noWrap/>
            <w:hideMark/>
          </w:tcPr>
          <w:p w14:paraId="7533C739" w14:textId="77777777" w:rsidR="00CE6F83" w:rsidRPr="001C094C" w:rsidRDefault="00CE6F83" w:rsidP="00146DE0">
            <w:r w:rsidRPr="001C094C">
              <w:t>@RobertJenrick</w:t>
            </w:r>
          </w:p>
        </w:tc>
        <w:tc>
          <w:tcPr>
            <w:tcW w:w="1510" w:type="dxa"/>
            <w:tcBorders>
              <w:top w:val="single" w:sz="4" w:space="0" w:color="auto"/>
              <w:bottom w:val="single" w:sz="4" w:space="0" w:color="auto"/>
            </w:tcBorders>
            <w:noWrap/>
            <w:hideMark/>
          </w:tcPr>
          <w:p w14:paraId="5E6EDEE6" w14:textId="77777777" w:rsidR="00CE6F83" w:rsidRPr="001C094C" w:rsidRDefault="00CE6F83" w:rsidP="00146DE0">
            <w:r w:rsidRPr="001C094C">
              <w:t>7504</w:t>
            </w:r>
          </w:p>
        </w:tc>
        <w:tc>
          <w:tcPr>
            <w:tcW w:w="1510" w:type="dxa"/>
            <w:tcBorders>
              <w:top w:val="single" w:sz="4" w:space="0" w:color="auto"/>
              <w:bottom w:val="single" w:sz="4" w:space="0" w:color="auto"/>
            </w:tcBorders>
            <w:noWrap/>
            <w:hideMark/>
          </w:tcPr>
          <w:p w14:paraId="5E6A0DDF" w14:textId="77777777" w:rsidR="00CE6F83" w:rsidRPr="001C094C" w:rsidRDefault="00CE6F83" w:rsidP="00146DE0">
            <w:r w:rsidRPr="001C094C">
              <w:t>54369</w:t>
            </w:r>
          </w:p>
        </w:tc>
        <w:tc>
          <w:tcPr>
            <w:tcW w:w="1511" w:type="dxa"/>
            <w:tcBorders>
              <w:top w:val="single" w:sz="4" w:space="0" w:color="auto"/>
              <w:bottom w:val="single" w:sz="4" w:space="0" w:color="auto"/>
            </w:tcBorders>
            <w:noWrap/>
            <w:hideMark/>
          </w:tcPr>
          <w:p w14:paraId="25A30891" w14:textId="77777777" w:rsidR="00CE6F83" w:rsidRPr="001C094C" w:rsidRDefault="00CE6F83" w:rsidP="00146DE0">
            <w:r w:rsidRPr="001C094C">
              <w:t>2/2/2014 13:33</w:t>
            </w:r>
          </w:p>
        </w:tc>
      </w:tr>
      <w:tr w:rsidR="00CE6F83" w:rsidRPr="001C094C" w14:paraId="690B8EFB" w14:textId="77777777" w:rsidTr="00146DE0">
        <w:trPr>
          <w:trHeight w:val="290"/>
        </w:trPr>
        <w:tc>
          <w:tcPr>
            <w:tcW w:w="1510" w:type="dxa"/>
            <w:tcBorders>
              <w:top w:val="single" w:sz="4" w:space="0" w:color="auto"/>
              <w:bottom w:val="single" w:sz="4" w:space="0" w:color="auto"/>
            </w:tcBorders>
            <w:noWrap/>
            <w:hideMark/>
          </w:tcPr>
          <w:p w14:paraId="7932F566" w14:textId="77777777" w:rsidR="00CE6F83" w:rsidRPr="001C094C" w:rsidRDefault="00CE6F83" w:rsidP="00146DE0">
            <w:r w:rsidRPr="001C094C">
              <w:t>Robin Walker</w:t>
            </w:r>
          </w:p>
        </w:tc>
        <w:tc>
          <w:tcPr>
            <w:tcW w:w="1510" w:type="dxa"/>
            <w:tcBorders>
              <w:top w:val="single" w:sz="4" w:space="0" w:color="auto"/>
              <w:bottom w:val="single" w:sz="4" w:space="0" w:color="auto"/>
            </w:tcBorders>
            <w:noWrap/>
            <w:hideMark/>
          </w:tcPr>
          <w:p w14:paraId="32FD4DDB" w14:textId="77777777" w:rsidR="00CE6F83" w:rsidRPr="001C094C" w:rsidRDefault="00CE6F83" w:rsidP="00146DE0">
            <w:r w:rsidRPr="001C094C">
              <w:t>One Nation Tory. Worcester MP since 2010 speaking up 4 #worldclassworcs schools &amp; skills. Minister at the Northern Ireland Office. Warriors &amp; WorcsCCC fan</w:t>
            </w:r>
          </w:p>
        </w:tc>
        <w:tc>
          <w:tcPr>
            <w:tcW w:w="1511" w:type="dxa"/>
            <w:tcBorders>
              <w:top w:val="single" w:sz="4" w:space="0" w:color="auto"/>
              <w:bottom w:val="single" w:sz="4" w:space="0" w:color="auto"/>
            </w:tcBorders>
            <w:noWrap/>
            <w:hideMark/>
          </w:tcPr>
          <w:p w14:paraId="3AA09184" w14:textId="77777777" w:rsidR="00CE6F83" w:rsidRPr="001C094C" w:rsidRDefault="00CE6F83" w:rsidP="00146DE0">
            <w:r w:rsidRPr="001C094C">
              <w:t>@WalkerWorcester</w:t>
            </w:r>
          </w:p>
        </w:tc>
        <w:tc>
          <w:tcPr>
            <w:tcW w:w="1510" w:type="dxa"/>
            <w:tcBorders>
              <w:top w:val="single" w:sz="4" w:space="0" w:color="auto"/>
              <w:bottom w:val="single" w:sz="4" w:space="0" w:color="auto"/>
            </w:tcBorders>
            <w:noWrap/>
            <w:hideMark/>
          </w:tcPr>
          <w:p w14:paraId="3CFB4F51" w14:textId="77777777" w:rsidR="00CE6F83" w:rsidRPr="001C094C" w:rsidRDefault="00CE6F83" w:rsidP="00146DE0">
            <w:r w:rsidRPr="001C094C">
              <w:t>17923</w:t>
            </w:r>
          </w:p>
        </w:tc>
        <w:tc>
          <w:tcPr>
            <w:tcW w:w="1510" w:type="dxa"/>
            <w:tcBorders>
              <w:top w:val="single" w:sz="4" w:space="0" w:color="auto"/>
              <w:bottom w:val="single" w:sz="4" w:space="0" w:color="auto"/>
            </w:tcBorders>
            <w:noWrap/>
            <w:hideMark/>
          </w:tcPr>
          <w:p w14:paraId="101EB284" w14:textId="77777777" w:rsidR="00CE6F83" w:rsidRPr="001C094C" w:rsidRDefault="00CE6F83" w:rsidP="00146DE0">
            <w:r w:rsidRPr="001C094C">
              <w:t>14256</w:t>
            </w:r>
          </w:p>
        </w:tc>
        <w:tc>
          <w:tcPr>
            <w:tcW w:w="1511" w:type="dxa"/>
            <w:tcBorders>
              <w:top w:val="single" w:sz="4" w:space="0" w:color="auto"/>
              <w:bottom w:val="single" w:sz="4" w:space="0" w:color="auto"/>
            </w:tcBorders>
            <w:noWrap/>
            <w:hideMark/>
          </w:tcPr>
          <w:p w14:paraId="04B32E80" w14:textId="77777777" w:rsidR="00CE6F83" w:rsidRPr="001C094C" w:rsidRDefault="00CE6F83" w:rsidP="00146DE0">
            <w:r w:rsidRPr="001C094C">
              <w:t>10/21/2013 12:34</w:t>
            </w:r>
          </w:p>
        </w:tc>
      </w:tr>
      <w:tr w:rsidR="00CE6F83" w:rsidRPr="001C094C" w14:paraId="6D5DE3B6" w14:textId="77777777" w:rsidTr="00146DE0">
        <w:trPr>
          <w:trHeight w:val="290"/>
        </w:trPr>
        <w:tc>
          <w:tcPr>
            <w:tcW w:w="1510" w:type="dxa"/>
            <w:tcBorders>
              <w:top w:val="single" w:sz="4" w:space="0" w:color="auto"/>
              <w:bottom w:val="single" w:sz="4" w:space="0" w:color="auto"/>
            </w:tcBorders>
            <w:noWrap/>
            <w:hideMark/>
          </w:tcPr>
          <w:p w14:paraId="7B793302" w14:textId="77777777" w:rsidR="00CE6F83" w:rsidRPr="001C094C" w:rsidRDefault="00CE6F83" w:rsidP="00146DE0">
            <w:r w:rsidRPr="001C094C">
              <w:t>RPA</w:t>
            </w:r>
          </w:p>
        </w:tc>
        <w:tc>
          <w:tcPr>
            <w:tcW w:w="1510" w:type="dxa"/>
            <w:tcBorders>
              <w:top w:val="single" w:sz="4" w:space="0" w:color="auto"/>
              <w:bottom w:val="single" w:sz="4" w:space="0" w:color="auto"/>
            </w:tcBorders>
            <w:noWrap/>
            <w:hideMark/>
          </w:tcPr>
          <w:p w14:paraId="73A6CF48" w14:textId="77777777" w:rsidR="00CE6F83" w:rsidRPr="001C094C" w:rsidRDefault="00CE6F83" w:rsidP="00146DE0">
            <w:r w:rsidRPr="001C094C">
              <w:t xml:space="preserve">The RPA's work helps @DefraGovUK encourage a thriving farming and </w:t>
            </w:r>
            <w:r w:rsidRPr="001C094C">
              <w:lastRenderedPageBreak/>
              <w:t>food sector and strong rural communities. Please note: we do not respond to queries on Twitter</w:t>
            </w:r>
          </w:p>
        </w:tc>
        <w:tc>
          <w:tcPr>
            <w:tcW w:w="1511" w:type="dxa"/>
            <w:tcBorders>
              <w:top w:val="single" w:sz="4" w:space="0" w:color="auto"/>
              <w:bottom w:val="single" w:sz="4" w:space="0" w:color="auto"/>
            </w:tcBorders>
            <w:noWrap/>
            <w:hideMark/>
          </w:tcPr>
          <w:p w14:paraId="616AEB39" w14:textId="77777777" w:rsidR="00CE6F83" w:rsidRPr="001C094C" w:rsidRDefault="00CE6F83" w:rsidP="00146DE0">
            <w:r w:rsidRPr="001C094C">
              <w:lastRenderedPageBreak/>
              <w:t>@Ruralpay</w:t>
            </w:r>
          </w:p>
        </w:tc>
        <w:tc>
          <w:tcPr>
            <w:tcW w:w="1510" w:type="dxa"/>
            <w:tcBorders>
              <w:top w:val="single" w:sz="4" w:space="0" w:color="auto"/>
              <w:bottom w:val="single" w:sz="4" w:space="0" w:color="auto"/>
            </w:tcBorders>
            <w:noWrap/>
            <w:hideMark/>
          </w:tcPr>
          <w:p w14:paraId="5DCEE377" w14:textId="77777777" w:rsidR="00CE6F83" w:rsidRPr="001C094C" w:rsidRDefault="00CE6F83" w:rsidP="00146DE0">
            <w:r w:rsidRPr="001C094C">
              <w:t>5001</w:t>
            </w:r>
          </w:p>
        </w:tc>
        <w:tc>
          <w:tcPr>
            <w:tcW w:w="1510" w:type="dxa"/>
            <w:tcBorders>
              <w:top w:val="single" w:sz="4" w:space="0" w:color="auto"/>
              <w:bottom w:val="single" w:sz="4" w:space="0" w:color="auto"/>
            </w:tcBorders>
            <w:noWrap/>
            <w:hideMark/>
          </w:tcPr>
          <w:p w14:paraId="64F92C70" w14:textId="77777777" w:rsidR="00CE6F83" w:rsidRPr="001C094C" w:rsidRDefault="00CE6F83" w:rsidP="00146DE0">
            <w:r w:rsidRPr="001C094C">
              <w:t>7181</w:t>
            </w:r>
          </w:p>
        </w:tc>
        <w:tc>
          <w:tcPr>
            <w:tcW w:w="1511" w:type="dxa"/>
            <w:tcBorders>
              <w:top w:val="single" w:sz="4" w:space="0" w:color="auto"/>
              <w:bottom w:val="single" w:sz="4" w:space="0" w:color="auto"/>
            </w:tcBorders>
            <w:noWrap/>
            <w:hideMark/>
          </w:tcPr>
          <w:p w14:paraId="462AA738" w14:textId="77777777" w:rsidR="00CE6F83" w:rsidRPr="001C094C" w:rsidRDefault="00CE6F83" w:rsidP="00146DE0">
            <w:r w:rsidRPr="001C094C">
              <w:t>5/24/2011 13:38</w:t>
            </w:r>
          </w:p>
        </w:tc>
      </w:tr>
      <w:tr w:rsidR="00CE6F83" w:rsidRPr="001C094C" w14:paraId="4D07C2C8" w14:textId="77777777" w:rsidTr="00146DE0">
        <w:trPr>
          <w:trHeight w:val="290"/>
        </w:trPr>
        <w:tc>
          <w:tcPr>
            <w:tcW w:w="1510" w:type="dxa"/>
            <w:tcBorders>
              <w:top w:val="single" w:sz="4" w:space="0" w:color="auto"/>
              <w:bottom w:val="single" w:sz="4" w:space="0" w:color="auto"/>
            </w:tcBorders>
            <w:noWrap/>
            <w:hideMark/>
          </w:tcPr>
          <w:p w14:paraId="45F5AB30" w14:textId="77777777" w:rsidR="00CE6F83" w:rsidRPr="001C094C" w:rsidRDefault="00CE6F83" w:rsidP="00146DE0">
            <w:r w:rsidRPr="001C094C">
              <w:t>Rt Hon Grant Shapps MP</w:t>
            </w:r>
          </w:p>
        </w:tc>
        <w:tc>
          <w:tcPr>
            <w:tcW w:w="1510" w:type="dxa"/>
            <w:tcBorders>
              <w:top w:val="single" w:sz="4" w:space="0" w:color="auto"/>
              <w:bottom w:val="single" w:sz="4" w:space="0" w:color="auto"/>
            </w:tcBorders>
            <w:noWrap/>
            <w:hideMark/>
          </w:tcPr>
          <w:p w14:paraId="7CB523D4" w14:textId="77777777" w:rsidR="00CE6F83" w:rsidRPr="001C094C" w:rsidRDefault="00CE6F83" w:rsidP="00146DE0">
            <w:r w:rsidRPr="001C094C">
              <w:t>Welwyn Hatfield MP and Secretary of State for Transport</w:t>
            </w:r>
          </w:p>
        </w:tc>
        <w:tc>
          <w:tcPr>
            <w:tcW w:w="1511" w:type="dxa"/>
            <w:tcBorders>
              <w:top w:val="single" w:sz="4" w:space="0" w:color="auto"/>
              <w:bottom w:val="single" w:sz="4" w:space="0" w:color="auto"/>
            </w:tcBorders>
            <w:noWrap/>
            <w:hideMark/>
          </w:tcPr>
          <w:p w14:paraId="4C2C8296" w14:textId="77777777" w:rsidR="00CE6F83" w:rsidRPr="001C094C" w:rsidRDefault="00CE6F83" w:rsidP="00146DE0">
            <w:r w:rsidRPr="001C094C">
              <w:t>@grantshapps</w:t>
            </w:r>
          </w:p>
        </w:tc>
        <w:tc>
          <w:tcPr>
            <w:tcW w:w="1510" w:type="dxa"/>
            <w:tcBorders>
              <w:top w:val="single" w:sz="4" w:space="0" w:color="auto"/>
              <w:bottom w:val="single" w:sz="4" w:space="0" w:color="auto"/>
            </w:tcBorders>
            <w:noWrap/>
            <w:hideMark/>
          </w:tcPr>
          <w:p w14:paraId="629A9705" w14:textId="77777777" w:rsidR="00CE6F83" w:rsidRPr="001C094C" w:rsidRDefault="00CE6F83" w:rsidP="00146DE0">
            <w:r w:rsidRPr="001C094C">
              <w:t>9708</w:t>
            </w:r>
          </w:p>
        </w:tc>
        <w:tc>
          <w:tcPr>
            <w:tcW w:w="1510" w:type="dxa"/>
            <w:tcBorders>
              <w:top w:val="single" w:sz="4" w:space="0" w:color="auto"/>
              <w:bottom w:val="single" w:sz="4" w:space="0" w:color="auto"/>
            </w:tcBorders>
            <w:noWrap/>
            <w:hideMark/>
          </w:tcPr>
          <w:p w14:paraId="5FA0958C" w14:textId="77777777" w:rsidR="00CE6F83" w:rsidRPr="001C094C" w:rsidRDefault="00CE6F83" w:rsidP="00146DE0">
            <w:r w:rsidRPr="001C094C">
              <w:t>126573</w:t>
            </w:r>
          </w:p>
        </w:tc>
        <w:tc>
          <w:tcPr>
            <w:tcW w:w="1511" w:type="dxa"/>
            <w:tcBorders>
              <w:top w:val="single" w:sz="4" w:space="0" w:color="auto"/>
              <w:bottom w:val="single" w:sz="4" w:space="0" w:color="auto"/>
            </w:tcBorders>
            <w:noWrap/>
            <w:hideMark/>
          </w:tcPr>
          <w:p w14:paraId="2E9609EE" w14:textId="77777777" w:rsidR="00CE6F83" w:rsidRPr="001C094C" w:rsidRDefault="00CE6F83" w:rsidP="00146DE0">
            <w:r w:rsidRPr="001C094C">
              <w:t>3/8/2008 23:27</w:t>
            </w:r>
          </w:p>
        </w:tc>
      </w:tr>
      <w:tr w:rsidR="00CE6F83" w:rsidRPr="001C094C" w14:paraId="0BE18F49" w14:textId="77777777" w:rsidTr="00146DE0">
        <w:trPr>
          <w:trHeight w:val="290"/>
        </w:trPr>
        <w:tc>
          <w:tcPr>
            <w:tcW w:w="1510" w:type="dxa"/>
            <w:tcBorders>
              <w:top w:val="single" w:sz="4" w:space="0" w:color="auto"/>
              <w:bottom w:val="single" w:sz="4" w:space="0" w:color="auto"/>
            </w:tcBorders>
            <w:noWrap/>
            <w:hideMark/>
          </w:tcPr>
          <w:p w14:paraId="3DC84BE5" w14:textId="77777777" w:rsidR="00CE6F83" w:rsidRPr="001C094C" w:rsidRDefault="00CE6F83" w:rsidP="00146DE0">
            <w:r w:rsidRPr="001C094C">
              <w:t>Rt. Hon Ben Wallace MP</w:t>
            </w:r>
          </w:p>
        </w:tc>
        <w:tc>
          <w:tcPr>
            <w:tcW w:w="1510" w:type="dxa"/>
            <w:tcBorders>
              <w:top w:val="single" w:sz="4" w:space="0" w:color="auto"/>
              <w:bottom w:val="single" w:sz="4" w:space="0" w:color="auto"/>
            </w:tcBorders>
            <w:noWrap/>
            <w:hideMark/>
          </w:tcPr>
          <w:p w14:paraId="481476D8" w14:textId="77777777" w:rsidR="00CE6F83" w:rsidRPr="001C094C" w:rsidRDefault="00CE6F83" w:rsidP="00146DE0">
            <w:r w:rsidRPr="001C094C">
              <w:t>UK Secretary of State for Defence &amp; MP for Wyre and Preston North.</w:t>
            </w:r>
          </w:p>
        </w:tc>
        <w:tc>
          <w:tcPr>
            <w:tcW w:w="1511" w:type="dxa"/>
            <w:tcBorders>
              <w:top w:val="single" w:sz="4" w:space="0" w:color="auto"/>
              <w:bottom w:val="single" w:sz="4" w:space="0" w:color="auto"/>
            </w:tcBorders>
            <w:noWrap/>
            <w:hideMark/>
          </w:tcPr>
          <w:p w14:paraId="54201076" w14:textId="77777777" w:rsidR="00CE6F83" w:rsidRPr="001C094C" w:rsidRDefault="00CE6F83" w:rsidP="00146DE0">
            <w:r w:rsidRPr="001C094C">
              <w:t>@BWallaceMP</w:t>
            </w:r>
          </w:p>
        </w:tc>
        <w:tc>
          <w:tcPr>
            <w:tcW w:w="1510" w:type="dxa"/>
            <w:tcBorders>
              <w:top w:val="single" w:sz="4" w:space="0" w:color="auto"/>
              <w:bottom w:val="single" w:sz="4" w:space="0" w:color="auto"/>
            </w:tcBorders>
            <w:noWrap/>
            <w:hideMark/>
          </w:tcPr>
          <w:p w14:paraId="6D247075" w14:textId="77777777" w:rsidR="00CE6F83" w:rsidRPr="001C094C" w:rsidRDefault="00CE6F83" w:rsidP="00146DE0">
            <w:r w:rsidRPr="001C094C">
              <w:t>4468</w:t>
            </w:r>
          </w:p>
        </w:tc>
        <w:tc>
          <w:tcPr>
            <w:tcW w:w="1510" w:type="dxa"/>
            <w:tcBorders>
              <w:top w:val="single" w:sz="4" w:space="0" w:color="auto"/>
              <w:bottom w:val="single" w:sz="4" w:space="0" w:color="auto"/>
            </w:tcBorders>
            <w:noWrap/>
            <w:hideMark/>
          </w:tcPr>
          <w:p w14:paraId="29FB206E" w14:textId="77777777" w:rsidR="00CE6F83" w:rsidRPr="001C094C" w:rsidRDefault="00CE6F83" w:rsidP="00146DE0">
            <w:r w:rsidRPr="001C094C">
              <w:t>21016</w:t>
            </w:r>
          </w:p>
        </w:tc>
        <w:tc>
          <w:tcPr>
            <w:tcW w:w="1511" w:type="dxa"/>
            <w:tcBorders>
              <w:top w:val="single" w:sz="4" w:space="0" w:color="auto"/>
              <w:bottom w:val="single" w:sz="4" w:space="0" w:color="auto"/>
            </w:tcBorders>
            <w:noWrap/>
            <w:hideMark/>
          </w:tcPr>
          <w:p w14:paraId="2217F368" w14:textId="77777777" w:rsidR="00CE6F83" w:rsidRPr="001C094C" w:rsidRDefault="00CE6F83" w:rsidP="00146DE0">
            <w:r w:rsidRPr="001C094C">
              <w:t>5/13/2010 13:20</w:t>
            </w:r>
          </w:p>
        </w:tc>
      </w:tr>
      <w:tr w:rsidR="00CE6F83" w:rsidRPr="001C094C" w14:paraId="109A9542" w14:textId="77777777" w:rsidTr="00146DE0">
        <w:trPr>
          <w:trHeight w:val="290"/>
        </w:trPr>
        <w:tc>
          <w:tcPr>
            <w:tcW w:w="1510" w:type="dxa"/>
            <w:tcBorders>
              <w:top w:val="single" w:sz="4" w:space="0" w:color="auto"/>
              <w:bottom w:val="single" w:sz="4" w:space="0" w:color="auto"/>
            </w:tcBorders>
            <w:noWrap/>
            <w:hideMark/>
          </w:tcPr>
          <w:p w14:paraId="6742A754" w14:textId="77777777" w:rsidR="00CE6F83" w:rsidRPr="001C094C" w:rsidRDefault="00CE6F83" w:rsidP="00146DE0">
            <w:r w:rsidRPr="001C094C">
              <w:t>Serious Fraud Office</w:t>
            </w:r>
          </w:p>
        </w:tc>
        <w:tc>
          <w:tcPr>
            <w:tcW w:w="1510" w:type="dxa"/>
            <w:tcBorders>
              <w:top w:val="single" w:sz="4" w:space="0" w:color="auto"/>
              <w:bottom w:val="single" w:sz="4" w:space="0" w:color="auto"/>
            </w:tcBorders>
            <w:noWrap/>
            <w:hideMark/>
          </w:tcPr>
          <w:p w14:paraId="031A2A1F" w14:textId="77777777" w:rsidR="00CE6F83" w:rsidRPr="001C094C" w:rsidRDefault="00CE6F83" w:rsidP="00146DE0">
            <w:r w:rsidRPr="001C094C">
              <w:t>We lead the UK’s fight against serious &amp; complex fraud, bribery &amp; corruption. We cannot respond to tweets as per our Twitter policy - https://t.co/VYN3a2Ehrs</w:t>
            </w:r>
          </w:p>
        </w:tc>
        <w:tc>
          <w:tcPr>
            <w:tcW w:w="1511" w:type="dxa"/>
            <w:tcBorders>
              <w:top w:val="single" w:sz="4" w:space="0" w:color="auto"/>
              <w:bottom w:val="single" w:sz="4" w:space="0" w:color="auto"/>
            </w:tcBorders>
            <w:noWrap/>
            <w:hideMark/>
          </w:tcPr>
          <w:p w14:paraId="1DCE8A41" w14:textId="77777777" w:rsidR="00CE6F83" w:rsidRPr="001C094C" w:rsidRDefault="00CE6F83" w:rsidP="00146DE0">
            <w:r w:rsidRPr="001C094C">
              <w:t>@UKSFO</w:t>
            </w:r>
          </w:p>
        </w:tc>
        <w:tc>
          <w:tcPr>
            <w:tcW w:w="1510" w:type="dxa"/>
            <w:tcBorders>
              <w:top w:val="single" w:sz="4" w:space="0" w:color="auto"/>
              <w:bottom w:val="single" w:sz="4" w:space="0" w:color="auto"/>
            </w:tcBorders>
            <w:noWrap/>
            <w:hideMark/>
          </w:tcPr>
          <w:p w14:paraId="179AB2CA" w14:textId="77777777" w:rsidR="00CE6F83" w:rsidRPr="001C094C" w:rsidRDefault="00CE6F83" w:rsidP="00146DE0">
            <w:r w:rsidRPr="001C094C">
              <w:t>277</w:t>
            </w:r>
          </w:p>
        </w:tc>
        <w:tc>
          <w:tcPr>
            <w:tcW w:w="1510" w:type="dxa"/>
            <w:tcBorders>
              <w:top w:val="single" w:sz="4" w:space="0" w:color="auto"/>
              <w:bottom w:val="single" w:sz="4" w:space="0" w:color="auto"/>
            </w:tcBorders>
            <w:noWrap/>
            <w:hideMark/>
          </w:tcPr>
          <w:p w14:paraId="24C9AB54" w14:textId="77777777" w:rsidR="00CE6F83" w:rsidRPr="001C094C" w:rsidRDefault="00CE6F83" w:rsidP="00146DE0">
            <w:r w:rsidRPr="001C094C">
              <w:t>4706</w:t>
            </w:r>
          </w:p>
        </w:tc>
        <w:tc>
          <w:tcPr>
            <w:tcW w:w="1511" w:type="dxa"/>
            <w:tcBorders>
              <w:top w:val="single" w:sz="4" w:space="0" w:color="auto"/>
              <w:bottom w:val="single" w:sz="4" w:space="0" w:color="auto"/>
            </w:tcBorders>
            <w:noWrap/>
            <w:hideMark/>
          </w:tcPr>
          <w:p w14:paraId="67BE74FA" w14:textId="77777777" w:rsidR="00CE6F83" w:rsidRPr="001C094C" w:rsidRDefault="00CE6F83" w:rsidP="00146DE0">
            <w:r w:rsidRPr="001C094C">
              <w:t>8/16/2017 12:17</w:t>
            </w:r>
          </w:p>
        </w:tc>
      </w:tr>
      <w:tr w:rsidR="00CE6F83" w:rsidRPr="001C094C" w14:paraId="5531341D" w14:textId="77777777" w:rsidTr="00146DE0">
        <w:trPr>
          <w:trHeight w:val="290"/>
        </w:trPr>
        <w:tc>
          <w:tcPr>
            <w:tcW w:w="1510" w:type="dxa"/>
            <w:tcBorders>
              <w:top w:val="single" w:sz="4" w:space="0" w:color="auto"/>
              <w:bottom w:val="single" w:sz="4" w:space="0" w:color="auto"/>
            </w:tcBorders>
            <w:noWrap/>
            <w:hideMark/>
          </w:tcPr>
          <w:p w14:paraId="155CB0D0" w14:textId="77777777" w:rsidR="00CE6F83" w:rsidRPr="001C094C" w:rsidRDefault="00CE6F83" w:rsidP="00146DE0">
            <w:r w:rsidRPr="001C094C">
              <w:t>Simon Hart</w:t>
            </w:r>
          </w:p>
        </w:tc>
        <w:tc>
          <w:tcPr>
            <w:tcW w:w="1510" w:type="dxa"/>
            <w:tcBorders>
              <w:top w:val="single" w:sz="4" w:space="0" w:color="auto"/>
              <w:bottom w:val="single" w:sz="4" w:space="0" w:color="auto"/>
            </w:tcBorders>
            <w:noWrap/>
            <w:hideMark/>
          </w:tcPr>
          <w:p w14:paraId="1FF7D902" w14:textId="77777777" w:rsidR="00CE6F83" w:rsidRPr="001C094C" w:rsidRDefault="00CE6F83" w:rsidP="00146DE0">
            <w:r w:rsidRPr="001C094C">
              <w:t>Secretary of State for Wales &amp; MP for Carmarthen West and South Pembrokeshire.</w:t>
            </w:r>
          </w:p>
        </w:tc>
        <w:tc>
          <w:tcPr>
            <w:tcW w:w="1511" w:type="dxa"/>
            <w:tcBorders>
              <w:top w:val="single" w:sz="4" w:space="0" w:color="auto"/>
              <w:bottom w:val="single" w:sz="4" w:space="0" w:color="auto"/>
            </w:tcBorders>
            <w:noWrap/>
            <w:hideMark/>
          </w:tcPr>
          <w:p w14:paraId="024CD31C" w14:textId="77777777" w:rsidR="00CE6F83" w:rsidRPr="001C094C" w:rsidRDefault="00CE6F83" w:rsidP="00146DE0">
            <w:r w:rsidRPr="001C094C">
              <w:t>@Simonhartmp</w:t>
            </w:r>
          </w:p>
        </w:tc>
        <w:tc>
          <w:tcPr>
            <w:tcW w:w="1510" w:type="dxa"/>
            <w:tcBorders>
              <w:top w:val="single" w:sz="4" w:space="0" w:color="auto"/>
              <w:bottom w:val="single" w:sz="4" w:space="0" w:color="auto"/>
            </w:tcBorders>
            <w:noWrap/>
            <w:hideMark/>
          </w:tcPr>
          <w:p w14:paraId="584B812F" w14:textId="77777777" w:rsidR="00CE6F83" w:rsidRPr="001C094C" w:rsidRDefault="00CE6F83" w:rsidP="00146DE0">
            <w:r w:rsidRPr="001C094C">
              <w:t>3379</w:t>
            </w:r>
          </w:p>
        </w:tc>
        <w:tc>
          <w:tcPr>
            <w:tcW w:w="1510" w:type="dxa"/>
            <w:tcBorders>
              <w:top w:val="single" w:sz="4" w:space="0" w:color="auto"/>
              <w:bottom w:val="single" w:sz="4" w:space="0" w:color="auto"/>
            </w:tcBorders>
            <w:noWrap/>
            <w:hideMark/>
          </w:tcPr>
          <w:p w14:paraId="63A7C1C4" w14:textId="77777777" w:rsidR="00CE6F83" w:rsidRPr="001C094C" w:rsidRDefault="00CE6F83" w:rsidP="00146DE0">
            <w:r w:rsidRPr="001C094C">
              <w:t>10047</w:t>
            </w:r>
          </w:p>
        </w:tc>
        <w:tc>
          <w:tcPr>
            <w:tcW w:w="1511" w:type="dxa"/>
            <w:tcBorders>
              <w:top w:val="single" w:sz="4" w:space="0" w:color="auto"/>
              <w:bottom w:val="single" w:sz="4" w:space="0" w:color="auto"/>
            </w:tcBorders>
            <w:noWrap/>
            <w:hideMark/>
          </w:tcPr>
          <w:p w14:paraId="35C156F1" w14:textId="77777777" w:rsidR="00CE6F83" w:rsidRPr="001C094C" w:rsidRDefault="00CE6F83" w:rsidP="00146DE0">
            <w:r w:rsidRPr="001C094C">
              <w:t>5/19/2013 21:28</w:t>
            </w:r>
          </w:p>
        </w:tc>
      </w:tr>
      <w:tr w:rsidR="00CE6F83" w:rsidRPr="001C094C" w14:paraId="1CF5C2B3" w14:textId="77777777" w:rsidTr="00146DE0">
        <w:trPr>
          <w:trHeight w:val="290"/>
        </w:trPr>
        <w:tc>
          <w:tcPr>
            <w:tcW w:w="1510" w:type="dxa"/>
            <w:tcBorders>
              <w:top w:val="single" w:sz="4" w:space="0" w:color="auto"/>
              <w:bottom w:val="single" w:sz="4" w:space="0" w:color="auto"/>
            </w:tcBorders>
            <w:noWrap/>
            <w:hideMark/>
          </w:tcPr>
          <w:p w14:paraId="5BA93132" w14:textId="77777777" w:rsidR="00CE6F83" w:rsidRPr="001C094C" w:rsidRDefault="00CE6F83" w:rsidP="00146DE0">
            <w:r w:rsidRPr="001C094C">
              <w:lastRenderedPageBreak/>
              <w:t>Stephen Greenhalgh</w:t>
            </w:r>
          </w:p>
        </w:tc>
        <w:tc>
          <w:tcPr>
            <w:tcW w:w="1510" w:type="dxa"/>
            <w:tcBorders>
              <w:top w:val="single" w:sz="4" w:space="0" w:color="auto"/>
              <w:bottom w:val="single" w:sz="4" w:space="0" w:color="auto"/>
            </w:tcBorders>
            <w:noWrap/>
            <w:hideMark/>
          </w:tcPr>
          <w:p w14:paraId="04D14441" w14:textId="77777777" w:rsidR="00CE6F83" w:rsidRPr="001C094C" w:rsidRDefault="00CE6F83" w:rsidP="00146DE0">
            <w:r w:rsidRPr="001C094C">
              <w:t>Minister of State for Building Safety, Leasehold, Resilience &amp; Emergencies + Communities at @mhclg and Fire Minister at @ukhomeoffice - in the Lords</w:t>
            </w:r>
          </w:p>
        </w:tc>
        <w:tc>
          <w:tcPr>
            <w:tcW w:w="1511" w:type="dxa"/>
            <w:tcBorders>
              <w:top w:val="single" w:sz="4" w:space="0" w:color="auto"/>
              <w:bottom w:val="single" w:sz="4" w:space="0" w:color="auto"/>
            </w:tcBorders>
            <w:noWrap/>
            <w:hideMark/>
          </w:tcPr>
          <w:p w14:paraId="6B34131B" w14:textId="77777777" w:rsidR="00CE6F83" w:rsidRPr="001C094C" w:rsidRDefault="00CE6F83" w:rsidP="00146DE0">
            <w:r w:rsidRPr="001C094C">
              <w:t>@team_greenhalgh</w:t>
            </w:r>
          </w:p>
        </w:tc>
        <w:tc>
          <w:tcPr>
            <w:tcW w:w="1510" w:type="dxa"/>
            <w:tcBorders>
              <w:top w:val="single" w:sz="4" w:space="0" w:color="auto"/>
              <w:bottom w:val="single" w:sz="4" w:space="0" w:color="auto"/>
            </w:tcBorders>
            <w:noWrap/>
            <w:hideMark/>
          </w:tcPr>
          <w:p w14:paraId="47CDD411" w14:textId="77777777" w:rsidR="00CE6F83" w:rsidRPr="001C094C" w:rsidRDefault="00CE6F83" w:rsidP="00146DE0">
            <w:r w:rsidRPr="001C094C">
              <w:t>5822</w:t>
            </w:r>
          </w:p>
        </w:tc>
        <w:tc>
          <w:tcPr>
            <w:tcW w:w="1510" w:type="dxa"/>
            <w:tcBorders>
              <w:top w:val="single" w:sz="4" w:space="0" w:color="auto"/>
              <w:bottom w:val="single" w:sz="4" w:space="0" w:color="auto"/>
            </w:tcBorders>
            <w:noWrap/>
            <w:hideMark/>
          </w:tcPr>
          <w:p w14:paraId="3E4D6153" w14:textId="77777777" w:rsidR="00CE6F83" w:rsidRPr="001C094C" w:rsidRDefault="00CE6F83" w:rsidP="00146DE0">
            <w:r w:rsidRPr="001C094C">
              <w:t>6153</w:t>
            </w:r>
          </w:p>
        </w:tc>
        <w:tc>
          <w:tcPr>
            <w:tcW w:w="1511" w:type="dxa"/>
            <w:tcBorders>
              <w:top w:val="single" w:sz="4" w:space="0" w:color="auto"/>
              <w:bottom w:val="single" w:sz="4" w:space="0" w:color="auto"/>
            </w:tcBorders>
            <w:noWrap/>
            <w:hideMark/>
          </w:tcPr>
          <w:p w14:paraId="399B7C21" w14:textId="77777777" w:rsidR="00CE6F83" w:rsidRPr="001C094C" w:rsidRDefault="00CE6F83" w:rsidP="00146DE0">
            <w:r w:rsidRPr="001C094C">
              <w:t>12/12/2014 18:19</w:t>
            </w:r>
          </w:p>
        </w:tc>
      </w:tr>
      <w:tr w:rsidR="00CE6F83" w:rsidRPr="001C094C" w14:paraId="4670D18E" w14:textId="77777777" w:rsidTr="00146DE0">
        <w:trPr>
          <w:trHeight w:val="290"/>
        </w:trPr>
        <w:tc>
          <w:tcPr>
            <w:tcW w:w="1510" w:type="dxa"/>
            <w:tcBorders>
              <w:top w:val="single" w:sz="4" w:space="0" w:color="auto"/>
              <w:bottom w:val="single" w:sz="4" w:space="0" w:color="auto"/>
            </w:tcBorders>
            <w:noWrap/>
            <w:hideMark/>
          </w:tcPr>
          <w:p w14:paraId="1B3B1629" w14:textId="77777777" w:rsidR="00CE6F83" w:rsidRPr="001C094C" w:rsidRDefault="00CE6F83" w:rsidP="00146DE0">
            <w:r w:rsidRPr="001C094C">
              <w:t>Steve Barclay</w:t>
            </w:r>
          </w:p>
        </w:tc>
        <w:tc>
          <w:tcPr>
            <w:tcW w:w="1510" w:type="dxa"/>
            <w:tcBorders>
              <w:top w:val="single" w:sz="4" w:space="0" w:color="auto"/>
              <w:bottom w:val="single" w:sz="4" w:space="0" w:color="auto"/>
            </w:tcBorders>
            <w:noWrap/>
            <w:hideMark/>
          </w:tcPr>
          <w:p w14:paraId="44CDE129" w14:textId="77777777" w:rsidR="00CE6F83" w:rsidRPr="001C094C" w:rsidRDefault="00CE6F83" w:rsidP="00146DE0">
            <w:r w:rsidRPr="001C094C">
              <w:t xml:space="preserve">Chief Secretary to the Treasury &amp; MP for North East Cambridgeshire </w:t>
            </w:r>
          </w:p>
        </w:tc>
        <w:tc>
          <w:tcPr>
            <w:tcW w:w="1511" w:type="dxa"/>
            <w:tcBorders>
              <w:top w:val="single" w:sz="4" w:space="0" w:color="auto"/>
              <w:bottom w:val="single" w:sz="4" w:space="0" w:color="auto"/>
            </w:tcBorders>
            <w:noWrap/>
            <w:hideMark/>
          </w:tcPr>
          <w:p w14:paraId="2943B990" w14:textId="77777777" w:rsidR="00CE6F83" w:rsidRPr="001C094C" w:rsidRDefault="00CE6F83" w:rsidP="00146DE0">
            <w:r w:rsidRPr="001C094C">
              <w:t>@SteveBarclay</w:t>
            </w:r>
          </w:p>
        </w:tc>
        <w:tc>
          <w:tcPr>
            <w:tcW w:w="1510" w:type="dxa"/>
            <w:tcBorders>
              <w:top w:val="single" w:sz="4" w:space="0" w:color="auto"/>
              <w:bottom w:val="single" w:sz="4" w:space="0" w:color="auto"/>
            </w:tcBorders>
            <w:noWrap/>
            <w:hideMark/>
          </w:tcPr>
          <w:p w14:paraId="263290B9" w14:textId="77777777" w:rsidR="00CE6F83" w:rsidRPr="001C094C" w:rsidRDefault="00CE6F83" w:rsidP="00146DE0">
            <w:r w:rsidRPr="001C094C">
              <w:t>3285</w:t>
            </w:r>
          </w:p>
        </w:tc>
        <w:tc>
          <w:tcPr>
            <w:tcW w:w="1510" w:type="dxa"/>
            <w:tcBorders>
              <w:top w:val="single" w:sz="4" w:space="0" w:color="auto"/>
              <w:bottom w:val="single" w:sz="4" w:space="0" w:color="auto"/>
            </w:tcBorders>
            <w:noWrap/>
            <w:hideMark/>
          </w:tcPr>
          <w:p w14:paraId="7CE6C0A7" w14:textId="77777777" w:rsidR="00CE6F83" w:rsidRPr="001C094C" w:rsidRDefault="00CE6F83" w:rsidP="00146DE0">
            <w:r w:rsidRPr="001C094C">
              <w:t>32452</w:t>
            </w:r>
          </w:p>
        </w:tc>
        <w:tc>
          <w:tcPr>
            <w:tcW w:w="1511" w:type="dxa"/>
            <w:tcBorders>
              <w:top w:val="single" w:sz="4" w:space="0" w:color="auto"/>
              <w:bottom w:val="single" w:sz="4" w:space="0" w:color="auto"/>
            </w:tcBorders>
            <w:noWrap/>
            <w:hideMark/>
          </w:tcPr>
          <w:p w14:paraId="3B79B064" w14:textId="77777777" w:rsidR="00CE6F83" w:rsidRPr="001C094C" w:rsidRDefault="00CE6F83" w:rsidP="00146DE0">
            <w:r w:rsidRPr="001C094C">
              <w:t>3/21/2011 14:07</w:t>
            </w:r>
          </w:p>
        </w:tc>
      </w:tr>
      <w:tr w:rsidR="00CE6F83" w:rsidRPr="001C094C" w14:paraId="7EC737C3" w14:textId="77777777" w:rsidTr="00146DE0">
        <w:trPr>
          <w:trHeight w:val="290"/>
        </w:trPr>
        <w:tc>
          <w:tcPr>
            <w:tcW w:w="1510" w:type="dxa"/>
            <w:tcBorders>
              <w:top w:val="single" w:sz="4" w:space="0" w:color="auto"/>
              <w:bottom w:val="single" w:sz="4" w:space="0" w:color="auto"/>
            </w:tcBorders>
            <w:noWrap/>
            <w:hideMark/>
          </w:tcPr>
          <w:p w14:paraId="71241DA2" w14:textId="77777777" w:rsidR="00CE6F83" w:rsidRPr="001C094C" w:rsidRDefault="00CE6F83" w:rsidP="00146DE0">
            <w:r w:rsidRPr="001C094C">
              <w:t>Suella Braverman MP</w:t>
            </w:r>
          </w:p>
        </w:tc>
        <w:tc>
          <w:tcPr>
            <w:tcW w:w="1510" w:type="dxa"/>
            <w:tcBorders>
              <w:top w:val="single" w:sz="4" w:space="0" w:color="auto"/>
              <w:bottom w:val="single" w:sz="4" w:space="0" w:color="auto"/>
            </w:tcBorders>
            <w:noWrap/>
            <w:hideMark/>
          </w:tcPr>
          <w:p w14:paraId="1191C305" w14:textId="77777777" w:rsidR="00CE6F83" w:rsidRPr="001C094C" w:rsidRDefault="00CE6F83" w:rsidP="00146DE0">
            <w:r w:rsidRPr="001C094C">
              <w:t>Conservative Member of Parliament for Fareham and Minister on Leave (Attorney General) for England and Wales.</w:t>
            </w:r>
          </w:p>
        </w:tc>
        <w:tc>
          <w:tcPr>
            <w:tcW w:w="1511" w:type="dxa"/>
            <w:tcBorders>
              <w:top w:val="single" w:sz="4" w:space="0" w:color="auto"/>
              <w:bottom w:val="single" w:sz="4" w:space="0" w:color="auto"/>
            </w:tcBorders>
            <w:noWrap/>
            <w:hideMark/>
          </w:tcPr>
          <w:p w14:paraId="1FF35156" w14:textId="77777777" w:rsidR="00CE6F83" w:rsidRPr="001C094C" w:rsidRDefault="00CE6F83" w:rsidP="00146DE0">
            <w:r w:rsidRPr="001C094C">
              <w:t>@SuellaBraverman</w:t>
            </w:r>
          </w:p>
        </w:tc>
        <w:tc>
          <w:tcPr>
            <w:tcW w:w="1510" w:type="dxa"/>
            <w:tcBorders>
              <w:top w:val="single" w:sz="4" w:space="0" w:color="auto"/>
              <w:bottom w:val="single" w:sz="4" w:space="0" w:color="auto"/>
            </w:tcBorders>
            <w:noWrap/>
            <w:hideMark/>
          </w:tcPr>
          <w:p w14:paraId="548424C3" w14:textId="77777777" w:rsidR="00CE6F83" w:rsidRPr="001C094C" w:rsidRDefault="00CE6F83" w:rsidP="00146DE0">
            <w:r w:rsidRPr="001C094C">
              <w:t>3735</w:t>
            </w:r>
          </w:p>
        </w:tc>
        <w:tc>
          <w:tcPr>
            <w:tcW w:w="1510" w:type="dxa"/>
            <w:tcBorders>
              <w:top w:val="single" w:sz="4" w:space="0" w:color="auto"/>
              <w:bottom w:val="single" w:sz="4" w:space="0" w:color="auto"/>
            </w:tcBorders>
            <w:noWrap/>
            <w:hideMark/>
          </w:tcPr>
          <w:p w14:paraId="6C83227B" w14:textId="77777777" w:rsidR="00CE6F83" w:rsidRPr="001C094C" w:rsidRDefault="00CE6F83" w:rsidP="00146DE0">
            <w:r w:rsidRPr="001C094C">
              <w:t>30546</w:t>
            </w:r>
          </w:p>
        </w:tc>
        <w:tc>
          <w:tcPr>
            <w:tcW w:w="1511" w:type="dxa"/>
            <w:tcBorders>
              <w:top w:val="single" w:sz="4" w:space="0" w:color="auto"/>
              <w:bottom w:val="single" w:sz="4" w:space="0" w:color="auto"/>
            </w:tcBorders>
            <w:noWrap/>
            <w:hideMark/>
          </w:tcPr>
          <w:p w14:paraId="7DCEBA1F" w14:textId="77777777" w:rsidR="00CE6F83" w:rsidRPr="001C094C" w:rsidRDefault="00CE6F83" w:rsidP="00146DE0">
            <w:r w:rsidRPr="001C094C">
              <w:t>9/2/2013 18:31</w:t>
            </w:r>
          </w:p>
        </w:tc>
      </w:tr>
      <w:tr w:rsidR="00CE6F83" w:rsidRPr="001C094C" w14:paraId="749F29EB" w14:textId="77777777" w:rsidTr="00146DE0">
        <w:trPr>
          <w:trHeight w:val="290"/>
        </w:trPr>
        <w:tc>
          <w:tcPr>
            <w:tcW w:w="1510" w:type="dxa"/>
            <w:tcBorders>
              <w:top w:val="single" w:sz="4" w:space="0" w:color="auto"/>
              <w:bottom w:val="single" w:sz="4" w:space="0" w:color="auto"/>
            </w:tcBorders>
            <w:noWrap/>
            <w:hideMark/>
          </w:tcPr>
          <w:p w14:paraId="3BB32176" w14:textId="77777777" w:rsidR="00CE6F83" w:rsidRPr="001C094C" w:rsidRDefault="00CE6F83" w:rsidP="00146DE0">
            <w:r w:rsidRPr="001C094C">
              <w:t>Susan Williams</w:t>
            </w:r>
          </w:p>
        </w:tc>
        <w:tc>
          <w:tcPr>
            <w:tcW w:w="1510" w:type="dxa"/>
            <w:tcBorders>
              <w:top w:val="single" w:sz="4" w:space="0" w:color="auto"/>
              <w:bottom w:val="single" w:sz="4" w:space="0" w:color="auto"/>
            </w:tcBorders>
            <w:noWrap/>
            <w:hideMark/>
          </w:tcPr>
          <w:p w14:paraId="62177BD0" w14:textId="77777777" w:rsidR="00CE6F83" w:rsidRPr="001C094C" w:rsidRDefault="00CE6F83" w:rsidP="00146DE0">
            <w:r w:rsidRPr="001C094C">
              <w:t>Conservative, Minister of State @ukhomeoffice, Minister for Counter Extremism</w:t>
            </w:r>
          </w:p>
        </w:tc>
        <w:tc>
          <w:tcPr>
            <w:tcW w:w="1511" w:type="dxa"/>
            <w:tcBorders>
              <w:top w:val="single" w:sz="4" w:space="0" w:color="auto"/>
              <w:bottom w:val="single" w:sz="4" w:space="0" w:color="auto"/>
            </w:tcBorders>
            <w:noWrap/>
            <w:hideMark/>
          </w:tcPr>
          <w:p w14:paraId="39F5D37F" w14:textId="77777777" w:rsidR="00CE6F83" w:rsidRPr="001C094C" w:rsidRDefault="00CE6F83" w:rsidP="00146DE0">
            <w:r w:rsidRPr="001C094C">
              <w:t>@SusanBaroness</w:t>
            </w:r>
          </w:p>
        </w:tc>
        <w:tc>
          <w:tcPr>
            <w:tcW w:w="1510" w:type="dxa"/>
            <w:tcBorders>
              <w:top w:val="single" w:sz="4" w:space="0" w:color="auto"/>
              <w:bottom w:val="single" w:sz="4" w:space="0" w:color="auto"/>
            </w:tcBorders>
            <w:noWrap/>
            <w:hideMark/>
          </w:tcPr>
          <w:p w14:paraId="26BF8F6C" w14:textId="77777777" w:rsidR="00CE6F83" w:rsidRPr="001C094C" w:rsidRDefault="00CE6F83" w:rsidP="00146DE0">
            <w:r w:rsidRPr="001C094C">
              <w:t>3394</w:t>
            </w:r>
          </w:p>
        </w:tc>
        <w:tc>
          <w:tcPr>
            <w:tcW w:w="1510" w:type="dxa"/>
            <w:tcBorders>
              <w:top w:val="single" w:sz="4" w:space="0" w:color="auto"/>
              <w:bottom w:val="single" w:sz="4" w:space="0" w:color="auto"/>
            </w:tcBorders>
            <w:noWrap/>
            <w:hideMark/>
          </w:tcPr>
          <w:p w14:paraId="1DEDE55F" w14:textId="77777777" w:rsidR="00CE6F83" w:rsidRPr="001C094C" w:rsidRDefault="00CE6F83" w:rsidP="00146DE0">
            <w:r w:rsidRPr="001C094C">
              <w:t>3364</w:t>
            </w:r>
          </w:p>
        </w:tc>
        <w:tc>
          <w:tcPr>
            <w:tcW w:w="1511" w:type="dxa"/>
            <w:tcBorders>
              <w:top w:val="single" w:sz="4" w:space="0" w:color="auto"/>
              <w:bottom w:val="single" w:sz="4" w:space="0" w:color="auto"/>
            </w:tcBorders>
            <w:noWrap/>
            <w:hideMark/>
          </w:tcPr>
          <w:p w14:paraId="4A853DC2" w14:textId="77777777" w:rsidR="00CE6F83" w:rsidRPr="001C094C" w:rsidRDefault="00CE6F83" w:rsidP="00146DE0">
            <w:r w:rsidRPr="001C094C">
              <w:t>5/23/2015 21:20</w:t>
            </w:r>
          </w:p>
        </w:tc>
      </w:tr>
      <w:tr w:rsidR="00CE6F83" w:rsidRPr="001C094C" w14:paraId="0E4DF0E3" w14:textId="77777777" w:rsidTr="00146DE0">
        <w:trPr>
          <w:trHeight w:val="290"/>
        </w:trPr>
        <w:tc>
          <w:tcPr>
            <w:tcW w:w="1510" w:type="dxa"/>
            <w:tcBorders>
              <w:top w:val="single" w:sz="4" w:space="0" w:color="auto"/>
              <w:bottom w:val="single" w:sz="4" w:space="0" w:color="auto"/>
            </w:tcBorders>
            <w:noWrap/>
            <w:hideMark/>
          </w:tcPr>
          <w:p w14:paraId="19181289" w14:textId="77777777" w:rsidR="00CE6F83" w:rsidRPr="001C094C" w:rsidRDefault="00CE6F83" w:rsidP="00146DE0">
            <w:r w:rsidRPr="001C094C">
              <w:t>Susanna McGibbon</w:t>
            </w:r>
          </w:p>
        </w:tc>
        <w:tc>
          <w:tcPr>
            <w:tcW w:w="1510" w:type="dxa"/>
            <w:tcBorders>
              <w:top w:val="single" w:sz="4" w:space="0" w:color="auto"/>
              <w:bottom w:val="single" w:sz="4" w:space="0" w:color="auto"/>
            </w:tcBorders>
            <w:noWrap/>
            <w:hideMark/>
          </w:tcPr>
          <w:p w14:paraId="4B8BD67A" w14:textId="77777777" w:rsidR="00CE6F83" w:rsidRPr="001C094C" w:rsidRDefault="00CE6F83" w:rsidP="00146DE0">
            <w:r w:rsidRPr="001C094C">
              <w:t xml:space="preserve">Treasury Solicitor and Permanent Secretary, Government Legal </w:t>
            </w:r>
            <w:r w:rsidRPr="001C094C">
              <w:lastRenderedPageBreak/>
              <w:t>Department. Please follow @PermsecGLD from 8 March 2021</w:t>
            </w:r>
          </w:p>
        </w:tc>
        <w:tc>
          <w:tcPr>
            <w:tcW w:w="1511" w:type="dxa"/>
            <w:tcBorders>
              <w:top w:val="single" w:sz="4" w:space="0" w:color="auto"/>
              <w:bottom w:val="single" w:sz="4" w:space="0" w:color="auto"/>
            </w:tcBorders>
            <w:noWrap/>
            <w:hideMark/>
          </w:tcPr>
          <w:p w14:paraId="4EAFF5D0" w14:textId="77777777" w:rsidR="00CE6F83" w:rsidRPr="001C094C" w:rsidRDefault="00CE6F83" w:rsidP="00146DE0">
            <w:r w:rsidRPr="001C094C">
              <w:lastRenderedPageBreak/>
              <w:t>@SusannaMcGibbon</w:t>
            </w:r>
          </w:p>
        </w:tc>
        <w:tc>
          <w:tcPr>
            <w:tcW w:w="1510" w:type="dxa"/>
            <w:tcBorders>
              <w:top w:val="single" w:sz="4" w:space="0" w:color="auto"/>
              <w:bottom w:val="single" w:sz="4" w:space="0" w:color="auto"/>
            </w:tcBorders>
            <w:noWrap/>
            <w:hideMark/>
          </w:tcPr>
          <w:p w14:paraId="4F761131" w14:textId="77777777" w:rsidR="00CE6F83" w:rsidRPr="001C094C" w:rsidRDefault="00CE6F83" w:rsidP="00146DE0">
            <w:r w:rsidRPr="001C094C">
              <w:t>575</w:t>
            </w:r>
          </w:p>
        </w:tc>
        <w:tc>
          <w:tcPr>
            <w:tcW w:w="1510" w:type="dxa"/>
            <w:tcBorders>
              <w:top w:val="single" w:sz="4" w:space="0" w:color="auto"/>
              <w:bottom w:val="single" w:sz="4" w:space="0" w:color="auto"/>
            </w:tcBorders>
            <w:noWrap/>
            <w:hideMark/>
          </w:tcPr>
          <w:p w14:paraId="7F7E5C77" w14:textId="77777777" w:rsidR="00CE6F83" w:rsidRPr="001C094C" w:rsidRDefault="00CE6F83" w:rsidP="00146DE0">
            <w:r w:rsidRPr="001C094C">
              <w:t>889</w:t>
            </w:r>
          </w:p>
        </w:tc>
        <w:tc>
          <w:tcPr>
            <w:tcW w:w="1511" w:type="dxa"/>
            <w:tcBorders>
              <w:top w:val="single" w:sz="4" w:space="0" w:color="auto"/>
              <w:bottom w:val="single" w:sz="4" w:space="0" w:color="auto"/>
            </w:tcBorders>
            <w:noWrap/>
            <w:hideMark/>
          </w:tcPr>
          <w:p w14:paraId="2DAE2F00" w14:textId="77777777" w:rsidR="00CE6F83" w:rsidRPr="001C094C" w:rsidRDefault="00CE6F83" w:rsidP="00146DE0">
            <w:r w:rsidRPr="001C094C">
              <w:t>11/9/2012 11:53</w:t>
            </w:r>
          </w:p>
        </w:tc>
      </w:tr>
      <w:tr w:rsidR="00CE6F83" w:rsidRPr="001C094C" w14:paraId="307FD7C8" w14:textId="77777777" w:rsidTr="00146DE0">
        <w:trPr>
          <w:trHeight w:val="290"/>
        </w:trPr>
        <w:tc>
          <w:tcPr>
            <w:tcW w:w="1510" w:type="dxa"/>
            <w:tcBorders>
              <w:top w:val="single" w:sz="4" w:space="0" w:color="auto"/>
              <w:bottom w:val="single" w:sz="4" w:space="0" w:color="auto"/>
            </w:tcBorders>
            <w:noWrap/>
            <w:hideMark/>
          </w:tcPr>
          <w:p w14:paraId="5F1EFECB" w14:textId="77777777" w:rsidR="00CE6F83" w:rsidRPr="001C094C" w:rsidRDefault="00CE6F83" w:rsidP="00146DE0">
            <w:r w:rsidRPr="001C094C">
              <w:t>Therese Coffey #HandsFaceSpaceFRESHAIR</w:t>
            </w:r>
          </w:p>
        </w:tc>
        <w:tc>
          <w:tcPr>
            <w:tcW w:w="1510" w:type="dxa"/>
            <w:tcBorders>
              <w:top w:val="single" w:sz="4" w:space="0" w:color="auto"/>
              <w:bottom w:val="single" w:sz="4" w:space="0" w:color="auto"/>
            </w:tcBorders>
            <w:noWrap/>
            <w:hideMark/>
          </w:tcPr>
          <w:p w14:paraId="432192C7" w14:textId="77777777" w:rsidR="00CE6F83" w:rsidRPr="001C094C" w:rsidRDefault="00CE6F83" w:rsidP="00146DE0">
            <w:r w:rsidRPr="001C094C">
              <w:t>Conservative MP for Suffolk Coastal. SoS for Work and Pensions. Please don't expect Twitter reply. Constituents please email me</w:t>
            </w:r>
          </w:p>
        </w:tc>
        <w:tc>
          <w:tcPr>
            <w:tcW w:w="1511" w:type="dxa"/>
            <w:tcBorders>
              <w:top w:val="single" w:sz="4" w:space="0" w:color="auto"/>
              <w:bottom w:val="single" w:sz="4" w:space="0" w:color="auto"/>
            </w:tcBorders>
            <w:noWrap/>
            <w:hideMark/>
          </w:tcPr>
          <w:p w14:paraId="7A08BEBF" w14:textId="77777777" w:rsidR="00CE6F83" w:rsidRPr="001C094C" w:rsidRDefault="00CE6F83" w:rsidP="00146DE0">
            <w:r w:rsidRPr="001C094C">
              <w:t>@theresecoffey</w:t>
            </w:r>
          </w:p>
        </w:tc>
        <w:tc>
          <w:tcPr>
            <w:tcW w:w="1510" w:type="dxa"/>
            <w:tcBorders>
              <w:top w:val="single" w:sz="4" w:space="0" w:color="auto"/>
              <w:bottom w:val="single" w:sz="4" w:space="0" w:color="auto"/>
            </w:tcBorders>
            <w:noWrap/>
            <w:hideMark/>
          </w:tcPr>
          <w:p w14:paraId="3C8A9927" w14:textId="77777777" w:rsidR="00CE6F83" w:rsidRPr="001C094C" w:rsidRDefault="00CE6F83" w:rsidP="00146DE0">
            <w:r w:rsidRPr="001C094C">
              <w:t>35609</w:t>
            </w:r>
          </w:p>
        </w:tc>
        <w:tc>
          <w:tcPr>
            <w:tcW w:w="1510" w:type="dxa"/>
            <w:tcBorders>
              <w:top w:val="single" w:sz="4" w:space="0" w:color="auto"/>
              <w:bottom w:val="single" w:sz="4" w:space="0" w:color="auto"/>
            </w:tcBorders>
            <w:noWrap/>
            <w:hideMark/>
          </w:tcPr>
          <w:p w14:paraId="2C223912" w14:textId="77777777" w:rsidR="00CE6F83" w:rsidRPr="001C094C" w:rsidRDefault="00CE6F83" w:rsidP="00146DE0">
            <w:r w:rsidRPr="001C094C">
              <w:t>26001</w:t>
            </w:r>
          </w:p>
        </w:tc>
        <w:tc>
          <w:tcPr>
            <w:tcW w:w="1511" w:type="dxa"/>
            <w:tcBorders>
              <w:top w:val="single" w:sz="4" w:space="0" w:color="auto"/>
              <w:bottom w:val="single" w:sz="4" w:space="0" w:color="auto"/>
            </w:tcBorders>
            <w:noWrap/>
            <w:hideMark/>
          </w:tcPr>
          <w:p w14:paraId="37F44174" w14:textId="77777777" w:rsidR="00CE6F83" w:rsidRPr="001C094C" w:rsidRDefault="00CE6F83" w:rsidP="00146DE0">
            <w:r w:rsidRPr="001C094C">
              <w:t>6/25/2009 19:52</w:t>
            </w:r>
          </w:p>
        </w:tc>
      </w:tr>
      <w:tr w:rsidR="00CE6F83" w:rsidRPr="001C094C" w14:paraId="47E7A03A" w14:textId="77777777" w:rsidTr="00146DE0">
        <w:trPr>
          <w:trHeight w:val="290"/>
        </w:trPr>
        <w:tc>
          <w:tcPr>
            <w:tcW w:w="1510" w:type="dxa"/>
            <w:tcBorders>
              <w:top w:val="single" w:sz="4" w:space="0" w:color="auto"/>
              <w:bottom w:val="single" w:sz="4" w:space="0" w:color="auto"/>
            </w:tcBorders>
            <w:noWrap/>
            <w:hideMark/>
          </w:tcPr>
          <w:p w14:paraId="3385E8ED" w14:textId="77777777" w:rsidR="00CE6F83" w:rsidRPr="001C094C" w:rsidRDefault="00CE6F83" w:rsidP="00146DE0">
            <w:r w:rsidRPr="001C094C">
              <w:t>Tom Cargill</w:t>
            </w:r>
          </w:p>
        </w:tc>
        <w:tc>
          <w:tcPr>
            <w:tcW w:w="1510" w:type="dxa"/>
            <w:tcBorders>
              <w:top w:val="single" w:sz="4" w:space="0" w:color="auto"/>
              <w:bottom w:val="single" w:sz="4" w:space="0" w:color="auto"/>
            </w:tcBorders>
            <w:noWrap/>
            <w:hideMark/>
          </w:tcPr>
          <w:p w14:paraId="33459AB3" w14:textId="77777777" w:rsidR="00CE6F83" w:rsidRPr="001C094C" w:rsidRDefault="00CE6F83" w:rsidP="00146DE0">
            <w:r w:rsidRPr="001C094C">
              <w:t>Chief Executive of @WiltonPark, Chair @theBFPG, Vice Chair @britexpertise, Eric &amp; Ernie &amp; Ian Nairn fan</w:t>
            </w:r>
          </w:p>
        </w:tc>
        <w:tc>
          <w:tcPr>
            <w:tcW w:w="1511" w:type="dxa"/>
            <w:tcBorders>
              <w:top w:val="single" w:sz="4" w:space="0" w:color="auto"/>
              <w:bottom w:val="single" w:sz="4" w:space="0" w:color="auto"/>
            </w:tcBorders>
            <w:noWrap/>
            <w:hideMark/>
          </w:tcPr>
          <w:p w14:paraId="104C8D43" w14:textId="77777777" w:rsidR="00CE6F83" w:rsidRPr="001C094C" w:rsidRDefault="00CE6F83" w:rsidP="00146DE0">
            <w:r w:rsidRPr="001C094C">
              <w:t>@tom1cargill</w:t>
            </w:r>
          </w:p>
        </w:tc>
        <w:tc>
          <w:tcPr>
            <w:tcW w:w="1510" w:type="dxa"/>
            <w:tcBorders>
              <w:top w:val="single" w:sz="4" w:space="0" w:color="auto"/>
              <w:bottom w:val="single" w:sz="4" w:space="0" w:color="auto"/>
            </w:tcBorders>
            <w:noWrap/>
            <w:hideMark/>
          </w:tcPr>
          <w:p w14:paraId="63D3FAB6" w14:textId="77777777" w:rsidR="00CE6F83" w:rsidRPr="001C094C" w:rsidRDefault="00CE6F83" w:rsidP="00146DE0">
            <w:r w:rsidRPr="001C094C">
              <w:t>2818</w:t>
            </w:r>
          </w:p>
        </w:tc>
        <w:tc>
          <w:tcPr>
            <w:tcW w:w="1510" w:type="dxa"/>
            <w:tcBorders>
              <w:top w:val="single" w:sz="4" w:space="0" w:color="auto"/>
              <w:bottom w:val="single" w:sz="4" w:space="0" w:color="auto"/>
            </w:tcBorders>
            <w:noWrap/>
            <w:hideMark/>
          </w:tcPr>
          <w:p w14:paraId="5645FADF" w14:textId="77777777" w:rsidR="00CE6F83" w:rsidRPr="001C094C" w:rsidRDefault="00CE6F83" w:rsidP="00146DE0">
            <w:r w:rsidRPr="001C094C">
              <w:t>1592</w:t>
            </w:r>
          </w:p>
        </w:tc>
        <w:tc>
          <w:tcPr>
            <w:tcW w:w="1511" w:type="dxa"/>
            <w:tcBorders>
              <w:top w:val="single" w:sz="4" w:space="0" w:color="auto"/>
              <w:bottom w:val="single" w:sz="4" w:space="0" w:color="auto"/>
            </w:tcBorders>
            <w:noWrap/>
            <w:hideMark/>
          </w:tcPr>
          <w:p w14:paraId="55B62649" w14:textId="77777777" w:rsidR="00CE6F83" w:rsidRPr="001C094C" w:rsidRDefault="00CE6F83" w:rsidP="00146DE0">
            <w:r w:rsidRPr="001C094C">
              <w:t>2/4/2016 11:22</w:t>
            </w:r>
          </w:p>
        </w:tc>
      </w:tr>
      <w:tr w:rsidR="00CE6F83" w:rsidRPr="001C094C" w14:paraId="5CF4B7F8" w14:textId="77777777" w:rsidTr="00146DE0">
        <w:trPr>
          <w:trHeight w:val="290"/>
        </w:trPr>
        <w:tc>
          <w:tcPr>
            <w:tcW w:w="1510" w:type="dxa"/>
            <w:tcBorders>
              <w:top w:val="single" w:sz="4" w:space="0" w:color="auto"/>
              <w:bottom w:val="single" w:sz="4" w:space="0" w:color="auto"/>
            </w:tcBorders>
            <w:noWrap/>
            <w:hideMark/>
          </w:tcPr>
          <w:p w14:paraId="1BFAA584" w14:textId="77777777" w:rsidR="00CE6F83" w:rsidRPr="001C094C" w:rsidRDefault="00CE6F83" w:rsidP="00146DE0">
            <w:r w:rsidRPr="001C094C">
              <w:t>UK Export Finance</w:t>
            </w:r>
          </w:p>
        </w:tc>
        <w:tc>
          <w:tcPr>
            <w:tcW w:w="1510" w:type="dxa"/>
            <w:tcBorders>
              <w:top w:val="single" w:sz="4" w:space="0" w:color="auto"/>
              <w:bottom w:val="single" w:sz="4" w:space="0" w:color="auto"/>
            </w:tcBorders>
            <w:noWrap/>
            <w:hideMark/>
          </w:tcPr>
          <w:p w14:paraId="79AC87A0" w14:textId="77777777" w:rsidR="00CE6F83" w:rsidRPr="001C094C" w:rsidRDefault="00CE6F83" w:rsidP="00146DE0">
            <w:r w:rsidRPr="001C094C">
              <w:t>The UK's export credit agency. We help UK companies of all sizes and in all sectors&lt;U+200B&gt; win, fulfil and get paid for export contracts.</w:t>
            </w:r>
          </w:p>
        </w:tc>
        <w:tc>
          <w:tcPr>
            <w:tcW w:w="1511" w:type="dxa"/>
            <w:tcBorders>
              <w:top w:val="single" w:sz="4" w:space="0" w:color="auto"/>
              <w:bottom w:val="single" w:sz="4" w:space="0" w:color="auto"/>
            </w:tcBorders>
            <w:noWrap/>
            <w:hideMark/>
          </w:tcPr>
          <w:p w14:paraId="6ADBFAAF" w14:textId="77777777" w:rsidR="00CE6F83" w:rsidRPr="001C094C" w:rsidRDefault="00CE6F83" w:rsidP="00146DE0">
            <w:r w:rsidRPr="001C094C">
              <w:t>@UKEF</w:t>
            </w:r>
          </w:p>
        </w:tc>
        <w:tc>
          <w:tcPr>
            <w:tcW w:w="1510" w:type="dxa"/>
            <w:tcBorders>
              <w:top w:val="single" w:sz="4" w:space="0" w:color="auto"/>
              <w:bottom w:val="single" w:sz="4" w:space="0" w:color="auto"/>
            </w:tcBorders>
            <w:noWrap/>
            <w:hideMark/>
          </w:tcPr>
          <w:p w14:paraId="142D0BA1" w14:textId="77777777" w:rsidR="00CE6F83" w:rsidRPr="001C094C" w:rsidRDefault="00CE6F83" w:rsidP="00146DE0">
            <w:r w:rsidRPr="001C094C">
              <w:t>2203</w:t>
            </w:r>
          </w:p>
        </w:tc>
        <w:tc>
          <w:tcPr>
            <w:tcW w:w="1510" w:type="dxa"/>
            <w:tcBorders>
              <w:top w:val="single" w:sz="4" w:space="0" w:color="auto"/>
              <w:bottom w:val="single" w:sz="4" w:space="0" w:color="auto"/>
            </w:tcBorders>
            <w:noWrap/>
            <w:hideMark/>
          </w:tcPr>
          <w:p w14:paraId="1F23E34D" w14:textId="77777777" w:rsidR="00CE6F83" w:rsidRPr="001C094C" w:rsidRDefault="00CE6F83" w:rsidP="00146DE0">
            <w:r w:rsidRPr="001C094C">
              <w:t>8579</w:t>
            </w:r>
          </w:p>
        </w:tc>
        <w:tc>
          <w:tcPr>
            <w:tcW w:w="1511" w:type="dxa"/>
            <w:tcBorders>
              <w:top w:val="single" w:sz="4" w:space="0" w:color="auto"/>
              <w:bottom w:val="single" w:sz="4" w:space="0" w:color="auto"/>
            </w:tcBorders>
            <w:noWrap/>
            <w:hideMark/>
          </w:tcPr>
          <w:p w14:paraId="3ED3C336" w14:textId="77777777" w:rsidR="00CE6F83" w:rsidRPr="001C094C" w:rsidRDefault="00CE6F83" w:rsidP="00146DE0">
            <w:r w:rsidRPr="001C094C">
              <w:t>12/6/2013 16:54</w:t>
            </w:r>
          </w:p>
        </w:tc>
      </w:tr>
      <w:tr w:rsidR="00CE6F83" w:rsidRPr="001C094C" w14:paraId="79E81EFE" w14:textId="77777777" w:rsidTr="00146DE0">
        <w:trPr>
          <w:trHeight w:val="290"/>
        </w:trPr>
        <w:tc>
          <w:tcPr>
            <w:tcW w:w="1510" w:type="dxa"/>
            <w:tcBorders>
              <w:top w:val="single" w:sz="4" w:space="0" w:color="auto"/>
              <w:bottom w:val="single" w:sz="4" w:space="0" w:color="auto"/>
            </w:tcBorders>
            <w:noWrap/>
            <w:hideMark/>
          </w:tcPr>
          <w:p w14:paraId="33429EA1" w14:textId="77777777" w:rsidR="00CE6F83" w:rsidRPr="001C094C" w:rsidRDefault="00CE6F83" w:rsidP="00146DE0">
            <w:r w:rsidRPr="001C094C">
              <w:t>UK Government in Wales</w:t>
            </w:r>
          </w:p>
        </w:tc>
        <w:tc>
          <w:tcPr>
            <w:tcW w:w="1510" w:type="dxa"/>
            <w:tcBorders>
              <w:top w:val="single" w:sz="4" w:space="0" w:color="auto"/>
              <w:bottom w:val="single" w:sz="4" w:space="0" w:color="auto"/>
            </w:tcBorders>
            <w:noWrap/>
            <w:hideMark/>
          </w:tcPr>
          <w:p w14:paraId="1DCC51CB" w14:textId="77777777" w:rsidR="00CE6F83" w:rsidRPr="001C094C" w:rsidRDefault="00CE6F83" w:rsidP="00146DE0">
            <w:r w:rsidRPr="001C094C">
              <w:t xml:space="preserve">The face of the UK Government in Wales and the voice of Wales in Whitehall — </w:t>
            </w:r>
            <w:r w:rsidRPr="001C094C">
              <w:lastRenderedPageBreak/>
              <w:t>Gwyneb Llywodraeth y DU yng Nghymru a llais Cymru yn Whitehall</w:t>
            </w:r>
          </w:p>
        </w:tc>
        <w:tc>
          <w:tcPr>
            <w:tcW w:w="1511" w:type="dxa"/>
            <w:tcBorders>
              <w:top w:val="single" w:sz="4" w:space="0" w:color="auto"/>
              <w:bottom w:val="single" w:sz="4" w:space="0" w:color="auto"/>
            </w:tcBorders>
            <w:noWrap/>
            <w:hideMark/>
          </w:tcPr>
          <w:p w14:paraId="426AA147" w14:textId="77777777" w:rsidR="00CE6F83" w:rsidRPr="001C094C" w:rsidRDefault="00CE6F83" w:rsidP="00146DE0">
            <w:r w:rsidRPr="001C094C">
              <w:lastRenderedPageBreak/>
              <w:t>@UKGovWales</w:t>
            </w:r>
          </w:p>
        </w:tc>
        <w:tc>
          <w:tcPr>
            <w:tcW w:w="1510" w:type="dxa"/>
            <w:tcBorders>
              <w:top w:val="single" w:sz="4" w:space="0" w:color="auto"/>
              <w:bottom w:val="single" w:sz="4" w:space="0" w:color="auto"/>
            </w:tcBorders>
            <w:noWrap/>
            <w:hideMark/>
          </w:tcPr>
          <w:p w14:paraId="0FB9F40B" w14:textId="77777777" w:rsidR="00CE6F83" w:rsidRPr="001C094C" w:rsidRDefault="00CE6F83" w:rsidP="00146DE0">
            <w:r w:rsidRPr="001C094C">
              <w:t>16144</w:t>
            </w:r>
          </w:p>
        </w:tc>
        <w:tc>
          <w:tcPr>
            <w:tcW w:w="1510" w:type="dxa"/>
            <w:tcBorders>
              <w:top w:val="single" w:sz="4" w:space="0" w:color="auto"/>
              <w:bottom w:val="single" w:sz="4" w:space="0" w:color="auto"/>
            </w:tcBorders>
            <w:noWrap/>
            <w:hideMark/>
          </w:tcPr>
          <w:p w14:paraId="6BD3F5E7" w14:textId="77777777" w:rsidR="00CE6F83" w:rsidRPr="001C094C" w:rsidRDefault="00CE6F83" w:rsidP="00146DE0">
            <w:r w:rsidRPr="001C094C">
              <w:t>18722</w:t>
            </w:r>
          </w:p>
        </w:tc>
        <w:tc>
          <w:tcPr>
            <w:tcW w:w="1511" w:type="dxa"/>
            <w:tcBorders>
              <w:top w:val="single" w:sz="4" w:space="0" w:color="auto"/>
              <w:bottom w:val="single" w:sz="4" w:space="0" w:color="auto"/>
            </w:tcBorders>
            <w:noWrap/>
            <w:hideMark/>
          </w:tcPr>
          <w:p w14:paraId="3D8D89B1" w14:textId="77777777" w:rsidR="00CE6F83" w:rsidRPr="001C094C" w:rsidRDefault="00CE6F83" w:rsidP="00146DE0">
            <w:r w:rsidRPr="001C094C">
              <w:t>7/13/2010 14:54</w:t>
            </w:r>
          </w:p>
        </w:tc>
      </w:tr>
      <w:tr w:rsidR="00CE6F83" w:rsidRPr="001C094C" w14:paraId="486BF1AA" w14:textId="77777777" w:rsidTr="00146DE0">
        <w:trPr>
          <w:trHeight w:val="290"/>
        </w:trPr>
        <w:tc>
          <w:tcPr>
            <w:tcW w:w="1510" w:type="dxa"/>
            <w:tcBorders>
              <w:top w:val="single" w:sz="4" w:space="0" w:color="auto"/>
              <w:bottom w:val="single" w:sz="4" w:space="0" w:color="auto"/>
            </w:tcBorders>
            <w:noWrap/>
            <w:hideMark/>
          </w:tcPr>
          <w:p w14:paraId="58F9F25A" w14:textId="77777777" w:rsidR="00CE6F83" w:rsidRPr="001C094C" w:rsidRDefault="00CE6F83" w:rsidP="00146DE0">
            <w:r w:rsidRPr="001C094C">
              <w:t>UK Government Scotland</w:t>
            </w:r>
          </w:p>
        </w:tc>
        <w:tc>
          <w:tcPr>
            <w:tcW w:w="1510" w:type="dxa"/>
            <w:tcBorders>
              <w:top w:val="single" w:sz="4" w:space="0" w:color="auto"/>
              <w:bottom w:val="single" w:sz="4" w:space="0" w:color="auto"/>
            </w:tcBorders>
            <w:noWrap/>
            <w:hideMark/>
          </w:tcPr>
          <w:p w14:paraId="07D35F1C" w14:textId="77777777" w:rsidR="00CE6F83" w:rsidRPr="001C094C" w:rsidRDefault="00CE6F83" w:rsidP="00146DE0">
            <w:r w:rsidRPr="001C094C">
              <w:t>The official account of the UK Government Scotland.</w:t>
            </w:r>
            <w:r w:rsidRPr="001C094C">
              <w:br/>
            </w:r>
            <w:r w:rsidRPr="001C094C">
              <w:br/>
              <w:t>https://t.co/46b0Xr5V7D. View our social media guidelines here: https://t.co/xh4mPApQK2</w:t>
            </w:r>
          </w:p>
        </w:tc>
        <w:tc>
          <w:tcPr>
            <w:tcW w:w="1511" w:type="dxa"/>
            <w:tcBorders>
              <w:top w:val="single" w:sz="4" w:space="0" w:color="auto"/>
              <w:bottom w:val="single" w:sz="4" w:space="0" w:color="auto"/>
            </w:tcBorders>
            <w:noWrap/>
            <w:hideMark/>
          </w:tcPr>
          <w:p w14:paraId="52F464AD" w14:textId="77777777" w:rsidR="00CE6F83" w:rsidRPr="001C094C" w:rsidRDefault="00CE6F83" w:rsidP="00146DE0">
            <w:r w:rsidRPr="001C094C">
              <w:t>@UKGovScotland</w:t>
            </w:r>
          </w:p>
        </w:tc>
        <w:tc>
          <w:tcPr>
            <w:tcW w:w="1510" w:type="dxa"/>
            <w:tcBorders>
              <w:top w:val="single" w:sz="4" w:space="0" w:color="auto"/>
              <w:bottom w:val="single" w:sz="4" w:space="0" w:color="auto"/>
            </w:tcBorders>
            <w:noWrap/>
            <w:hideMark/>
          </w:tcPr>
          <w:p w14:paraId="04C720D6" w14:textId="77777777" w:rsidR="00CE6F83" w:rsidRPr="001C094C" w:rsidRDefault="00CE6F83" w:rsidP="00146DE0">
            <w:r w:rsidRPr="001C094C">
              <w:t>14956</w:t>
            </w:r>
          </w:p>
        </w:tc>
        <w:tc>
          <w:tcPr>
            <w:tcW w:w="1510" w:type="dxa"/>
            <w:tcBorders>
              <w:top w:val="single" w:sz="4" w:space="0" w:color="auto"/>
              <w:bottom w:val="single" w:sz="4" w:space="0" w:color="auto"/>
            </w:tcBorders>
            <w:noWrap/>
            <w:hideMark/>
          </w:tcPr>
          <w:p w14:paraId="66435901" w14:textId="77777777" w:rsidR="00CE6F83" w:rsidRPr="001C094C" w:rsidRDefault="00CE6F83" w:rsidP="00146DE0">
            <w:r w:rsidRPr="001C094C">
              <w:t>28456</w:t>
            </w:r>
          </w:p>
        </w:tc>
        <w:tc>
          <w:tcPr>
            <w:tcW w:w="1511" w:type="dxa"/>
            <w:tcBorders>
              <w:top w:val="single" w:sz="4" w:space="0" w:color="auto"/>
              <w:bottom w:val="single" w:sz="4" w:space="0" w:color="auto"/>
            </w:tcBorders>
            <w:noWrap/>
            <w:hideMark/>
          </w:tcPr>
          <w:p w14:paraId="40BA5C19" w14:textId="77777777" w:rsidR="00CE6F83" w:rsidRPr="001C094C" w:rsidRDefault="00CE6F83" w:rsidP="00146DE0">
            <w:r w:rsidRPr="001C094C">
              <w:t>8/11/2011 11:26</w:t>
            </w:r>
          </w:p>
        </w:tc>
      </w:tr>
      <w:tr w:rsidR="00CE6F83" w:rsidRPr="001C094C" w14:paraId="6421A34F" w14:textId="77777777" w:rsidTr="00146DE0">
        <w:trPr>
          <w:trHeight w:val="290"/>
        </w:trPr>
        <w:tc>
          <w:tcPr>
            <w:tcW w:w="1510" w:type="dxa"/>
            <w:tcBorders>
              <w:top w:val="single" w:sz="4" w:space="0" w:color="auto"/>
              <w:bottom w:val="single" w:sz="4" w:space="0" w:color="auto"/>
            </w:tcBorders>
            <w:noWrap/>
            <w:hideMark/>
          </w:tcPr>
          <w:p w14:paraId="7022E4A4" w14:textId="77777777" w:rsidR="00CE6F83" w:rsidRPr="001C094C" w:rsidRDefault="00CE6F83" w:rsidP="00146DE0">
            <w:r w:rsidRPr="001C094C">
              <w:t>UK Hydrographic Office</w:t>
            </w:r>
          </w:p>
        </w:tc>
        <w:tc>
          <w:tcPr>
            <w:tcW w:w="1510" w:type="dxa"/>
            <w:tcBorders>
              <w:top w:val="single" w:sz="4" w:space="0" w:color="auto"/>
              <w:bottom w:val="single" w:sz="4" w:space="0" w:color="auto"/>
            </w:tcBorders>
            <w:noWrap/>
            <w:hideMark/>
          </w:tcPr>
          <w:p w14:paraId="05AA5846" w14:textId="77777777" w:rsidR="00CE6F83" w:rsidRPr="001C094C" w:rsidRDefault="00CE6F83" w:rsidP="00146DE0">
            <w:r w:rsidRPr="001C094C">
              <w:t>We provide world-leading @ADMIRALTYOnline products and marine geospatial data to help unlock a deeper understanding of the world's oceans.</w:t>
            </w:r>
          </w:p>
        </w:tc>
        <w:tc>
          <w:tcPr>
            <w:tcW w:w="1511" w:type="dxa"/>
            <w:tcBorders>
              <w:top w:val="single" w:sz="4" w:space="0" w:color="auto"/>
              <w:bottom w:val="single" w:sz="4" w:space="0" w:color="auto"/>
            </w:tcBorders>
            <w:noWrap/>
            <w:hideMark/>
          </w:tcPr>
          <w:p w14:paraId="73093019" w14:textId="77777777" w:rsidR="00CE6F83" w:rsidRPr="001C094C" w:rsidRDefault="00CE6F83" w:rsidP="00146DE0">
            <w:r w:rsidRPr="001C094C">
              <w:t>@UKHO</w:t>
            </w:r>
          </w:p>
        </w:tc>
        <w:tc>
          <w:tcPr>
            <w:tcW w:w="1510" w:type="dxa"/>
            <w:tcBorders>
              <w:top w:val="single" w:sz="4" w:space="0" w:color="auto"/>
              <w:bottom w:val="single" w:sz="4" w:space="0" w:color="auto"/>
            </w:tcBorders>
            <w:noWrap/>
            <w:hideMark/>
          </w:tcPr>
          <w:p w14:paraId="4287118A" w14:textId="77777777" w:rsidR="00CE6F83" w:rsidRPr="001C094C" w:rsidRDefault="00CE6F83" w:rsidP="00146DE0">
            <w:r w:rsidRPr="001C094C">
              <w:t>872</w:t>
            </w:r>
          </w:p>
        </w:tc>
        <w:tc>
          <w:tcPr>
            <w:tcW w:w="1510" w:type="dxa"/>
            <w:tcBorders>
              <w:top w:val="single" w:sz="4" w:space="0" w:color="auto"/>
              <w:bottom w:val="single" w:sz="4" w:space="0" w:color="auto"/>
            </w:tcBorders>
            <w:noWrap/>
            <w:hideMark/>
          </w:tcPr>
          <w:p w14:paraId="52B8A8AF" w14:textId="77777777" w:rsidR="00CE6F83" w:rsidRPr="001C094C" w:rsidRDefault="00CE6F83" w:rsidP="00146DE0">
            <w:r w:rsidRPr="001C094C">
              <w:t>3031</w:t>
            </w:r>
          </w:p>
        </w:tc>
        <w:tc>
          <w:tcPr>
            <w:tcW w:w="1511" w:type="dxa"/>
            <w:tcBorders>
              <w:top w:val="single" w:sz="4" w:space="0" w:color="auto"/>
              <w:bottom w:val="single" w:sz="4" w:space="0" w:color="auto"/>
            </w:tcBorders>
            <w:noWrap/>
            <w:hideMark/>
          </w:tcPr>
          <w:p w14:paraId="112C1B57" w14:textId="77777777" w:rsidR="00CE6F83" w:rsidRPr="001C094C" w:rsidRDefault="00CE6F83" w:rsidP="00146DE0">
            <w:r w:rsidRPr="001C094C">
              <w:t>4/7/2016 10:51</w:t>
            </w:r>
          </w:p>
        </w:tc>
      </w:tr>
      <w:tr w:rsidR="00CE6F83" w:rsidRPr="001C094C" w14:paraId="1A971750" w14:textId="77777777" w:rsidTr="00146DE0">
        <w:trPr>
          <w:trHeight w:val="290"/>
        </w:trPr>
        <w:tc>
          <w:tcPr>
            <w:tcW w:w="1510" w:type="dxa"/>
            <w:tcBorders>
              <w:top w:val="single" w:sz="4" w:space="0" w:color="auto"/>
              <w:bottom w:val="single" w:sz="4" w:space="0" w:color="auto"/>
            </w:tcBorders>
            <w:noWrap/>
            <w:hideMark/>
          </w:tcPr>
          <w:p w14:paraId="7982EB35" w14:textId="77777777" w:rsidR="00CE6F83" w:rsidRPr="001C094C" w:rsidRDefault="00CE6F83" w:rsidP="00146DE0">
            <w:r w:rsidRPr="001C094C">
              <w:t>UK Prime Minister</w:t>
            </w:r>
          </w:p>
        </w:tc>
        <w:tc>
          <w:tcPr>
            <w:tcW w:w="1510" w:type="dxa"/>
            <w:tcBorders>
              <w:top w:val="single" w:sz="4" w:space="0" w:color="auto"/>
              <w:bottom w:val="single" w:sz="4" w:space="0" w:color="auto"/>
            </w:tcBorders>
            <w:noWrap/>
            <w:hideMark/>
          </w:tcPr>
          <w:p w14:paraId="2E864478" w14:textId="77777777" w:rsidR="00CE6F83" w:rsidRPr="001C094C" w:rsidRDefault="00CE6F83" w:rsidP="00146DE0">
            <w:r w:rsidRPr="001C094C">
              <w:t>Official page for Prime Minister @BorisJohnson's office, based at 10 Downing Street</w:t>
            </w:r>
          </w:p>
        </w:tc>
        <w:tc>
          <w:tcPr>
            <w:tcW w:w="1511" w:type="dxa"/>
            <w:tcBorders>
              <w:top w:val="single" w:sz="4" w:space="0" w:color="auto"/>
              <w:bottom w:val="single" w:sz="4" w:space="0" w:color="auto"/>
            </w:tcBorders>
            <w:noWrap/>
            <w:hideMark/>
          </w:tcPr>
          <w:p w14:paraId="6FFD7EF1" w14:textId="77777777" w:rsidR="00CE6F83" w:rsidRPr="001C094C" w:rsidRDefault="00CE6F83" w:rsidP="00146DE0">
            <w:r w:rsidRPr="001C094C">
              <w:t>@10DowningStreet</w:t>
            </w:r>
          </w:p>
        </w:tc>
        <w:tc>
          <w:tcPr>
            <w:tcW w:w="1510" w:type="dxa"/>
            <w:tcBorders>
              <w:top w:val="single" w:sz="4" w:space="0" w:color="auto"/>
              <w:bottom w:val="single" w:sz="4" w:space="0" w:color="auto"/>
            </w:tcBorders>
            <w:noWrap/>
            <w:hideMark/>
          </w:tcPr>
          <w:p w14:paraId="6AFBCB19" w14:textId="77777777" w:rsidR="00CE6F83" w:rsidRPr="001C094C" w:rsidRDefault="00CE6F83" w:rsidP="00146DE0">
            <w:r w:rsidRPr="001C094C">
              <w:t>16670</w:t>
            </w:r>
          </w:p>
        </w:tc>
        <w:tc>
          <w:tcPr>
            <w:tcW w:w="1510" w:type="dxa"/>
            <w:tcBorders>
              <w:top w:val="single" w:sz="4" w:space="0" w:color="auto"/>
              <w:bottom w:val="single" w:sz="4" w:space="0" w:color="auto"/>
            </w:tcBorders>
            <w:noWrap/>
            <w:hideMark/>
          </w:tcPr>
          <w:p w14:paraId="58AB7F7B" w14:textId="77777777" w:rsidR="00CE6F83" w:rsidRPr="001C094C" w:rsidRDefault="00CE6F83" w:rsidP="00146DE0">
            <w:r w:rsidRPr="001C094C">
              <w:t>5831884</w:t>
            </w:r>
          </w:p>
        </w:tc>
        <w:tc>
          <w:tcPr>
            <w:tcW w:w="1511" w:type="dxa"/>
            <w:tcBorders>
              <w:top w:val="single" w:sz="4" w:space="0" w:color="auto"/>
              <w:bottom w:val="single" w:sz="4" w:space="0" w:color="auto"/>
            </w:tcBorders>
            <w:noWrap/>
            <w:hideMark/>
          </w:tcPr>
          <w:p w14:paraId="46468632" w14:textId="77777777" w:rsidR="00CE6F83" w:rsidRPr="001C094C" w:rsidRDefault="00CE6F83" w:rsidP="00146DE0">
            <w:r w:rsidRPr="001C094C">
              <w:t>3/26/2008 12:16</w:t>
            </w:r>
          </w:p>
        </w:tc>
      </w:tr>
      <w:tr w:rsidR="00CE6F83" w:rsidRPr="001C094C" w14:paraId="07D5E399" w14:textId="77777777" w:rsidTr="00146DE0">
        <w:trPr>
          <w:trHeight w:val="290"/>
        </w:trPr>
        <w:tc>
          <w:tcPr>
            <w:tcW w:w="1510" w:type="dxa"/>
            <w:tcBorders>
              <w:top w:val="single" w:sz="4" w:space="0" w:color="auto"/>
              <w:bottom w:val="single" w:sz="4" w:space="0" w:color="auto"/>
            </w:tcBorders>
            <w:noWrap/>
            <w:hideMark/>
          </w:tcPr>
          <w:p w14:paraId="31662829" w14:textId="77777777" w:rsidR="00CE6F83" w:rsidRPr="001C094C" w:rsidRDefault="00CE6F83" w:rsidP="00146DE0">
            <w:r w:rsidRPr="001C094C">
              <w:t>UK Space Agency</w:t>
            </w:r>
          </w:p>
        </w:tc>
        <w:tc>
          <w:tcPr>
            <w:tcW w:w="1510" w:type="dxa"/>
            <w:tcBorders>
              <w:top w:val="single" w:sz="4" w:space="0" w:color="auto"/>
              <w:bottom w:val="single" w:sz="4" w:space="0" w:color="auto"/>
            </w:tcBorders>
            <w:noWrap/>
            <w:hideMark/>
          </w:tcPr>
          <w:p w14:paraId="371F8D67" w14:textId="77777777" w:rsidR="00CE6F83" w:rsidRPr="001C094C" w:rsidRDefault="00CE6F83" w:rsidP="00146DE0">
            <w:r w:rsidRPr="001C094C">
              <w:t xml:space="preserve">Official Twitter channel of the </w:t>
            </w:r>
            <w:r w:rsidRPr="001C094C">
              <w:lastRenderedPageBreak/>
              <w:t>UK Space Agency. We inspire and lead the UK in space, to benefit our planet and its people.</w:t>
            </w:r>
          </w:p>
        </w:tc>
        <w:tc>
          <w:tcPr>
            <w:tcW w:w="1511" w:type="dxa"/>
            <w:tcBorders>
              <w:top w:val="single" w:sz="4" w:space="0" w:color="auto"/>
              <w:bottom w:val="single" w:sz="4" w:space="0" w:color="auto"/>
            </w:tcBorders>
            <w:noWrap/>
            <w:hideMark/>
          </w:tcPr>
          <w:p w14:paraId="50808075" w14:textId="77777777" w:rsidR="00CE6F83" w:rsidRPr="001C094C" w:rsidRDefault="00CE6F83" w:rsidP="00146DE0">
            <w:r w:rsidRPr="001C094C">
              <w:lastRenderedPageBreak/>
              <w:t>@spacegovuk</w:t>
            </w:r>
          </w:p>
        </w:tc>
        <w:tc>
          <w:tcPr>
            <w:tcW w:w="1510" w:type="dxa"/>
            <w:tcBorders>
              <w:top w:val="single" w:sz="4" w:space="0" w:color="auto"/>
              <w:bottom w:val="single" w:sz="4" w:space="0" w:color="auto"/>
            </w:tcBorders>
            <w:noWrap/>
            <w:hideMark/>
          </w:tcPr>
          <w:p w14:paraId="6CCCF2C0" w14:textId="77777777" w:rsidR="00CE6F83" w:rsidRPr="001C094C" w:rsidRDefault="00CE6F83" w:rsidP="00146DE0">
            <w:r w:rsidRPr="001C094C">
              <w:t>10773</w:t>
            </w:r>
          </w:p>
        </w:tc>
        <w:tc>
          <w:tcPr>
            <w:tcW w:w="1510" w:type="dxa"/>
            <w:tcBorders>
              <w:top w:val="single" w:sz="4" w:space="0" w:color="auto"/>
              <w:bottom w:val="single" w:sz="4" w:space="0" w:color="auto"/>
            </w:tcBorders>
            <w:noWrap/>
            <w:hideMark/>
          </w:tcPr>
          <w:p w14:paraId="0D899F52" w14:textId="77777777" w:rsidR="00CE6F83" w:rsidRPr="001C094C" w:rsidRDefault="00CE6F83" w:rsidP="00146DE0">
            <w:r w:rsidRPr="001C094C">
              <w:t>217861</w:t>
            </w:r>
          </w:p>
        </w:tc>
        <w:tc>
          <w:tcPr>
            <w:tcW w:w="1511" w:type="dxa"/>
            <w:tcBorders>
              <w:top w:val="single" w:sz="4" w:space="0" w:color="auto"/>
              <w:bottom w:val="single" w:sz="4" w:space="0" w:color="auto"/>
            </w:tcBorders>
            <w:noWrap/>
            <w:hideMark/>
          </w:tcPr>
          <w:p w14:paraId="73B1D218" w14:textId="77777777" w:rsidR="00CE6F83" w:rsidRPr="001C094C" w:rsidRDefault="00CE6F83" w:rsidP="00146DE0">
            <w:r w:rsidRPr="001C094C">
              <w:t>10/16/2009 13:14</w:t>
            </w:r>
          </w:p>
        </w:tc>
      </w:tr>
      <w:tr w:rsidR="00CE6F83" w:rsidRPr="001C094C" w14:paraId="650FB312" w14:textId="77777777" w:rsidTr="00146DE0">
        <w:trPr>
          <w:trHeight w:val="290"/>
        </w:trPr>
        <w:tc>
          <w:tcPr>
            <w:tcW w:w="1510" w:type="dxa"/>
            <w:tcBorders>
              <w:top w:val="single" w:sz="4" w:space="0" w:color="auto"/>
              <w:bottom w:val="single" w:sz="4" w:space="0" w:color="auto"/>
            </w:tcBorders>
            <w:noWrap/>
            <w:hideMark/>
          </w:tcPr>
          <w:p w14:paraId="3389283E" w14:textId="77777777" w:rsidR="00CE6F83" w:rsidRPr="001C094C" w:rsidRDefault="00CE6F83" w:rsidP="00146DE0">
            <w:r w:rsidRPr="001C094C">
              <w:t>UK Statistics Authority</w:t>
            </w:r>
          </w:p>
        </w:tc>
        <w:tc>
          <w:tcPr>
            <w:tcW w:w="1510" w:type="dxa"/>
            <w:tcBorders>
              <w:top w:val="single" w:sz="4" w:space="0" w:color="auto"/>
              <w:bottom w:val="single" w:sz="4" w:space="0" w:color="auto"/>
            </w:tcBorders>
            <w:noWrap/>
            <w:hideMark/>
          </w:tcPr>
          <w:p w14:paraId="2FD9AD30" w14:textId="77777777" w:rsidR="00CE6F83" w:rsidRPr="001C094C" w:rsidRDefault="00CE6F83" w:rsidP="00146DE0">
            <w:r w:rsidRPr="001C094C">
              <w:t>We promote and safeguard official statistics to serve the public good. To contact us directly, use our email; see social media policy: https://t.co/hj1RV0ia6S</w:t>
            </w:r>
          </w:p>
        </w:tc>
        <w:tc>
          <w:tcPr>
            <w:tcW w:w="1511" w:type="dxa"/>
            <w:tcBorders>
              <w:top w:val="single" w:sz="4" w:space="0" w:color="auto"/>
              <w:bottom w:val="single" w:sz="4" w:space="0" w:color="auto"/>
            </w:tcBorders>
            <w:noWrap/>
            <w:hideMark/>
          </w:tcPr>
          <w:p w14:paraId="4CD5DC09" w14:textId="77777777" w:rsidR="00CE6F83" w:rsidRPr="001C094C" w:rsidRDefault="00CE6F83" w:rsidP="00146DE0">
            <w:r w:rsidRPr="001C094C">
              <w:t>@UKStatsAuth</w:t>
            </w:r>
          </w:p>
        </w:tc>
        <w:tc>
          <w:tcPr>
            <w:tcW w:w="1510" w:type="dxa"/>
            <w:tcBorders>
              <w:top w:val="single" w:sz="4" w:space="0" w:color="auto"/>
              <w:bottom w:val="single" w:sz="4" w:space="0" w:color="auto"/>
            </w:tcBorders>
            <w:noWrap/>
            <w:hideMark/>
          </w:tcPr>
          <w:p w14:paraId="436717B1" w14:textId="77777777" w:rsidR="00CE6F83" w:rsidRPr="001C094C" w:rsidRDefault="00CE6F83" w:rsidP="00146DE0">
            <w:r w:rsidRPr="001C094C">
              <w:t>1357</w:t>
            </w:r>
          </w:p>
        </w:tc>
        <w:tc>
          <w:tcPr>
            <w:tcW w:w="1510" w:type="dxa"/>
            <w:tcBorders>
              <w:top w:val="single" w:sz="4" w:space="0" w:color="auto"/>
              <w:bottom w:val="single" w:sz="4" w:space="0" w:color="auto"/>
            </w:tcBorders>
            <w:noWrap/>
            <w:hideMark/>
          </w:tcPr>
          <w:p w14:paraId="6504B3A5" w14:textId="77777777" w:rsidR="00CE6F83" w:rsidRPr="001C094C" w:rsidRDefault="00CE6F83" w:rsidP="00146DE0">
            <w:r w:rsidRPr="001C094C">
              <w:t>20790</w:t>
            </w:r>
          </w:p>
        </w:tc>
        <w:tc>
          <w:tcPr>
            <w:tcW w:w="1511" w:type="dxa"/>
            <w:tcBorders>
              <w:top w:val="single" w:sz="4" w:space="0" w:color="auto"/>
              <w:bottom w:val="single" w:sz="4" w:space="0" w:color="auto"/>
            </w:tcBorders>
            <w:noWrap/>
            <w:hideMark/>
          </w:tcPr>
          <w:p w14:paraId="006CB2B0" w14:textId="77777777" w:rsidR="00CE6F83" w:rsidRPr="001C094C" w:rsidRDefault="00CE6F83" w:rsidP="00146DE0">
            <w:r w:rsidRPr="001C094C">
              <w:t>8/5/2010 14:13</w:t>
            </w:r>
          </w:p>
        </w:tc>
      </w:tr>
      <w:tr w:rsidR="00CE6F83" w:rsidRPr="001C094C" w14:paraId="59E6062E" w14:textId="77777777" w:rsidTr="00146DE0">
        <w:trPr>
          <w:trHeight w:val="290"/>
        </w:trPr>
        <w:tc>
          <w:tcPr>
            <w:tcW w:w="1510" w:type="dxa"/>
            <w:tcBorders>
              <w:top w:val="single" w:sz="4" w:space="0" w:color="auto"/>
              <w:bottom w:val="single" w:sz="4" w:space="0" w:color="auto"/>
            </w:tcBorders>
            <w:noWrap/>
            <w:hideMark/>
          </w:tcPr>
          <w:p w14:paraId="2655AF08" w14:textId="77777777" w:rsidR="00CE6F83" w:rsidRPr="001C094C" w:rsidRDefault="00CE6F83" w:rsidP="00146DE0">
            <w:r w:rsidRPr="001C094C">
              <w:t>UK Supreme Court</w:t>
            </w:r>
          </w:p>
        </w:tc>
        <w:tc>
          <w:tcPr>
            <w:tcW w:w="1510" w:type="dxa"/>
            <w:tcBorders>
              <w:top w:val="single" w:sz="4" w:space="0" w:color="auto"/>
              <w:bottom w:val="single" w:sz="4" w:space="0" w:color="auto"/>
            </w:tcBorders>
            <w:noWrap/>
            <w:hideMark/>
          </w:tcPr>
          <w:p w14:paraId="40287DA7" w14:textId="77777777" w:rsidR="00CE6F83" w:rsidRPr="001C094C" w:rsidRDefault="00CE6F83" w:rsidP="00146DE0">
            <w:r w:rsidRPr="001C094C">
              <w:t>Official profile for the highest court in the UK.</w:t>
            </w:r>
          </w:p>
        </w:tc>
        <w:tc>
          <w:tcPr>
            <w:tcW w:w="1511" w:type="dxa"/>
            <w:tcBorders>
              <w:top w:val="single" w:sz="4" w:space="0" w:color="auto"/>
              <w:bottom w:val="single" w:sz="4" w:space="0" w:color="auto"/>
            </w:tcBorders>
            <w:noWrap/>
            <w:hideMark/>
          </w:tcPr>
          <w:p w14:paraId="6C694EE6" w14:textId="77777777" w:rsidR="00CE6F83" w:rsidRPr="001C094C" w:rsidRDefault="00CE6F83" w:rsidP="00146DE0">
            <w:r w:rsidRPr="001C094C">
              <w:t>@UKSupremeCourt</w:t>
            </w:r>
          </w:p>
        </w:tc>
        <w:tc>
          <w:tcPr>
            <w:tcW w:w="1510" w:type="dxa"/>
            <w:tcBorders>
              <w:top w:val="single" w:sz="4" w:space="0" w:color="auto"/>
              <w:bottom w:val="single" w:sz="4" w:space="0" w:color="auto"/>
            </w:tcBorders>
            <w:noWrap/>
            <w:hideMark/>
          </w:tcPr>
          <w:p w14:paraId="1F04C897" w14:textId="77777777" w:rsidR="00CE6F83" w:rsidRPr="001C094C" w:rsidRDefault="00CE6F83" w:rsidP="00146DE0">
            <w:r w:rsidRPr="001C094C">
              <w:t>2768</w:t>
            </w:r>
          </w:p>
        </w:tc>
        <w:tc>
          <w:tcPr>
            <w:tcW w:w="1510" w:type="dxa"/>
            <w:tcBorders>
              <w:top w:val="single" w:sz="4" w:space="0" w:color="auto"/>
              <w:bottom w:val="single" w:sz="4" w:space="0" w:color="auto"/>
            </w:tcBorders>
            <w:noWrap/>
            <w:hideMark/>
          </w:tcPr>
          <w:p w14:paraId="1590063A" w14:textId="77777777" w:rsidR="00CE6F83" w:rsidRPr="001C094C" w:rsidRDefault="00CE6F83" w:rsidP="00146DE0">
            <w:r w:rsidRPr="001C094C">
              <w:t>273950</w:t>
            </w:r>
          </w:p>
        </w:tc>
        <w:tc>
          <w:tcPr>
            <w:tcW w:w="1511" w:type="dxa"/>
            <w:tcBorders>
              <w:top w:val="single" w:sz="4" w:space="0" w:color="auto"/>
              <w:bottom w:val="single" w:sz="4" w:space="0" w:color="auto"/>
            </w:tcBorders>
            <w:noWrap/>
            <w:hideMark/>
          </w:tcPr>
          <w:p w14:paraId="514B897B" w14:textId="77777777" w:rsidR="00CE6F83" w:rsidRPr="001C094C" w:rsidRDefault="00CE6F83" w:rsidP="00146DE0">
            <w:r w:rsidRPr="001C094C">
              <w:t>10/3/2011 18:01</w:t>
            </w:r>
          </w:p>
        </w:tc>
      </w:tr>
      <w:tr w:rsidR="00CE6F83" w:rsidRPr="001C094C" w14:paraId="2341DAD4" w14:textId="77777777" w:rsidTr="00146DE0">
        <w:trPr>
          <w:trHeight w:val="290"/>
        </w:trPr>
        <w:tc>
          <w:tcPr>
            <w:tcW w:w="1510" w:type="dxa"/>
            <w:tcBorders>
              <w:top w:val="single" w:sz="4" w:space="0" w:color="auto"/>
              <w:bottom w:val="single" w:sz="4" w:space="0" w:color="auto"/>
            </w:tcBorders>
            <w:noWrap/>
            <w:hideMark/>
          </w:tcPr>
          <w:p w14:paraId="6887EC06" w14:textId="77777777" w:rsidR="00CE6F83" w:rsidRPr="001C094C" w:rsidRDefault="00CE6F83" w:rsidP="00146DE0">
            <w:r w:rsidRPr="001C094C">
              <w:t>Valuation Office Agency</w:t>
            </w:r>
          </w:p>
        </w:tc>
        <w:tc>
          <w:tcPr>
            <w:tcW w:w="1510" w:type="dxa"/>
            <w:tcBorders>
              <w:top w:val="single" w:sz="4" w:space="0" w:color="auto"/>
              <w:bottom w:val="single" w:sz="4" w:space="0" w:color="auto"/>
            </w:tcBorders>
            <w:noWrap/>
            <w:hideMark/>
          </w:tcPr>
          <w:p w14:paraId="41768FCD" w14:textId="77777777" w:rsidR="00CE6F83" w:rsidRPr="001C094C" w:rsidRDefault="00CE6F83" w:rsidP="00146DE0">
            <w:r w:rsidRPr="001C094C">
              <w:t>We're the public sector’s property valuation expert, providing valuations that support local taxation and benefits. Contact us through our website.</w:t>
            </w:r>
          </w:p>
        </w:tc>
        <w:tc>
          <w:tcPr>
            <w:tcW w:w="1511" w:type="dxa"/>
            <w:tcBorders>
              <w:top w:val="single" w:sz="4" w:space="0" w:color="auto"/>
              <w:bottom w:val="single" w:sz="4" w:space="0" w:color="auto"/>
            </w:tcBorders>
            <w:noWrap/>
            <w:hideMark/>
          </w:tcPr>
          <w:p w14:paraId="7C777B58" w14:textId="77777777" w:rsidR="00CE6F83" w:rsidRPr="001C094C" w:rsidRDefault="00CE6F83" w:rsidP="00146DE0">
            <w:r w:rsidRPr="001C094C">
              <w:t>@VOAgovuk</w:t>
            </w:r>
          </w:p>
        </w:tc>
        <w:tc>
          <w:tcPr>
            <w:tcW w:w="1510" w:type="dxa"/>
            <w:tcBorders>
              <w:top w:val="single" w:sz="4" w:space="0" w:color="auto"/>
              <w:bottom w:val="single" w:sz="4" w:space="0" w:color="auto"/>
            </w:tcBorders>
            <w:noWrap/>
            <w:hideMark/>
          </w:tcPr>
          <w:p w14:paraId="0EC3D0F0" w14:textId="77777777" w:rsidR="00CE6F83" w:rsidRPr="001C094C" w:rsidRDefault="00CE6F83" w:rsidP="00146DE0">
            <w:r w:rsidRPr="001C094C">
              <w:t>2600</w:t>
            </w:r>
          </w:p>
        </w:tc>
        <w:tc>
          <w:tcPr>
            <w:tcW w:w="1510" w:type="dxa"/>
            <w:tcBorders>
              <w:top w:val="single" w:sz="4" w:space="0" w:color="auto"/>
              <w:bottom w:val="single" w:sz="4" w:space="0" w:color="auto"/>
            </w:tcBorders>
            <w:noWrap/>
            <w:hideMark/>
          </w:tcPr>
          <w:p w14:paraId="0933454F" w14:textId="77777777" w:rsidR="00CE6F83" w:rsidRPr="001C094C" w:rsidRDefault="00CE6F83" w:rsidP="00146DE0">
            <w:r w:rsidRPr="001C094C">
              <w:t>1519</w:t>
            </w:r>
          </w:p>
        </w:tc>
        <w:tc>
          <w:tcPr>
            <w:tcW w:w="1511" w:type="dxa"/>
            <w:tcBorders>
              <w:top w:val="single" w:sz="4" w:space="0" w:color="auto"/>
              <w:bottom w:val="single" w:sz="4" w:space="0" w:color="auto"/>
            </w:tcBorders>
            <w:noWrap/>
            <w:hideMark/>
          </w:tcPr>
          <w:p w14:paraId="0EF68B12" w14:textId="77777777" w:rsidR="00CE6F83" w:rsidRPr="001C094C" w:rsidRDefault="00CE6F83" w:rsidP="00146DE0">
            <w:r w:rsidRPr="001C094C">
              <w:t>5/18/2016 15:49</w:t>
            </w:r>
          </w:p>
        </w:tc>
      </w:tr>
      <w:tr w:rsidR="00CE6F83" w:rsidRPr="001C094C" w14:paraId="59B05531" w14:textId="77777777" w:rsidTr="00146DE0">
        <w:trPr>
          <w:trHeight w:val="290"/>
        </w:trPr>
        <w:tc>
          <w:tcPr>
            <w:tcW w:w="1510" w:type="dxa"/>
            <w:tcBorders>
              <w:top w:val="single" w:sz="4" w:space="0" w:color="auto"/>
              <w:bottom w:val="single" w:sz="4" w:space="0" w:color="auto"/>
            </w:tcBorders>
            <w:noWrap/>
            <w:hideMark/>
          </w:tcPr>
          <w:p w14:paraId="3074ADB7" w14:textId="77777777" w:rsidR="00CE6F83" w:rsidRPr="001C094C" w:rsidRDefault="00CE6F83" w:rsidP="00146DE0">
            <w:r w:rsidRPr="001C094C">
              <w:t>Vicky Ford MP</w:t>
            </w:r>
          </w:p>
        </w:tc>
        <w:tc>
          <w:tcPr>
            <w:tcW w:w="1510" w:type="dxa"/>
            <w:tcBorders>
              <w:top w:val="single" w:sz="4" w:space="0" w:color="auto"/>
              <w:bottom w:val="single" w:sz="4" w:space="0" w:color="auto"/>
            </w:tcBorders>
            <w:noWrap/>
            <w:hideMark/>
          </w:tcPr>
          <w:p w14:paraId="07390FE3" w14:textId="77777777" w:rsidR="00CE6F83" w:rsidRPr="001C094C" w:rsidRDefault="00CE6F83" w:rsidP="00146DE0">
            <w:r w:rsidRPr="001C094C">
              <w:t xml:space="preserve">MP for Chelmsford, Children’s Minister. Tech, Investment, Science, </w:t>
            </w:r>
            <w:r w:rsidRPr="001C094C">
              <w:lastRenderedPageBreak/>
              <w:t xml:space="preserve">WomenMPs, the NHS </w:t>
            </w:r>
          </w:p>
        </w:tc>
        <w:tc>
          <w:tcPr>
            <w:tcW w:w="1511" w:type="dxa"/>
            <w:tcBorders>
              <w:top w:val="single" w:sz="4" w:space="0" w:color="auto"/>
              <w:bottom w:val="single" w:sz="4" w:space="0" w:color="auto"/>
            </w:tcBorders>
            <w:noWrap/>
            <w:hideMark/>
          </w:tcPr>
          <w:p w14:paraId="3323391A" w14:textId="77777777" w:rsidR="00CE6F83" w:rsidRPr="001C094C" w:rsidRDefault="00CE6F83" w:rsidP="00146DE0">
            <w:r w:rsidRPr="001C094C">
              <w:lastRenderedPageBreak/>
              <w:t>@vickyford</w:t>
            </w:r>
          </w:p>
        </w:tc>
        <w:tc>
          <w:tcPr>
            <w:tcW w:w="1510" w:type="dxa"/>
            <w:tcBorders>
              <w:top w:val="single" w:sz="4" w:space="0" w:color="auto"/>
              <w:bottom w:val="single" w:sz="4" w:space="0" w:color="auto"/>
            </w:tcBorders>
            <w:noWrap/>
            <w:hideMark/>
          </w:tcPr>
          <w:p w14:paraId="695278C7" w14:textId="77777777" w:rsidR="00CE6F83" w:rsidRPr="001C094C" w:rsidRDefault="00CE6F83" w:rsidP="00146DE0">
            <w:r w:rsidRPr="001C094C">
              <w:t>15118</w:t>
            </w:r>
          </w:p>
        </w:tc>
        <w:tc>
          <w:tcPr>
            <w:tcW w:w="1510" w:type="dxa"/>
            <w:tcBorders>
              <w:top w:val="single" w:sz="4" w:space="0" w:color="auto"/>
              <w:bottom w:val="single" w:sz="4" w:space="0" w:color="auto"/>
            </w:tcBorders>
            <w:noWrap/>
            <w:hideMark/>
          </w:tcPr>
          <w:p w14:paraId="1BF05E6F" w14:textId="77777777" w:rsidR="00CE6F83" w:rsidRPr="001C094C" w:rsidRDefault="00CE6F83" w:rsidP="00146DE0">
            <w:r w:rsidRPr="001C094C">
              <w:t>20380</w:t>
            </w:r>
          </w:p>
        </w:tc>
        <w:tc>
          <w:tcPr>
            <w:tcW w:w="1511" w:type="dxa"/>
            <w:tcBorders>
              <w:top w:val="single" w:sz="4" w:space="0" w:color="auto"/>
              <w:bottom w:val="single" w:sz="4" w:space="0" w:color="auto"/>
            </w:tcBorders>
            <w:noWrap/>
            <w:hideMark/>
          </w:tcPr>
          <w:p w14:paraId="6F6390A1" w14:textId="77777777" w:rsidR="00CE6F83" w:rsidRPr="001C094C" w:rsidRDefault="00CE6F83" w:rsidP="00146DE0">
            <w:r w:rsidRPr="001C094C">
              <w:t>5/7/2008 21:58</w:t>
            </w:r>
          </w:p>
        </w:tc>
      </w:tr>
      <w:tr w:rsidR="00CE6F83" w:rsidRPr="001C094C" w14:paraId="41837459" w14:textId="77777777" w:rsidTr="00146DE0">
        <w:trPr>
          <w:trHeight w:val="290"/>
        </w:trPr>
        <w:tc>
          <w:tcPr>
            <w:tcW w:w="1510" w:type="dxa"/>
            <w:tcBorders>
              <w:top w:val="single" w:sz="4" w:space="0" w:color="auto"/>
              <w:bottom w:val="single" w:sz="4" w:space="0" w:color="auto"/>
            </w:tcBorders>
            <w:noWrap/>
            <w:hideMark/>
          </w:tcPr>
          <w:p w14:paraId="5CC1176F" w14:textId="77777777" w:rsidR="00CE6F83" w:rsidRPr="001C094C" w:rsidRDefault="00CE6F83" w:rsidP="00146DE0">
            <w:r w:rsidRPr="001C094C">
              <w:t>Vicky Fox</w:t>
            </w:r>
          </w:p>
        </w:tc>
        <w:tc>
          <w:tcPr>
            <w:tcW w:w="1510" w:type="dxa"/>
            <w:tcBorders>
              <w:top w:val="single" w:sz="4" w:space="0" w:color="auto"/>
              <w:bottom w:val="single" w:sz="4" w:space="0" w:color="auto"/>
            </w:tcBorders>
            <w:noWrap/>
            <w:hideMark/>
          </w:tcPr>
          <w:p w14:paraId="76ACE6F8" w14:textId="77777777" w:rsidR="00CE6F83" w:rsidRPr="001C094C" w:rsidRDefault="00CE6F83" w:rsidP="00146DE0">
            <w:r w:rsidRPr="001C094C">
              <w:t>Chief Executive of the UK Supreme Court.</w:t>
            </w:r>
          </w:p>
        </w:tc>
        <w:tc>
          <w:tcPr>
            <w:tcW w:w="1511" w:type="dxa"/>
            <w:tcBorders>
              <w:top w:val="single" w:sz="4" w:space="0" w:color="auto"/>
              <w:bottom w:val="single" w:sz="4" w:space="0" w:color="auto"/>
            </w:tcBorders>
            <w:noWrap/>
            <w:hideMark/>
          </w:tcPr>
          <w:p w14:paraId="6225BCA4" w14:textId="77777777" w:rsidR="00CE6F83" w:rsidRPr="001C094C" w:rsidRDefault="00CE6F83" w:rsidP="00146DE0">
            <w:r w:rsidRPr="001C094C">
              <w:t>@VickyFox_UKSC</w:t>
            </w:r>
          </w:p>
        </w:tc>
        <w:tc>
          <w:tcPr>
            <w:tcW w:w="1510" w:type="dxa"/>
            <w:tcBorders>
              <w:top w:val="single" w:sz="4" w:space="0" w:color="auto"/>
              <w:bottom w:val="single" w:sz="4" w:space="0" w:color="auto"/>
            </w:tcBorders>
            <w:noWrap/>
            <w:hideMark/>
          </w:tcPr>
          <w:p w14:paraId="5CC2C5DB" w14:textId="77777777" w:rsidR="00CE6F83" w:rsidRPr="001C094C" w:rsidRDefault="00CE6F83" w:rsidP="00146DE0">
            <w:r w:rsidRPr="001C094C">
              <w:t>40</w:t>
            </w:r>
          </w:p>
        </w:tc>
        <w:tc>
          <w:tcPr>
            <w:tcW w:w="1510" w:type="dxa"/>
            <w:tcBorders>
              <w:top w:val="single" w:sz="4" w:space="0" w:color="auto"/>
              <w:bottom w:val="single" w:sz="4" w:space="0" w:color="auto"/>
            </w:tcBorders>
            <w:noWrap/>
            <w:hideMark/>
          </w:tcPr>
          <w:p w14:paraId="372D3A13" w14:textId="77777777" w:rsidR="00CE6F83" w:rsidRPr="001C094C" w:rsidRDefault="00CE6F83" w:rsidP="00146DE0">
            <w:r w:rsidRPr="001C094C">
              <w:t>170</w:t>
            </w:r>
          </w:p>
        </w:tc>
        <w:tc>
          <w:tcPr>
            <w:tcW w:w="1511" w:type="dxa"/>
            <w:tcBorders>
              <w:top w:val="single" w:sz="4" w:space="0" w:color="auto"/>
              <w:bottom w:val="single" w:sz="4" w:space="0" w:color="auto"/>
            </w:tcBorders>
            <w:noWrap/>
            <w:hideMark/>
          </w:tcPr>
          <w:p w14:paraId="5D19CABC" w14:textId="77777777" w:rsidR="00CE6F83" w:rsidRPr="001C094C" w:rsidRDefault="00CE6F83" w:rsidP="00146DE0">
            <w:r w:rsidRPr="001C094C">
              <w:t>3/5/2021 17:48</w:t>
            </w:r>
          </w:p>
        </w:tc>
      </w:tr>
      <w:tr w:rsidR="00CE6F83" w:rsidRPr="001C094C" w14:paraId="3E559FBE" w14:textId="77777777" w:rsidTr="00146DE0">
        <w:trPr>
          <w:trHeight w:val="290"/>
        </w:trPr>
        <w:tc>
          <w:tcPr>
            <w:tcW w:w="1510" w:type="dxa"/>
            <w:tcBorders>
              <w:top w:val="single" w:sz="4" w:space="0" w:color="auto"/>
              <w:bottom w:val="single" w:sz="4" w:space="0" w:color="auto"/>
            </w:tcBorders>
            <w:noWrap/>
            <w:hideMark/>
          </w:tcPr>
          <w:p w14:paraId="6B13634E" w14:textId="77777777" w:rsidR="00CE6F83" w:rsidRPr="001C094C" w:rsidRDefault="00CE6F83" w:rsidP="00146DE0">
            <w:r w:rsidRPr="001C094C">
              <w:t>Victoria Prentis</w:t>
            </w:r>
          </w:p>
        </w:tc>
        <w:tc>
          <w:tcPr>
            <w:tcW w:w="1510" w:type="dxa"/>
            <w:tcBorders>
              <w:top w:val="single" w:sz="4" w:space="0" w:color="auto"/>
              <w:bottom w:val="single" w:sz="4" w:space="0" w:color="auto"/>
            </w:tcBorders>
            <w:noWrap/>
            <w:hideMark/>
          </w:tcPr>
          <w:p w14:paraId="61D59388" w14:textId="77777777" w:rsidR="00CE6F83" w:rsidRPr="001C094C" w:rsidRDefault="00CE6F83" w:rsidP="00146DE0">
            <w:r w:rsidRPr="001C094C">
              <w:t>Member of Parliament for North Oxfordshire. Parliamentary Under Secretary of State @DefraGovUK. @conservatives  victoria.prentis.mp@parliament.UK #StayAlert</w:t>
            </w:r>
          </w:p>
        </w:tc>
        <w:tc>
          <w:tcPr>
            <w:tcW w:w="1511" w:type="dxa"/>
            <w:tcBorders>
              <w:top w:val="single" w:sz="4" w:space="0" w:color="auto"/>
              <w:bottom w:val="single" w:sz="4" w:space="0" w:color="auto"/>
            </w:tcBorders>
            <w:noWrap/>
            <w:hideMark/>
          </w:tcPr>
          <w:p w14:paraId="5989AD55" w14:textId="77777777" w:rsidR="00CE6F83" w:rsidRPr="001C094C" w:rsidRDefault="00CE6F83" w:rsidP="00146DE0">
            <w:r w:rsidRPr="001C094C">
              <w:t>@VictoriaPrentis</w:t>
            </w:r>
          </w:p>
        </w:tc>
        <w:tc>
          <w:tcPr>
            <w:tcW w:w="1510" w:type="dxa"/>
            <w:tcBorders>
              <w:top w:val="single" w:sz="4" w:space="0" w:color="auto"/>
              <w:bottom w:val="single" w:sz="4" w:space="0" w:color="auto"/>
            </w:tcBorders>
            <w:noWrap/>
            <w:hideMark/>
          </w:tcPr>
          <w:p w14:paraId="11CB896C" w14:textId="77777777" w:rsidR="00CE6F83" w:rsidRPr="001C094C" w:rsidRDefault="00CE6F83" w:rsidP="00146DE0">
            <w:r w:rsidRPr="001C094C">
              <w:t>5884</w:t>
            </w:r>
          </w:p>
        </w:tc>
        <w:tc>
          <w:tcPr>
            <w:tcW w:w="1510" w:type="dxa"/>
            <w:tcBorders>
              <w:top w:val="single" w:sz="4" w:space="0" w:color="auto"/>
              <w:bottom w:val="single" w:sz="4" w:space="0" w:color="auto"/>
            </w:tcBorders>
            <w:noWrap/>
            <w:hideMark/>
          </w:tcPr>
          <w:p w14:paraId="4863AB28" w14:textId="77777777" w:rsidR="00CE6F83" w:rsidRPr="001C094C" w:rsidRDefault="00CE6F83" w:rsidP="00146DE0">
            <w:r w:rsidRPr="001C094C">
              <w:t>12420</w:t>
            </w:r>
          </w:p>
        </w:tc>
        <w:tc>
          <w:tcPr>
            <w:tcW w:w="1511" w:type="dxa"/>
            <w:tcBorders>
              <w:top w:val="single" w:sz="4" w:space="0" w:color="auto"/>
              <w:bottom w:val="single" w:sz="4" w:space="0" w:color="auto"/>
            </w:tcBorders>
            <w:noWrap/>
            <w:hideMark/>
          </w:tcPr>
          <w:p w14:paraId="32A9FCD7" w14:textId="77777777" w:rsidR="00CE6F83" w:rsidRPr="001C094C" w:rsidRDefault="00CE6F83" w:rsidP="00146DE0">
            <w:r w:rsidRPr="001C094C">
              <w:t>11/5/2014 14:44</w:t>
            </w:r>
          </w:p>
        </w:tc>
      </w:tr>
      <w:tr w:rsidR="00CE6F83" w:rsidRPr="001C094C" w14:paraId="2DCFBDBA" w14:textId="77777777" w:rsidTr="00146DE0">
        <w:trPr>
          <w:trHeight w:val="290"/>
        </w:trPr>
        <w:tc>
          <w:tcPr>
            <w:tcW w:w="1510" w:type="dxa"/>
            <w:tcBorders>
              <w:top w:val="single" w:sz="4" w:space="0" w:color="auto"/>
              <w:bottom w:val="single" w:sz="4" w:space="0" w:color="auto"/>
            </w:tcBorders>
            <w:noWrap/>
            <w:hideMark/>
          </w:tcPr>
          <w:p w14:paraId="75DE1B7B" w14:textId="77777777" w:rsidR="00CE6F83" w:rsidRPr="001C094C" w:rsidRDefault="00CE6F83" w:rsidP="00146DE0">
            <w:r w:rsidRPr="001C094C">
              <w:t>VMD</w:t>
            </w:r>
          </w:p>
        </w:tc>
        <w:tc>
          <w:tcPr>
            <w:tcW w:w="1510" w:type="dxa"/>
            <w:tcBorders>
              <w:top w:val="single" w:sz="4" w:space="0" w:color="auto"/>
              <w:bottom w:val="single" w:sz="4" w:space="0" w:color="auto"/>
            </w:tcBorders>
            <w:noWrap/>
            <w:hideMark/>
          </w:tcPr>
          <w:p w14:paraId="64D12741" w14:textId="77777777" w:rsidR="00CE6F83" w:rsidRPr="001C094C" w:rsidRDefault="00CE6F83" w:rsidP="00146DE0">
            <w:r w:rsidRPr="001C094C">
              <w:t>Official feed for the VMD, an executive agency of Defra. Please note we do not respond to queries and comments on social media.</w:t>
            </w:r>
          </w:p>
        </w:tc>
        <w:tc>
          <w:tcPr>
            <w:tcW w:w="1511" w:type="dxa"/>
            <w:tcBorders>
              <w:top w:val="single" w:sz="4" w:space="0" w:color="auto"/>
              <w:bottom w:val="single" w:sz="4" w:space="0" w:color="auto"/>
            </w:tcBorders>
            <w:noWrap/>
            <w:hideMark/>
          </w:tcPr>
          <w:p w14:paraId="46DBE645" w14:textId="77777777" w:rsidR="00CE6F83" w:rsidRPr="001C094C" w:rsidRDefault="00CE6F83" w:rsidP="00146DE0">
            <w:r w:rsidRPr="001C094C">
              <w:t>@vmdgovuk</w:t>
            </w:r>
          </w:p>
        </w:tc>
        <w:tc>
          <w:tcPr>
            <w:tcW w:w="1510" w:type="dxa"/>
            <w:tcBorders>
              <w:top w:val="single" w:sz="4" w:space="0" w:color="auto"/>
              <w:bottom w:val="single" w:sz="4" w:space="0" w:color="auto"/>
            </w:tcBorders>
            <w:noWrap/>
            <w:hideMark/>
          </w:tcPr>
          <w:p w14:paraId="7D1DAFFE" w14:textId="77777777" w:rsidR="00CE6F83" w:rsidRPr="001C094C" w:rsidRDefault="00CE6F83" w:rsidP="00146DE0">
            <w:r w:rsidRPr="001C094C">
              <w:t>1121</w:t>
            </w:r>
          </w:p>
        </w:tc>
        <w:tc>
          <w:tcPr>
            <w:tcW w:w="1510" w:type="dxa"/>
            <w:tcBorders>
              <w:top w:val="single" w:sz="4" w:space="0" w:color="auto"/>
              <w:bottom w:val="single" w:sz="4" w:space="0" w:color="auto"/>
            </w:tcBorders>
            <w:noWrap/>
            <w:hideMark/>
          </w:tcPr>
          <w:p w14:paraId="76F595B0" w14:textId="77777777" w:rsidR="00CE6F83" w:rsidRPr="001C094C" w:rsidRDefault="00CE6F83" w:rsidP="00146DE0">
            <w:r w:rsidRPr="001C094C">
              <w:t>1013</w:t>
            </w:r>
          </w:p>
        </w:tc>
        <w:tc>
          <w:tcPr>
            <w:tcW w:w="1511" w:type="dxa"/>
            <w:tcBorders>
              <w:top w:val="single" w:sz="4" w:space="0" w:color="auto"/>
              <w:bottom w:val="single" w:sz="4" w:space="0" w:color="auto"/>
            </w:tcBorders>
            <w:noWrap/>
            <w:hideMark/>
          </w:tcPr>
          <w:p w14:paraId="467C68DD" w14:textId="77777777" w:rsidR="00CE6F83" w:rsidRPr="001C094C" w:rsidRDefault="00CE6F83" w:rsidP="00146DE0">
            <w:r w:rsidRPr="001C094C">
              <w:t>11/8/2011 12:40</w:t>
            </w:r>
          </w:p>
        </w:tc>
      </w:tr>
      <w:tr w:rsidR="00CE6F83" w:rsidRPr="001C094C" w14:paraId="74959C61" w14:textId="77777777" w:rsidTr="00146DE0">
        <w:trPr>
          <w:trHeight w:val="290"/>
        </w:trPr>
        <w:tc>
          <w:tcPr>
            <w:tcW w:w="1510" w:type="dxa"/>
            <w:tcBorders>
              <w:top w:val="single" w:sz="4" w:space="0" w:color="auto"/>
              <w:bottom w:val="single" w:sz="4" w:space="0" w:color="auto"/>
            </w:tcBorders>
            <w:noWrap/>
            <w:hideMark/>
          </w:tcPr>
          <w:p w14:paraId="15AE6170" w14:textId="77777777" w:rsidR="00CE6F83" w:rsidRPr="001C094C" w:rsidRDefault="00CE6F83" w:rsidP="00146DE0">
            <w:r w:rsidRPr="001C094C">
              <w:t>Wendy Morton MP</w:t>
            </w:r>
          </w:p>
        </w:tc>
        <w:tc>
          <w:tcPr>
            <w:tcW w:w="1510" w:type="dxa"/>
            <w:tcBorders>
              <w:top w:val="single" w:sz="4" w:space="0" w:color="auto"/>
              <w:bottom w:val="single" w:sz="4" w:space="0" w:color="auto"/>
            </w:tcBorders>
            <w:noWrap/>
            <w:hideMark/>
          </w:tcPr>
          <w:p w14:paraId="5DDCC97F" w14:textId="77777777" w:rsidR="00CE6F83" w:rsidRPr="001C094C" w:rsidRDefault="00CE6F83" w:rsidP="00146DE0">
            <w:r w:rsidRPr="001C094C">
              <w:t xml:space="preserve">MP for Aldridge-Brownhills. Minister at the Foreign, Commonwealth &amp; Development Office. For constituents with casework pls email </w:t>
            </w:r>
            <w:r w:rsidRPr="001C094C">
              <w:lastRenderedPageBreak/>
              <w:t>Wendy.morton.mp@parliament.uk</w:t>
            </w:r>
          </w:p>
        </w:tc>
        <w:tc>
          <w:tcPr>
            <w:tcW w:w="1511" w:type="dxa"/>
            <w:tcBorders>
              <w:top w:val="single" w:sz="4" w:space="0" w:color="auto"/>
              <w:bottom w:val="single" w:sz="4" w:space="0" w:color="auto"/>
            </w:tcBorders>
            <w:noWrap/>
            <w:hideMark/>
          </w:tcPr>
          <w:p w14:paraId="7A2AF5BC" w14:textId="77777777" w:rsidR="00CE6F83" w:rsidRPr="001C094C" w:rsidRDefault="00CE6F83" w:rsidP="00146DE0">
            <w:r w:rsidRPr="001C094C">
              <w:lastRenderedPageBreak/>
              <w:t>@morton_wendy</w:t>
            </w:r>
          </w:p>
        </w:tc>
        <w:tc>
          <w:tcPr>
            <w:tcW w:w="1510" w:type="dxa"/>
            <w:tcBorders>
              <w:top w:val="single" w:sz="4" w:space="0" w:color="auto"/>
              <w:bottom w:val="single" w:sz="4" w:space="0" w:color="auto"/>
            </w:tcBorders>
            <w:noWrap/>
            <w:hideMark/>
          </w:tcPr>
          <w:p w14:paraId="5D221D03" w14:textId="77777777" w:rsidR="00CE6F83" w:rsidRPr="001C094C" w:rsidRDefault="00CE6F83" w:rsidP="00146DE0">
            <w:r w:rsidRPr="001C094C">
              <w:t>3790</w:t>
            </w:r>
          </w:p>
        </w:tc>
        <w:tc>
          <w:tcPr>
            <w:tcW w:w="1510" w:type="dxa"/>
            <w:tcBorders>
              <w:top w:val="single" w:sz="4" w:space="0" w:color="auto"/>
              <w:bottom w:val="single" w:sz="4" w:space="0" w:color="auto"/>
            </w:tcBorders>
            <w:noWrap/>
            <w:hideMark/>
          </w:tcPr>
          <w:p w14:paraId="00BFF5B4" w14:textId="77777777" w:rsidR="00CE6F83" w:rsidRPr="001C094C" w:rsidRDefault="00CE6F83" w:rsidP="00146DE0">
            <w:r w:rsidRPr="001C094C">
              <w:t>15186</w:t>
            </w:r>
          </w:p>
        </w:tc>
        <w:tc>
          <w:tcPr>
            <w:tcW w:w="1511" w:type="dxa"/>
            <w:tcBorders>
              <w:top w:val="single" w:sz="4" w:space="0" w:color="auto"/>
              <w:bottom w:val="single" w:sz="4" w:space="0" w:color="auto"/>
            </w:tcBorders>
            <w:noWrap/>
            <w:hideMark/>
          </w:tcPr>
          <w:p w14:paraId="5F41A64C" w14:textId="77777777" w:rsidR="00CE6F83" w:rsidRPr="001C094C" w:rsidRDefault="00CE6F83" w:rsidP="00146DE0">
            <w:r w:rsidRPr="001C094C">
              <w:t>9/9/2012 20:48</w:t>
            </w:r>
          </w:p>
        </w:tc>
      </w:tr>
      <w:tr w:rsidR="00CE6F83" w:rsidRPr="001C094C" w14:paraId="5060DE13" w14:textId="77777777" w:rsidTr="00146DE0">
        <w:trPr>
          <w:trHeight w:val="290"/>
        </w:trPr>
        <w:tc>
          <w:tcPr>
            <w:tcW w:w="1510" w:type="dxa"/>
            <w:tcBorders>
              <w:top w:val="single" w:sz="4" w:space="0" w:color="auto"/>
              <w:bottom w:val="single" w:sz="4" w:space="0" w:color="auto"/>
            </w:tcBorders>
            <w:noWrap/>
            <w:hideMark/>
          </w:tcPr>
          <w:p w14:paraId="2A9D3AB0" w14:textId="77777777" w:rsidR="00CE6F83" w:rsidRPr="001C094C" w:rsidRDefault="00CE6F83" w:rsidP="00146DE0">
            <w:r w:rsidRPr="001C094C">
              <w:t xml:space="preserve">Will Quince MP </w:t>
            </w:r>
          </w:p>
        </w:tc>
        <w:tc>
          <w:tcPr>
            <w:tcW w:w="1510" w:type="dxa"/>
            <w:tcBorders>
              <w:top w:val="single" w:sz="4" w:space="0" w:color="auto"/>
              <w:bottom w:val="single" w:sz="4" w:space="0" w:color="auto"/>
            </w:tcBorders>
            <w:noWrap/>
            <w:hideMark/>
          </w:tcPr>
          <w:p w14:paraId="6CE138BE" w14:textId="77777777" w:rsidR="00CE6F83" w:rsidRPr="001C094C" w:rsidRDefault="00CE6F83" w:rsidP="00146DE0">
            <w:r w:rsidRPr="001C094C">
              <w:t>Member of Parliament for Colchester and @DWP Minister. Sadly I cannot respond to all tweets but please email will.quince.mp@parliament.uk</w:t>
            </w:r>
          </w:p>
        </w:tc>
        <w:tc>
          <w:tcPr>
            <w:tcW w:w="1511" w:type="dxa"/>
            <w:tcBorders>
              <w:top w:val="single" w:sz="4" w:space="0" w:color="auto"/>
              <w:bottom w:val="single" w:sz="4" w:space="0" w:color="auto"/>
            </w:tcBorders>
            <w:noWrap/>
            <w:hideMark/>
          </w:tcPr>
          <w:p w14:paraId="174AC3D1" w14:textId="77777777" w:rsidR="00CE6F83" w:rsidRPr="001C094C" w:rsidRDefault="00CE6F83" w:rsidP="00146DE0">
            <w:r w:rsidRPr="001C094C">
              <w:t>@willquince</w:t>
            </w:r>
          </w:p>
        </w:tc>
        <w:tc>
          <w:tcPr>
            <w:tcW w:w="1510" w:type="dxa"/>
            <w:tcBorders>
              <w:top w:val="single" w:sz="4" w:space="0" w:color="auto"/>
              <w:bottom w:val="single" w:sz="4" w:space="0" w:color="auto"/>
            </w:tcBorders>
            <w:noWrap/>
            <w:hideMark/>
          </w:tcPr>
          <w:p w14:paraId="2A46E6E5" w14:textId="77777777" w:rsidR="00CE6F83" w:rsidRPr="001C094C" w:rsidRDefault="00CE6F83" w:rsidP="00146DE0">
            <w:r w:rsidRPr="001C094C">
              <w:t>37572</w:t>
            </w:r>
          </w:p>
        </w:tc>
        <w:tc>
          <w:tcPr>
            <w:tcW w:w="1510" w:type="dxa"/>
            <w:tcBorders>
              <w:top w:val="single" w:sz="4" w:space="0" w:color="auto"/>
              <w:bottom w:val="single" w:sz="4" w:space="0" w:color="auto"/>
            </w:tcBorders>
            <w:noWrap/>
            <w:hideMark/>
          </w:tcPr>
          <w:p w14:paraId="7D149AFB" w14:textId="77777777" w:rsidR="00CE6F83" w:rsidRPr="001C094C" w:rsidRDefault="00CE6F83" w:rsidP="00146DE0">
            <w:r w:rsidRPr="001C094C">
              <w:t>16640</w:t>
            </w:r>
          </w:p>
        </w:tc>
        <w:tc>
          <w:tcPr>
            <w:tcW w:w="1511" w:type="dxa"/>
            <w:tcBorders>
              <w:top w:val="single" w:sz="4" w:space="0" w:color="auto"/>
              <w:bottom w:val="single" w:sz="4" w:space="0" w:color="auto"/>
            </w:tcBorders>
            <w:noWrap/>
            <w:hideMark/>
          </w:tcPr>
          <w:p w14:paraId="1A8A8D71" w14:textId="77777777" w:rsidR="00CE6F83" w:rsidRPr="001C094C" w:rsidRDefault="00CE6F83" w:rsidP="00146DE0">
            <w:r w:rsidRPr="001C094C">
              <w:t>2/9/2009 23:21</w:t>
            </w:r>
          </w:p>
        </w:tc>
      </w:tr>
      <w:tr w:rsidR="00CE6F83" w:rsidRPr="001C094C" w14:paraId="3035CFDF" w14:textId="77777777" w:rsidTr="00146DE0">
        <w:trPr>
          <w:trHeight w:val="290"/>
        </w:trPr>
        <w:tc>
          <w:tcPr>
            <w:tcW w:w="1510" w:type="dxa"/>
            <w:tcBorders>
              <w:top w:val="single" w:sz="4" w:space="0" w:color="auto"/>
              <w:bottom w:val="single" w:sz="4" w:space="0" w:color="auto"/>
            </w:tcBorders>
            <w:noWrap/>
            <w:hideMark/>
          </w:tcPr>
          <w:p w14:paraId="2F345752" w14:textId="77777777" w:rsidR="00CE6F83" w:rsidRPr="001C094C" w:rsidRDefault="00CE6F83" w:rsidP="00146DE0">
            <w:r w:rsidRPr="001C094C">
              <w:t>William Worsley</w:t>
            </w:r>
          </w:p>
        </w:tc>
        <w:tc>
          <w:tcPr>
            <w:tcW w:w="1510" w:type="dxa"/>
            <w:tcBorders>
              <w:top w:val="single" w:sz="4" w:space="0" w:color="auto"/>
              <w:bottom w:val="single" w:sz="4" w:space="0" w:color="auto"/>
            </w:tcBorders>
            <w:noWrap/>
            <w:hideMark/>
          </w:tcPr>
          <w:p w14:paraId="0606A528" w14:textId="77777777" w:rsidR="00CE6F83" w:rsidRPr="001C094C" w:rsidRDefault="00CE6F83" w:rsidP="00146DE0">
            <w:r w:rsidRPr="001C094C">
              <w:t>I am Chair of the Forestry Commission looking after our trees and planting more #woods. Views are my own.</w:t>
            </w:r>
          </w:p>
        </w:tc>
        <w:tc>
          <w:tcPr>
            <w:tcW w:w="1511" w:type="dxa"/>
            <w:tcBorders>
              <w:top w:val="single" w:sz="4" w:space="0" w:color="auto"/>
              <w:bottom w:val="single" w:sz="4" w:space="0" w:color="auto"/>
            </w:tcBorders>
            <w:noWrap/>
            <w:hideMark/>
          </w:tcPr>
          <w:p w14:paraId="47FAA421" w14:textId="77777777" w:rsidR="00CE6F83" w:rsidRPr="001C094C" w:rsidRDefault="00CE6F83" w:rsidP="00146DE0">
            <w:r w:rsidRPr="001C094C">
              <w:t>@williamrworsley</w:t>
            </w:r>
          </w:p>
        </w:tc>
        <w:tc>
          <w:tcPr>
            <w:tcW w:w="1510" w:type="dxa"/>
            <w:tcBorders>
              <w:top w:val="single" w:sz="4" w:space="0" w:color="auto"/>
              <w:bottom w:val="single" w:sz="4" w:space="0" w:color="auto"/>
            </w:tcBorders>
            <w:noWrap/>
            <w:hideMark/>
          </w:tcPr>
          <w:p w14:paraId="75777375" w14:textId="77777777" w:rsidR="00CE6F83" w:rsidRPr="001C094C" w:rsidRDefault="00CE6F83" w:rsidP="00146DE0">
            <w:r w:rsidRPr="001C094C">
              <w:t>360</w:t>
            </w:r>
          </w:p>
        </w:tc>
        <w:tc>
          <w:tcPr>
            <w:tcW w:w="1510" w:type="dxa"/>
            <w:tcBorders>
              <w:top w:val="single" w:sz="4" w:space="0" w:color="auto"/>
              <w:bottom w:val="single" w:sz="4" w:space="0" w:color="auto"/>
            </w:tcBorders>
            <w:noWrap/>
            <w:hideMark/>
          </w:tcPr>
          <w:p w14:paraId="029537CF" w14:textId="77777777" w:rsidR="00CE6F83" w:rsidRPr="001C094C" w:rsidRDefault="00CE6F83" w:rsidP="00146DE0">
            <w:r w:rsidRPr="001C094C">
              <w:t>1348</w:t>
            </w:r>
          </w:p>
        </w:tc>
        <w:tc>
          <w:tcPr>
            <w:tcW w:w="1511" w:type="dxa"/>
            <w:tcBorders>
              <w:top w:val="single" w:sz="4" w:space="0" w:color="auto"/>
              <w:bottom w:val="single" w:sz="4" w:space="0" w:color="auto"/>
            </w:tcBorders>
            <w:noWrap/>
            <w:hideMark/>
          </w:tcPr>
          <w:p w14:paraId="318AADAF" w14:textId="77777777" w:rsidR="00CE6F83" w:rsidRPr="001C094C" w:rsidRDefault="00CE6F83" w:rsidP="00146DE0">
            <w:r w:rsidRPr="001C094C">
              <w:t>6/21/2018 0:15</w:t>
            </w:r>
          </w:p>
        </w:tc>
      </w:tr>
      <w:tr w:rsidR="00CE6F83" w:rsidRPr="001C094C" w14:paraId="04DF5BD2" w14:textId="77777777" w:rsidTr="00146DE0">
        <w:trPr>
          <w:trHeight w:val="290"/>
        </w:trPr>
        <w:tc>
          <w:tcPr>
            <w:tcW w:w="1510" w:type="dxa"/>
            <w:tcBorders>
              <w:top w:val="single" w:sz="4" w:space="0" w:color="auto"/>
              <w:bottom w:val="single" w:sz="4" w:space="0" w:color="auto"/>
            </w:tcBorders>
            <w:noWrap/>
            <w:hideMark/>
          </w:tcPr>
          <w:p w14:paraId="1B745875" w14:textId="77777777" w:rsidR="00CE6F83" w:rsidRPr="001C094C" w:rsidRDefault="00CE6F83" w:rsidP="00146DE0">
            <w:r w:rsidRPr="001C094C">
              <w:t>Wilton Park</w:t>
            </w:r>
          </w:p>
        </w:tc>
        <w:tc>
          <w:tcPr>
            <w:tcW w:w="1510" w:type="dxa"/>
            <w:tcBorders>
              <w:top w:val="single" w:sz="4" w:space="0" w:color="auto"/>
              <w:bottom w:val="single" w:sz="4" w:space="0" w:color="auto"/>
            </w:tcBorders>
            <w:noWrap/>
            <w:hideMark/>
          </w:tcPr>
          <w:p w14:paraId="59724E0E" w14:textId="77777777" w:rsidR="00CE6F83" w:rsidRPr="001C094C" w:rsidRDefault="00CE6F83" w:rsidP="00146DE0">
            <w:r w:rsidRPr="001C094C">
              <w:t>Exec. Agency of @FCDOGovUK, convening discreet dialogue on the world’s vital issues. Bringing people together online, in the UK and overseas since 1946.</w:t>
            </w:r>
          </w:p>
        </w:tc>
        <w:tc>
          <w:tcPr>
            <w:tcW w:w="1511" w:type="dxa"/>
            <w:tcBorders>
              <w:top w:val="single" w:sz="4" w:space="0" w:color="auto"/>
              <w:bottom w:val="single" w:sz="4" w:space="0" w:color="auto"/>
            </w:tcBorders>
            <w:noWrap/>
            <w:hideMark/>
          </w:tcPr>
          <w:p w14:paraId="112948DA" w14:textId="77777777" w:rsidR="00CE6F83" w:rsidRPr="001C094C" w:rsidRDefault="00CE6F83" w:rsidP="00146DE0">
            <w:r w:rsidRPr="001C094C">
              <w:t>@WiltonPark</w:t>
            </w:r>
          </w:p>
        </w:tc>
        <w:tc>
          <w:tcPr>
            <w:tcW w:w="1510" w:type="dxa"/>
            <w:tcBorders>
              <w:top w:val="single" w:sz="4" w:space="0" w:color="auto"/>
              <w:bottom w:val="single" w:sz="4" w:space="0" w:color="auto"/>
            </w:tcBorders>
            <w:noWrap/>
            <w:hideMark/>
          </w:tcPr>
          <w:p w14:paraId="77DC9DE5" w14:textId="77777777" w:rsidR="00CE6F83" w:rsidRPr="001C094C" w:rsidRDefault="00CE6F83" w:rsidP="00146DE0">
            <w:r w:rsidRPr="001C094C">
              <w:t>12643</w:t>
            </w:r>
          </w:p>
        </w:tc>
        <w:tc>
          <w:tcPr>
            <w:tcW w:w="1510" w:type="dxa"/>
            <w:tcBorders>
              <w:top w:val="single" w:sz="4" w:space="0" w:color="auto"/>
              <w:bottom w:val="single" w:sz="4" w:space="0" w:color="auto"/>
            </w:tcBorders>
            <w:noWrap/>
            <w:hideMark/>
          </w:tcPr>
          <w:p w14:paraId="65A25E10" w14:textId="77777777" w:rsidR="00CE6F83" w:rsidRPr="001C094C" w:rsidRDefault="00CE6F83" w:rsidP="00146DE0">
            <w:r w:rsidRPr="001C094C">
              <w:t>11911</w:t>
            </w:r>
          </w:p>
        </w:tc>
        <w:tc>
          <w:tcPr>
            <w:tcW w:w="1511" w:type="dxa"/>
            <w:tcBorders>
              <w:top w:val="single" w:sz="4" w:space="0" w:color="auto"/>
              <w:bottom w:val="single" w:sz="4" w:space="0" w:color="auto"/>
            </w:tcBorders>
            <w:noWrap/>
            <w:hideMark/>
          </w:tcPr>
          <w:p w14:paraId="20FF8007" w14:textId="77777777" w:rsidR="00CE6F83" w:rsidRPr="001C094C" w:rsidRDefault="00CE6F83" w:rsidP="00146DE0">
            <w:r w:rsidRPr="001C094C">
              <w:t>7/22/2010 15:32</w:t>
            </w:r>
          </w:p>
        </w:tc>
      </w:tr>
      <w:tr w:rsidR="00CE6F83" w:rsidRPr="001C094C" w14:paraId="3C39934A" w14:textId="77777777" w:rsidTr="00146DE0">
        <w:trPr>
          <w:trHeight w:val="290"/>
        </w:trPr>
        <w:tc>
          <w:tcPr>
            <w:tcW w:w="1510" w:type="dxa"/>
            <w:tcBorders>
              <w:top w:val="single" w:sz="4" w:space="0" w:color="auto"/>
              <w:bottom w:val="double" w:sz="4" w:space="0" w:color="auto"/>
            </w:tcBorders>
            <w:noWrap/>
            <w:hideMark/>
          </w:tcPr>
          <w:p w14:paraId="07D24183" w14:textId="77777777" w:rsidR="00CE6F83" w:rsidRPr="001C094C" w:rsidRDefault="00CE6F83" w:rsidP="00146DE0">
            <w:r w:rsidRPr="001C094C">
              <w:t>Zac Goldsmith</w:t>
            </w:r>
          </w:p>
        </w:tc>
        <w:tc>
          <w:tcPr>
            <w:tcW w:w="1510" w:type="dxa"/>
            <w:tcBorders>
              <w:top w:val="single" w:sz="4" w:space="0" w:color="auto"/>
              <w:bottom w:val="double" w:sz="4" w:space="0" w:color="auto"/>
            </w:tcBorders>
            <w:noWrap/>
            <w:hideMark/>
          </w:tcPr>
          <w:p w14:paraId="2827F73D" w14:textId="77777777" w:rsidR="00CE6F83" w:rsidRPr="001C094C" w:rsidRDefault="00CE6F83" w:rsidP="00146DE0">
            <w:r w:rsidRPr="001C094C">
              <w:t xml:space="preserve">Minister for the Pacific, int’l env, climate &amp; forests ... &amp; UK animal </w:t>
            </w:r>
            <w:r w:rsidRPr="001C094C">
              <w:lastRenderedPageBreak/>
              <w:t>welfare, @DefraGovUk and @FCDOGovUK - in the Lords zac@zacgoldsmith.com</w:t>
            </w:r>
          </w:p>
        </w:tc>
        <w:tc>
          <w:tcPr>
            <w:tcW w:w="1511" w:type="dxa"/>
            <w:tcBorders>
              <w:top w:val="single" w:sz="4" w:space="0" w:color="auto"/>
              <w:bottom w:val="double" w:sz="4" w:space="0" w:color="auto"/>
            </w:tcBorders>
            <w:noWrap/>
            <w:hideMark/>
          </w:tcPr>
          <w:p w14:paraId="20449EED" w14:textId="77777777" w:rsidR="00CE6F83" w:rsidRPr="001C094C" w:rsidRDefault="00CE6F83" w:rsidP="00146DE0">
            <w:r w:rsidRPr="001C094C">
              <w:lastRenderedPageBreak/>
              <w:t>@ZacGoldsmith</w:t>
            </w:r>
          </w:p>
        </w:tc>
        <w:tc>
          <w:tcPr>
            <w:tcW w:w="1510" w:type="dxa"/>
            <w:tcBorders>
              <w:top w:val="single" w:sz="4" w:space="0" w:color="auto"/>
              <w:bottom w:val="double" w:sz="4" w:space="0" w:color="auto"/>
            </w:tcBorders>
            <w:noWrap/>
            <w:hideMark/>
          </w:tcPr>
          <w:p w14:paraId="0391B3AE" w14:textId="77777777" w:rsidR="00CE6F83" w:rsidRPr="001C094C" w:rsidRDefault="00CE6F83" w:rsidP="00146DE0">
            <w:r w:rsidRPr="001C094C">
              <w:t>17242</w:t>
            </w:r>
          </w:p>
        </w:tc>
        <w:tc>
          <w:tcPr>
            <w:tcW w:w="1510" w:type="dxa"/>
            <w:tcBorders>
              <w:top w:val="single" w:sz="4" w:space="0" w:color="auto"/>
              <w:bottom w:val="double" w:sz="4" w:space="0" w:color="auto"/>
            </w:tcBorders>
            <w:noWrap/>
            <w:hideMark/>
          </w:tcPr>
          <w:p w14:paraId="07A6DBED" w14:textId="77777777" w:rsidR="00CE6F83" w:rsidRPr="001C094C" w:rsidRDefault="00CE6F83" w:rsidP="00146DE0">
            <w:r w:rsidRPr="001C094C">
              <w:t>94173</w:t>
            </w:r>
          </w:p>
        </w:tc>
        <w:tc>
          <w:tcPr>
            <w:tcW w:w="1511" w:type="dxa"/>
            <w:tcBorders>
              <w:top w:val="single" w:sz="4" w:space="0" w:color="auto"/>
              <w:bottom w:val="double" w:sz="4" w:space="0" w:color="auto"/>
            </w:tcBorders>
            <w:noWrap/>
            <w:hideMark/>
          </w:tcPr>
          <w:p w14:paraId="274FD20A" w14:textId="77777777" w:rsidR="00CE6F83" w:rsidRPr="001C094C" w:rsidRDefault="00CE6F83" w:rsidP="00146DE0">
            <w:r w:rsidRPr="001C094C">
              <w:t>2/27/2009 17:50</w:t>
            </w:r>
          </w:p>
        </w:tc>
      </w:tr>
    </w:tbl>
    <w:p w14:paraId="07D44691" w14:textId="77777777" w:rsidR="00CE6F83" w:rsidRDefault="00CE6F83" w:rsidP="00CE6F83">
      <w:pPr>
        <w:rPr>
          <w:lang w:val="en-GB"/>
        </w:rPr>
      </w:pPr>
    </w:p>
    <w:p w14:paraId="75A3E37E" w14:textId="77777777" w:rsidR="00CE6F83" w:rsidRDefault="00CE6F83" w:rsidP="00CE6F83">
      <w:pPr>
        <w:rPr>
          <w:lang w:val="en-GB"/>
        </w:rPr>
      </w:pPr>
    </w:p>
    <w:p w14:paraId="2B5B492B" w14:textId="77777777" w:rsidR="00CE6F83" w:rsidRDefault="00CE6F83" w:rsidP="00CE6F83">
      <w:pPr>
        <w:rPr>
          <w:lang w:val="en-GB"/>
        </w:rPr>
      </w:pPr>
    </w:p>
    <w:p w14:paraId="6812BBC7" w14:textId="77777777" w:rsidR="00CE6F83" w:rsidRDefault="00CE6F83" w:rsidP="00CE6F83">
      <w:pPr>
        <w:rPr>
          <w:rFonts w:asciiTheme="majorHAnsi" w:eastAsiaTheme="majorEastAsia" w:hAnsiTheme="majorHAnsi" w:cstheme="majorBidi"/>
          <w:color w:val="2F5496" w:themeColor="accent1" w:themeShade="BF"/>
          <w:sz w:val="26"/>
          <w:szCs w:val="26"/>
          <w:lang w:val="en-GB"/>
        </w:rPr>
      </w:pPr>
      <w:bookmarkStart w:id="15" w:name="_Toc76501037"/>
      <w:r>
        <w:rPr>
          <w:lang w:val="en-GB"/>
        </w:rPr>
        <w:br w:type="page"/>
      </w:r>
    </w:p>
    <w:p w14:paraId="31BAB43C" w14:textId="77777777" w:rsidR="00CE6F83" w:rsidRDefault="00CE6F83" w:rsidP="00CE6F83">
      <w:pPr>
        <w:pStyle w:val="berschrift2"/>
        <w:rPr>
          <w:lang w:val="en-GB"/>
        </w:rPr>
      </w:pPr>
      <w:r>
        <w:rPr>
          <w:lang w:val="en-GB"/>
        </w:rPr>
        <w:lastRenderedPageBreak/>
        <w:t>A3.</w:t>
      </w:r>
      <w:r w:rsidRPr="00A341E4">
        <w:rPr>
          <w:lang w:val="en-GB"/>
        </w:rPr>
        <w:t xml:space="preserve"> </w:t>
      </w:r>
      <w:r>
        <w:rPr>
          <w:lang w:val="en-GB"/>
        </w:rPr>
        <w:t>List of international organization (IO) accounts</w:t>
      </w:r>
      <w:bookmarkEnd w:id="15"/>
      <w:r>
        <w:rPr>
          <w:lang w:val="en-GB"/>
        </w:rPr>
        <w:t>:</w:t>
      </w:r>
    </w:p>
    <w:p w14:paraId="62A12DB3" w14:textId="77777777" w:rsidR="00CE6F83" w:rsidRDefault="00CE6F83" w:rsidP="00CE6F83">
      <w:pPr>
        <w:rPr>
          <w:lang w:val="en-GB"/>
        </w:rPr>
      </w:pPr>
    </w:p>
    <w:p w14:paraId="5C6305F1" w14:textId="77777777" w:rsidR="00CE6F83" w:rsidRPr="00631E13" w:rsidRDefault="00CE6F83" w:rsidP="00CE6F83">
      <w:pPr>
        <w:rPr>
          <w:lang w:val="en-GB"/>
        </w:rPr>
      </w:pPr>
      <w:r>
        <w:rPr>
          <w:lang w:val="en-GB"/>
        </w:rPr>
        <w:t>Data are collected on 06/05/2021.</w:t>
      </w:r>
    </w:p>
    <w:p w14:paraId="5DE7C730" w14:textId="77777777" w:rsidR="00CE6F83" w:rsidRPr="005547D7" w:rsidRDefault="00CE6F83" w:rsidP="00CE6F83">
      <w:pPr>
        <w:rPr>
          <w:lang w:val="en-GB"/>
        </w:rPr>
      </w:pPr>
    </w:p>
    <w:tbl>
      <w:tblPr>
        <w:tblStyle w:val="Tabellenraster"/>
        <w:tblW w:w="0" w:type="auto"/>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294"/>
        <w:gridCol w:w="2250"/>
        <w:gridCol w:w="2126"/>
        <w:gridCol w:w="993"/>
        <w:gridCol w:w="1134"/>
        <w:gridCol w:w="1275"/>
      </w:tblGrid>
      <w:tr w:rsidR="00CE6F83" w:rsidRPr="004D2F92" w14:paraId="19CFAAD8" w14:textId="77777777" w:rsidTr="00146DE0">
        <w:trPr>
          <w:trHeight w:val="290"/>
        </w:trPr>
        <w:tc>
          <w:tcPr>
            <w:tcW w:w="1294" w:type="dxa"/>
            <w:tcBorders>
              <w:bottom w:val="double" w:sz="4" w:space="0" w:color="auto"/>
            </w:tcBorders>
            <w:noWrap/>
          </w:tcPr>
          <w:p w14:paraId="1FD17812" w14:textId="77777777" w:rsidR="00CE6F83" w:rsidRPr="00954AC0" w:rsidRDefault="00CE6F83" w:rsidP="00146DE0">
            <w:pPr>
              <w:jc w:val="both"/>
              <w:rPr>
                <w:b/>
                <w:bCs/>
                <w:sz w:val="24"/>
                <w:szCs w:val="24"/>
                <w:lang w:val="en-GB"/>
              </w:rPr>
            </w:pPr>
            <w:r w:rsidRPr="00954AC0">
              <w:rPr>
                <w:b/>
                <w:bCs/>
                <w:sz w:val="24"/>
                <w:szCs w:val="24"/>
              </w:rPr>
              <w:t>Actor Name</w:t>
            </w:r>
          </w:p>
        </w:tc>
        <w:tc>
          <w:tcPr>
            <w:tcW w:w="2250" w:type="dxa"/>
            <w:tcBorders>
              <w:bottom w:val="double" w:sz="4" w:space="0" w:color="auto"/>
            </w:tcBorders>
            <w:noWrap/>
          </w:tcPr>
          <w:p w14:paraId="41F81924" w14:textId="77777777" w:rsidR="00CE6F83" w:rsidRPr="00954AC0" w:rsidRDefault="00CE6F83" w:rsidP="00146DE0">
            <w:pPr>
              <w:rPr>
                <w:b/>
                <w:bCs/>
                <w:sz w:val="24"/>
                <w:szCs w:val="24"/>
              </w:rPr>
            </w:pPr>
            <w:r w:rsidRPr="00954AC0">
              <w:rPr>
                <w:b/>
                <w:bCs/>
                <w:sz w:val="24"/>
                <w:szCs w:val="24"/>
              </w:rPr>
              <w:t>Account Description</w:t>
            </w:r>
          </w:p>
        </w:tc>
        <w:tc>
          <w:tcPr>
            <w:tcW w:w="2126" w:type="dxa"/>
            <w:tcBorders>
              <w:bottom w:val="double" w:sz="4" w:space="0" w:color="auto"/>
            </w:tcBorders>
            <w:noWrap/>
          </w:tcPr>
          <w:p w14:paraId="65E9424F" w14:textId="77777777" w:rsidR="00CE6F83" w:rsidRPr="00954AC0" w:rsidRDefault="00CE6F83" w:rsidP="00146DE0">
            <w:pPr>
              <w:jc w:val="center"/>
              <w:rPr>
                <w:b/>
                <w:bCs/>
                <w:sz w:val="24"/>
                <w:szCs w:val="24"/>
              </w:rPr>
            </w:pPr>
            <w:r w:rsidRPr="00954AC0">
              <w:rPr>
                <w:b/>
                <w:bCs/>
                <w:sz w:val="24"/>
                <w:szCs w:val="24"/>
              </w:rPr>
              <w:t>Handle</w:t>
            </w:r>
          </w:p>
        </w:tc>
        <w:tc>
          <w:tcPr>
            <w:tcW w:w="993" w:type="dxa"/>
            <w:tcBorders>
              <w:bottom w:val="double" w:sz="4" w:space="0" w:color="auto"/>
            </w:tcBorders>
            <w:noWrap/>
          </w:tcPr>
          <w:p w14:paraId="40A1AE6F" w14:textId="77777777" w:rsidR="00CE6F83" w:rsidRPr="00954AC0" w:rsidRDefault="00CE6F83" w:rsidP="00146DE0">
            <w:pPr>
              <w:jc w:val="center"/>
              <w:rPr>
                <w:b/>
                <w:bCs/>
                <w:sz w:val="24"/>
                <w:szCs w:val="24"/>
              </w:rPr>
            </w:pPr>
            <w:r w:rsidRPr="00954AC0">
              <w:rPr>
                <w:b/>
                <w:bCs/>
                <w:sz w:val="24"/>
                <w:szCs w:val="24"/>
              </w:rPr>
              <w:t>n tweets</w:t>
            </w:r>
          </w:p>
        </w:tc>
        <w:tc>
          <w:tcPr>
            <w:tcW w:w="1134" w:type="dxa"/>
            <w:tcBorders>
              <w:bottom w:val="double" w:sz="4" w:space="0" w:color="auto"/>
            </w:tcBorders>
            <w:noWrap/>
          </w:tcPr>
          <w:p w14:paraId="15ADBB15" w14:textId="77777777" w:rsidR="00CE6F83" w:rsidRPr="00954AC0" w:rsidRDefault="00CE6F83" w:rsidP="00146DE0">
            <w:pPr>
              <w:jc w:val="center"/>
              <w:rPr>
                <w:b/>
                <w:bCs/>
                <w:sz w:val="24"/>
                <w:szCs w:val="24"/>
              </w:rPr>
            </w:pPr>
            <w:r w:rsidRPr="00954AC0">
              <w:rPr>
                <w:b/>
                <w:bCs/>
                <w:sz w:val="24"/>
                <w:szCs w:val="24"/>
              </w:rPr>
              <w:t>Follower count</w:t>
            </w:r>
          </w:p>
        </w:tc>
        <w:tc>
          <w:tcPr>
            <w:tcW w:w="1275" w:type="dxa"/>
            <w:tcBorders>
              <w:bottom w:val="double" w:sz="4" w:space="0" w:color="auto"/>
            </w:tcBorders>
            <w:noWrap/>
          </w:tcPr>
          <w:p w14:paraId="44EED78A" w14:textId="77777777" w:rsidR="00CE6F83" w:rsidRPr="00954AC0" w:rsidRDefault="00CE6F83" w:rsidP="00146DE0">
            <w:pPr>
              <w:jc w:val="center"/>
              <w:rPr>
                <w:b/>
                <w:bCs/>
                <w:sz w:val="24"/>
                <w:szCs w:val="24"/>
              </w:rPr>
            </w:pPr>
            <w:r w:rsidRPr="00954AC0">
              <w:rPr>
                <w:b/>
                <w:bCs/>
                <w:sz w:val="24"/>
                <w:szCs w:val="24"/>
              </w:rPr>
              <w:t>Account Creation</w:t>
            </w:r>
          </w:p>
        </w:tc>
      </w:tr>
      <w:tr w:rsidR="00CE6F83" w:rsidRPr="00315C4C" w14:paraId="32314FE9" w14:textId="77777777" w:rsidTr="00146DE0">
        <w:trPr>
          <w:trHeight w:val="290"/>
        </w:trPr>
        <w:tc>
          <w:tcPr>
            <w:tcW w:w="1294" w:type="dxa"/>
            <w:tcBorders>
              <w:top w:val="double" w:sz="4" w:space="0" w:color="auto"/>
              <w:bottom w:val="single" w:sz="4" w:space="0" w:color="auto"/>
            </w:tcBorders>
            <w:noWrap/>
          </w:tcPr>
          <w:p w14:paraId="4ED9CE8D" w14:textId="77777777" w:rsidR="00CE6F83" w:rsidRPr="00315C4C" w:rsidRDefault="00CE6F83" w:rsidP="00146DE0">
            <w:pPr>
              <w:jc w:val="both"/>
            </w:pPr>
            <w:r w:rsidRPr="00DB15D0">
              <w:t>Africa CDC-Institute for Workforce Development</w:t>
            </w:r>
          </w:p>
        </w:tc>
        <w:tc>
          <w:tcPr>
            <w:tcW w:w="2250" w:type="dxa"/>
            <w:tcBorders>
              <w:top w:val="double" w:sz="4" w:space="0" w:color="auto"/>
              <w:bottom w:val="single" w:sz="4" w:space="0" w:color="auto"/>
            </w:tcBorders>
            <w:noWrap/>
          </w:tcPr>
          <w:p w14:paraId="14D5C5E6" w14:textId="77777777" w:rsidR="00CE6F83" w:rsidRPr="00315C4C" w:rsidRDefault="00CE6F83" w:rsidP="00146DE0">
            <w:r w:rsidRPr="00DB15D0">
              <w:t>The @AfricaCDC Institute for Workforce Development (IWD) trains professionals of @_AfricanUnion MS as they prevent, detect, and respond to disease.</w:t>
            </w:r>
          </w:p>
        </w:tc>
        <w:tc>
          <w:tcPr>
            <w:tcW w:w="2126" w:type="dxa"/>
            <w:tcBorders>
              <w:top w:val="double" w:sz="4" w:space="0" w:color="auto"/>
              <w:bottom w:val="single" w:sz="4" w:space="0" w:color="auto"/>
            </w:tcBorders>
            <w:noWrap/>
          </w:tcPr>
          <w:p w14:paraId="6815D7C0" w14:textId="77777777" w:rsidR="00CE6F83" w:rsidRPr="00315C4C" w:rsidRDefault="00CE6F83" w:rsidP="00146DE0">
            <w:pPr>
              <w:jc w:val="center"/>
            </w:pPr>
            <w:r w:rsidRPr="00DB15D0">
              <w:t>@AfricaCDC_IWD</w:t>
            </w:r>
          </w:p>
        </w:tc>
        <w:tc>
          <w:tcPr>
            <w:tcW w:w="993" w:type="dxa"/>
            <w:tcBorders>
              <w:top w:val="double" w:sz="4" w:space="0" w:color="auto"/>
              <w:bottom w:val="single" w:sz="4" w:space="0" w:color="auto"/>
            </w:tcBorders>
            <w:noWrap/>
          </w:tcPr>
          <w:p w14:paraId="2902E0BB" w14:textId="77777777" w:rsidR="00CE6F83" w:rsidRPr="00315C4C" w:rsidRDefault="00CE6F83" w:rsidP="00146DE0">
            <w:pPr>
              <w:jc w:val="center"/>
            </w:pPr>
            <w:r w:rsidRPr="00DB15D0">
              <w:t>788</w:t>
            </w:r>
          </w:p>
        </w:tc>
        <w:tc>
          <w:tcPr>
            <w:tcW w:w="1134" w:type="dxa"/>
            <w:tcBorders>
              <w:top w:val="double" w:sz="4" w:space="0" w:color="auto"/>
              <w:bottom w:val="single" w:sz="4" w:space="0" w:color="auto"/>
            </w:tcBorders>
            <w:noWrap/>
          </w:tcPr>
          <w:p w14:paraId="6E7422B3" w14:textId="77777777" w:rsidR="00CE6F83" w:rsidRPr="00315C4C" w:rsidRDefault="00CE6F83" w:rsidP="00146DE0">
            <w:pPr>
              <w:jc w:val="center"/>
            </w:pPr>
            <w:r w:rsidRPr="00DB15D0">
              <w:t>2285</w:t>
            </w:r>
          </w:p>
        </w:tc>
        <w:tc>
          <w:tcPr>
            <w:tcW w:w="1275" w:type="dxa"/>
            <w:tcBorders>
              <w:top w:val="double" w:sz="4" w:space="0" w:color="auto"/>
              <w:bottom w:val="single" w:sz="4" w:space="0" w:color="auto"/>
            </w:tcBorders>
            <w:noWrap/>
          </w:tcPr>
          <w:p w14:paraId="786412C7" w14:textId="77777777" w:rsidR="00CE6F83" w:rsidRPr="00315C4C" w:rsidRDefault="00CE6F83" w:rsidP="00146DE0">
            <w:pPr>
              <w:jc w:val="center"/>
            </w:pPr>
            <w:r w:rsidRPr="00DB15D0">
              <w:t>3/2/2019 23:21</w:t>
            </w:r>
          </w:p>
        </w:tc>
      </w:tr>
      <w:tr w:rsidR="00CE6F83" w:rsidRPr="00315C4C" w14:paraId="02D339E7" w14:textId="77777777" w:rsidTr="00146DE0">
        <w:trPr>
          <w:trHeight w:val="290"/>
        </w:trPr>
        <w:tc>
          <w:tcPr>
            <w:tcW w:w="1294" w:type="dxa"/>
            <w:tcBorders>
              <w:top w:val="single" w:sz="4" w:space="0" w:color="auto"/>
            </w:tcBorders>
            <w:noWrap/>
          </w:tcPr>
          <w:p w14:paraId="28D35B9D" w14:textId="77777777" w:rsidR="00CE6F83" w:rsidRPr="00315C4C" w:rsidRDefault="00CE6F83" w:rsidP="00146DE0">
            <w:pPr>
              <w:jc w:val="both"/>
            </w:pPr>
            <w:r w:rsidRPr="00DB15D0">
              <w:t>Africa Union Great Green Wall Initiative</w:t>
            </w:r>
          </w:p>
        </w:tc>
        <w:tc>
          <w:tcPr>
            <w:tcW w:w="2250" w:type="dxa"/>
            <w:tcBorders>
              <w:top w:val="single" w:sz="4" w:space="0" w:color="auto"/>
            </w:tcBorders>
            <w:noWrap/>
          </w:tcPr>
          <w:p w14:paraId="4F6E51D4" w14:textId="77777777" w:rsidR="00CE6F83" w:rsidRPr="00315C4C" w:rsidRDefault="00CE6F83" w:rsidP="00146DE0">
            <w:r w:rsidRPr="00DB15D0">
              <w:t>The Great Green Wall is an initiative of the African Union Commission working on building resilience in Africa's Sahara, Sahel and Drylands</w:t>
            </w:r>
          </w:p>
        </w:tc>
        <w:tc>
          <w:tcPr>
            <w:tcW w:w="2126" w:type="dxa"/>
            <w:tcBorders>
              <w:top w:val="single" w:sz="4" w:space="0" w:color="auto"/>
            </w:tcBorders>
            <w:noWrap/>
          </w:tcPr>
          <w:p w14:paraId="564609E8" w14:textId="77777777" w:rsidR="00CE6F83" w:rsidRPr="00315C4C" w:rsidRDefault="00CE6F83" w:rsidP="00146DE0">
            <w:pPr>
              <w:jc w:val="center"/>
            </w:pPr>
            <w:r w:rsidRPr="00DB15D0">
              <w:t>@auggwi</w:t>
            </w:r>
          </w:p>
        </w:tc>
        <w:tc>
          <w:tcPr>
            <w:tcW w:w="993" w:type="dxa"/>
            <w:tcBorders>
              <w:top w:val="single" w:sz="4" w:space="0" w:color="auto"/>
            </w:tcBorders>
            <w:noWrap/>
          </w:tcPr>
          <w:p w14:paraId="57F6E597" w14:textId="77777777" w:rsidR="00CE6F83" w:rsidRPr="00315C4C" w:rsidRDefault="00CE6F83" w:rsidP="00146DE0">
            <w:pPr>
              <w:jc w:val="center"/>
            </w:pPr>
            <w:r w:rsidRPr="00DB15D0">
              <w:t>1383</w:t>
            </w:r>
          </w:p>
        </w:tc>
        <w:tc>
          <w:tcPr>
            <w:tcW w:w="1134" w:type="dxa"/>
            <w:tcBorders>
              <w:top w:val="single" w:sz="4" w:space="0" w:color="auto"/>
            </w:tcBorders>
            <w:noWrap/>
          </w:tcPr>
          <w:p w14:paraId="35D2C9AB" w14:textId="77777777" w:rsidR="00CE6F83" w:rsidRPr="00315C4C" w:rsidRDefault="00CE6F83" w:rsidP="00146DE0">
            <w:pPr>
              <w:jc w:val="center"/>
            </w:pPr>
            <w:r w:rsidRPr="00DB15D0">
              <w:t>3119</w:t>
            </w:r>
          </w:p>
        </w:tc>
        <w:tc>
          <w:tcPr>
            <w:tcW w:w="1275" w:type="dxa"/>
            <w:tcBorders>
              <w:top w:val="single" w:sz="4" w:space="0" w:color="auto"/>
            </w:tcBorders>
            <w:noWrap/>
          </w:tcPr>
          <w:p w14:paraId="728F699A" w14:textId="77777777" w:rsidR="00CE6F83" w:rsidRPr="00315C4C" w:rsidRDefault="00CE6F83" w:rsidP="00146DE0">
            <w:pPr>
              <w:jc w:val="center"/>
            </w:pPr>
            <w:r w:rsidRPr="00DB15D0">
              <w:t>10/3/2018 21:03</w:t>
            </w:r>
          </w:p>
        </w:tc>
      </w:tr>
      <w:tr w:rsidR="00CE6F83" w:rsidRPr="00315C4C" w14:paraId="501E166E" w14:textId="77777777" w:rsidTr="00146DE0">
        <w:trPr>
          <w:trHeight w:val="290"/>
        </w:trPr>
        <w:tc>
          <w:tcPr>
            <w:tcW w:w="1294" w:type="dxa"/>
            <w:noWrap/>
          </w:tcPr>
          <w:p w14:paraId="7C60F741" w14:textId="77777777" w:rsidR="00CE6F83" w:rsidRPr="00315C4C" w:rsidRDefault="00CE6F83" w:rsidP="00146DE0">
            <w:pPr>
              <w:jc w:val="both"/>
            </w:pPr>
            <w:r w:rsidRPr="00DB15D0">
              <w:t>African Commission on Human and Peoples’ Rights</w:t>
            </w:r>
          </w:p>
        </w:tc>
        <w:tc>
          <w:tcPr>
            <w:tcW w:w="2250" w:type="dxa"/>
            <w:noWrap/>
          </w:tcPr>
          <w:p w14:paraId="2EFA7C7E" w14:textId="77777777" w:rsidR="00CE6F83" w:rsidRPr="00315C4C" w:rsidRDefault="00CE6F83" w:rsidP="00146DE0">
            <w:r w:rsidRPr="00DB15D0">
              <w:t>African Commission on Human and Peoples' Rights: the African Union's quasi-judicial body for promoting and protecting human rights throughout Africa</w:t>
            </w:r>
          </w:p>
        </w:tc>
        <w:tc>
          <w:tcPr>
            <w:tcW w:w="2126" w:type="dxa"/>
            <w:noWrap/>
          </w:tcPr>
          <w:p w14:paraId="5A86AC56" w14:textId="77777777" w:rsidR="00CE6F83" w:rsidRPr="00315C4C" w:rsidRDefault="00CE6F83" w:rsidP="00146DE0">
            <w:pPr>
              <w:jc w:val="center"/>
            </w:pPr>
            <w:r w:rsidRPr="00DB15D0">
              <w:t>@achpr_cadhp</w:t>
            </w:r>
          </w:p>
        </w:tc>
        <w:tc>
          <w:tcPr>
            <w:tcW w:w="993" w:type="dxa"/>
            <w:noWrap/>
          </w:tcPr>
          <w:p w14:paraId="7B8E52C7" w14:textId="77777777" w:rsidR="00CE6F83" w:rsidRPr="00315C4C" w:rsidRDefault="00CE6F83" w:rsidP="00146DE0">
            <w:pPr>
              <w:jc w:val="center"/>
            </w:pPr>
            <w:r w:rsidRPr="00DB15D0">
              <w:t>1153</w:t>
            </w:r>
          </w:p>
        </w:tc>
        <w:tc>
          <w:tcPr>
            <w:tcW w:w="1134" w:type="dxa"/>
            <w:noWrap/>
          </w:tcPr>
          <w:p w14:paraId="1E0A9FF2" w14:textId="77777777" w:rsidR="00CE6F83" w:rsidRPr="00315C4C" w:rsidRDefault="00CE6F83" w:rsidP="00146DE0">
            <w:pPr>
              <w:jc w:val="center"/>
            </w:pPr>
            <w:r w:rsidRPr="00DB15D0">
              <w:t>4946</w:t>
            </w:r>
          </w:p>
        </w:tc>
        <w:tc>
          <w:tcPr>
            <w:tcW w:w="1275" w:type="dxa"/>
            <w:noWrap/>
          </w:tcPr>
          <w:p w14:paraId="18A6BFF0" w14:textId="77777777" w:rsidR="00CE6F83" w:rsidRPr="00315C4C" w:rsidRDefault="00CE6F83" w:rsidP="00146DE0">
            <w:pPr>
              <w:jc w:val="center"/>
            </w:pPr>
            <w:r w:rsidRPr="00DB15D0">
              <w:t>10/22/2018 16:46</w:t>
            </w:r>
          </w:p>
        </w:tc>
      </w:tr>
      <w:tr w:rsidR="00CE6F83" w:rsidRPr="00315C4C" w14:paraId="0FC8CA5C" w14:textId="77777777" w:rsidTr="00146DE0">
        <w:trPr>
          <w:trHeight w:val="290"/>
        </w:trPr>
        <w:tc>
          <w:tcPr>
            <w:tcW w:w="1294" w:type="dxa"/>
            <w:noWrap/>
          </w:tcPr>
          <w:p w14:paraId="2D4F554D" w14:textId="77777777" w:rsidR="00CE6F83" w:rsidRPr="00315C4C" w:rsidRDefault="00CE6F83" w:rsidP="00146DE0">
            <w:pPr>
              <w:jc w:val="both"/>
            </w:pPr>
            <w:r w:rsidRPr="00DB15D0">
              <w:t>African Court</w:t>
            </w:r>
          </w:p>
        </w:tc>
        <w:tc>
          <w:tcPr>
            <w:tcW w:w="2250" w:type="dxa"/>
            <w:noWrap/>
          </w:tcPr>
          <w:p w14:paraId="57882E8F" w14:textId="77777777" w:rsidR="00CE6F83" w:rsidRPr="00315C4C" w:rsidRDefault="00CE6F83" w:rsidP="00146DE0">
            <w:r w:rsidRPr="00DB15D0">
              <w:t>Protecting Human Rights in Africa</w:t>
            </w:r>
          </w:p>
        </w:tc>
        <w:tc>
          <w:tcPr>
            <w:tcW w:w="2126" w:type="dxa"/>
            <w:noWrap/>
          </w:tcPr>
          <w:p w14:paraId="1E6EF7A6" w14:textId="77777777" w:rsidR="00CE6F83" w:rsidRPr="00315C4C" w:rsidRDefault="00CE6F83" w:rsidP="00146DE0">
            <w:pPr>
              <w:jc w:val="center"/>
            </w:pPr>
            <w:r w:rsidRPr="00DB15D0">
              <w:t>@court_afchpr</w:t>
            </w:r>
          </w:p>
        </w:tc>
        <w:tc>
          <w:tcPr>
            <w:tcW w:w="993" w:type="dxa"/>
            <w:noWrap/>
          </w:tcPr>
          <w:p w14:paraId="221F4AA9" w14:textId="77777777" w:rsidR="00CE6F83" w:rsidRPr="00315C4C" w:rsidRDefault="00CE6F83" w:rsidP="00146DE0">
            <w:pPr>
              <w:jc w:val="center"/>
            </w:pPr>
            <w:r w:rsidRPr="00DB15D0">
              <w:t>1220</w:t>
            </w:r>
          </w:p>
        </w:tc>
        <w:tc>
          <w:tcPr>
            <w:tcW w:w="1134" w:type="dxa"/>
            <w:noWrap/>
          </w:tcPr>
          <w:p w14:paraId="25800771" w14:textId="77777777" w:rsidR="00CE6F83" w:rsidRPr="00315C4C" w:rsidRDefault="00CE6F83" w:rsidP="00146DE0">
            <w:pPr>
              <w:jc w:val="center"/>
            </w:pPr>
            <w:r w:rsidRPr="00DB15D0">
              <w:t>8914</w:t>
            </w:r>
          </w:p>
        </w:tc>
        <w:tc>
          <w:tcPr>
            <w:tcW w:w="1275" w:type="dxa"/>
            <w:noWrap/>
          </w:tcPr>
          <w:p w14:paraId="3BAA4FEB" w14:textId="77777777" w:rsidR="00CE6F83" w:rsidRPr="00315C4C" w:rsidRDefault="00CE6F83" w:rsidP="00146DE0">
            <w:pPr>
              <w:jc w:val="center"/>
            </w:pPr>
            <w:r w:rsidRPr="00DB15D0">
              <w:t>11/23/2014 8:15</w:t>
            </w:r>
          </w:p>
        </w:tc>
      </w:tr>
      <w:tr w:rsidR="00CE6F83" w:rsidRPr="00315C4C" w14:paraId="65FA5387" w14:textId="77777777" w:rsidTr="00146DE0">
        <w:trPr>
          <w:trHeight w:val="290"/>
        </w:trPr>
        <w:tc>
          <w:tcPr>
            <w:tcW w:w="1294" w:type="dxa"/>
            <w:noWrap/>
          </w:tcPr>
          <w:p w14:paraId="2507D2B0" w14:textId="77777777" w:rsidR="00CE6F83" w:rsidRPr="00315C4C" w:rsidRDefault="00CE6F83" w:rsidP="00146DE0">
            <w:pPr>
              <w:jc w:val="both"/>
            </w:pPr>
            <w:r w:rsidRPr="00DB15D0">
              <w:t>African Risk Capacity Group</w:t>
            </w:r>
          </w:p>
        </w:tc>
        <w:tc>
          <w:tcPr>
            <w:tcW w:w="2250" w:type="dxa"/>
            <w:noWrap/>
          </w:tcPr>
          <w:p w14:paraId="382A644F" w14:textId="77777777" w:rsidR="00CE6F83" w:rsidRPr="00315C4C" w:rsidRDefault="00CE6F83" w:rsidP="00146DE0">
            <w:r w:rsidRPr="00DB15D0">
              <w:t>Specialized Agency of the @_AfricanUnion providing comprehensive sovereign Disaster Risk Solutions to build capacity, climate resilience &amp; food security.</w:t>
            </w:r>
          </w:p>
        </w:tc>
        <w:tc>
          <w:tcPr>
            <w:tcW w:w="2126" w:type="dxa"/>
            <w:noWrap/>
          </w:tcPr>
          <w:p w14:paraId="4D56F148" w14:textId="77777777" w:rsidR="00CE6F83" w:rsidRPr="00315C4C" w:rsidRDefault="00CE6F83" w:rsidP="00146DE0">
            <w:pPr>
              <w:jc w:val="center"/>
            </w:pPr>
            <w:r w:rsidRPr="00DB15D0">
              <w:t>@ARCapacity</w:t>
            </w:r>
          </w:p>
        </w:tc>
        <w:tc>
          <w:tcPr>
            <w:tcW w:w="993" w:type="dxa"/>
            <w:noWrap/>
          </w:tcPr>
          <w:p w14:paraId="1B73350B" w14:textId="77777777" w:rsidR="00CE6F83" w:rsidRPr="00315C4C" w:rsidRDefault="00CE6F83" w:rsidP="00146DE0">
            <w:pPr>
              <w:jc w:val="center"/>
            </w:pPr>
            <w:r w:rsidRPr="00DB15D0">
              <w:t>2003</w:t>
            </w:r>
          </w:p>
        </w:tc>
        <w:tc>
          <w:tcPr>
            <w:tcW w:w="1134" w:type="dxa"/>
            <w:noWrap/>
          </w:tcPr>
          <w:p w14:paraId="2DC6B154" w14:textId="77777777" w:rsidR="00CE6F83" w:rsidRPr="00315C4C" w:rsidRDefault="00CE6F83" w:rsidP="00146DE0">
            <w:pPr>
              <w:jc w:val="center"/>
            </w:pPr>
            <w:r w:rsidRPr="00DB15D0">
              <w:t>5261</w:t>
            </w:r>
          </w:p>
        </w:tc>
        <w:tc>
          <w:tcPr>
            <w:tcW w:w="1275" w:type="dxa"/>
            <w:noWrap/>
          </w:tcPr>
          <w:p w14:paraId="3A8D9E2F" w14:textId="77777777" w:rsidR="00CE6F83" w:rsidRPr="00315C4C" w:rsidRDefault="00CE6F83" w:rsidP="00146DE0">
            <w:pPr>
              <w:jc w:val="center"/>
            </w:pPr>
            <w:r w:rsidRPr="00DB15D0">
              <w:t>5/21/2013 16:04</w:t>
            </w:r>
          </w:p>
        </w:tc>
      </w:tr>
      <w:tr w:rsidR="00CE6F83" w:rsidRPr="00315C4C" w14:paraId="1BA136C3" w14:textId="77777777" w:rsidTr="00146DE0">
        <w:trPr>
          <w:trHeight w:val="290"/>
        </w:trPr>
        <w:tc>
          <w:tcPr>
            <w:tcW w:w="1294" w:type="dxa"/>
            <w:noWrap/>
          </w:tcPr>
          <w:p w14:paraId="4F6355CE" w14:textId="77777777" w:rsidR="00CE6F83" w:rsidRPr="00315C4C" w:rsidRDefault="00CE6F83" w:rsidP="00146DE0">
            <w:pPr>
              <w:jc w:val="both"/>
            </w:pPr>
            <w:r w:rsidRPr="00DB15D0">
              <w:lastRenderedPageBreak/>
              <w:t>African Union</w:t>
            </w:r>
          </w:p>
        </w:tc>
        <w:tc>
          <w:tcPr>
            <w:tcW w:w="2250" w:type="dxa"/>
            <w:noWrap/>
          </w:tcPr>
          <w:p w14:paraId="30DFB207" w14:textId="77777777" w:rsidR="00CE6F83" w:rsidRPr="00315C4C" w:rsidRDefault="00CE6F83" w:rsidP="00146DE0">
            <w:r w:rsidRPr="00DB15D0">
              <w:t>For an integrated, prosperous and peaceful Africa. Official page of the AU.</w:t>
            </w:r>
          </w:p>
        </w:tc>
        <w:tc>
          <w:tcPr>
            <w:tcW w:w="2126" w:type="dxa"/>
            <w:noWrap/>
          </w:tcPr>
          <w:p w14:paraId="10BD897E" w14:textId="77777777" w:rsidR="00CE6F83" w:rsidRPr="00315C4C" w:rsidRDefault="00CE6F83" w:rsidP="00146DE0">
            <w:pPr>
              <w:jc w:val="center"/>
            </w:pPr>
            <w:r w:rsidRPr="00DB15D0">
              <w:t>@_AfricanUnion</w:t>
            </w:r>
          </w:p>
        </w:tc>
        <w:tc>
          <w:tcPr>
            <w:tcW w:w="993" w:type="dxa"/>
            <w:noWrap/>
          </w:tcPr>
          <w:p w14:paraId="52505D2C" w14:textId="77777777" w:rsidR="00CE6F83" w:rsidRPr="00315C4C" w:rsidRDefault="00CE6F83" w:rsidP="00146DE0">
            <w:pPr>
              <w:jc w:val="center"/>
            </w:pPr>
            <w:r w:rsidRPr="00DB15D0">
              <w:t>9989</w:t>
            </w:r>
          </w:p>
        </w:tc>
        <w:tc>
          <w:tcPr>
            <w:tcW w:w="1134" w:type="dxa"/>
            <w:noWrap/>
          </w:tcPr>
          <w:p w14:paraId="701335E0" w14:textId="77777777" w:rsidR="00CE6F83" w:rsidRPr="00315C4C" w:rsidRDefault="00CE6F83" w:rsidP="00146DE0">
            <w:pPr>
              <w:jc w:val="center"/>
            </w:pPr>
            <w:r w:rsidRPr="00DB15D0">
              <w:t>664861</w:t>
            </w:r>
          </w:p>
        </w:tc>
        <w:tc>
          <w:tcPr>
            <w:tcW w:w="1275" w:type="dxa"/>
            <w:noWrap/>
          </w:tcPr>
          <w:p w14:paraId="2C06CADC" w14:textId="77777777" w:rsidR="00CE6F83" w:rsidRPr="00315C4C" w:rsidRDefault="00CE6F83" w:rsidP="00146DE0">
            <w:pPr>
              <w:jc w:val="center"/>
            </w:pPr>
            <w:r w:rsidRPr="00DB15D0">
              <w:t>5/20/2010 8:48</w:t>
            </w:r>
          </w:p>
        </w:tc>
      </w:tr>
      <w:tr w:rsidR="00CE6F83" w:rsidRPr="00315C4C" w14:paraId="34159E54" w14:textId="77777777" w:rsidTr="00146DE0">
        <w:trPr>
          <w:trHeight w:val="290"/>
        </w:trPr>
        <w:tc>
          <w:tcPr>
            <w:tcW w:w="1294" w:type="dxa"/>
            <w:noWrap/>
          </w:tcPr>
          <w:p w14:paraId="12BE8C57" w14:textId="77777777" w:rsidR="00CE6F83" w:rsidRPr="00315C4C" w:rsidRDefault="00CE6F83" w:rsidP="00146DE0">
            <w:pPr>
              <w:jc w:val="both"/>
            </w:pPr>
            <w:r w:rsidRPr="00DB15D0">
              <w:t>African Union Advisory Board on Corruption</w:t>
            </w:r>
          </w:p>
        </w:tc>
        <w:tc>
          <w:tcPr>
            <w:tcW w:w="2250" w:type="dxa"/>
            <w:noWrap/>
          </w:tcPr>
          <w:p w14:paraId="331AB39B" w14:textId="77777777" w:rsidR="00CE6F83" w:rsidRPr="00315C4C" w:rsidRDefault="00CE6F83" w:rsidP="00146DE0">
            <w:r w:rsidRPr="00DB15D0">
              <w:t>The African Union Advisory Board on Corruption is an autonomous organ established within the African Union , in terms of Article 22 the Convention</w:t>
            </w:r>
          </w:p>
        </w:tc>
        <w:tc>
          <w:tcPr>
            <w:tcW w:w="2126" w:type="dxa"/>
            <w:noWrap/>
          </w:tcPr>
          <w:p w14:paraId="22691E86" w14:textId="77777777" w:rsidR="00CE6F83" w:rsidRPr="00315C4C" w:rsidRDefault="00CE6F83" w:rsidP="00146DE0">
            <w:pPr>
              <w:jc w:val="center"/>
            </w:pPr>
            <w:r w:rsidRPr="00DB15D0">
              <w:t>@AUABC_</w:t>
            </w:r>
          </w:p>
        </w:tc>
        <w:tc>
          <w:tcPr>
            <w:tcW w:w="993" w:type="dxa"/>
            <w:noWrap/>
          </w:tcPr>
          <w:p w14:paraId="35C4ACA8" w14:textId="77777777" w:rsidR="00CE6F83" w:rsidRPr="00315C4C" w:rsidRDefault="00CE6F83" w:rsidP="00146DE0">
            <w:pPr>
              <w:jc w:val="center"/>
            </w:pPr>
            <w:r w:rsidRPr="00DB15D0">
              <w:t>2380</w:t>
            </w:r>
          </w:p>
        </w:tc>
        <w:tc>
          <w:tcPr>
            <w:tcW w:w="1134" w:type="dxa"/>
            <w:noWrap/>
          </w:tcPr>
          <w:p w14:paraId="552088CA" w14:textId="77777777" w:rsidR="00CE6F83" w:rsidRPr="00315C4C" w:rsidRDefault="00CE6F83" w:rsidP="00146DE0">
            <w:pPr>
              <w:jc w:val="center"/>
            </w:pPr>
            <w:r w:rsidRPr="00DB15D0">
              <w:t>4914</w:t>
            </w:r>
          </w:p>
        </w:tc>
        <w:tc>
          <w:tcPr>
            <w:tcW w:w="1275" w:type="dxa"/>
            <w:noWrap/>
          </w:tcPr>
          <w:p w14:paraId="5C2C8C77" w14:textId="77777777" w:rsidR="00CE6F83" w:rsidRPr="00315C4C" w:rsidRDefault="00CE6F83" w:rsidP="00146DE0">
            <w:pPr>
              <w:jc w:val="center"/>
            </w:pPr>
            <w:r w:rsidRPr="00DB15D0">
              <w:t>8/26/2013 14:47</w:t>
            </w:r>
          </w:p>
        </w:tc>
      </w:tr>
      <w:tr w:rsidR="00CE6F83" w:rsidRPr="00315C4C" w14:paraId="7CEE7736" w14:textId="77777777" w:rsidTr="00146DE0">
        <w:trPr>
          <w:trHeight w:val="290"/>
        </w:trPr>
        <w:tc>
          <w:tcPr>
            <w:tcW w:w="1294" w:type="dxa"/>
            <w:noWrap/>
          </w:tcPr>
          <w:p w14:paraId="3C67C1FA" w14:textId="77777777" w:rsidR="00CE6F83" w:rsidRPr="00315C4C" w:rsidRDefault="00CE6F83" w:rsidP="00146DE0">
            <w:pPr>
              <w:jc w:val="both"/>
            </w:pPr>
            <w:r w:rsidRPr="00DB15D0">
              <w:t>African Union Mission to the UN</w:t>
            </w:r>
          </w:p>
        </w:tc>
        <w:tc>
          <w:tcPr>
            <w:tcW w:w="2250" w:type="dxa"/>
            <w:noWrap/>
          </w:tcPr>
          <w:p w14:paraId="738955E7" w14:textId="77777777" w:rsidR="00CE6F83" w:rsidRPr="00315C4C" w:rsidRDefault="00CE6F83" w:rsidP="00146DE0">
            <w:r w:rsidRPr="00DB15D0">
              <w:t>Permanent Observer Mission of the @_AfricanUnion to the @UN. For a United and Strong #Africa. Follow Ambassador @FKMohammed1</w:t>
            </w:r>
          </w:p>
        </w:tc>
        <w:tc>
          <w:tcPr>
            <w:tcW w:w="2126" w:type="dxa"/>
            <w:noWrap/>
          </w:tcPr>
          <w:p w14:paraId="76B1870F" w14:textId="77777777" w:rsidR="00CE6F83" w:rsidRPr="00315C4C" w:rsidRDefault="00CE6F83" w:rsidP="00146DE0">
            <w:pPr>
              <w:jc w:val="center"/>
            </w:pPr>
            <w:r w:rsidRPr="00DB15D0">
              <w:t>@AfricanUnionUN</w:t>
            </w:r>
          </w:p>
        </w:tc>
        <w:tc>
          <w:tcPr>
            <w:tcW w:w="993" w:type="dxa"/>
            <w:noWrap/>
          </w:tcPr>
          <w:p w14:paraId="13974C4E" w14:textId="77777777" w:rsidR="00CE6F83" w:rsidRPr="00315C4C" w:rsidRDefault="00CE6F83" w:rsidP="00146DE0">
            <w:pPr>
              <w:jc w:val="center"/>
            </w:pPr>
            <w:r w:rsidRPr="00DB15D0">
              <w:t>6823</w:t>
            </w:r>
          </w:p>
        </w:tc>
        <w:tc>
          <w:tcPr>
            <w:tcW w:w="1134" w:type="dxa"/>
            <w:noWrap/>
          </w:tcPr>
          <w:p w14:paraId="2E56F792" w14:textId="77777777" w:rsidR="00CE6F83" w:rsidRPr="00315C4C" w:rsidRDefault="00CE6F83" w:rsidP="00146DE0">
            <w:pPr>
              <w:jc w:val="center"/>
            </w:pPr>
            <w:r w:rsidRPr="00DB15D0">
              <w:t>11787</w:t>
            </w:r>
          </w:p>
        </w:tc>
        <w:tc>
          <w:tcPr>
            <w:tcW w:w="1275" w:type="dxa"/>
            <w:noWrap/>
          </w:tcPr>
          <w:p w14:paraId="59646E75" w14:textId="77777777" w:rsidR="00CE6F83" w:rsidRPr="00315C4C" w:rsidRDefault="00CE6F83" w:rsidP="00146DE0">
            <w:pPr>
              <w:jc w:val="center"/>
            </w:pPr>
            <w:r w:rsidRPr="00DB15D0">
              <w:t>6/24/2013 17:28</w:t>
            </w:r>
          </w:p>
        </w:tc>
      </w:tr>
      <w:tr w:rsidR="00CE6F83" w:rsidRPr="00315C4C" w14:paraId="4F601E2A" w14:textId="77777777" w:rsidTr="00146DE0">
        <w:trPr>
          <w:trHeight w:val="290"/>
        </w:trPr>
        <w:tc>
          <w:tcPr>
            <w:tcW w:w="1294" w:type="dxa"/>
            <w:noWrap/>
          </w:tcPr>
          <w:p w14:paraId="6360445B" w14:textId="77777777" w:rsidR="00CE6F83" w:rsidRPr="00315C4C" w:rsidRDefault="00CE6F83" w:rsidP="00146DE0">
            <w:pPr>
              <w:jc w:val="both"/>
            </w:pPr>
            <w:r w:rsidRPr="00DB15D0">
              <w:t>African Union Summit</w:t>
            </w:r>
          </w:p>
        </w:tc>
        <w:tc>
          <w:tcPr>
            <w:tcW w:w="2250" w:type="dxa"/>
            <w:noWrap/>
          </w:tcPr>
          <w:p w14:paraId="7F2B4D11" w14:textId="77777777" w:rsidR="00CE6F83" w:rsidRPr="00315C4C" w:rsidRDefault="00CE6F83" w:rsidP="00146DE0">
            <w:r w:rsidRPr="00DB15D0">
              <w:t>"19TH African Union Summit: 09 - 16 July 2012, Addis Ababa"</w:t>
            </w:r>
          </w:p>
        </w:tc>
        <w:tc>
          <w:tcPr>
            <w:tcW w:w="2126" w:type="dxa"/>
            <w:noWrap/>
          </w:tcPr>
          <w:p w14:paraId="3B38889A" w14:textId="77777777" w:rsidR="00CE6F83" w:rsidRPr="00315C4C" w:rsidRDefault="00CE6F83" w:rsidP="00146DE0">
            <w:pPr>
              <w:jc w:val="center"/>
            </w:pPr>
            <w:r w:rsidRPr="00DB15D0">
              <w:t>@AUSummit</w:t>
            </w:r>
          </w:p>
        </w:tc>
        <w:tc>
          <w:tcPr>
            <w:tcW w:w="993" w:type="dxa"/>
            <w:noWrap/>
          </w:tcPr>
          <w:p w14:paraId="02DD4681" w14:textId="77777777" w:rsidR="00CE6F83" w:rsidRPr="00315C4C" w:rsidRDefault="00CE6F83" w:rsidP="00146DE0">
            <w:pPr>
              <w:jc w:val="center"/>
            </w:pPr>
            <w:r w:rsidRPr="00DB15D0">
              <w:t>85</w:t>
            </w:r>
          </w:p>
        </w:tc>
        <w:tc>
          <w:tcPr>
            <w:tcW w:w="1134" w:type="dxa"/>
            <w:noWrap/>
          </w:tcPr>
          <w:p w14:paraId="7DE66C12" w14:textId="77777777" w:rsidR="00CE6F83" w:rsidRPr="00315C4C" w:rsidRDefault="00CE6F83" w:rsidP="00146DE0">
            <w:pPr>
              <w:jc w:val="center"/>
            </w:pPr>
            <w:r w:rsidRPr="00DB15D0">
              <w:t>5376</w:t>
            </w:r>
          </w:p>
        </w:tc>
        <w:tc>
          <w:tcPr>
            <w:tcW w:w="1275" w:type="dxa"/>
            <w:noWrap/>
          </w:tcPr>
          <w:p w14:paraId="0BCCEB00" w14:textId="77777777" w:rsidR="00CE6F83" w:rsidRPr="00315C4C" w:rsidRDefault="00CE6F83" w:rsidP="00146DE0">
            <w:pPr>
              <w:jc w:val="center"/>
            </w:pPr>
            <w:r w:rsidRPr="00DB15D0">
              <w:t>1/26/2010 8:45</w:t>
            </w:r>
          </w:p>
        </w:tc>
      </w:tr>
      <w:tr w:rsidR="00CE6F83" w:rsidRPr="00315C4C" w14:paraId="0712B76C" w14:textId="77777777" w:rsidTr="00146DE0">
        <w:trPr>
          <w:trHeight w:val="290"/>
        </w:trPr>
        <w:tc>
          <w:tcPr>
            <w:tcW w:w="1294" w:type="dxa"/>
            <w:noWrap/>
          </w:tcPr>
          <w:p w14:paraId="35720FD1" w14:textId="77777777" w:rsidR="00CE6F83" w:rsidRPr="00315C4C" w:rsidRDefault="00CE6F83" w:rsidP="00146DE0">
            <w:pPr>
              <w:jc w:val="both"/>
            </w:pPr>
            <w:r w:rsidRPr="00DB15D0">
              <w:t>African Union Women, Gender &amp; Youth Directorate.</w:t>
            </w:r>
          </w:p>
        </w:tc>
        <w:tc>
          <w:tcPr>
            <w:tcW w:w="2250" w:type="dxa"/>
            <w:noWrap/>
          </w:tcPr>
          <w:p w14:paraId="73D5A79A" w14:textId="77777777" w:rsidR="00CE6F83" w:rsidRPr="00315C4C" w:rsidRDefault="00CE6F83" w:rsidP="00146DE0">
            <w:r w:rsidRPr="00DB15D0">
              <w:t>Women, Gender and Youth Directorate at the African Union Commission</w:t>
            </w:r>
          </w:p>
        </w:tc>
        <w:tc>
          <w:tcPr>
            <w:tcW w:w="2126" w:type="dxa"/>
            <w:noWrap/>
          </w:tcPr>
          <w:p w14:paraId="668BC79D" w14:textId="77777777" w:rsidR="00CE6F83" w:rsidRPr="00315C4C" w:rsidRDefault="00CE6F83" w:rsidP="00146DE0">
            <w:pPr>
              <w:jc w:val="center"/>
            </w:pPr>
            <w:r w:rsidRPr="00DB15D0">
              <w:t>@AU_WGDD</w:t>
            </w:r>
          </w:p>
        </w:tc>
        <w:tc>
          <w:tcPr>
            <w:tcW w:w="993" w:type="dxa"/>
            <w:noWrap/>
          </w:tcPr>
          <w:p w14:paraId="1B75B7DE" w14:textId="77777777" w:rsidR="00CE6F83" w:rsidRPr="00315C4C" w:rsidRDefault="00CE6F83" w:rsidP="00146DE0">
            <w:pPr>
              <w:jc w:val="center"/>
            </w:pPr>
            <w:r w:rsidRPr="00DB15D0">
              <w:t>2771</w:t>
            </w:r>
          </w:p>
        </w:tc>
        <w:tc>
          <w:tcPr>
            <w:tcW w:w="1134" w:type="dxa"/>
            <w:noWrap/>
          </w:tcPr>
          <w:p w14:paraId="0E1B6D5C" w14:textId="77777777" w:rsidR="00CE6F83" w:rsidRPr="00315C4C" w:rsidRDefault="00CE6F83" w:rsidP="00146DE0">
            <w:pPr>
              <w:jc w:val="center"/>
            </w:pPr>
            <w:r w:rsidRPr="00DB15D0">
              <w:t>11623</w:t>
            </w:r>
          </w:p>
        </w:tc>
        <w:tc>
          <w:tcPr>
            <w:tcW w:w="1275" w:type="dxa"/>
            <w:noWrap/>
          </w:tcPr>
          <w:p w14:paraId="4D3F0E41" w14:textId="77777777" w:rsidR="00CE6F83" w:rsidRPr="00315C4C" w:rsidRDefault="00CE6F83" w:rsidP="00146DE0">
            <w:pPr>
              <w:jc w:val="center"/>
            </w:pPr>
            <w:r w:rsidRPr="00DB15D0">
              <w:t>11/11/2016 9:35</w:t>
            </w:r>
          </w:p>
        </w:tc>
      </w:tr>
      <w:tr w:rsidR="00CE6F83" w:rsidRPr="00315C4C" w14:paraId="0C65B970" w14:textId="77777777" w:rsidTr="00146DE0">
        <w:trPr>
          <w:trHeight w:val="290"/>
        </w:trPr>
        <w:tc>
          <w:tcPr>
            <w:tcW w:w="1294" w:type="dxa"/>
            <w:noWrap/>
          </w:tcPr>
          <w:p w14:paraId="74135B9C" w14:textId="77777777" w:rsidR="00CE6F83" w:rsidRPr="00315C4C" w:rsidRDefault="00CE6F83" w:rsidP="00146DE0">
            <w:pPr>
              <w:jc w:val="both"/>
            </w:pPr>
            <w:r w:rsidRPr="00DB15D0">
              <w:t>AfricanCommissionHPR</w:t>
            </w:r>
          </w:p>
        </w:tc>
        <w:tc>
          <w:tcPr>
            <w:tcW w:w="2250" w:type="dxa"/>
            <w:noWrap/>
          </w:tcPr>
          <w:p w14:paraId="25AE6469" w14:textId="77777777" w:rsidR="00CE6F83" w:rsidRPr="00315C4C" w:rsidRDefault="00CE6F83" w:rsidP="00146DE0">
            <w:r w:rsidRPr="00DB15D0">
              <w:t>The African Commission on Human and Peoples' Rights (ACHPR) is a quasi-judicial body tasked with promoting and protecting human rights throughout Africa.</w:t>
            </w:r>
          </w:p>
        </w:tc>
        <w:tc>
          <w:tcPr>
            <w:tcW w:w="2126" w:type="dxa"/>
            <w:noWrap/>
          </w:tcPr>
          <w:p w14:paraId="2E4EE9FC" w14:textId="77777777" w:rsidR="00CE6F83" w:rsidRPr="00315C4C" w:rsidRDefault="00CE6F83" w:rsidP="00146DE0">
            <w:pPr>
              <w:jc w:val="center"/>
            </w:pPr>
            <w:r w:rsidRPr="00DB15D0">
              <w:t>@ACHPR</w:t>
            </w:r>
          </w:p>
        </w:tc>
        <w:tc>
          <w:tcPr>
            <w:tcW w:w="993" w:type="dxa"/>
            <w:noWrap/>
          </w:tcPr>
          <w:p w14:paraId="24733A39" w14:textId="77777777" w:rsidR="00CE6F83" w:rsidRPr="00315C4C" w:rsidRDefault="00CE6F83" w:rsidP="00146DE0">
            <w:pPr>
              <w:jc w:val="center"/>
            </w:pPr>
            <w:r w:rsidRPr="00DB15D0">
              <w:t>28</w:t>
            </w:r>
          </w:p>
        </w:tc>
        <w:tc>
          <w:tcPr>
            <w:tcW w:w="1134" w:type="dxa"/>
            <w:noWrap/>
          </w:tcPr>
          <w:p w14:paraId="738D4FBB" w14:textId="77777777" w:rsidR="00CE6F83" w:rsidRPr="00315C4C" w:rsidRDefault="00CE6F83" w:rsidP="00146DE0">
            <w:pPr>
              <w:jc w:val="center"/>
            </w:pPr>
            <w:r w:rsidRPr="00DB15D0">
              <w:t>3188</w:t>
            </w:r>
          </w:p>
        </w:tc>
        <w:tc>
          <w:tcPr>
            <w:tcW w:w="1275" w:type="dxa"/>
            <w:noWrap/>
          </w:tcPr>
          <w:p w14:paraId="0F38AD86" w14:textId="77777777" w:rsidR="00CE6F83" w:rsidRPr="00315C4C" w:rsidRDefault="00CE6F83" w:rsidP="00146DE0">
            <w:pPr>
              <w:jc w:val="center"/>
            </w:pPr>
            <w:r w:rsidRPr="00DB15D0">
              <w:t>10/20/2012 17:01</w:t>
            </w:r>
          </w:p>
        </w:tc>
      </w:tr>
      <w:tr w:rsidR="00CE6F83" w:rsidRPr="00315C4C" w14:paraId="36DE5884" w14:textId="77777777" w:rsidTr="00146DE0">
        <w:trPr>
          <w:trHeight w:val="290"/>
        </w:trPr>
        <w:tc>
          <w:tcPr>
            <w:tcW w:w="1294" w:type="dxa"/>
            <w:noWrap/>
          </w:tcPr>
          <w:p w14:paraId="3587A34D" w14:textId="77777777" w:rsidR="00CE6F83" w:rsidRPr="00315C4C" w:rsidRDefault="00CE6F83" w:rsidP="00146DE0">
            <w:pPr>
              <w:jc w:val="both"/>
            </w:pPr>
            <w:r w:rsidRPr="00DB15D0">
              <w:t>AHA Centre</w:t>
            </w:r>
          </w:p>
        </w:tc>
        <w:tc>
          <w:tcPr>
            <w:tcW w:w="2250" w:type="dxa"/>
            <w:noWrap/>
          </w:tcPr>
          <w:p w14:paraId="2F90A1DB" w14:textId="77777777" w:rsidR="00CE6F83" w:rsidRPr="00315C4C" w:rsidRDefault="00CE6F83" w:rsidP="00146DE0">
            <w:r w:rsidRPr="00DB15D0">
              <w:t xml:space="preserve">Official Twitter account of the ASEAN Coordinating Centre for Humanitarian Assistance on disaster </w:t>
            </w:r>
            <w:r w:rsidRPr="00DB15D0">
              <w:lastRenderedPageBreak/>
              <w:t>management (AHA Centre). RTs aren't always endorsement.</w:t>
            </w:r>
          </w:p>
        </w:tc>
        <w:tc>
          <w:tcPr>
            <w:tcW w:w="2126" w:type="dxa"/>
            <w:noWrap/>
          </w:tcPr>
          <w:p w14:paraId="5A9E2314" w14:textId="77777777" w:rsidR="00CE6F83" w:rsidRPr="00315C4C" w:rsidRDefault="00CE6F83" w:rsidP="00146DE0">
            <w:pPr>
              <w:jc w:val="center"/>
            </w:pPr>
            <w:r w:rsidRPr="00DB15D0">
              <w:lastRenderedPageBreak/>
              <w:t>@AHACentre</w:t>
            </w:r>
          </w:p>
        </w:tc>
        <w:tc>
          <w:tcPr>
            <w:tcW w:w="993" w:type="dxa"/>
            <w:noWrap/>
          </w:tcPr>
          <w:p w14:paraId="7FB48BE8" w14:textId="77777777" w:rsidR="00CE6F83" w:rsidRPr="00315C4C" w:rsidRDefault="00CE6F83" w:rsidP="00146DE0">
            <w:pPr>
              <w:jc w:val="center"/>
            </w:pPr>
            <w:r w:rsidRPr="00DB15D0">
              <w:t>5679</w:t>
            </w:r>
          </w:p>
        </w:tc>
        <w:tc>
          <w:tcPr>
            <w:tcW w:w="1134" w:type="dxa"/>
            <w:noWrap/>
          </w:tcPr>
          <w:p w14:paraId="4C6834B9" w14:textId="77777777" w:rsidR="00CE6F83" w:rsidRPr="00315C4C" w:rsidRDefault="00CE6F83" w:rsidP="00146DE0">
            <w:pPr>
              <w:jc w:val="center"/>
            </w:pPr>
            <w:r w:rsidRPr="00DB15D0">
              <w:t>4240</w:t>
            </w:r>
          </w:p>
        </w:tc>
        <w:tc>
          <w:tcPr>
            <w:tcW w:w="1275" w:type="dxa"/>
            <w:noWrap/>
          </w:tcPr>
          <w:p w14:paraId="54BB7758" w14:textId="77777777" w:rsidR="00CE6F83" w:rsidRPr="00315C4C" w:rsidRDefault="00CE6F83" w:rsidP="00146DE0">
            <w:pPr>
              <w:jc w:val="center"/>
            </w:pPr>
            <w:r w:rsidRPr="00DB15D0">
              <w:t>7/15/2011 11:20</w:t>
            </w:r>
          </w:p>
        </w:tc>
      </w:tr>
      <w:tr w:rsidR="00CE6F83" w:rsidRPr="00315C4C" w14:paraId="1D025A2A" w14:textId="77777777" w:rsidTr="00146DE0">
        <w:trPr>
          <w:trHeight w:val="290"/>
        </w:trPr>
        <w:tc>
          <w:tcPr>
            <w:tcW w:w="1294" w:type="dxa"/>
            <w:noWrap/>
          </w:tcPr>
          <w:p w14:paraId="0AF688DD" w14:textId="77777777" w:rsidR="00CE6F83" w:rsidRPr="00315C4C" w:rsidRDefault="00CE6F83" w:rsidP="00146DE0">
            <w:pPr>
              <w:jc w:val="both"/>
            </w:pPr>
            <w:r w:rsidRPr="00DB15D0">
              <w:t>Amb. Smail Chergui</w:t>
            </w:r>
          </w:p>
        </w:tc>
        <w:tc>
          <w:tcPr>
            <w:tcW w:w="2250" w:type="dxa"/>
            <w:noWrap/>
          </w:tcPr>
          <w:p w14:paraId="2EED2FA6" w14:textId="77777777" w:rsidR="00CE6F83" w:rsidRPr="00315C4C" w:rsidRDefault="00CE6F83" w:rsidP="00146DE0">
            <w:r w:rsidRPr="00DB15D0">
              <w:t>Former African Union (AU) Commissioner for Peace and Security</w:t>
            </w:r>
          </w:p>
        </w:tc>
        <w:tc>
          <w:tcPr>
            <w:tcW w:w="2126" w:type="dxa"/>
            <w:noWrap/>
          </w:tcPr>
          <w:p w14:paraId="5C49B0F8" w14:textId="77777777" w:rsidR="00CE6F83" w:rsidRPr="00315C4C" w:rsidRDefault="00CE6F83" w:rsidP="00146DE0">
            <w:pPr>
              <w:jc w:val="center"/>
            </w:pPr>
            <w:r w:rsidRPr="00DB15D0">
              <w:t>@AU_Chergui</w:t>
            </w:r>
          </w:p>
        </w:tc>
        <w:tc>
          <w:tcPr>
            <w:tcW w:w="993" w:type="dxa"/>
            <w:noWrap/>
          </w:tcPr>
          <w:p w14:paraId="121706BE" w14:textId="77777777" w:rsidR="00CE6F83" w:rsidRPr="00315C4C" w:rsidRDefault="00CE6F83" w:rsidP="00146DE0">
            <w:pPr>
              <w:jc w:val="center"/>
            </w:pPr>
            <w:r w:rsidRPr="00DB15D0">
              <w:t>3378</w:t>
            </w:r>
          </w:p>
        </w:tc>
        <w:tc>
          <w:tcPr>
            <w:tcW w:w="1134" w:type="dxa"/>
            <w:noWrap/>
          </w:tcPr>
          <w:p w14:paraId="186A690A" w14:textId="77777777" w:rsidR="00CE6F83" w:rsidRPr="00315C4C" w:rsidRDefault="00CE6F83" w:rsidP="00146DE0">
            <w:pPr>
              <w:jc w:val="center"/>
            </w:pPr>
            <w:r w:rsidRPr="00DB15D0">
              <w:t>41316</w:t>
            </w:r>
          </w:p>
        </w:tc>
        <w:tc>
          <w:tcPr>
            <w:tcW w:w="1275" w:type="dxa"/>
            <w:noWrap/>
          </w:tcPr>
          <w:p w14:paraId="454C5915" w14:textId="77777777" w:rsidR="00CE6F83" w:rsidRPr="00315C4C" w:rsidRDefault="00CE6F83" w:rsidP="00146DE0">
            <w:pPr>
              <w:jc w:val="center"/>
            </w:pPr>
            <w:r w:rsidRPr="00DB15D0">
              <w:t>5/11/2015 15:50</w:t>
            </w:r>
          </w:p>
        </w:tc>
      </w:tr>
      <w:tr w:rsidR="00CE6F83" w:rsidRPr="00315C4C" w14:paraId="280D0ADF" w14:textId="77777777" w:rsidTr="00146DE0">
        <w:trPr>
          <w:trHeight w:val="290"/>
        </w:trPr>
        <w:tc>
          <w:tcPr>
            <w:tcW w:w="1294" w:type="dxa"/>
            <w:noWrap/>
          </w:tcPr>
          <w:p w14:paraId="7E49C76F" w14:textId="77777777" w:rsidR="00CE6F83" w:rsidRPr="00315C4C" w:rsidRDefault="00CE6F83" w:rsidP="00146DE0">
            <w:pPr>
              <w:jc w:val="both"/>
            </w:pPr>
            <w:r w:rsidRPr="00DB15D0">
              <w:t>Ambassador Madeira</w:t>
            </w:r>
          </w:p>
        </w:tc>
        <w:tc>
          <w:tcPr>
            <w:tcW w:w="2250" w:type="dxa"/>
            <w:noWrap/>
          </w:tcPr>
          <w:p w14:paraId="6F74E6C8" w14:textId="77777777" w:rsidR="00CE6F83" w:rsidRPr="00315C4C" w:rsidRDefault="00CE6F83" w:rsidP="00146DE0">
            <w:r w:rsidRPr="00DB15D0">
              <w:t>Official Twitter account of the Special Representative of the Chairperson of the AU Commission (SRCC) for Somalia &amp; Head of AMISOM, Amb. Francisco Madeira</w:t>
            </w:r>
          </w:p>
        </w:tc>
        <w:tc>
          <w:tcPr>
            <w:tcW w:w="2126" w:type="dxa"/>
            <w:noWrap/>
          </w:tcPr>
          <w:p w14:paraId="72C6716D" w14:textId="77777777" w:rsidR="00CE6F83" w:rsidRPr="00315C4C" w:rsidRDefault="00CE6F83" w:rsidP="00146DE0">
            <w:pPr>
              <w:jc w:val="center"/>
            </w:pPr>
            <w:r w:rsidRPr="00DB15D0">
              <w:t>@AmbFMadeira</w:t>
            </w:r>
          </w:p>
        </w:tc>
        <w:tc>
          <w:tcPr>
            <w:tcW w:w="993" w:type="dxa"/>
            <w:noWrap/>
          </w:tcPr>
          <w:p w14:paraId="41FA5CA8" w14:textId="77777777" w:rsidR="00CE6F83" w:rsidRPr="00315C4C" w:rsidRDefault="00CE6F83" w:rsidP="00146DE0">
            <w:pPr>
              <w:jc w:val="center"/>
            </w:pPr>
            <w:r w:rsidRPr="00DB15D0">
              <w:t>709</w:t>
            </w:r>
          </w:p>
        </w:tc>
        <w:tc>
          <w:tcPr>
            <w:tcW w:w="1134" w:type="dxa"/>
            <w:noWrap/>
          </w:tcPr>
          <w:p w14:paraId="3CC16ED3" w14:textId="77777777" w:rsidR="00CE6F83" w:rsidRPr="00315C4C" w:rsidRDefault="00CE6F83" w:rsidP="00146DE0">
            <w:pPr>
              <w:jc w:val="center"/>
            </w:pPr>
            <w:r w:rsidRPr="00DB15D0">
              <w:t>8455</w:t>
            </w:r>
          </w:p>
        </w:tc>
        <w:tc>
          <w:tcPr>
            <w:tcW w:w="1275" w:type="dxa"/>
            <w:noWrap/>
          </w:tcPr>
          <w:p w14:paraId="63C56DAA" w14:textId="77777777" w:rsidR="00CE6F83" w:rsidRPr="00315C4C" w:rsidRDefault="00CE6F83" w:rsidP="00146DE0">
            <w:pPr>
              <w:jc w:val="center"/>
            </w:pPr>
            <w:r w:rsidRPr="00DB15D0">
              <w:t>8/21/2017 7:33</w:t>
            </w:r>
          </w:p>
        </w:tc>
      </w:tr>
      <w:tr w:rsidR="00CE6F83" w:rsidRPr="00315C4C" w14:paraId="623FB1E3" w14:textId="77777777" w:rsidTr="00146DE0">
        <w:trPr>
          <w:trHeight w:val="290"/>
        </w:trPr>
        <w:tc>
          <w:tcPr>
            <w:tcW w:w="1294" w:type="dxa"/>
            <w:noWrap/>
          </w:tcPr>
          <w:p w14:paraId="1766C702" w14:textId="77777777" w:rsidR="00CE6F83" w:rsidRPr="00315C4C" w:rsidRDefault="00CE6F83" w:rsidP="00146DE0">
            <w:pPr>
              <w:jc w:val="both"/>
            </w:pPr>
            <w:r w:rsidRPr="00DB15D0">
              <w:t>AMISOM</w:t>
            </w:r>
          </w:p>
        </w:tc>
        <w:tc>
          <w:tcPr>
            <w:tcW w:w="2250" w:type="dxa"/>
            <w:noWrap/>
          </w:tcPr>
          <w:p w14:paraId="5CED61D4" w14:textId="77777777" w:rsidR="00CE6F83" w:rsidRPr="00315C4C" w:rsidRDefault="00CE6F83" w:rsidP="00146DE0">
            <w:r w:rsidRPr="00DB15D0">
              <w:t>Official Account of the African Union Mission In Somalia (AMISOM), mandated by the AU Peace &amp; Security Council (PSC) and authorized by the UN Security Council.</w:t>
            </w:r>
          </w:p>
        </w:tc>
        <w:tc>
          <w:tcPr>
            <w:tcW w:w="2126" w:type="dxa"/>
            <w:noWrap/>
          </w:tcPr>
          <w:p w14:paraId="19CEF482" w14:textId="77777777" w:rsidR="00CE6F83" w:rsidRPr="00315C4C" w:rsidRDefault="00CE6F83" w:rsidP="00146DE0">
            <w:pPr>
              <w:jc w:val="center"/>
            </w:pPr>
            <w:r w:rsidRPr="00DB15D0">
              <w:t>@amisomsomalia</w:t>
            </w:r>
          </w:p>
        </w:tc>
        <w:tc>
          <w:tcPr>
            <w:tcW w:w="993" w:type="dxa"/>
            <w:noWrap/>
          </w:tcPr>
          <w:p w14:paraId="3386E7AF" w14:textId="77777777" w:rsidR="00CE6F83" w:rsidRPr="00315C4C" w:rsidRDefault="00CE6F83" w:rsidP="00146DE0">
            <w:pPr>
              <w:jc w:val="center"/>
            </w:pPr>
            <w:r w:rsidRPr="00DB15D0">
              <w:t>10268</w:t>
            </w:r>
          </w:p>
        </w:tc>
        <w:tc>
          <w:tcPr>
            <w:tcW w:w="1134" w:type="dxa"/>
            <w:noWrap/>
          </w:tcPr>
          <w:p w14:paraId="5972F0DA" w14:textId="77777777" w:rsidR="00CE6F83" w:rsidRPr="00315C4C" w:rsidRDefault="00CE6F83" w:rsidP="00146DE0">
            <w:pPr>
              <w:jc w:val="center"/>
            </w:pPr>
            <w:r w:rsidRPr="00DB15D0">
              <w:t>245869</w:t>
            </w:r>
          </w:p>
        </w:tc>
        <w:tc>
          <w:tcPr>
            <w:tcW w:w="1275" w:type="dxa"/>
            <w:noWrap/>
          </w:tcPr>
          <w:p w14:paraId="298EB197" w14:textId="77777777" w:rsidR="00CE6F83" w:rsidRPr="00315C4C" w:rsidRDefault="00CE6F83" w:rsidP="00146DE0">
            <w:pPr>
              <w:jc w:val="center"/>
            </w:pPr>
            <w:r w:rsidRPr="00DB15D0">
              <w:t>3/16/2010 12:01</w:t>
            </w:r>
          </w:p>
        </w:tc>
      </w:tr>
      <w:tr w:rsidR="00CE6F83" w:rsidRPr="00315C4C" w14:paraId="1FFCCC42" w14:textId="77777777" w:rsidTr="00146DE0">
        <w:trPr>
          <w:trHeight w:val="290"/>
        </w:trPr>
        <w:tc>
          <w:tcPr>
            <w:tcW w:w="1294" w:type="dxa"/>
            <w:noWrap/>
          </w:tcPr>
          <w:p w14:paraId="40984EF8" w14:textId="77777777" w:rsidR="00CE6F83" w:rsidRPr="00315C4C" w:rsidRDefault="00CE6F83" w:rsidP="00146DE0">
            <w:pPr>
              <w:jc w:val="both"/>
            </w:pPr>
            <w:r w:rsidRPr="00DB15D0">
              <w:t>ASEAN</w:t>
            </w:r>
          </w:p>
        </w:tc>
        <w:tc>
          <w:tcPr>
            <w:tcW w:w="2250" w:type="dxa"/>
            <w:noWrap/>
          </w:tcPr>
          <w:p w14:paraId="2E1A6373" w14:textId="77777777" w:rsidR="00CE6F83" w:rsidRPr="00315C4C" w:rsidRDefault="00CE6F83" w:rsidP="00146DE0">
            <w:r w:rsidRPr="00DB15D0">
              <w:t>The official Twitter account of ASEAN - One Vision, One Identity, One Community - Retweets &lt;U+2260&gt; endorsement | contact: public@asean.org</w:t>
            </w:r>
          </w:p>
        </w:tc>
        <w:tc>
          <w:tcPr>
            <w:tcW w:w="2126" w:type="dxa"/>
            <w:noWrap/>
          </w:tcPr>
          <w:p w14:paraId="45660712" w14:textId="77777777" w:rsidR="00CE6F83" w:rsidRPr="00315C4C" w:rsidRDefault="00CE6F83" w:rsidP="00146DE0">
            <w:pPr>
              <w:jc w:val="center"/>
            </w:pPr>
            <w:r w:rsidRPr="00DB15D0">
              <w:t>@ASEAN</w:t>
            </w:r>
          </w:p>
        </w:tc>
        <w:tc>
          <w:tcPr>
            <w:tcW w:w="993" w:type="dxa"/>
            <w:noWrap/>
          </w:tcPr>
          <w:p w14:paraId="762A24A3" w14:textId="77777777" w:rsidR="00CE6F83" w:rsidRPr="00315C4C" w:rsidRDefault="00CE6F83" w:rsidP="00146DE0">
            <w:pPr>
              <w:jc w:val="center"/>
            </w:pPr>
            <w:r w:rsidRPr="00DB15D0">
              <w:t>9423</w:t>
            </w:r>
          </w:p>
        </w:tc>
        <w:tc>
          <w:tcPr>
            <w:tcW w:w="1134" w:type="dxa"/>
            <w:noWrap/>
          </w:tcPr>
          <w:p w14:paraId="49CC7F05" w14:textId="77777777" w:rsidR="00CE6F83" w:rsidRPr="00315C4C" w:rsidRDefault="00CE6F83" w:rsidP="00146DE0">
            <w:pPr>
              <w:jc w:val="center"/>
            </w:pPr>
            <w:r w:rsidRPr="00DB15D0">
              <w:t>135745</w:t>
            </w:r>
          </w:p>
        </w:tc>
        <w:tc>
          <w:tcPr>
            <w:tcW w:w="1275" w:type="dxa"/>
            <w:noWrap/>
          </w:tcPr>
          <w:p w14:paraId="4531BBC2" w14:textId="77777777" w:rsidR="00CE6F83" w:rsidRPr="00315C4C" w:rsidRDefault="00CE6F83" w:rsidP="00146DE0">
            <w:pPr>
              <w:jc w:val="center"/>
            </w:pPr>
            <w:r w:rsidRPr="00DB15D0">
              <w:t>2/5/2010 11:43</w:t>
            </w:r>
          </w:p>
        </w:tc>
      </w:tr>
      <w:tr w:rsidR="00CE6F83" w:rsidRPr="00315C4C" w14:paraId="101D183D" w14:textId="77777777" w:rsidTr="00146DE0">
        <w:trPr>
          <w:trHeight w:val="290"/>
        </w:trPr>
        <w:tc>
          <w:tcPr>
            <w:tcW w:w="1294" w:type="dxa"/>
            <w:noWrap/>
          </w:tcPr>
          <w:p w14:paraId="4034BE18" w14:textId="77777777" w:rsidR="00CE6F83" w:rsidRPr="00315C4C" w:rsidRDefault="00CE6F83" w:rsidP="00146DE0">
            <w:pPr>
              <w:jc w:val="both"/>
            </w:pPr>
            <w:r w:rsidRPr="00DB15D0">
              <w:t>ASEAN Centre for Energy</w:t>
            </w:r>
          </w:p>
        </w:tc>
        <w:tc>
          <w:tcPr>
            <w:tcW w:w="2250" w:type="dxa"/>
            <w:noWrap/>
          </w:tcPr>
          <w:p w14:paraId="426D6873" w14:textId="77777777" w:rsidR="00CE6F83" w:rsidRPr="00315C4C" w:rsidRDefault="00CE6F83" w:rsidP="00146DE0">
            <w:r w:rsidRPr="00DB15D0">
              <w:t>ASEAN Centre for Energy is an intergovernmental organisation within the ASEAN structure that represents 10 ASEAN Member States’ interests in the energy sector.</w:t>
            </w:r>
          </w:p>
        </w:tc>
        <w:tc>
          <w:tcPr>
            <w:tcW w:w="2126" w:type="dxa"/>
            <w:noWrap/>
          </w:tcPr>
          <w:p w14:paraId="7A4CD36C" w14:textId="77777777" w:rsidR="00CE6F83" w:rsidRPr="00315C4C" w:rsidRDefault="00CE6F83" w:rsidP="00146DE0">
            <w:pPr>
              <w:jc w:val="center"/>
            </w:pPr>
            <w:r w:rsidRPr="00DB15D0">
              <w:t>@ASEAN_Energy</w:t>
            </w:r>
          </w:p>
        </w:tc>
        <w:tc>
          <w:tcPr>
            <w:tcW w:w="993" w:type="dxa"/>
            <w:noWrap/>
          </w:tcPr>
          <w:p w14:paraId="7057D9A8" w14:textId="77777777" w:rsidR="00CE6F83" w:rsidRPr="00315C4C" w:rsidRDefault="00CE6F83" w:rsidP="00146DE0">
            <w:pPr>
              <w:jc w:val="center"/>
            </w:pPr>
            <w:r w:rsidRPr="00DB15D0">
              <w:t>955</w:t>
            </w:r>
          </w:p>
        </w:tc>
        <w:tc>
          <w:tcPr>
            <w:tcW w:w="1134" w:type="dxa"/>
            <w:noWrap/>
          </w:tcPr>
          <w:p w14:paraId="7545F2F2" w14:textId="77777777" w:rsidR="00CE6F83" w:rsidRPr="00315C4C" w:rsidRDefault="00CE6F83" w:rsidP="00146DE0">
            <w:pPr>
              <w:jc w:val="center"/>
            </w:pPr>
            <w:r w:rsidRPr="00DB15D0">
              <w:t>1161</w:t>
            </w:r>
          </w:p>
        </w:tc>
        <w:tc>
          <w:tcPr>
            <w:tcW w:w="1275" w:type="dxa"/>
            <w:noWrap/>
          </w:tcPr>
          <w:p w14:paraId="178623EE" w14:textId="77777777" w:rsidR="00CE6F83" w:rsidRPr="00315C4C" w:rsidRDefault="00CE6F83" w:rsidP="00146DE0">
            <w:pPr>
              <w:jc w:val="center"/>
            </w:pPr>
            <w:r w:rsidRPr="00DB15D0">
              <w:t>5/10/2017 4:23</w:t>
            </w:r>
          </w:p>
        </w:tc>
      </w:tr>
      <w:tr w:rsidR="00CE6F83" w:rsidRPr="00315C4C" w14:paraId="62C11799" w14:textId="77777777" w:rsidTr="00146DE0">
        <w:trPr>
          <w:trHeight w:val="290"/>
        </w:trPr>
        <w:tc>
          <w:tcPr>
            <w:tcW w:w="1294" w:type="dxa"/>
            <w:noWrap/>
          </w:tcPr>
          <w:p w14:paraId="4737872B" w14:textId="77777777" w:rsidR="00CE6F83" w:rsidRPr="00315C4C" w:rsidRDefault="00CE6F83" w:rsidP="00146DE0">
            <w:pPr>
              <w:jc w:val="both"/>
            </w:pPr>
            <w:r w:rsidRPr="00DB15D0">
              <w:t>ASEAN COCI</w:t>
            </w:r>
          </w:p>
        </w:tc>
        <w:tc>
          <w:tcPr>
            <w:tcW w:w="2250" w:type="dxa"/>
            <w:noWrap/>
          </w:tcPr>
          <w:p w14:paraId="38496080" w14:textId="77777777" w:rsidR="00CE6F83" w:rsidRPr="00315C4C" w:rsidRDefault="00CE6F83" w:rsidP="00146DE0">
            <w:r w:rsidRPr="00DB15D0">
              <w:t xml:space="preserve">ASEAN Committee on Culture and Information (COCI) aims to promote </w:t>
            </w:r>
            <w:r w:rsidRPr="00DB15D0">
              <w:lastRenderedPageBreak/>
              <w:t>effective cooperation in culture and information among the people of ASEAN.</w:t>
            </w:r>
          </w:p>
        </w:tc>
        <w:tc>
          <w:tcPr>
            <w:tcW w:w="2126" w:type="dxa"/>
            <w:noWrap/>
          </w:tcPr>
          <w:p w14:paraId="7207ED35" w14:textId="77777777" w:rsidR="00CE6F83" w:rsidRPr="00315C4C" w:rsidRDefault="00CE6F83" w:rsidP="00146DE0">
            <w:pPr>
              <w:jc w:val="center"/>
            </w:pPr>
            <w:r w:rsidRPr="00DB15D0">
              <w:lastRenderedPageBreak/>
              <w:t>@aseancoci</w:t>
            </w:r>
          </w:p>
        </w:tc>
        <w:tc>
          <w:tcPr>
            <w:tcW w:w="993" w:type="dxa"/>
            <w:noWrap/>
          </w:tcPr>
          <w:p w14:paraId="3523FADF" w14:textId="77777777" w:rsidR="00CE6F83" w:rsidRPr="00315C4C" w:rsidRDefault="00CE6F83" w:rsidP="00146DE0">
            <w:pPr>
              <w:jc w:val="center"/>
            </w:pPr>
            <w:r w:rsidRPr="00DB15D0">
              <w:t>701</w:t>
            </w:r>
          </w:p>
        </w:tc>
        <w:tc>
          <w:tcPr>
            <w:tcW w:w="1134" w:type="dxa"/>
            <w:noWrap/>
          </w:tcPr>
          <w:p w14:paraId="405C1727" w14:textId="77777777" w:rsidR="00CE6F83" w:rsidRPr="00315C4C" w:rsidRDefault="00CE6F83" w:rsidP="00146DE0">
            <w:pPr>
              <w:jc w:val="center"/>
            </w:pPr>
            <w:r w:rsidRPr="00DB15D0">
              <w:t>329</w:t>
            </w:r>
          </w:p>
        </w:tc>
        <w:tc>
          <w:tcPr>
            <w:tcW w:w="1275" w:type="dxa"/>
            <w:noWrap/>
          </w:tcPr>
          <w:p w14:paraId="27F0FA5A" w14:textId="77777777" w:rsidR="00CE6F83" w:rsidRPr="00315C4C" w:rsidRDefault="00CE6F83" w:rsidP="00146DE0">
            <w:pPr>
              <w:jc w:val="center"/>
            </w:pPr>
            <w:r w:rsidRPr="00DB15D0">
              <w:t>7/6/2012 1:33</w:t>
            </w:r>
          </w:p>
        </w:tc>
      </w:tr>
      <w:tr w:rsidR="00CE6F83" w:rsidRPr="00315C4C" w14:paraId="00F41F07" w14:textId="77777777" w:rsidTr="00146DE0">
        <w:trPr>
          <w:trHeight w:val="290"/>
        </w:trPr>
        <w:tc>
          <w:tcPr>
            <w:tcW w:w="1294" w:type="dxa"/>
            <w:noWrap/>
          </w:tcPr>
          <w:p w14:paraId="24B33EAC" w14:textId="77777777" w:rsidR="00CE6F83" w:rsidRPr="00315C4C" w:rsidRDefault="00CE6F83" w:rsidP="00146DE0">
            <w:pPr>
              <w:jc w:val="both"/>
            </w:pPr>
            <w:r w:rsidRPr="00DB15D0">
              <w:t>ASEAN Foundation</w:t>
            </w:r>
          </w:p>
        </w:tc>
        <w:tc>
          <w:tcPr>
            <w:tcW w:w="2250" w:type="dxa"/>
            <w:noWrap/>
          </w:tcPr>
          <w:p w14:paraId="0B780A27" w14:textId="77777777" w:rsidR="00CE6F83" w:rsidRPr="00315C4C" w:rsidRDefault="00CE6F83" w:rsidP="00146DE0">
            <w:r w:rsidRPr="00DB15D0">
              <w:t>We promote ASEAN awareness and develop the potential of ASEAN people. Follow us to receive the latest updates of our work and events. #WeAreASEAN #BeASEAN</w:t>
            </w:r>
          </w:p>
        </w:tc>
        <w:tc>
          <w:tcPr>
            <w:tcW w:w="2126" w:type="dxa"/>
            <w:noWrap/>
          </w:tcPr>
          <w:p w14:paraId="172A4074" w14:textId="77777777" w:rsidR="00CE6F83" w:rsidRPr="00315C4C" w:rsidRDefault="00CE6F83" w:rsidP="00146DE0">
            <w:pPr>
              <w:jc w:val="center"/>
            </w:pPr>
            <w:r w:rsidRPr="00DB15D0">
              <w:t>@aseanfoundation</w:t>
            </w:r>
          </w:p>
        </w:tc>
        <w:tc>
          <w:tcPr>
            <w:tcW w:w="993" w:type="dxa"/>
            <w:noWrap/>
          </w:tcPr>
          <w:p w14:paraId="4AF76427" w14:textId="77777777" w:rsidR="00CE6F83" w:rsidRPr="00315C4C" w:rsidRDefault="00CE6F83" w:rsidP="00146DE0">
            <w:pPr>
              <w:jc w:val="center"/>
            </w:pPr>
            <w:r w:rsidRPr="00DB15D0">
              <w:t>5924</w:t>
            </w:r>
          </w:p>
        </w:tc>
        <w:tc>
          <w:tcPr>
            <w:tcW w:w="1134" w:type="dxa"/>
            <w:noWrap/>
          </w:tcPr>
          <w:p w14:paraId="0FCA06FC" w14:textId="77777777" w:rsidR="00CE6F83" w:rsidRPr="00315C4C" w:rsidRDefault="00CE6F83" w:rsidP="00146DE0">
            <w:pPr>
              <w:jc w:val="center"/>
            </w:pPr>
            <w:r w:rsidRPr="00DB15D0">
              <w:t>28516</w:t>
            </w:r>
          </w:p>
        </w:tc>
        <w:tc>
          <w:tcPr>
            <w:tcW w:w="1275" w:type="dxa"/>
            <w:noWrap/>
          </w:tcPr>
          <w:p w14:paraId="547AAAB7" w14:textId="77777777" w:rsidR="00CE6F83" w:rsidRPr="00315C4C" w:rsidRDefault="00CE6F83" w:rsidP="00146DE0">
            <w:pPr>
              <w:jc w:val="center"/>
            </w:pPr>
            <w:r w:rsidRPr="00DB15D0">
              <w:t>4/19/2011 9:13</w:t>
            </w:r>
          </w:p>
        </w:tc>
      </w:tr>
      <w:tr w:rsidR="00CE6F83" w:rsidRPr="00315C4C" w14:paraId="588668E8" w14:textId="77777777" w:rsidTr="00146DE0">
        <w:trPr>
          <w:trHeight w:val="290"/>
        </w:trPr>
        <w:tc>
          <w:tcPr>
            <w:tcW w:w="1294" w:type="dxa"/>
            <w:noWrap/>
          </w:tcPr>
          <w:p w14:paraId="3056FC47" w14:textId="77777777" w:rsidR="00CE6F83" w:rsidRPr="00315C4C" w:rsidRDefault="00CE6F83" w:rsidP="00146DE0">
            <w:pPr>
              <w:jc w:val="both"/>
            </w:pPr>
            <w:r w:rsidRPr="00DB15D0">
              <w:t>ASEAN SME</w:t>
            </w:r>
          </w:p>
        </w:tc>
        <w:tc>
          <w:tcPr>
            <w:tcW w:w="2250" w:type="dxa"/>
            <w:noWrap/>
          </w:tcPr>
          <w:p w14:paraId="1418F422" w14:textId="77777777" w:rsidR="00CE6F83" w:rsidRPr="00315C4C" w:rsidRDefault="00CE6F83" w:rsidP="00146DE0"/>
        </w:tc>
        <w:tc>
          <w:tcPr>
            <w:tcW w:w="2126" w:type="dxa"/>
            <w:noWrap/>
          </w:tcPr>
          <w:p w14:paraId="1C5A6E25" w14:textId="77777777" w:rsidR="00CE6F83" w:rsidRPr="00315C4C" w:rsidRDefault="00CE6F83" w:rsidP="00146DE0">
            <w:pPr>
              <w:jc w:val="center"/>
            </w:pPr>
            <w:r w:rsidRPr="00DB15D0">
              <w:t>@ASEAN_SME</w:t>
            </w:r>
          </w:p>
        </w:tc>
        <w:tc>
          <w:tcPr>
            <w:tcW w:w="993" w:type="dxa"/>
            <w:noWrap/>
          </w:tcPr>
          <w:p w14:paraId="54403C99" w14:textId="77777777" w:rsidR="00CE6F83" w:rsidRPr="00315C4C" w:rsidRDefault="00CE6F83" w:rsidP="00146DE0">
            <w:pPr>
              <w:jc w:val="center"/>
            </w:pPr>
            <w:r w:rsidRPr="00DB15D0">
              <w:t>207</w:t>
            </w:r>
          </w:p>
        </w:tc>
        <w:tc>
          <w:tcPr>
            <w:tcW w:w="1134" w:type="dxa"/>
            <w:noWrap/>
          </w:tcPr>
          <w:p w14:paraId="3F618FCA" w14:textId="77777777" w:rsidR="00CE6F83" w:rsidRPr="00315C4C" w:rsidRDefault="00CE6F83" w:rsidP="00146DE0">
            <w:pPr>
              <w:jc w:val="center"/>
            </w:pPr>
            <w:r w:rsidRPr="00DB15D0">
              <w:t>308</w:t>
            </w:r>
          </w:p>
        </w:tc>
        <w:tc>
          <w:tcPr>
            <w:tcW w:w="1275" w:type="dxa"/>
            <w:noWrap/>
          </w:tcPr>
          <w:p w14:paraId="1CD5FE38" w14:textId="77777777" w:rsidR="00CE6F83" w:rsidRPr="00315C4C" w:rsidRDefault="00CE6F83" w:rsidP="00146DE0">
            <w:pPr>
              <w:jc w:val="center"/>
            </w:pPr>
            <w:r w:rsidRPr="00DB15D0">
              <w:t>12/18/2014 2:42</w:t>
            </w:r>
          </w:p>
        </w:tc>
      </w:tr>
      <w:tr w:rsidR="00CE6F83" w:rsidRPr="00315C4C" w14:paraId="03F9A655" w14:textId="77777777" w:rsidTr="00146DE0">
        <w:trPr>
          <w:trHeight w:val="290"/>
        </w:trPr>
        <w:tc>
          <w:tcPr>
            <w:tcW w:w="1294" w:type="dxa"/>
            <w:noWrap/>
          </w:tcPr>
          <w:p w14:paraId="37737FD2" w14:textId="77777777" w:rsidR="00CE6F83" w:rsidRPr="00315C4C" w:rsidRDefault="00CE6F83" w:rsidP="00146DE0">
            <w:pPr>
              <w:jc w:val="both"/>
            </w:pPr>
            <w:r w:rsidRPr="00DB15D0">
              <w:t>ASEAN Studies Centre</w:t>
            </w:r>
          </w:p>
        </w:tc>
        <w:tc>
          <w:tcPr>
            <w:tcW w:w="2250" w:type="dxa"/>
            <w:noWrap/>
          </w:tcPr>
          <w:p w14:paraId="64FB7893" w14:textId="77777777" w:rsidR="00CE6F83" w:rsidRPr="00315C4C" w:rsidRDefault="00CE6F83" w:rsidP="00146DE0">
            <w:r w:rsidRPr="00DB15D0">
              <w:t>The ASEAN Studies Centre is devoted to research on issues that pertain to the Association of Southeast Asian Nations (ASEAN) as an institution and a process.</w:t>
            </w:r>
          </w:p>
        </w:tc>
        <w:tc>
          <w:tcPr>
            <w:tcW w:w="2126" w:type="dxa"/>
            <w:noWrap/>
          </w:tcPr>
          <w:p w14:paraId="1E4D7EB7" w14:textId="77777777" w:rsidR="00CE6F83" w:rsidRPr="00315C4C" w:rsidRDefault="00CE6F83" w:rsidP="00146DE0">
            <w:pPr>
              <w:jc w:val="center"/>
            </w:pPr>
            <w:r w:rsidRPr="00DB15D0">
              <w:t>@ASEANstudies</w:t>
            </w:r>
          </w:p>
        </w:tc>
        <w:tc>
          <w:tcPr>
            <w:tcW w:w="993" w:type="dxa"/>
            <w:noWrap/>
          </w:tcPr>
          <w:p w14:paraId="1E02E7C2" w14:textId="77777777" w:rsidR="00CE6F83" w:rsidRPr="00315C4C" w:rsidRDefault="00CE6F83" w:rsidP="00146DE0">
            <w:pPr>
              <w:jc w:val="center"/>
            </w:pPr>
            <w:r w:rsidRPr="00DB15D0">
              <w:t>1029</w:t>
            </w:r>
          </w:p>
        </w:tc>
        <w:tc>
          <w:tcPr>
            <w:tcW w:w="1134" w:type="dxa"/>
            <w:noWrap/>
          </w:tcPr>
          <w:p w14:paraId="7081B692" w14:textId="77777777" w:rsidR="00CE6F83" w:rsidRPr="00315C4C" w:rsidRDefault="00CE6F83" w:rsidP="00146DE0">
            <w:pPr>
              <w:jc w:val="center"/>
            </w:pPr>
            <w:r w:rsidRPr="00DB15D0">
              <w:t>19070</w:t>
            </w:r>
          </w:p>
        </w:tc>
        <w:tc>
          <w:tcPr>
            <w:tcW w:w="1275" w:type="dxa"/>
            <w:noWrap/>
          </w:tcPr>
          <w:p w14:paraId="3B45E89D" w14:textId="77777777" w:rsidR="00CE6F83" w:rsidRPr="00315C4C" w:rsidRDefault="00CE6F83" w:rsidP="00146DE0">
            <w:pPr>
              <w:jc w:val="center"/>
            </w:pPr>
            <w:r w:rsidRPr="00DB15D0">
              <w:t>2/25/2010 4:50</w:t>
            </w:r>
          </w:p>
        </w:tc>
      </w:tr>
      <w:tr w:rsidR="00CE6F83" w:rsidRPr="00315C4C" w14:paraId="45429B7A" w14:textId="77777777" w:rsidTr="00146DE0">
        <w:trPr>
          <w:trHeight w:val="290"/>
        </w:trPr>
        <w:tc>
          <w:tcPr>
            <w:tcW w:w="1294" w:type="dxa"/>
            <w:noWrap/>
          </w:tcPr>
          <w:p w14:paraId="1B6EAF72" w14:textId="77777777" w:rsidR="00CE6F83" w:rsidRPr="00315C4C" w:rsidRDefault="00CE6F83" w:rsidP="00146DE0">
            <w:pPr>
              <w:jc w:val="both"/>
            </w:pPr>
            <w:r w:rsidRPr="00DB15D0">
              <w:t>ASEAN Youth Organization</w:t>
            </w:r>
          </w:p>
        </w:tc>
        <w:tc>
          <w:tcPr>
            <w:tcW w:w="2250" w:type="dxa"/>
            <w:noWrap/>
          </w:tcPr>
          <w:p w14:paraId="004D7478" w14:textId="77777777" w:rsidR="00CE6F83" w:rsidRPr="00315C4C" w:rsidRDefault="00CE6F83" w:rsidP="00146DE0">
            <w:r w:rsidRPr="00DB15D0">
              <w:t>Official account of ASEAN Youth Organization • One Caring and Sharing Community #ASEAN1Community • https://t.co/S51KYZTxyB</w:t>
            </w:r>
          </w:p>
        </w:tc>
        <w:tc>
          <w:tcPr>
            <w:tcW w:w="2126" w:type="dxa"/>
            <w:noWrap/>
          </w:tcPr>
          <w:p w14:paraId="3679E115" w14:textId="77777777" w:rsidR="00CE6F83" w:rsidRPr="00315C4C" w:rsidRDefault="00CE6F83" w:rsidP="00146DE0">
            <w:pPr>
              <w:jc w:val="center"/>
            </w:pPr>
            <w:r w:rsidRPr="00DB15D0">
              <w:t>@ayoasean</w:t>
            </w:r>
          </w:p>
        </w:tc>
        <w:tc>
          <w:tcPr>
            <w:tcW w:w="993" w:type="dxa"/>
            <w:noWrap/>
          </w:tcPr>
          <w:p w14:paraId="7CBCB306" w14:textId="77777777" w:rsidR="00CE6F83" w:rsidRPr="00315C4C" w:rsidRDefault="00CE6F83" w:rsidP="00146DE0">
            <w:pPr>
              <w:jc w:val="center"/>
            </w:pPr>
            <w:r w:rsidRPr="00DB15D0">
              <w:t>33087</w:t>
            </w:r>
          </w:p>
        </w:tc>
        <w:tc>
          <w:tcPr>
            <w:tcW w:w="1134" w:type="dxa"/>
            <w:noWrap/>
          </w:tcPr>
          <w:p w14:paraId="6E2CF7F2" w14:textId="77777777" w:rsidR="00CE6F83" w:rsidRPr="00315C4C" w:rsidRDefault="00CE6F83" w:rsidP="00146DE0">
            <w:pPr>
              <w:jc w:val="center"/>
            </w:pPr>
            <w:r w:rsidRPr="00DB15D0">
              <w:t>3052</w:t>
            </w:r>
          </w:p>
        </w:tc>
        <w:tc>
          <w:tcPr>
            <w:tcW w:w="1275" w:type="dxa"/>
            <w:noWrap/>
          </w:tcPr>
          <w:p w14:paraId="4E30E80A" w14:textId="77777777" w:rsidR="00CE6F83" w:rsidRPr="00315C4C" w:rsidRDefault="00CE6F83" w:rsidP="00146DE0">
            <w:pPr>
              <w:jc w:val="center"/>
            </w:pPr>
            <w:r w:rsidRPr="00DB15D0">
              <w:t>9/21/2011 21:38</w:t>
            </w:r>
          </w:p>
        </w:tc>
      </w:tr>
      <w:tr w:rsidR="00CE6F83" w:rsidRPr="00315C4C" w14:paraId="2F1C2360" w14:textId="77777777" w:rsidTr="00146DE0">
        <w:trPr>
          <w:trHeight w:val="290"/>
        </w:trPr>
        <w:tc>
          <w:tcPr>
            <w:tcW w:w="1294" w:type="dxa"/>
            <w:noWrap/>
          </w:tcPr>
          <w:p w14:paraId="27537AFA" w14:textId="77777777" w:rsidR="00CE6F83" w:rsidRPr="00315C4C" w:rsidRDefault="00CE6F83" w:rsidP="00146DE0">
            <w:pPr>
              <w:jc w:val="both"/>
            </w:pPr>
            <w:r w:rsidRPr="00DB15D0">
              <w:t>ASEAN2019TH</w:t>
            </w:r>
          </w:p>
        </w:tc>
        <w:tc>
          <w:tcPr>
            <w:tcW w:w="2250" w:type="dxa"/>
            <w:noWrap/>
          </w:tcPr>
          <w:p w14:paraId="48A192A0" w14:textId="77777777" w:rsidR="00CE6F83" w:rsidRPr="00315C4C" w:rsidRDefault="00CE6F83" w:rsidP="00146DE0">
            <w:r w:rsidRPr="00DB15D0">
              <w:t>The official account of Thailand's ASEAN Chairmanship in 2019 'Advancing Partnership for Sustainability' #ASEAN2019</w:t>
            </w:r>
          </w:p>
        </w:tc>
        <w:tc>
          <w:tcPr>
            <w:tcW w:w="2126" w:type="dxa"/>
            <w:noWrap/>
          </w:tcPr>
          <w:p w14:paraId="7982DABD" w14:textId="77777777" w:rsidR="00CE6F83" w:rsidRPr="00315C4C" w:rsidRDefault="00CE6F83" w:rsidP="00146DE0">
            <w:pPr>
              <w:jc w:val="center"/>
            </w:pPr>
            <w:r w:rsidRPr="00DB15D0">
              <w:t>@ASEAN2019TH</w:t>
            </w:r>
          </w:p>
        </w:tc>
        <w:tc>
          <w:tcPr>
            <w:tcW w:w="993" w:type="dxa"/>
            <w:noWrap/>
          </w:tcPr>
          <w:p w14:paraId="2C0E83F7" w14:textId="77777777" w:rsidR="00CE6F83" w:rsidRPr="00315C4C" w:rsidRDefault="00CE6F83" w:rsidP="00146DE0">
            <w:pPr>
              <w:jc w:val="center"/>
            </w:pPr>
            <w:r w:rsidRPr="00DB15D0">
              <w:t>1382</w:t>
            </w:r>
          </w:p>
        </w:tc>
        <w:tc>
          <w:tcPr>
            <w:tcW w:w="1134" w:type="dxa"/>
            <w:noWrap/>
          </w:tcPr>
          <w:p w14:paraId="43E96595" w14:textId="77777777" w:rsidR="00CE6F83" w:rsidRPr="00315C4C" w:rsidRDefault="00CE6F83" w:rsidP="00146DE0">
            <w:pPr>
              <w:jc w:val="center"/>
            </w:pPr>
            <w:r w:rsidRPr="00DB15D0">
              <w:t>3173</w:t>
            </w:r>
          </w:p>
        </w:tc>
        <w:tc>
          <w:tcPr>
            <w:tcW w:w="1275" w:type="dxa"/>
            <w:noWrap/>
          </w:tcPr>
          <w:p w14:paraId="6BEAF093" w14:textId="77777777" w:rsidR="00CE6F83" w:rsidRPr="00315C4C" w:rsidRDefault="00CE6F83" w:rsidP="00146DE0">
            <w:pPr>
              <w:jc w:val="center"/>
            </w:pPr>
            <w:r w:rsidRPr="00DB15D0">
              <w:t>8/20/2018 8:02</w:t>
            </w:r>
          </w:p>
        </w:tc>
      </w:tr>
      <w:tr w:rsidR="00CE6F83" w:rsidRPr="00315C4C" w14:paraId="5D75F109" w14:textId="77777777" w:rsidTr="00146DE0">
        <w:trPr>
          <w:trHeight w:val="290"/>
        </w:trPr>
        <w:tc>
          <w:tcPr>
            <w:tcW w:w="1294" w:type="dxa"/>
            <w:noWrap/>
          </w:tcPr>
          <w:p w14:paraId="6585E9F9" w14:textId="77777777" w:rsidR="00CE6F83" w:rsidRPr="00315C4C" w:rsidRDefault="00CE6F83" w:rsidP="00146DE0">
            <w:pPr>
              <w:jc w:val="both"/>
            </w:pPr>
            <w:r w:rsidRPr="00DB15D0">
              <w:t>ASEAN-THAILAND</w:t>
            </w:r>
          </w:p>
        </w:tc>
        <w:tc>
          <w:tcPr>
            <w:tcW w:w="2250" w:type="dxa"/>
            <w:noWrap/>
          </w:tcPr>
          <w:p w14:paraId="5D6DD5F7" w14:textId="77777777" w:rsidR="00CE6F83" w:rsidRPr="00315C4C" w:rsidRDefault="00CE6F83" w:rsidP="00146DE0">
            <w:r w:rsidRPr="00DB15D0">
              <w:t xml:space="preserve">Official twitter account https://t.co/2wa5g018xk Facebook : </w:t>
            </w:r>
            <w:r w:rsidRPr="00DB15D0">
              <w:lastRenderedPageBreak/>
              <w:t>ASEANThailand.MFA IG : aseanthailand</w:t>
            </w:r>
          </w:p>
        </w:tc>
        <w:tc>
          <w:tcPr>
            <w:tcW w:w="2126" w:type="dxa"/>
            <w:noWrap/>
          </w:tcPr>
          <w:p w14:paraId="59B63CC5" w14:textId="77777777" w:rsidR="00CE6F83" w:rsidRPr="00315C4C" w:rsidRDefault="00CE6F83" w:rsidP="00146DE0">
            <w:pPr>
              <w:jc w:val="center"/>
            </w:pPr>
            <w:r w:rsidRPr="00DB15D0">
              <w:lastRenderedPageBreak/>
              <w:t>@ASEAN_THAILAND</w:t>
            </w:r>
          </w:p>
        </w:tc>
        <w:tc>
          <w:tcPr>
            <w:tcW w:w="993" w:type="dxa"/>
            <w:noWrap/>
          </w:tcPr>
          <w:p w14:paraId="3F463BD1" w14:textId="77777777" w:rsidR="00CE6F83" w:rsidRPr="00315C4C" w:rsidRDefault="00CE6F83" w:rsidP="00146DE0">
            <w:pPr>
              <w:jc w:val="center"/>
            </w:pPr>
            <w:r w:rsidRPr="00DB15D0">
              <w:t>4177</w:t>
            </w:r>
          </w:p>
        </w:tc>
        <w:tc>
          <w:tcPr>
            <w:tcW w:w="1134" w:type="dxa"/>
            <w:noWrap/>
          </w:tcPr>
          <w:p w14:paraId="04718A22" w14:textId="77777777" w:rsidR="00CE6F83" w:rsidRPr="00315C4C" w:rsidRDefault="00CE6F83" w:rsidP="00146DE0">
            <w:pPr>
              <w:jc w:val="center"/>
            </w:pPr>
            <w:r w:rsidRPr="00DB15D0">
              <w:t>4404</w:t>
            </w:r>
          </w:p>
        </w:tc>
        <w:tc>
          <w:tcPr>
            <w:tcW w:w="1275" w:type="dxa"/>
            <w:noWrap/>
          </w:tcPr>
          <w:p w14:paraId="12CCFF97" w14:textId="77777777" w:rsidR="00CE6F83" w:rsidRPr="00315C4C" w:rsidRDefault="00CE6F83" w:rsidP="00146DE0">
            <w:pPr>
              <w:jc w:val="center"/>
            </w:pPr>
            <w:r w:rsidRPr="00DB15D0">
              <w:t>3/12/2015 4:32</w:t>
            </w:r>
          </w:p>
        </w:tc>
      </w:tr>
      <w:tr w:rsidR="00CE6F83" w:rsidRPr="00315C4C" w14:paraId="124BF4EA" w14:textId="77777777" w:rsidTr="00146DE0">
        <w:trPr>
          <w:trHeight w:val="290"/>
        </w:trPr>
        <w:tc>
          <w:tcPr>
            <w:tcW w:w="1294" w:type="dxa"/>
            <w:noWrap/>
          </w:tcPr>
          <w:p w14:paraId="10ACD46B" w14:textId="77777777" w:rsidR="00CE6F83" w:rsidRPr="00315C4C" w:rsidRDefault="00CE6F83" w:rsidP="00146DE0">
            <w:pPr>
              <w:jc w:val="both"/>
            </w:pPr>
            <w:r w:rsidRPr="00DB15D0">
              <w:t>ASEAN-UN</w:t>
            </w:r>
          </w:p>
        </w:tc>
        <w:tc>
          <w:tcPr>
            <w:tcW w:w="2250" w:type="dxa"/>
            <w:noWrap/>
          </w:tcPr>
          <w:p w14:paraId="515DC0CC" w14:textId="77777777" w:rsidR="00CE6F83" w:rsidRPr="00315C4C" w:rsidRDefault="00CE6F83" w:rsidP="00146DE0">
            <w:r w:rsidRPr="00DB15D0">
              <w:t>The ASEAN-UN Comprehensive Partnership was adopted by the Leaders of ASEAN and the United Nations Secretary-General at the 4th ASEAN-UN Summit in November 2011</w:t>
            </w:r>
          </w:p>
        </w:tc>
        <w:tc>
          <w:tcPr>
            <w:tcW w:w="2126" w:type="dxa"/>
            <w:noWrap/>
          </w:tcPr>
          <w:p w14:paraId="14BA273B" w14:textId="77777777" w:rsidR="00CE6F83" w:rsidRPr="00315C4C" w:rsidRDefault="00CE6F83" w:rsidP="00146DE0">
            <w:pPr>
              <w:jc w:val="center"/>
            </w:pPr>
            <w:r w:rsidRPr="00DB15D0">
              <w:t>@ASEAN_UN</w:t>
            </w:r>
          </w:p>
        </w:tc>
        <w:tc>
          <w:tcPr>
            <w:tcW w:w="993" w:type="dxa"/>
            <w:noWrap/>
          </w:tcPr>
          <w:p w14:paraId="447FC319" w14:textId="77777777" w:rsidR="00CE6F83" w:rsidRPr="00315C4C" w:rsidRDefault="00CE6F83" w:rsidP="00146DE0">
            <w:pPr>
              <w:jc w:val="center"/>
            </w:pPr>
            <w:r w:rsidRPr="00DB15D0">
              <w:t>551</w:t>
            </w:r>
          </w:p>
        </w:tc>
        <w:tc>
          <w:tcPr>
            <w:tcW w:w="1134" w:type="dxa"/>
            <w:noWrap/>
          </w:tcPr>
          <w:p w14:paraId="746C668D" w14:textId="77777777" w:rsidR="00CE6F83" w:rsidRPr="00315C4C" w:rsidRDefault="00CE6F83" w:rsidP="00146DE0">
            <w:pPr>
              <w:jc w:val="center"/>
            </w:pPr>
            <w:r w:rsidRPr="00DB15D0">
              <w:t>1344</w:t>
            </w:r>
          </w:p>
        </w:tc>
        <w:tc>
          <w:tcPr>
            <w:tcW w:w="1275" w:type="dxa"/>
            <w:noWrap/>
          </w:tcPr>
          <w:p w14:paraId="7DA73292" w14:textId="77777777" w:rsidR="00CE6F83" w:rsidRPr="00315C4C" w:rsidRDefault="00CE6F83" w:rsidP="00146DE0">
            <w:pPr>
              <w:jc w:val="center"/>
            </w:pPr>
            <w:r w:rsidRPr="00DB15D0">
              <w:t>10/8/2016 1:51</w:t>
            </w:r>
          </w:p>
        </w:tc>
      </w:tr>
      <w:tr w:rsidR="00CE6F83" w:rsidRPr="00315C4C" w14:paraId="797AB08F" w14:textId="77777777" w:rsidTr="00146DE0">
        <w:trPr>
          <w:trHeight w:val="290"/>
        </w:trPr>
        <w:tc>
          <w:tcPr>
            <w:tcW w:w="1294" w:type="dxa"/>
            <w:noWrap/>
          </w:tcPr>
          <w:p w14:paraId="06FF81D0" w14:textId="77777777" w:rsidR="00CE6F83" w:rsidRPr="00315C4C" w:rsidRDefault="00CE6F83" w:rsidP="00146DE0">
            <w:pPr>
              <w:jc w:val="both"/>
            </w:pPr>
            <w:r w:rsidRPr="00DB15D0">
              <w:t>AU CIDO</w:t>
            </w:r>
          </w:p>
        </w:tc>
        <w:tc>
          <w:tcPr>
            <w:tcW w:w="2250" w:type="dxa"/>
            <w:noWrap/>
          </w:tcPr>
          <w:p w14:paraId="1323C302" w14:textId="77777777" w:rsidR="00CE6F83" w:rsidRPr="00315C4C" w:rsidRDefault="00CE6F83" w:rsidP="00146DE0">
            <w:r w:rsidRPr="00DB15D0">
              <w:t>Citizens &amp; Diaspora Organizations (CIDO) - African Union Commission. Mainstreaming the #AUCitizen, the diaspora and civil society into all AU matters.</w:t>
            </w:r>
          </w:p>
        </w:tc>
        <w:tc>
          <w:tcPr>
            <w:tcW w:w="2126" w:type="dxa"/>
            <w:noWrap/>
          </w:tcPr>
          <w:p w14:paraId="5DFCF147" w14:textId="77777777" w:rsidR="00CE6F83" w:rsidRPr="00315C4C" w:rsidRDefault="00CE6F83" w:rsidP="00146DE0">
            <w:pPr>
              <w:jc w:val="center"/>
            </w:pPr>
            <w:r w:rsidRPr="00DB15D0">
              <w:t>@AUC_CIDO</w:t>
            </w:r>
          </w:p>
        </w:tc>
        <w:tc>
          <w:tcPr>
            <w:tcW w:w="993" w:type="dxa"/>
            <w:noWrap/>
          </w:tcPr>
          <w:p w14:paraId="4BC10A8F" w14:textId="77777777" w:rsidR="00CE6F83" w:rsidRPr="00315C4C" w:rsidRDefault="00CE6F83" w:rsidP="00146DE0">
            <w:pPr>
              <w:jc w:val="center"/>
            </w:pPr>
            <w:r w:rsidRPr="00DB15D0">
              <w:t>2119</w:t>
            </w:r>
          </w:p>
        </w:tc>
        <w:tc>
          <w:tcPr>
            <w:tcW w:w="1134" w:type="dxa"/>
            <w:noWrap/>
          </w:tcPr>
          <w:p w14:paraId="47BEDAA7" w14:textId="77777777" w:rsidR="00CE6F83" w:rsidRPr="00315C4C" w:rsidRDefault="00CE6F83" w:rsidP="00146DE0">
            <w:pPr>
              <w:jc w:val="center"/>
            </w:pPr>
            <w:r w:rsidRPr="00DB15D0">
              <w:t>6616</w:t>
            </w:r>
          </w:p>
        </w:tc>
        <w:tc>
          <w:tcPr>
            <w:tcW w:w="1275" w:type="dxa"/>
            <w:noWrap/>
          </w:tcPr>
          <w:p w14:paraId="7FD7162D" w14:textId="77777777" w:rsidR="00CE6F83" w:rsidRPr="00315C4C" w:rsidRDefault="00CE6F83" w:rsidP="00146DE0">
            <w:pPr>
              <w:jc w:val="center"/>
            </w:pPr>
            <w:r w:rsidRPr="00DB15D0">
              <w:t>6/3/2015 5:16</w:t>
            </w:r>
          </w:p>
        </w:tc>
      </w:tr>
      <w:tr w:rsidR="00CE6F83" w:rsidRPr="00315C4C" w14:paraId="498DC27D" w14:textId="77777777" w:rsidTr="00146DE0">
        <w:trPr>
          <w:trHeight w:val="290"/>
        </w:trPr>
        <w:tc>
          <w:tcPr>
            <w:tcW w:w="1294" w:type="dxa"/>
            <w:noWrap/>
          </w:tcPr>
          <w:p w14:paraId="72D453A9" w14:textId="77777777" w:rsidR="00CE6F83" w:rsidRPr="00315C4C" w:rsidRDefault="00CE6F83" w:rsidP="00146DE0">
            <w:pPr>
              <w:jc w:val="both"/>
            </w:pPr>
            <w:r w:rsidRPr="00DB15D0">
              <w:t>AU Special Envoy Bineta Diop</w:t>
            </w:r>
          </w:p>
        </w:tc>
        <w:tc>
          <w:tcPr>
            <w:tcW w:w="2250" w:type="dxa"/>
            <w:noWrap/>
          </w:tcPr>
          <w:p w14:paraId="569A6205" w14:textId="77777777" w:rsidR="00CE6F83" w:rsidRPr="00315C4C" w:rsidRDefault="00CE6F83" w:rsidP="00146DE0">
            <w:r w:rsidRPr="00DB15D0">
              <w:t>#AU Special Envoy on Women Peace &amp; Security. I stand for WOMEN: Prevention of SGBV, Protection, Participation &amp; Empowerment. @AWLNetwork Co-Convener</w:t>
            </w:r>
          </w:p>
        </w:tc>
        <w:tc>
          <w:tcPr>
            <w:tcW w:w="2126" w:type="dxa"/>
            <w:noWrap/>
          </w:tcPr>
          <w:p w14:paraId="7BAF3BBF" w14:textId="77777777" w:rsidR="00CE6F83" w:rsidRPr="00315C4C" w:rsidRDefault="00CE6F83" w:rsidP="00146DE0">
            <w:pPr>
              <w:jc w:val="center"/>
            </w:pPr>
            <w:r w:rsidRPr="00DB15D0">
              <w:t>@AUBinetaDiop</w:t>
            </w:r>
          </w:p>
        </w:tc>
        <w:tc>
          <w:tcPr>
            <w:tcW w:w="993" w:type="dxa"/>
            <w:noWrap/>
          </w:tcPr>
          <w:p w14:paraId="0C93F7BD" w14:textId="77777777" w:rsidR="00CE6F83" w:rsidRPr="00315C4C" w:rsidRDefault="00CE6F83" w:rsidP="00146DE0">
            <w:pPr>
              <w:jc w:val="center"/>
            </w:pPr>
            <w:r w:rsidRPr="00DB15D0">
              <w:t>3841</w:t>
            </w:r>
          </w:p>
        </w:tc>
        <w:tc>
          <w:tcPr>
            <w:tcW w:w="1134" w:type="dxa"/>
            <w:noWrap/>
          </w:tcPr>
          <w:p w14:paraId="2393D020" w14:textId="77777777" w:rsidR="00CE6F83" w:rsidRPr="00315C4C" w:rsidRDefault="00CE6F83" w:rsidP="00146DE0">
            <w:pPr>
              <w:jc w:val="center"/>
            </w:pPr>
            <w:r w:rsidRPr="00DB15D0">
              <w:t>12992</w:t>
            </w:r>
          </w:p>
        </w:tc>
        <w:tc>
          <w:tcPr>
            <w:tcW w:w="1275" w:type="dxa"/>
            <w:noWrap/>
          </w:tcPr>
          <w:p w14:paraId="78A41385" w14:textId="77777777" w:rsidR="00CE6F83" w:rsidRPr="00315C4C" w:rsidRDefault="00CE6F83" w:rsidP="00146DE0">
            <w:pPr>
              <w:jc w:val="center"/>
            </w:pPr>
            <w:r w:rsidRPr="00DB15D0">
              <w:t>6/10/2014 8:15</w:t>
            </w:r>
          </w:p>
        </w:tc>
      </w:tr>
      <w:tr w:rsidR="00CE6F83" w:rsidRPr="00315C4C" w14:paraId="150ABDC9" w14:textId="77777777" w:rsidTr="00146DE0">
        <w:trPr>
          <w:trHeight w:val="290"/>
        </w:trPr>
        <w:tc>
          <w:tcPr>
            <w:tcW w:w="1294" w:type="dxa"/>
            <w:noWrap/>
          </w:tcPr>
          <w:p w14:paraId="5E6B01E9" w14:textId="77777777" w:rsidR="00CE6F83" w:rsidRPr="00315C4C" w:rsidRDefault="00CE6F83" w:rsidP="00146DE0">
            <w:pPr>
              <w:jc w:val="both"/>
            </w:pPr>
            <w:r w:rsidRPr="00DB15D0">
              <w:t>AUDA-NEPAD</w:t>
            </w:r>
          </w:p>
        </w:tc>
        <w:tc>
          <w:tcPr>
            <w:tcW w:w="2250" w:type="dxa"/>
            <w:noWrap/>
          </w:tcPr>
          <w:p w14:paraId="4A3532F1" w14:textId="77777777" w:rsidR="00CE6F83" w:rsidRPr="00315C4C" w:rsidRDefault="00CE6F83" w:rsidP="00146DE0">
            <w:r w:rsidRPr="00DB15D0">
              <w:t>The African Union Development Agency-NEPAD</w:t>
            </w:r>
          </w:p>
        </w:tc>
        <w:tc>
          <w:tcPr>
            <w:tcW w:w="2126" w:type="dxa"/>
            <w:noWrap/>
          </w:tcPr>
          <w:p w14:paraId="75F02595" w14:textId="77777777" w:rsidR="00CE6F83" w:rsidRPr="00315C4C" w:rsidRDefault="00CE6F83" w:rsidP="00146DE0">
            <w:pPr>
              <w:jc w:val="center"/>
            </w:pPr>
            <w:r w:rsidRPr="00DB15D0">
              <w:t>@NEPAD_Agency</w:t>
            </w:r>
          </w:p>
        </w:tc>
        <w:tc>
          <w:tcPr>
            <w:tcW w:w="993" w:type="dxa"/>
            <w:noWrap/>
          </w:tcPr>
          <w:p w14:paraId="18DEC3C3" w14:textId="77777777" w:rsidR="00CE6F83" w:rsidRPr="00315C4C" w:rsidRDefault="00CE6F83" w:rsidP="00146DE0">
            <w:pPr>
              <w:jc w:val="center"/>
            </w:pPr>
            <w:r w:rsidRPr="00DB15D0">
              <w:t>10684</w:t>
            </w:r>
          </w:p>
        </w:tc>
        <w:tc>
          <w:tcPr>
            <w:tcW w:w="1134" w:type="dxa"/>
            <w:noWrap/>
          </w:tcPr>
          <w:p w14:paraId="3508C26B" w14:textId="77777777" w:rsidR="00CE6F83" w:rsidRPr="00315C4C" w:rsidRDefault="00CE6F83" w:rsidP="00146DE0">
            <w:pPr>
              <w:jc w:val="center"/>
            </w:pPr>
            <w:r w:rsidRPr="00DB15D0">
              <w:t>59533</w:t>
            </w:r>
          </w:p>
        </w:tc>
        <w:tc>
          <w:tcPr>
            <w:tcW w:w="1275" w:type="dxa"/>
            <w:noWrap/>
          </w:tcPr>
          <w:p w14:paraId="2C174DA7" w14:textId="77777777" w:rsidR="00CE6F83" w:rsidRPr="00315C4C" w:rsidRDefault="00CE6F83" w:rsidP="00146DE0">
            <w:pPr>
              <w:jc w:val="center"/>
            </w:pPr>
            <w:r w:rsidRPr="00DB15D0">
              <w:t>1/25/2010 16:07</w:t>
            </w:r>
          </w:p>
        </w:tc>
      </w:tr>
      <w:tr w:rsidR="00CE6F83" w:rsidRPr="00315C4C" w14:paraId="034B3587" w14:textId="77777777" w:rsidTr="00146DE0">
        <w:trPr>
          <w:trHeight w:val="290"/>
        </w:trPr>
        <w:tc>
          <w:tcPr>
            <w:tcW w:w="1294" w:type="dxa"/>
            <w:noWrap/>
          </w:tcPr>
          <w:p w14:paraId="581F91BF" w14:textId="77777777" w:rsidR="00CE6F83" w:rsidRPr="00315C4C" w:rsidRDefault="00CE6F83" w:rsidP="00146DE0">
            <w:pPr>
              <w:jc w:val="both"/>
            </w:pPr>
            <w:r w:rsidRPr="00DB15D0">
              <w:t>BUREAU DE LIAISON DE L'UNION AFRICAINE AU TCHAD</w:t>
            </w:r>
          </w:p>
        </w:tc>
        <w:tc>
          <w:tcPr>
            <w:tcW w:w="2250" w:type="dxa"/>
            <w:noWrap/>
          </w:tcPr>
          <w:p w14:paraId="4E274266" w14:textId="77777777" w:rsidR="00CE6F83" w:rsidRPr="00315C4C" w:rsidRDefault="00CE6F83" w:rsidP="00146DE0">
            <w:r w:rsidRPr="00DB15D0">
              <w:t>Relais officiel.</w:t>
            </w:r>
          </w:p>
        </w:tc>
        <w:tc>
          <w:tcPr>
            <w:tcW w:w="2126" w:type="dxa"/>
            <w:noWrap/>
          </w:tcPr>
          <w:p w14:paraId="532B201D" w14:textId="77777777" w:rsidR="00CE6F83" w:rsidRPr="00315C4C" w:rsidRDefault="00CE6F83" w:rsidP="00146DE0">
            <w:pPr>
              <w:jc w:val="center"/>
            </w:pPr>
            <w:r w:rsidRPr="00DB15D0">
              <w:t>@UA_Tchad</w:t>
            </w:r>
          </w:p>
        </w:tc>
        <w:tc>
          <w:tcPr>
            <w:tcW w:w="993" w:type="dxa"/>
            <w:noWrap/>
          </w:tcPr>
          <w:p w14:paraId="387BE94E" w14:textId="77777777" w:rsidR="00CE6F83" w:rsidRPr="00315C4C" w:rsidRDefault="00CE6F83" w:rsidP="00146DE0">
            <w:pPr>
              <w:jc w:val="center"/>
            </w:pPr>
            <w:r w:rsidRPr="00DB15D0">
              <w:t>101</w:t>
            </w:r>
          </w:p>
        </w:tc>
        <w:tc>
          <w:tcPr>
            <w:tcW w:w="1134" w:type="dxa"/>
            <w:noWrap/>
          </w:tcPr>
          <w:p w14:paraId="04B216FA" w14:textId="77777777" w:rsidR="00CE6F83" w:rsidRPr="00315C4C" w:rsidRDefault="00CE6F83" w:rsidP="00146DE0">
            <w:pPr>
              <w:jc w:val="center"/>
            </w:pPr>
            <w:r w:rsidRPr="00DB15D0">
              <w:t>323</w:t>
            </w:r>
          </w:p>
        </w:tc>
        <w:tc>
          <w:tcPr>
            <w:tcW w:w="1275" w:type="dxa"/>
            <w:noWrap/>
          </w:tcPr>
          <w:p w14:paraId="3F282CCB" w14:textId="77777777" w:rsidR="00CE6F83" w:rsidRPr="00315C4C" w:rsidRDefault="00CE6F83" w:rsidP="00146DE0">
            <w:pPr>
              <w:jc w:val="center"/>
            </w:pPr>
            <w:r w:rsidRPr="00DB15D0">
              <w:t>1/18/2019 14:19</w:t>
            </w:r>
          </w:p>
        </w:tc>
      </w:tr>
      <w:tr w:rsidR="00CE6F83" w:rsidRPr="00315C4C" w14:paraId="715345C2" w14:textId="77777777" w:rsidTr="00146DE0">
        <w:trPr>
          <w:trHeight w:val="290"/>
        </w:trPr>
        <w:tc>
          <w:tcPr>
            <w:tcW w:w="1294" w:type="dxa"/>
            <w:noWrap/>
          </w:tcPr>
          <w:p w14:paraId="77511DFC" w14:textId="77777777" w:rsidR="00CE6F83" w:rsidRPr="00315C4C" w:rsidRDefault="00CE6F83" w:rsidP="00146DE0">
            <w:pPr>
              <w:jc w:val="both"/>
            </w:pPr>
            <w:r w:rsidRPr="00DB15D0">
              <w:t>Caribbean Community (CARICOM)</w:t>
            </w:r>
          </w:p>
        </w:tc>
        <w:tc>
          <w:tcPr>
            <w:tcW w:w="2250" w:type="dxa"/>
            <w:noWrap/>
          </w:tcPr>
          <w:p w14:paraId="7DF83140" w14:textId="77777777" w:rsidR="00CE6F83" w:rsidRPr="00315C4C" w:rsidRDefault="00CE6F83" w:rsidP="00146DE0">
            <w:r w:rsidRPr="00DB15D0">
              <w:t xml:space="preserve">CARICOM promotes and supports a unified Caribbean Community that is inclusive, resilient, competitive; sharing in economic, </w:t>
            </w:r>
            <w:r w:rsidRPr="00DB15D0">
              <w:lastRenderedPageBreak/>
              <w:t>social and cultural prosperity.</w:t>
            </w:r>
          </w:p>
        </w:tc>
        <w:tc>
          <w:tcPr>
            <w:tcW w:w="2126" w:type="dxa"/>
            <w:noWrap/>
          </w:tcPr>
          <w:p w14:paraId="358659F7" w14:textId="77777777" w:rsidR="00CE6F83" w:rsidRPr="00315C4C" w:rsidRDefault="00CE6F83" w:rsidP="00146DE0">
            <w:pPr>
              <w:jc w:val="center"/>
            </w:pPr>
            <w:r w:rsidRPr="00DB15D0">
              <w:lastRenderedPageBreak/>
              <w:t>@CARICOMorg</w:t>
            </w:r>
          </w:p>
        </w:tc>
        <w:tc>
          <w:tcPr>
            <w:tcW w:w="993" w:type="dxa"/>
            <w:noWrap/>
          </w:tcPr>
          <w:p w14:paraId="7E3619FD" w14:textId="77777777" w:rsidR="00CE6F83" w:rsidRPr="00315C4C" w:rsidRDefault="00CE6F83" w:rsidP="00146DE0">
            <w:pPr>
              <w:jc w:val="center"/>
            </w:pPr>
            <w:r w:rsidRPr="00DB15D0">
              <w:t>13108</w:t>
            </w:r>
          </w:p>
        </w:tc>
        <w:tc>
          <w:tcPr>
            <w:tcW w:w="1134" w:type="dxa"/>
            <w:noWrap/>
          </w:tcPr>
          <w:p w14:paraId="7C900720" w14:textId="77777777" w:rsidR="00CE6F83" w:rsidRPr="00315C4C" w:rsidRDefault="00CE6F83" w:rsidP="00146DE0">
            <w:pPr>
              <w:jc w:val="center"/>
            </w:pPr>
            <w:r w:rsidRPr="00DB15D0">
              <w:t>20184</w:t>
            </w:r>
          </w:p>
        </w:tc>
        <w:tc>
          <w:tcPr>
            <w:tcW w:w="1275" w:type="dxa"/>
            <w:noWrap/>
          </w:tcPr>
          <w:p w14:paraId="3C6E5F85" w14:textId="77777777" w:rsidR="00CE6F83" w:rsidRPr="00315C4C" w:rsidRDefault="00CE6F83" w:rsidP="00146DE0">
            <w:pPr>
              <w:jc w:val="center"/>
            </w:pPr>
            <w:r w:rsidRPr="00DB15D0">
              <w:t>7/29/2014 21:31</w:t>
            </w:r>
          </w:p>
        </w:tc>
      </w:tr>
      <w:tr w:rsidR="00CE6F83" w:rsidRPr="00315C4C" w14:paraId="4A5A9309" w14:textId="77777777" w:rsidTr="00146DE0">
        <w:trPr>
          <w:trHeight w:val="290"/>
        </w:trPr>
        <w:tc>
          <w:tcPr>
            <w:tcW w:w="1294" w:type="dxa"/>
            <w:noWrap/>
          </w:tcPr>
          <w:p w14:paraId="22A81884" w14:textId="77777777" w:rsidR="00CE6F83" w:rsidRPr="00315C4C" w:rsidRDefault="00CE6F83" w:rsidP="00146DE0">
            <w:pPr>
              <w:jc w:val="both"/>
            </w:pPr>
            <w:r w:rsidRPr="00DB15D0">
              <w:t>Caribbean Community Climate Change Centre</w:t>
            </w:r>
          </w:p>
        </w:tc>
        <w:tc>
          <w:tcPr>
            <w:tcW w:w="2250" w:type="dxa"/>
            <w:noWrap/>
          </w:tcPr>
          <w:p w14:paraId="25C14F4E" w14:textId="77777777" w:rsidR="00CE6F83" w:rsidRPr="00315C4C" w:rsidRDefault="00CE6F83" w:rsidP="00146DE0">
            <w:r w:rsidRPr="00DB15D0">
              <w:t>The Caribbean Community focal point for climate change issues since August 2005. A United Nations Institute for Training &amp; Research ranked Centre of Excellence.</w:t>
            </w:r>
          </w:p>
        </w:tc>
        <w:tc>
          <w:tcPr>
            <w:tcW w:w="2126" w:type="dxa"/>
            <w:noWrap/>
          </w:tcPr>
          <w:p w14:paraId="040C2487" w14:textId="77777777" w:rsidR="00CE6F83" w:rsidRPr="00315C4C" w:rsidRDefault="00CE6F83" w:rsidP="00146DE0">
            <w:pPr>
              <w:jc w:val="center"/>
            </w:pPr>
            <w:r w:rsidRPr="00DB15D0">
              <w:t>@CARICOMClimate</w:t>
            </w:r>
          </w:p>
        </w:tc>
        <w:tc>
          <w:tcPr>
            <w:tcW w:w="993" w:type="dxa"/>
            <w:noWrap/>
          </w:tcPr>
          <w:p w14:paraId="60E20391" w14:textId="77777777" w:rsidR="00CE6F83" w:rsidRPr="00315C4C" w:rsidRDefault="00CE6F83" w:rsidP="00146DE0">
            <w:pPr>
              <w:jc w:val="center"/>
            </w:pPr>
            <w:r w:rsidRPr="00DB15D0">
              <w:t>2853</w:t>
            </w:r>
          </w:p>
        </w:tc>
        <w:tc>
          <w:tcPr>
            <w:tcW w:w="1134" w:type="dxa"/>
            <w:noWrap/>
          </w:tcPr>
          <w:p w14:paraId="59AFB82D" w14:textId="77777777" w:rsidR="00CE6F83" w:rsidRPr="00315C4C" w:rsidRDefault="00CE6F83" w:rsidP="00146DE0">
            <w:pPr>
              <w:jc w:val="center"/>
            </w:pPr>
            <w:r w:rsidRPr="00DB15D0">
              <w:t>4418</w:t>
            </w:r>
          </w:p>
        </w:tc>
        <w:tc>
          <w:tcPr>
            <w:tcW w:w="1275" w:type="dxa"/>
            <w:noWrap/>
          </w:tcPr>
          <w:p w14:paraId="453982C5" w14:textId="77777777" w:rsidR="00CE6F83" w:rsidRPr="00315C4C" w:rsidRDefault="00CE6F83" w:rsidP="00146DE0">
            <w:pPr>
              <w:jc w:val="center"/>
            </w:pPr>
            <w:r w:rsidRPr="00DB15D0">
              <w:t>8/24/2012 23:58</w:t>
            </w:r>
          </w:p>
        </w:tc>
      </w:tr>
      <w:tr w:rsidR="00CE6F83" w:rsidRPr="00315C4C" w14:paraId="5BCDC0AD" w14:textId="77777777" w:rsidTr="00146DE0">
        <w:trPr>
          <w:trHeight w:val="290"/>
        </w:trPr>
        <w:tc>
          <w:tcPr>
            <w:tcW w:w="1294" w:type="dxa"/>
            <w:noWrap/>
          </w:tcPr>
          <w:p w14:paraId="0FC7A773" w14:textId="77777777" w:rsidR="00CE6F83" w:rsidRPr="00315C4C" w:rsidRDefault="00CE6F83" w:rsidP="00146DE0">
            <w:pPr>
              <w:jc w:val="both"/>
            </w:pPr>
            <w:r w:rsidRPr="00DB15D0">
              <w:t>CARICOM Develop Fund</w:t>
            </w:r>
          </w:p>
        </w:tc>
        <w:tc>
          <w:tcPr>
            <w:tcW w:w="2250" w:type="dxa"/>
            <w:noWrap/>
          </w:tcPr>
          <w:p w14:paraId="796F9ED2" w14:textId="77777777" w:rsidR="00CE6F83" w:rsidRPr="00315C4C" w:rsidRDefault="00CE6F83" w:rsidP="00146DE0">
            <w:r w:rsidRPr="00DB15D0">
              <w:t>The CARICOM Development Fund is a regional entity of CARICOM established in the Revised Treaty of Chaguaramas.  The CDF became operational on November 1, 2008.</w:t>
            </w:r>
          </w:p>
        </w:tc>
        <w:tc>
          <w:tcPr>
            <w:tcW w:w="2126" w:type="dxa"/>
            <w:noWrap/>
          </w:tcPr>
          <w:p w14:paraId="4A2CD965" w14:textId="77777777" w:rsidR="00CE6F83" w:rsidRPr="00315C4C" w:rsidRDefault="00CE6F83" w:rsidP="00146DE0">
            <w:pPr>
              <w:jc w:val="center"/>
            </w:pPr>
            <w:r w:rsidRPr="00DB15D0">
              <w:t>@CaricomDevFund</w:t>
            </w:r>
          </w:p>
        </w:tc>
        <w:tc>
          <w:tcPr>
            <w:tcW w:w="993" w:type="dxa"/>
            <w:noWrap/>
          </w:tcPr>
          <w:p w14:paraId="359CE251" w14:textId="77777777" w:rsidR="00CE6F83" w:rsidRPr="00315C4C" w:rsidRDefault="00CE6F83" w:rsidP="00146DE0">
            <w:pPr>
              <w:jc w:val="center"/>
            </w:pPr>
            <w:r w:rsidRPr="00DB15D0">
              <w:t>18</w:t>
            </w:r>
          </w:p>
        </w:tc>
        <w:tc>
          <w:tcPr>
            <w:tcW w:w="1134" w:type="dxa"/>
            <w:noWrap/>
          </w:tcPr>
          <w:p w14:paraId="5EA3031C" w14:textId="77777777" w:rsidR="00CE6F83" w:rsidRPr="00315C4C" w:rsidRDefault="00CE6F83" w:rsidP="00146DE0">
            <w:pPr>
              <w:jc w:val="center"/>
            </w:pPr>
            <w:r w:rsidRPr="00DB15D0">
              <w:t>462</w:t>
            </w:r>
          </w:p>
        </w:tc>
        <w:tc>
          <w:tcPr>
            <w:tcW w:w="1275" w:type="dxa"/>
            <w:noWrap/>
          </w:tcPr>
          <w:p w14:paraId="2EBB202A" w14:textId="77777777" w:rsidR="00CE6F83" w:rsidRPr="00315C4C" w:rsidRDefault="00CE6F83" w:rsidP="00146DE0">
            <w:pPr>
              <w:jc w:val="center"/>
            </w:pPr>
            <w:r w:rsidRPr="00DB15D0">
              <w:t>6/25/2010 13:58</w:t>
            </w:r>
          </w:p>
        </w:tc>
      </w:tr>
      <w:tr w:rsidR="00CE6F83" w:rsidRPr="00315C4C" w14:paraId="33153403" w14:textId="77777777" w:rsidTr="00146DE0">
        <w:trPr>
          <w:trHeight w:val="290"/>
        </w:trPr>
        <w:tc>
          <w:tcPr>
            <w:tcW w:w="1294" w:type="dxa"/>
            <w:noWrap/>
          </w:tcPr>
          <w:p w14:paraId="7F658961" w14:textId="77777777" w:rsidR="00CE6F83" w:rsidRPr="00315C4C" w:rsidRDefault="00CE6F83" w:rsidP="00146DE0">
            <w:pPr>
              <w:jc w:val="both"/>
            </w:pPr>
            <w:r w:rsidRPr="00DB15D0">
              <w:t>CARICOM Energy</w:t>
            </w:r>
          </w:p>
        </w:tc>
        <w:tc>
          <w:tcPr>
            <w:tcW w:w="2250" w:type="dxa"/>
            <w:noWrap/>
          </w:tcPr>
          <w:p w14:paraId="75545AF3" w14:textId="77777777" w:rsidR="00CE6F83" w:rsidRPr="00315C4C" w:rsidRDefault="00CE6F83" w:rsidP="00146DE0">
            <w:r w:rsidRPr="00DB15D0">
              <w:t>The official twitter account for the Energy Unit of the Caribbean Community (CARICOM) Secretariat.</w:t>
            </w:r>
          </w:p>
        </w:tc>
        <w:tc>
          <w:tcPr>
            <w:tcW w:w="2126" w:type="dxa"/>
            <w:noWrap/>
          </w:tcPr>
          <w:p w14:paraId="40322146" w14:textId="77777777" w:rsidR="00CE6F83" w:rsidRPr="00315C4C" w:rsidRDefault="00CE6F83" w:rsidP="00146DE0">
            <w:pPr>
              <w:jc w:val="center"/>
            </w:pPr>
            <w:r w:rsidRPr="00DB15D0">
              <w:t>@CARICOMEnergy</w:t>
            </w:r>
          </w:p>
        </w:tc>
        <w:tc>
          <w:tcPr>
            <w:tcW w:w="993" w:type="dxa"/>
            <w:noWrap/>
          </w:tcPr>
          <w:p w14:paraId="5E336427" w14:textId="77777777" w:rsidR="00CE6F83" w:rsidRPr="00315C4C" w:rsidRDefault="00CE6F83" w:rsidP="00146DE0">
            <w:pPr>
              <w:jc w:val="center"/>
            </w:pPr>
            <w:r w:rsidRPr="00DB15D0">
              <w:t>746</w:t>
            </w:r>
          </w:p>
        </w:tc>
        <w:tc>
          <w:tcPr>
            <w:tcW w:w="1134" w:type="dxa"/>
            <w:noWrap/>
          </w:tcPr>
          <w:p w14:paraId="74961151" w14:textId="77777777" w:rsidR="00CE6F83" w:rsidRPr="00315C4C" w:rsidRDefault="00CE6F83" w:rsidP="00146DE0">
            <w:pPr>
              <w:jc w:val="center"/>
            </w:pPr>
            <w:r w:rsidRPr="00DB15D0">
              <w:t>696</w:t>
            </w:r>
          </w:p>
        </w:tc>
        <w:tc>
          <w:tcPr>
            <w:tcW w:w="1275" w:type="dxa"/>
            <w:noWrap/>
          </w:tcPr>
          <w:p w14:paraId="3C2358DF" w14:textId="77777777" w:rsidR="00CE6F83" w:rsidRPr="00315C4C" w:rsidRDefault="00CE6F83" w:rsidP="00146DE0">
            <w:pPr>
              <w:jc w:val="center"/>
            </w:pPr>
            <w:r w:rsidRPr="00DB15D0">
              <w:t>9/30/2015 23:16</w:t>
            </w:r>
          </w:p>
        </w:tc>
      </w:tr>
      <w:tr w:rsidR="00CE6F83" w:rsidRPr="00315C4C" w14:paraId="5CD45CC4" w14:textId="77777777" w:rsidTr="00146DE0">
        <w:trPr>
          <w:trHeight w:val="290"/>
        </w:trPr>
        <w:tc>
          <w:tcPr>
            <w:tcW w:w="1294" w:type="dxa"/>
            <w:noWrap/>
          </w:tcPr>
          <w:p w14:paraId="4F791821" w14:textId="77777777" w:rsidR="00CE6F83" w:rsidRPr="00315C4C" w:rsidRDefault="00CE6F83" w:rsidP="00146DE0">
            <w:pPr>
              <w:jc w:val="both"/>
            </w:pPr>
            <w:r w:rsidRPr="00DB15D0">
              <w:t>CARICOM OTN</w:t>
            </w:r>
          </w:p>
        </w:tc>
        <w:tc>
          <w:tcPr>
            <w:tcW w:w="2250" w:type="dxa"/>
            <w:noWrap/>
          </w:tcPr>
          <w:p w14:paraId="739F76F0" w14:textId="77777777" w:rsidR="00CE6F83" w:rsidRPr="00315C4C" w:rsidRDefault="00CE6F83" w:rsidP="00146DE0">
            <w:r w:rsidRPr="00DB15D0">
              <w:t>The Office of Trade Negotiations (OTN), formerly the Caribbean Regional Negotiating Machinery (CRNM) was created by the Caribbean Community (CARICOM) Government</w:t>
            </w:r>
          </w:p>
        </w:tc>
        <w:tc>
          <w:tcPr>
            <w:tcW w:w="2126" w:type="dxa"/>
            <w:noWrap/>
          </w:tcPr>
          <w:p w14:paraId="47A2C3EE" w14:textId="77777777" w:rsidR="00CE6F83" w:rsidRPr="00315C4C" w:rsidRDefault="00CE6F83" w:rsidP="00146DE0">
            <w:pPr>
              <w:jc w:val="center"/>
            </w:pPr>
            <w:r w:rsidRPr="00DB15D0">
              <w:t>@CRNM_OTN</w:t>
            </w:r>
          </w:p>
        </w:tc>
        <w:tc>
          <w:tcPr>
            <w:tcW w:w="993" w:type="dxa"/>
            <w:noWrap/>
          </w:tcPr>
          <w:p w14:paraId="4A436D48" w14:textId="77777777" w:rsidR="00CE6F83" w:rsidRPr="00315C4C" w:rsidRDefault="00CE6F83" w:rsidP="00146DE0">
            <w:pPr>
              <w:jc w:val="center"/>
            </w:pPr>
            <w:r w:rsidRPr="00DB15D0">
              <w:t>47259</w:t>
            </w:r>
          </w:p>
        </w:tc>
        <w:tc>
          <w:tcPr>
            <w:tcW w:w="1134" w:type="dxa"/>
            <w:noWrap/>
          </w:tcPr>
          <w:p w14:paraId="17C44B9C" w14:textId="77777777" w:rsidR="00CE6F83" w:rsidRPr="00315C4C" w:rsidRDefault="00CE6F83" w:rsidP="00146DE0">
            <w:pPr>
              <w:jc w:val="center"/>
            </w:pPr>
            <w:r w:rsidRPr="00DB15D0">
              <w:t>3209</w:t>
            </w:r>
          </w:p>
        </w:tc>
        <w:tc>
          <w:tcPr>
            <w:tcW w:w="1275" w:type="dxa"/>
            <w:noWrap/>
          </w:tcPr>
          <w:p w14:paraId="60955B17" w14:textId="77777777" w:rsidR="00CE6F83" w:rsidRPr="00315C4C" w:rsidRDefault="00CE6F83" w:rsidP="00146DE0">
            <w:pPr>
              <w:jc w:val="center"/>
            </w:pPr>
            <w:r w:rsidRPr="00DB15D0">
              <w:t>1/25/2010 20:25</w:t>
            </w:r>
          </w:p>
        </w:tc>
      </w:tr>
      <w:tr w:rsidR="00CE6F83" w:rsidRPr="00315C4C" w14:paraId="42C945E5" w14:textId="77777777" w:rsidTr="00146DE0">
        <w:trPr>
          <w:trHeight w:val="290"/>
        </w:trPr>
        <w:tc>
          <w:tcPr>
            <w:tcW w:w="1294" w:type="dxa"/>
            <w:noWrap/>
          </w:tcPr>
          <w:p w14:paraId="59F7BC1E" w14:textId="77777777" w:rsidR="00CE6F83" w:rsidRPr="00315C4C" w:rsidRDefault="00CE6F83" w:rsidP="00146DE0">
            <w:pPr>
              <w:jc w:val="both"/>
            </w:pPr>
            <w:r w:rsidRPr="00DB15D0">
              <w:t>Caricom Reparations</w:t>
            </w:r>
          </w:p>
        </w:tc>
        <w:tc>
          <w:tcPr>
            <w:tcW w:w="2250" w:type="dxa"/>
            <w:noWrap/>
          </w:tcPr>
          <w:p w14:paraId="0FF8C0D7" w14:textId="77777777" w:rsidR="00CE6F83" w:rsidRPr="00315C4C" w:rsidRDefault="00CE6F83" w:rsidP="00146DE0">
            <w:r w:rsidRPr="00DB15D0">
              <w:t xml:space="preserve">The Official Twitter page of the CARICOM Reparations Commission. Reparatory Justice; National &amp; International Reconciliation; </w:t>
            </w:r>
            <w:r w:rsidRPr="00DB15D0">
              <w:lastRenderedPageBreak/>
              <w:t>Development; Freedom &amp; Truth</w:t>
            </w:r>
          </w:p>
        </w:tc>
        <w:tc>
          <w:tcPr>
            <w:tcW w:w="2126" w:type="dxa"/>
            <w:noWrap/>
          </w:tcPr>
          <w:p w14:paraId="550AA7D5" w14:textId="77777777" w:rsidR="00CE6F83" w:rsidRPr="00315C4C" w:rsidRDefault="00CE6F83" w:rsidP="00146DE0">
            <w:pPr>
              <w:jc w:val="center"/>
            </w:pPr>
            <w:r w:rsidRPr="00DB15D0">
              <w:lastRenderedPageBreak/>
              <w:t>@CariReparations</w:t>
            </w:r>
          </w:p>
        </w:tc>
        <w:tc>
          <w:tcPr>
            <w:tcW w:w="993" w:type="dxa"/>
            <w:noWrap/>
          </w:tcPr>
          <w:p w14:paraId="14D58B45" w14:textId="77777777" w:rsidR="00CE6F83" w:rsidRPr="00315C4C" w:rsidRDefault="00CE6F83" w:rsidP="00146DE0">
            <w:pPr>
              <w:jc w:val="center"/>
            </w:pPr>
            <w:r w:rsidRPr="00DB15D0">
              <w:t>497</w:t>
            </w:r>
          </w:p>
        </w:tc>
        <w:tc>
          <w:tcPr>
            <w:tcW w:w="1134" w:type="dxa"/>
            <w:noWrap/>
          </w:tcPr>
          <w:p w14:paraId="5F4C9754" w14:textId="77777777" w:rsidR="00CE6F83" w:rsidRPr="00315C4C" w:rsidRDefault="00CE6F83" w:rsidP="00146DE0">
            <w:pPr>
              <w:jc w:val="center"/>
            </w:pPr>
            <w:r w:rsidRPr="00DB15D0">
              <w:t>1410</w:t>
            </w:r>
          </w:p>
        </w:tc>
        <w:tc>
          <w:tcPr>
            <w:tcW w:w="1275" w:type="dxa"/>
            <w:noWrap/>
          </w:tcPr>
          <w:p w14:paraId="18565360" w14:textId="77777777" w:rsidR="00CE6F83" w:rsidRPr="00315C4C" w:rsidRDefault="00CE6F83" w:rsidP="00146DE0">
            <w:pPr>
              <w:jc w:val="center"/>
            </w:pPr>
            <w:r w:rsidRPr="00DB15D0">
              <w:t>5/10/2016 16:33</w:t>
            </w:r>
          </w:p>
        </w:tc>
      </w:tr>
      <w:tr w:rsidR="00CE6F83" w:rsidRPr="00315C4C" w14:paraId="78F49D6D" w14:textId="77777777" w:rsidTr="00146DE0">
        <w:trPr>
          <w:trHeight w:val="290"/>
        </w:trPr>
        <w:tc>
          <w:tcPr>
            <w:tcW w:w="1294" w:type="dxa"/>
            <w:noWrap/>
          </w:tcPr>
          <w:p w14:paraId="3E8B28A0" w14:textId="77777777" w:rsidR="00CE6F83" w:rsidRPr="00315C4C" w:rsidRDefault="00CE6F83" w:rsidP="00146DE0">
            <w:pPr>
              <w:jc w:val="both"/>
            </w:pPr>
            <w:r w:rsidRPr="00DB15D0">
              <w:t>CARICOM Youth SVG</w:t>
            </w:r>
          </w:p>
        </w:tc>
        <w:tc>
          <w:tcPr>
            <w:tcW w:w="2250" w:type="dxa"/>
            <w:noWrap/>
          </w:tcPr>
          <w:p w14:paraId="7BA25212" w14:textId="77777777" w:rsidR="00CE6F83" w:rsidRPr="00315C4C" w:rsidRDefault="00CE6F83" w:rsidP="00146DE0">
            <w:r w:rsidRPr="00DB15D0">
              <w:t>Aspiring together ^ Achieving together</w:t>
            </w:r>
          </w:p>
        </w:tc>
        <w:tc>
          <w:tcPr>
            <w:tcW w:w="2126" w:type="dxa"/>
            <w:noWrap/>
          </w:tcPr>
          <w:p w14:paraId="1D33757A" w14:textId="77777777" w:rsidR="00CE6F83" w:rsidRPr="00315C4C" w:rsidRDefault="00CE6F83" w:rsidP="00146DE0">
            <w:pPr>
              <w:jc w:val="center"/>
            </w:pPr>
            <w:r w:rsidRPr="00DB15D0">
              <w:t>@cyasvg</w:t>
            </w:r>
          </w:p>
        </w:tc>
        <w:tc>
          <w:tcPr>
            <w:tcW w:w="993" w:type="dxa"/>
            <w:noWrap/>
          </w:tcPr>
          <w:p w14:paraId="5A2E8363" w14:textId="77777777" w:rsidR="00CE6F83" w:rsidRPr="00315C4C" w:rsidRDefault="00CE6F83" w:rsidP="00146DE0">
            <w:pPr>
              <w:jc w:val="center"/>
            </w:pPr>
            <w:r w:rsidRPr="00DB15D0">
              <w:t>2856</w:t>
            </w:r>
          </w:p>
        </w:tc>
        <w:tc>
          <w:tcPr>
            <w:tcW w:w="1134" w:type="dxa"/>
            <w:noWrap/>
          </w:tcPr>
          <w:p w14:paraId="45736467" w14:textId="77777777" w:rsidR="00CE6F83" w:rsidRPr="00315C4C" w:rsidRDefault="00CE6F83" w:rsidP="00146DE0">
            <w:pPr>
              <w:jc w:val="center"/>
            </w:pPr>
            <w:r w:rsidRPr="00DB15D0">
              <w:t>377</w:t>
            </w:r>
          </w:p>
        </w:tc>
        <w:tc>
          <w:tcPr>
            <w:tcW w:w="1275" w:type="dxa"/>
            <w:noWrap/>
          </w:tcPr>
          <w:p w14:paraId="76DF8B6C" w14:textId="77777777" w:rsidR="00CE6F83" w:rsidRPr="00315C4C" w:rsidRDefault="00CE6F83" w:rsidP="00146DE0">
            <w:pPr>
              <w:jc w:val="center"/>
            </w:pPr>
            <w:r w:rsidRPr="00DB15D0">
              <w:t>6/30/2013 5:56</w:t>
            </w:r>
          </w:p>
        </w:tc>
      </w:tr>
      <w:tr w:rsidR="00CE6F83" w:rsidRPr="00315C4C" w14:paraId="1E360441" w14:textId="77777777" w:rsidTr="00146DE0">
        <w:trPr>
          <w:trHeight w:val="290"/>
        </w:trPr>
        <w:tc>
          <w:tcPr>
            <w:tcW w:w="1294" w:type="dxa"/>
            <w:noWrap/>
          </w:tcPr>
          <w:p w14:paraId="5B484DB7" w14:textId="77777777" w:rsidR="00CE6F83" w:rsidRPr="00315C4C" w:rsidRDefault="00CE6F83" w:rsidP="00146DE0">
            <w:pPr>
              <w:jc w:val="both"/>
            </w:pPr>
            <w:r w:rsidRPr="00DB15D0">
              <w:t>CCJ</w:t>
            </w:r>
          </w:p>
        </w:tc>
        <w:tc>
          <w:tcPr>
            <w:tcW w:w="2250" w:type="dxa"/>
            <w:noWrap/>
          </w:tcPr>
          <w:p w14:paraId="7FDA4DB4" w14:textId="77777777" w:rsidR="00CE6F83" w:rsidRPr="00315C4C" w:rsidRDefault="00CE6F83" w:rsidP="00146DE0">
            <w:r w:rsidRPr="00DB15D0">
              <w:t>The Official Twitter Account of the Caribbean Court of Justice</w:t>
            </w:r>
          </w:p>
        </w:tc>
        <w:tc>
          <w:tcPr>
            <w:tcW w:w="2126" w:type="dxa"/>
            <w:noWrap/>
          </w:tcPr>
          <w:p w14:paraId="74E3E5A1" w14:textId="77777777" w:rsidR="00CE6F83" w:rsidRPr="00315C4C" w:rsidRDefault="00CE6F83" w:rsidP="00146DE0">
            <w:pPr>
              <w:jc w:val="center"/>
            </w:pPr>
            <w:r w:rsidRPr="00DB15D0">
              <w:t>@CaribbeanCourt</w:t>
            </w:r>
          </w:p>
        </w:tc>
        <w:tc>
          <w:tcPr>
            <w:tcW w:w="993" w:type="dxa"/>
            <w:noWrap/>
          </w:tcPr>
          <w:p w14:paraId="65ED3969" w14:textId="77777777" w:rsidR="00CE6F83" w:rsidRPr="00315C4C" w:rsidRDefault="00CE6F83" w:rsidP="00146DE0">
            <w:pPr>
              <w:jc w:val="center"/>
            </w:pPr>
            <w:r w:rsidRPr="00DB15D0">
              <w:t>1799</w:t>
            </w:r>
          </w:p>
        </w:tc>
        <w:tc>
          <w:tcPr>
            <w:tcW w:w="1134" w:type="dxa"/>
            <w:noWrap/>
          </w:tcPr>
          <w:p w14:paraId="58C06EF3" w14:textId="77777777" w:rsidR="00CE6F83" w:rsidRPr="00315C4C" w:rsidRDefault="00CE6F83" w:rsidP="00146DE0">
            <w:pPr>
              <w:jc w:val="center"/>
            </w:pPr>
            <w:r w:rsidRPr="00DB15D0">
              <w:t>3259</w:t>
            </w:r>
          </w:p>
        </w:tc>
        <w:tc>
          <w:tcPr>
            <w:tcW w:w="1275" w:type="dxa"/>
            <w:noWrap/>
          </w:tcPr>
          <w:p w14:paraId="696D3924" w14:textId="77777777" w:rsidR="00CE6F83" w:rsidRPr="00315C4C" w:rsidRDefault="00CE6F83" w:rsidP="00146DE0">
            <w:pPr>
              <w:jc w:val="center"/>
            </w:pPr>
            <w:r w:rsidRPr="00DB15D0">
              <w:t>3/29/2011 19:59</w:t>
            </w:r>
          </w:p>
        </w:tc>
      </w:tr>
      <w:tr w:rsidR="00CE6F83" w:rsidRPr="00315C4C" w14:paraId="6CC25FCF" w14:textId="77777777" w:rsidTr="00146DE0">
        <w:trPr>
          <w:trHeight w:val="290"/>
        </w:trPr>
        <w:tc>
          <w:tcPr>
            <w:tcW w:w="1294" w:type="dxa"/>
            <w:noWrap/>
          </w:tcPr>
          <w:p w14:paraId="194DF3DA" w14:textId="77777777" w:rsidR="00CE6F83" w:rsidRPr="00315C4C" w:rsidRDefault="00CE6F83" w:rsidP="00146DE0">
            <w:pPr>
              <w:jc w:val="both"/>
            </w:pPr>
            <w:r w:rsidRPr="00DB15D0">
              <w:t>CCREEE</w:t>
            </w:r>
          </w:p>
        </w:tc>
        <w:tc>
          <w:tcPr>
            <w:tcW w:w="2250" w:type="dxa"/>
            <w:noWrap/>
          </w:tcPr>
          <w:p w14:paraId="5E90BB8C" w14:textId="77777777" w:rsidR="00CE6F83" w:rsidRPr="00315C4C" w:rsidRDefault="00CE6F83" w:rsidP="00146DE0">
            <w:r w:rsidRPr="00DB15D0">
              <w:t>Caribbean Centre for Renewable Energy and Energy Efficiency (CCREEE)</w:t>
            </w:r>
          </w:p>
        </w:tc>
        <w:tc>
          <w:tcPr>
            <w:tcW w:w="2126" w:type="dxa"/>
            <w:noWrap/>
          </w:tcPr>
          <w:p w14:paraId="7177E364" w14:textId="77777777" w:rsidR="00CE6F83" w:rsidRPr="00315C4C" w:rsidRDefault="00CE6F83" w:rsidP="00146DE0">
            <w:pPr>
              <w:jc w:val="center"/>
            </w:pPr>
            <w:r w:rsidRPr="00DB15D0">
              <w:t>@CCREEE_GNSEC</w:t>
            </w:r>
          </w:p>
        </w:tc>
        <w:tc>
          <w:tcPr>
            <w:tcW w:w="993" w:type="dxa"/>
            <w:noWrap/>
          </w:tcPr>
          <w:p w14:paraId="1F5B64FF" w14:textId="77777777" w:rsidR="00CE6F83" w:rsidRPr="00315C4C" w:rsidRDefault="00CE6F83" w:rsidP="00146DE0">
            <w:pPr>
              <w:jc w:val="center"/>
            </w:pPr>
            <w:r w:rsidRPr="00DB15D0">
              <w:t>2898</w:t>
            </w:r>
          </w:p>
        </w:tc>
        <w:tc>
          <w:tcPr>
            <w:tcW w:w="1134" w:type="dxa"/>
            <w:noWrap/>
          </w:tcPr>
          <w:p w14:paraId="103E533F" w14:textId="77777777" w:rsidR="00CE6F83" w:rsidRPr="00315C4C" w:rsidRDefault="00CE6F83" w:rsidP="00146DE0">
            <w:pPr>
              <w:jc w:val="center"/>
            </w:pPr>
            <w:r w:rsidRPr="00DB15D0">
              <w:t>722</w:t>
            </w:r>
          </w:p>
        </w:tc>
        <w:tc>
          <w:tcPr>
            <w:tcW w:w="1275" w:type="dxa"/>
            <w:noWrap/>
          </w:tcPr>
          <w:p w14:paraId="420C4BBD" w14:textId="77777777" w:rsidR="00CE6F83" w:rsidRPr="00315C4C" w:rsidRDefault="00CE6F83" w:rsidP="00146DE0">
            <w:pPr>
              <w:jc w:val="center"/>
            </w:pPr>
            <w:r w:rsidRPr="00DB15D0">
              <w:t>6/19/2017 17:22</w:t>
            </w:r>
          </w:p>
        </w:tc>
      </w:tr>
      <w:tr w:rsidR="00CE6F83" w:rsidRPr="00315C4C" w14:paraId="3B7C4FDE" w14:textId="77777777" w:rsidTr="00146DE0">
        <w:trPr>
          <w:trHeight w:val="290"/>
        </w:trPr>
        <w:tc>
          <w:tcPr>
            <w:tcW w:w="1294" w:type="dxa"/>
            <w:noWrap/>
          </w:tcPr>
          <w:p w14:paraId="77E27358" w14:textId="77777777" w:rsidR="00CE6F83" w:rsidRPr="00315C4C" w:rsidRDefault="00CE6F83" w:rsidP="00146DE0">
            <w:pPr>
              <w:jc w:val="both"/>
            </w:pPr>
            <w:r w:rsidRPr="00DB15D0">
              <w:t>CDEMA</w:t>
            </w:r>
          </w:p>
        </w:tc>
        <w:tc>
          <w:tcPr>
            <w:tcW w:w="2250" w:type="dxa"/>
            <w:noWrap/>
          </w:tcPr>
          <w:p w14:paraId="456FED95" w14:textId="77777777" w:rsidR="00CE6F83" w:rsidRPr="00315C4C" w:rsidRDefault="00CE6F83" w:rsidP="00146DE0">
            <w:r w:rsidRPr="00DB15D0">
              <w:t>CDEMA - Caribbean Disaster Emergency Management Agency. Regional Champion for Comprehensive Disaster Management (CDM) in the Caribbean</w:t>
            </w:r>
          </w:p>
        </w:tc>
        <w:tc>
          <w:tcPr>
            <w:tcW w:w="2126" w:type="dxa"/>
            <w:noWrap/>
          </w:tcPr>
          <w:p w14:paraId="71FA3548" w14:textId="77777777" w:rsidR="00CE6F83" w:rsidRPr="00315C4C" w:rsidRDefault="00CE6F83" w:rsidP="00146DE0">
            <w:pPr>
              <w:jc w:val="center"/>
            </w:pPr>
            <w:r w:rsidRPr="00DB15D0">
              <w:t>@cdemacu</w:t>
            </w:r>
          </w:p>
        </w:tc>
        <w:tc>
          <w:tcPr>
            <w:tcW w:w="993" w:type="dxa"/>
            <w:noWrap/>
          </w:tcPr>
          <w:p w14:paraId="26DB084A" w14:textId="77777777" w:rsidR="00CE6F83" w:rsidRPr="00315C4C" w:rsidRDefault="00CE6F83" w:rsidP="00146DE0">
            <w:pPr>
              <w:jc w:val="center"/>
            </w:pPr>
            <w:r w:rsidRPr="00DB15D0">
              <w:t>3604</w:t>
            </w:r>
          </w:p>
        </w:tc>
        <w:tc>
          <w:tcPr>
            <w:tcW w:w="1134" w:type="dxa"/>
            <w:noWrap/>
          </w:tcPr>
          <w:p w14:paraId="3BD9BF8C" w14:textId="77777777" w:rsidR="00CE6F83" w:rsidRPr="00315C4C" w:rsidRDefault="00CE6F83" w:rsidP="00146DE0">
            <w:pPr>
              <w:jc w:val="center"/>
            </w:pPr>
            <w:r w:rsidRPr="00DB15D0">
              <w:t>5897</w:t>
            </w:r>
          </w:p>
        </w:tc>
        <w:tc>
          <w:tcPr>
            <w:tcW w:w="1275" w:type="dxa"/>
            <w:noWrap/>
          </w:tcPr>
          <w:p w14:paraId="2B962E55" w14:textId="77777777" w:rsidR="00CE6F83" w:rsidRPr="00315C4C" w:rsidRDefault="00CE6F83" w:rsidP="00146DE0">
            <w:pPr>
              <w:jc w:val="center"/>
            </w:pPr>
            <w:r w:rsidRPr="00DB15D0">
              <w:t>3/8/2010 16:07</w:t>
            </w:r>
          </w:p>
        </w:tc>
      </w:tr>
      <w:tr w:rsidR="00CE6F83" w:rsidRPr="00315C4C" w14:paraId="3ED6F783" w14:textId="77777777" w:rsidTr="00146DE0">
        <w:trPr>
          <w:trHeight w:val="290"/>
        </w:trPr>
        <w:tc>
          <w:tcPr>
            <w:tcW w:w="1294" w:type="dxa"/>
            <w:noWrap/>
          </w:tcPr>
          <w:p w14:paraId="2B10BB16" w14:textId="77777777" w:rsidR="00CE6F83" w:rsidRPr="00315C4C" w:rsidRDefault="00CE6F83" w:rsidP="00146DE0">
            <w:pPr>
              <w:jc w:val="both"/>
            </w:pPr>
            <w:r w:rsidRPr="00DB15D0">
              <w:t>China-ASEAN Expo</w:t>
            </w:r>
          </w:p>
        </w:tc>
        <w:tc>
          <w:tcPr>
            <w:tcW w:w="2250" w:type="dxa"/>
            <w:noWrap/>
          </w:tcPr>
          <w:p w14:paraId="3BE600C0" w14:textId="77777777" w:rsidR="00CE6F83" w:rsidRPr="00315C4C" w:rsidRDefault="00CE6F83" w:rsidP="00146DE0">
            <w:r w:rsidRPr="00DB15D0">
              <w:t>China-ASEAN Expo (CAEXPO) - An Extraordinary Economic and Trade Platform for China-ASEAN Cooperation and Exchanges since 2004.</w:t>
            </w:r>
          </w:p>
        </w:tc>
        <w:tc>
          <w:tcPr>
            <w:tcW w:w="2126" w:type="dxa"/>
            <w:noWrap/>
          </w:tcPr>
          <w:p w14:paraId="01B7A3B7" w14:textId="77777777" w:rsidR="00CE6F83" w:rsidRPr="00315C4C" w:rsidRDefault="00CE6F83" w:rsidP="00146DE0">
            <w:pPr>
              <w:jc w:val="center"/>
            </w:pPr>
            <w:r w:rsidRPr="00DB15D0">
              <w:t>@CaexpoOnline</w:t>
            </w:r>
          </w:p>
        </w:tc>
        <w:tc>
          <w:tcPr>
            <w:tcW w:w="993" w:type="dxa"/>
            <w:noWrap/>
          </w:tcPr>
          <w:p w14:paraId="7D104E69" w14:textId="77777777" w:rsidR="00CE6F83" w:rsidRPr="00315C4C" w:rsidRDefault="00CE6F83" w:rsidP="00146DE0">
            <w:pPr>
              <w:jc w:val="center"/>
            </w:pPr>
            <w:r w:rsidRPr="00DB15D0">
              <w:t>1531</w:t>
            </w:r>
          </w:p>
        </w:tc>
        <w:tc>
          <w:tcPr>
            <w:tcW w:w="1134" w:type="dxa"/>
            <w:noWrap/>
          </w:tcPr>
          <w:p w14:paraId="759D156B" w14:textId="77777777" w:rsidR="00CE6F83" w:rsidRPr="00315C4C" w:rsidRDefault="00CE6F83" w:rsidP="00146DE0">
            <w:pPr>
              <w:jc w:val="center"/>
            </w:pPr>
            <w:r w:rsidRPr="00DB15D0">
              <w:t>29265</w:t>
            </w:r>
          </w:p>
        </w:tc>
        <w:tc>
          <w:tcPr>
            <w:tcW w:w="1275" w:type="dxa"/>
            <w:noWrap/>
          </w:tcPr>
          <w:p w14:paraId="264BA3C8" w14:textId="77777777" w:rsidR="00CE6F83" w:rsidRPr="00315C4C" w:rsidRDefault="00CE6F83" w:rsidP="00146DE0">
            <w:pPr>
              <w:jc w:val="center"/>
            </w:pPr>
            <w:r w:rsidRPr="00DB15D0">
              <w:t>7/23/2018 3:51</w:t>
            </w:r>
          </w:p>
        </w:tc>
      </w:tr>
      <w:tr w:rsidR="00CE6F83" w:rsidRPr="00315C4C" w14:paraId="15500848" w14:textId="77777777" w:rsidTr="00146DE0">
        <w:trPr>
          <w:trHeight w:val="290"/>
        </w:trPr>
        <w:tc>
          <w:tcPr>
            <w:tcW w:w="1294" w:type="dxa"/>
            <w:noWrap/>
          </w:tcPr>
          <w:p w14:paraId="57E23DD8" w14:textId="77777777" w:rsidR="00CE6F83" w:rsidRPr="00315C4C" w:rsidRDefault="00CE6F83" w:rsidP="00146DE0">
            <w:pPr>
              <w:jc w:val="both"/>
            </w:pPr>
            <w:r w:rsidRPr="00DB15D0">
              <w:t>CROSQ</w:t>
            </w:r>
          </w:p>
        </w:tc>
        <w:tc>
          <w:tcPr>
            <w:tcW w:w="2250" w:type="dxa"/>
            <w:noWrap/>
          </w:tcPr>
          <w:p w14:paraId="1D6B7ED5" w14:textId="77777777" w:rsidR="00CE6F83" w:rsidRPr="00315C4C" w:rsidRDefault="00CE6F83" w:rsidP="00146DE0">
            <w:r w:rsidRPr="00DB15D0">
              <w:t>CROSQ is the regional centre for promoting efficiency and competitive production in goods and services, through the process of the verification of quality.</w:t>
            </w:r>
          </w:p>
        </w:tc>
        <w:tc>
          <w:tcPr>
            <w:tcW w:w="2126" w:type="dxa"/>
            <w:noWrap/>
          </w:tcPr>
          <w:p w14:paraId="3FED726B" w14:textId="77777777" w:rsidR="00CE6F83" w:rsidRPr="00315C4C" w:rsidRDefault="00CE6F83" w:rsidP="00146DE0">
            <w:pPr>
              <w:jc w:val="center"/>
            </w:pPr>
            <w:r w:rsidRPr="00DB15D0">
              <w:t>@crosqcaricom</w:t>
            </w:r>
          </w:p>
        </w:tc>
        <w:tc>
          <w:tcPr>
            <w:tcW w:w="993" w:type="dxa"/>
            <w:noWrap/>
          </w:tcPr>
          <w:p w14:paraId="134B3FD3" w14:textId="77777777" w:rsidR="00CE6F83" w:rsidRPr="00315C4C" w:rsidRDefault="00CE6F83" w:rsidP="00146DE0">
            <w:pPr>
              <w:jc w:val="center"/>
            </w:pPr>
            <w:r w:rsidRPr="00DB15D0">
              <w:t>2267</w:t>
            </w:r>
          </w:p>
        </w:tc>
        <w:tc>
          <w:tcPr>
            <w:tcW w:w="1134" w:type="dxa"/>
            <w:noWrap/>
          </w:tcPr>
          <w:p w14:paraId="48DC4A08" w14:textId="77777777" w:rsidR="00CE6F83" w:rsidRPr="00315C4C" w:rsidRDefault="00CE6F83" w:rsidP="00146DE0">
            <w:pPr>
              <w:jc w:val="center"/>
            </w:pPr>
            <w:r w:rsidRPr="00DB15D0">
              <w:t>418</w:t>
            </w:r>
          </w:p>
        </w:tc>
        <w:tc>
          <w:tcPr>
            <w:tcW w:w="1275" w:type="dxa"/>
            <w:noWrap/>
          </w:tcPr>
          <w:p w14:paraId="46110094" w14:textId="77777777" w:rsidR="00CE6F83" w:rsidRPr="00315C4C" w:rsidRDefault="00CE6F83" w:rsidP="00146DE0">
            <w:pPr>
              <w:jc w:val="center"/>
            </w:pPr>
            <w:r w:rsidRPr="00DB15D0">
              <w:t>2/3/2014 16:11</w:t>
            </w:r>
          </w:p>
        </w:tc>
      </w:tr>
      <w:tr w:rsidR="00CE6F83" w:rsidRPr="00315C4C" w14:paraId="0FE6B695" w14:textId="77777777" w:rsidTr="00146DE0">
        <w:trPr>
          <w:trHeight w:val="290"/>
        </w:trPr>
        <w:tc>
          <w:tcPr>
            <w:tcW w:w="1294" w:type="dxa"/>
            <w:noWrap/>
          </w:tcPr>
          <w:p w14:paraId="3A5A75D1" w14:textId="77777777" w:rsidR="00CE6F83" w:rsidRPr="00315C4C" w:rsidRDefault="00CE6F83" w:rsidP="00146DE0">
            <w:pPr>
              <w:jc w:val="both"/>
            </w:pPr>
            <w:r w:rsidRPr="00DB15D0">
              <w:t>CXC</w:t>
            </w:r>
          </w:p>
        </w:tc>
        <w:tc>
          <w:tcPr>
            <w:tcW w:w="2250" w:type="dxa"/>
            <w:noWrap/>
          </w:tcPr>
          <w:p w14:paraId="3B66AD97" w14:textId="77777777" w:rsidR="00CE6F83" w:rsidRPr="00315C4C" w:rsidRDefault="00CE6F83" w:rsidP="00146DE0">
            <w:r w:rsidRPr="00DB15D0">
              <w:t xml:space="preserve">The Caribbean Examinations Council (CXC) established in 1972, conducts examinations, awards certificates and diplomas for CPEA, </w:t>
            </w:r>
            <w:r w:rsidRPr="00DB15D0">
              <w:lastRenderedPageBreak/>
              <w:t>CCSLC, CVQ, CSEC and CAPE.</w:t>
            </w:r>
          </w:p>
        </w:tc>
        <w:tc>
          <w:tcPr>
            <w:tcW w:w="2126" w:type="dxa"/>
            <w:noWrap/>
          </w:tcPr>
          <w:p w14:paraId="6D1E4B73" w14:textId="77777777" w:rsidR="00CE6F83" w:rsidRPr="00315C4C" w:rsidRDefault="00CE6F83" w:rsidP="00146DE0">
            <w:pPr>
              <w:jc w:val="center"/>
            </w:pPr>
            <w:r w:rsidRPr="00DB15D0">
              <w:lastRenderedPageBreak/>
              <w:t>@MyCXC</w:t>
            </w:r>
          </w:p>
        </w:tc>
        <w:tc>
          <w:tcPr>
            <w:tcW w:w="993" w:type="dxa"/>
            <w:noWrap/>
          </w:tcPr>
          <w:p w14:paraId="3E417390" w14:textId="77777777" w:rsidR="00CE6F83" w:rsidRPr="00315C4C" w:rsidRDefault="00CE6F83" w:rsidP="00146DE0">
            <w:pPr>
              <w:jc w:val="center"/>
            </w:pPr>
            <w:r w:rsidRPr="00DB15D0">
              <w:t>5374</w:t>
            </w:r>
          </w:p>
        </w:tc>
        <w:tc>
          <w:tcPr>
            <w:tcW w:w="1134" w:type="dxa"/>
            <w:noWrap/>
          </w:tcPr>
          <w:p w14:paraId="6FFB2DA8" w14:textId="77777777" w:rsidR="00CE6F83" w:rsidRPr="00315C4C" w:rsidRDefault="00CE6F83" w:rsidP="00146DE0">
            <w:pPr>
              <w:jc w:val="center"/>
            </w:pPr>
            <w:r w:rsidRPr="00DB15D0">
              <w:t>2293</w:t>
            </w:r>
          </w:p>
        </w:tc>
        <w:tc>
          <w:tcPr>
            <w:tcW w:w="1275" w:type="dxa"/>
            <w:noWrap/>
          </w:tcPr>
          <w:p w14:paraId="121377C7" w14:textId="77777777" w:rsidR="00CE6F83" w:rsidRPr="00315C4C" w:rsidRDefault="00CE6F83" w:rsidP="00146DE0">
            <w:pPr>
              <w:jc w:val="center"/>
            </w:pPr>
            <w:r w:rsidRPr="00DB15D0">
              <w:t>5/7/2010 18:37</w:t>
            </w:r>
          </w:p>
        </w:tc>
      </w:tr>
      <w:tr w:rsidR="00CE6F83" w:rsidRPr="00315C4C" w14:paraId="6C86EB06" w14:textId="77777777" w:rsidTr="00146DE0">
        <w:trPr>
          <w:trHeight w:val="290"/>
        </w:trPr>
        <w:tc>
          <w:tcPr>
            <w:tcW w:w="1294" w:type="dxa"/>
            <w:noWrap/>
          </w:tcPr>
          <w:p w14:paraId="20F728D4" w14:textId="77777777" w:rsidR="00CE6F83" w:rsidRPr="00315C4C" w:rsidRDefault="00CE6F83" w:rsidP="00146DE0">
            <w:pPr>
              <w:jc w:val="both"/>
            </w:pPr>
            <w:r w:rsidRPr="00DB15D0">
              <w:t>Guy Cyrille Tapoko</w:t>
            </w:r>
          </w:p>
        </w:tc>
        <w:tc>
          <w:tcPr>
            <w:tcW w:w="2250" w:type="dxa"/>
            <w:noWrap/>
          </w:tcPr>
          <w:p w14:paraId="44E6176B" w14:textId="77777777" w:rsidR="00CE6F83" w:rsidRPr="00315C4C" w:rsidRDefault="00CE6F83" w:rsidP="00146DE0">
            <w:r w:rsidRPr="00DB15D0">
              <w:t>Husband, Dad, International Civil Servant, Head, Democracy and Electoral Assistance, African Union Commission.</w:t>
            </w:r>
          </w:p>
        </w:tc>
        <w:tc>
          <w:tcPr>
            <w:tcW w:w="2126" w:type="dxa"/>
            <w:noWrap/>
          </w:tcPr>
          <w:p w14:paraId="4A1D4BDF" w14:textId="77777777" w:rsidR="00CE6F83" w:rsidRPr="00315C4C" w:rsidRDefault="00CE6F83" w:rsidP="00146DE0">
            <w:pPr>
              <w:jc w:val="center"/>
            </w:pPr>
            <w:r w:rsidRPr="00DB15D0">
              <w:t>@GuyCyrille</w:t>
            </w:r>
          </w:p>
        </w:tc>
        <w:tc>
          <w:tcPr>
            <w:tcW w:w="993" w:type="dxa"/>
            <w:noWrap/>
          </w:tcPr>
          <w:p w14:paraId="60F48858" w14:textId="77777777" w:rsidR="00CE6F83" w:rsidRPr="00315C4C" w:rsidRDefault="00CE6F83" w:rsidP="00146DE0">
            <w:pPr>
              <w:jc w:val="center"/>
            </w:pPr>
            <w:r w:rsidRPr="00DB15D0">
              <w:t>7392</w:t>
            </w:r>
          </w:p>
        </w:tc>
        <w:tc>
          <w:tcPr>
            <w:tcW w:w="1134" w:type="dxa"/>
            <w:noWrap/>
          </w:tcPr>
          <w:p w14:paraId="201F8C1C" w14:textId="77777777" w:rsidR="00CE6F83" w:rsidRPr="00315C4C" w:rsidRDefault="00CE6F83" w:rsidP="00146DE0">
            <w:pPr>
              <w:jc w:val="center"/>
            </w:pPr>
            <w:r w:rsidRPr="00DB15D0">
              <w:t>2575</w:t>
            </w:r>
          </w:p>
        </w:tc>
        <w:tc>
          <w:tcPr>
            <w:tcW w:w="1275" w:type="dxa"/>
            <w:noWrap/>
          </w:tcPr>
          <w:p w14:paraId="754ED67A" w14:textId="77777777" w:rsidR="00CE6F83" w:rsidRPr="00315C4C" w:rsidRDefault="00CE6F83" w:rsidP="00146DE0">
            <w:pPr>
              <w:jc w:val="center"/>
            </w:pPr>
            <w:r w:rsidRPr="00DB15D0">
              <w:t>3/21/2011 15:11</w:t>
            </w:r>
          </w:p>
        </w:tc>
      </w:tr>
      <w:tr w:rsidR="00CE6F83" w:rsidRPr="00315C4C" w14:paraId="51F46C86" w14:textId="77777777" w:rsidTr="00146DE0">
        <w:trPr>
          <w:trHeight w:val="290"/>
        </w:trPr>
        <w:tc>
          <w:tcPr>
            <w:tcW w:w="1294" w:type="dxa"/>
            <w:noWrap/>
          </w:tcPr>
          <w:p w14:paraId="0EF323D1" w14:textId="77777777" w:rsidR="00CE6F83" w:rsidRPr="00315C4C" w:rsidRDefault="00CE6F83" w:rsidP="00146DE0">
            <w:pPr>
              <w:jc w:val="both"/>
            </w:pPr>
            <w:r w:rsidRPr="00DB15D0">
              <w:t>Ibrahim Mayaki</w:t>
            </w:r>
          </w:p>
        </w:tc>
        <w:tc>
          <w:tcPr>
            <w:tcW w:w="2250" w:type="dxa"/>
            <w:noWrap/>
          </w:tcPr>
          <w:p w14:paraId="20B1CC4A" w14:textId="77777777" w:rsidR="00CE6F83" w:rsidRPr="00315C4C" w:rsidRDefault="00CE6F83" w:rsidP="00146DE0">
            <w:r w:rsidRPr="00DB15D0">
              <w:t>@NEPAD_Agency Chief Executive Officer</w:t>
            </w:r>
          </w:p>
        </w:tc>
        <w:tc>
          <w:tcPr>
            <w:tcW w:w="2126" w:type="dxa"/>
            <w:noWrap/>
          </w:tcPr>
          <w:p w14:paraId="5FF6F1AC" w14:textId="77777777" w:rsidR="00CE6F83" w:rsidRPr="00315C4C" w:rsidRDefault="00CE6F83" w:rsidP="00146DE0">
            <w:pPr>
              <w:jc w:val="center"/>
            </w:pPr>
            <w:r w:rsidRPr="00DB15D0">
              <w:t>@NEPAD_Mayaki</w:t>
            </w:r>
          </w:p>
        </w:tc>
        <w:tc>
          <w:tcPr>
            <w:tcW w:w="993" w:type="dxa"/>
            <w:noWrap/>
          </w:tcPr>
          <w:p w14:paraId="1FA23591" w14:textId="77777777" w:rsidR="00CE6F83" w:rsidRPr="00315C4C" w:rsidRDefault="00CE6F83" w:rsidP="00146DE0">
            <w:pPr>
              <w:jc w:val="center"/>
            </w:pPr>
            <w:r w:rsidRPr="00DB15D0">
              <w:t>4124</w:t>
            </w:r>
          </w:p>
        </w:tc>
        <w:tc>
          <w:tcPr>
            <w:tcW w:w="1134" w:type="dxa"/>
            <w:noWrap/>
          </w:tcPr>
          <w:p w14:paraId="2CEDCC9A" w14:textId="77777777" w:rsidR="00CE6F83" w:rsidRPr="00315C4C" w:rsidRDefault="00CE6F83" w:rsidP="00146DE0">
            <w:pPr>
              <w:jc w:val="center"/>
            </w:pPr>
            <w:r w:rsidRPr="00DB15D0">
              <w:t>51212</w:t>
            </w:r>
          </w:p>
        </w:tc>
        <w:tc>
          <w:tcPr>
            <w:tcW w:w="1275" w:type="dxa"/>
            <w:noWrap/>
          </w:tcPr>
          <w:p w14:paraId="39CEEA04" w14:textId="77777777" w:rsidR="00CE6F83" w:rsidRPr="00315C4C" w:rsidRDefault="00CE6F83" w:rsidP="00146DE0">
            <w:pPr>
              <w:jc w:val="center"/>
            </w:pPr>
            <w:r w:rsidRPr="00DB15D0">
              <w:t>4/23/2012 18:20</w:t>
            </w:r>
          </w:p>
        </w:tc>
      </w:tr>
      <w:tr w:rsidR="00CE6F83" w:rsidRPr="00315C4C" w14:paraId="5D85E98E" w14:textId="77777777" w:rsidTr="00146DE0">
        <w:trPr>
          <w:trHeight w:val="290"/>
        </w:trPr>
        <w:tc>
          <w:tcPr>
            <w:tcW w:w="1294" w:type="dxa"/>
            <w:noWrap/>
          </w:tcPr>
          <w:p w14:paraId="28F43F0D" w14:textId="77777777" w:rsidR="00CE6F83" w:rsidRPr="00315C4C" w:rsidRDefault="00CE6F83" w:rsidP="00146DE0">
            <w:pPr>
              <w:jc w:val="both"/>
            </w:pPr>
            <w:r w:rsidRPr="00DB15D0">
              <w:t>Jorge H. Pedraza</w:t>
            </w:r>
          </w:p>
        </w:tc>
        <w:tc>
          <w:tcPr>
            <w:tcW w:w="2250" w:type="dxa"/>
            <w:tcBorders>
              <w:top w:val="single" w:sz="4" w:space="0" w:color="A9D08E"/>
              <w:left w:val="nil"/>
              <w:bottom w:val="single" w:sz="4" w:space="0" w:color="A9D08E"/>
              <w:right w:val="nil"/>
            </w:tcBorders>
            <w:shd w:val="clear" w:color="auto" w:fill="auto"/>
            <w:noWrap/>
          </w:tcPr>
          <w:p w14:paraId="3D239E8E" w14:textId="77777777" w:rsidR="00CE6F83" w:rsidRPr="00315C4C" w:rsidRDefault="00CE6F83" w:rsidP="00146DE0">
            <w:r>
              <w:rPr>
                <w:rFonts w:cs="Calibri"/>
                <w:color w:val="000000"/>
              </w:rPr>
              <w:t xml:space="preserve">Secretario General de la @ComunidadAndina </w:t>
            </w:r>
            <w:r>
              <w:rPr>
                <w:rFonts w:cs="Calibri"/>
                <w:color w:val="000000"/>
              </w:rPr>
              <w:br/>
              <w:t>Abogado Externadista</w:t>
            </w:r>
          </w:p>
        </w:tc>
        <w:tc>
          <w:tcPr>
            <w:tcW w:w="2126" w:type="dxa"/>
            <w:tcBorders>
              <w:top w:val="single" w:sz="4" w:space="0" w:color="A9D08E"/>
              <w:left w:val="nil"/>
              <w:bottom w:val="single" w:sz="4" w:space="0" w:color="A9D08E"/>
              <w:right w:val="nil"/>
            </w:tcBorders>
            <w:shd w:val="clear" w:color="auto" w:fill="auto"/>
            <w:noWrap/>
          </w:tcPr>
          <w:p w14:paraId="1A867658" w14:textId="77777777" w:rsidR="00CE6F83" w:rsidRPr="00315C4C" w:rsidRDefault="00CE6F83" w:rsidP="00146DE0">
            <w:r>
              <w:rPr>
                <w:rFonts w:cs="Calibri"/>
                <w:color w:val="000000"/>
              </w:rPr>
              <w:t>@JHPedraza</w:t>
            </w:r>
          </w:p>
        </w:tc>
        <w:tc>
          <w:tcPr>
            <w:tcW w:w="993" w:type="dxa"/>
            <w:tcBorders>
              <w:top w:val="single" w:sz="4" w:space="0" w:color="A9D08E"/>
              <w:left w:val="nil"/>
              <w:bottom w:val="single" w:sz="4" w:space="0" w:color="A9D08E"/>
              <w:right w:val="nil"/>
            </w:tcBorders>
            <w:shd w:val="clear" w:color="auto" w:fill="auto"/>
            <w:noWrap/>
          </w:tcPr>
          <w:p w14:paraId="3376CFC2" w14:textId="77777777" w:rsidR="00CE6F83" w:rsidRPr="00315C4C" w:rsidRDefault="00CE6F83" w:rsidP="00146DE0">
            <w:r>
              <w:rPr>
                <w:rFonts w:cs="Calibri"/>
                <w:color w:val="000000"/>
              </w:rPr>
              <w:t>3335</w:t>
            </w:r>
          </w:p>
        </w:tc>
        <w:tc>
          <w:tcPr>
            <w:tcW w:w="1134" w:type="dxa"/>
            <w:tcBorders>
              <w:top w:val="single" w:sz="4" w:space="0" w:color="A9D08E"/>
              <w:left w:val="nil"/>
              <w:bottom w:val="single" w:sz="4" w:space="0" w:color="A9D08E"/>
              <w:right w:val="nil"/>
            </w:tcBorders>
            <w:shd w:val="clear" w:color="auto" w:fill="auto"/>
            <w:noWrap/>
          </w:tcPr>
          <w:p w14:paraId="700D0B62" w14:textId="77777777" w:rsidR="00CE6F83" w:rsidRPr="00315C4C" w:rsidRDefault="00CE6F83" w:rsidP="00146DE0">
            <w:r>
              <w:rPr>
                <w:rFonts w:cs="Calibri"/>
                <w:color w:val="000000"/>
              </w:rPr>
              <w:t>8354</w:t>
            </w:r>
          </w:p>
        </w:tc>
        <w:tc>
          <w:tcPr>
            <w:tcW w:w="1275" w:type="dxa"/>
            <w:tcBorders>
              <w:top w:val="single" w:sz="4" w:space="0" w:color="A9D08E"/>
              <w:left w:val="nil"/>
              <w:bottom w:val="single" w:sz="4" w:space="0" w:color="A9D08E"/>
              <w:right w:val="single" w:sz="4" w:space="0" w:color="A9D08E"/>
            </w:tcBorders>
            <w:shd w:val="clear" w:color="auto" w:fill="auto"/>
            <w:noWrap/>
          </w:tcPr>
          <w:p w14:paraId="3F7A9A80" w14:textId="77777777" w:rsidR="00CE6F83" w:rsidRPr="00315C4C" w:rsidRDefault="00CE6F83" w:rsidP="00146DE0">
            <w:r>
              <w:rPr>
                <w:rFonts w:cs="Calibri"/>
                <w:color w:val="000000"/>
              </w:rPr>
              <w:t>1/24/2010 21:28</w:t>
            </w:r>
          </w:p>
        </w:tc>
      </w:tr>
      <w:tr w:rsidR="00CE6F83" w:rsidRPr="00315C4C" w14:paraId="51981823" w14:textId="77777777" w:rsidTr="00146DE0">
        <w:trPr>
          <w:trHeight w:val="290"/>
        </w:trPr>
        <w:tc>
          <w:tcPr>
            <w:tcW w:w="1294" w:type="dxa"/>
            <w:noWrap/>
          </w:tcPr>
          <w:p w14:paraId="755DCA3E" w14:textId="77777777" w:rsidR="00CE6F83" w:rsidRPr="00315C4C" w:rsidRDefault="00CE6F83" w:rsidP="00146DE0">
            <w:pPr>
              <w:jc w:val="both"/>
            </w:pPr>
            <w:r w:rsidRPr="00DB15D0">
              <w:t>Moussa Faki Mahamat</w:t>
            </w:r>
          </w:p>
        </w:tc>
        <w:tc>
          <w:tcPr>
            <w:tcW w:w="2250" w:type="dxa"/>
            <w:noWrap/>
          </w:tcPr>
          <w:p w14:paraId="2A24AEAD" w14:textId="77777777" w:rsidR="00CE6F83" w:rsidRPr="00315C4C" w:rsidRDefault="00CE6F83" w:rsidP="00146DE0">
            <w:r w:rsidRPr="00DB15D0">
              <w:t>Président de la Commission de l'Union africaine. Chairperson of the African Union Commission</w:t>
            </w:r>
          </w:p>
        </w:tc>
        <w:tc>
          <w:tcPr>
            <w:tcW w:w="2126" w:type="dxa"/>
            <w:noWrap/>
          </w:tcPr>
          <w:p w14:paraId="5C4DE9F4" w14:textId="77777777" w:rsidR="00CE6F83" w:rsidRPr="00315C4C" w:rsidRDefault="00CE6F83" w:rsidP="00146DE0">
            <w:pPr>
              <w:jc w:val="center"/>
            </w:pPr>
            <w:r w:rsidRPr="00DB15D0">
              <w:t>@AUC_MoussaFaki</w:t>
            </w:r>
          </w:p>
        </w:tc>
        <w:tc>
          <w:tcPr>
            <w:tcW w:w="993" w:type="dxa"/>
            <w:noWrap/>
          </w:tcPr>
          <w:p w14:paraId="34151DF1" w14:textId="77777777" w:rsidR="00CE6F83" w:rsidRPr="00315C4C" w:rsidRDefault="00CE6F83" w:rsidP="00146DE0">
            <w:pPr>
              <w:jc w:val="center"/>
            </w:pPr>
            <w:r w:rsidRPr="00DB15D0">
              <w:t>2200</w:t>
            </w:r>
          </w:p>
        </w:tc>
        <w:tc>
          <w:tcPr>
            <w:tcW w:w="1134" w:type="dxa"/>
            <w:noWrap/>
          </w:tcPr>
          <w:p w14:paraId="292A7A66" w14:textId="77777777" w:rsidR="00CE6F83" w:rsidRPr="00315C4C" w:rsidRDefault="00CE6F83" w:rsidP="00146DE0">
            <w:pPr>
              <w:jc w:val="center"/>
            </w:pPr>
            <w:r w:rsidRPr="00DB15D0">
              <w:t>228095</w:t>
            </w:r>
          </w:p>
        </w:tc>
        <w:tc>
          <w:tcPr>
            <w:tcW w:w="1275" w:type="dxa"/>
            <w:noWrap/>
          </w:tcPr>
          <w:p w14:paraId="5DA65858" w14:textId="77777777" w:rsidR="00CE6F83" w:rsidRPr="00315C4C" w:rsidRDefault="00CE6F83" w:rsidP="00146DE0">
            <w:pPr>
              <w:jc w:val="center"/>
            </w:pPr>
            <w:r w:rsidRPr="00DB15D0">
              <w:t>3/19/2017 8:15</w:t>
            </w:r>
          </w:p>
        </w:tc>
      </w:tr>
      <w:tr w:rsidR="00CE6F83" w:rsidRPr="00315C4C" w14:paraId="62B67F78" w14:textId="77777777" w:rsidTr="00146DE0">
        <w:trPr>
          <w:trHeight w:val="290"/>
        </w:trPr>
        <w:tc>
          <w:tcPr>
            <w:tcW w:w="1294" w:type="dxa"/>
            <w:noWrap/>
          </w:tcPr>
          <w:p w14:paraId="52E2CD55" w14:textId="77777777" w:rsidR="00CE6F83" w:rsidRPr="00315C4C" w:rsidRDefault="00CE6F83" w:rsidP="00146DE0">
            <w:pPr>
              <w:jc w:val="both"/>
            </w:pPr>
            <w:r w:rsidRPr="00DB15D0">
              <w:t>PanAfricanParliament</w:t>
            </w:r>
          </w:p>
        </w:tc>
        <w:tc>
          <w:tcPr>
            <w:tcW w:w="2250" w:type="dxa"/>
            <w:noWrap/>
          </w:tcPr>
          <w:p w14:paraId="61EC0ED1" w14:textId="77777777" w:rsidR="00CE6F83" w:rsidRPr="00315C4C" w:rsidRDefault="00CE6F83" w:rsidP="00146DE0">
            <w:r w:rsidRPr="00DB15D0">
              <w:t>The Pan-African Parliament, is the legislative body of the @_AfricanUnion . Watch https://t.co/B21gqppdko</w:t>
            </w:r>
          </w:p>
        </w:tc>
        <w:tc>
          <w:tcPr>
            <w:tcW w:w="2126" w:type="dxa"/>
            <w:noWrap/>
          </w:tcPr>
          <w:p w14:paraId="38015911" w14:textId="77777777" w:rsidR="00CE6F83" w:rsidRPr="00315C4C" w:rsidRDefault="00CE6F83" w:rsidP="00146DE0">
            <w:pPr>
              <w:jc w:val="center"/>
            </w:pPr>
            <w:r w:rsidRPr="00DB15D0">
              <w:t>@AfrikParliament</w:t>
            </w:r>
          </w:p>
        </w:tc>
        <w:tc>
          <w:tcPr>
            <w:tcW w:w="993" w:type="dxa"/>
            <w:noWrap/>
          </w:tcPr>
          <w:p w14:paraId="26C2C5A8" w14:textId="77777777" w:rsidR="00CE6F83" w:rsidRPr="00315C4C" w:rsidRDefault="00CE6F83" w:rsidP="00146DE0">
            <w:pPr>
              <w:jc w:val="center"/>
            </w:pPr>
            <w:r w:rsidRPr="00DB15D0">
              <w:t>3607</w:t>
            </w:r>
          </w:p>
        </w:tc>
        <w:tc>
          <w:tcPr>
            <w:tcW w:w="1134" w:type="dxa"/>
            <w:noWrap/>
          </w:tcPr>
          <w:p w14:paraId="192587C3" w14:textId="77777777" w:rsidR="00CE6F83" w:rsidRPr="00315C4C" w:rsidRDefault="00CE6F83" w:rsidP="00146DE0">
            <w:pPr>
              <w:jc w:val="center"/>
            </w:pPr>
            <w:r w:rsidRPr="00DB15D0">
              <w:t>31880</w:t>
            </w:r>
          </w:p>
        </w:tc>
        <w:tc>
          <w:tcPr>
            <w:tcW w:w="1275" w:type="dxa"/>
            <w:noWrap/>
          </w:tcPr>
          <w:p w14:paraId="4FD6137D" w14:textId="77777777" w:rsidR="00CE6F83" w:rsidRPr="00315C4C" w:rsidRDefault="00CE6F83" w:rsidP="00146DE0">
            <w:pPr>
              <w:jc w:val="center"/>
            </w:pPr>
            <w:r w:rsidRPr="00DB15D0">
              <w:t>1/7/2013 10:10</w:t>
            </w:r>
          </w:p>
        </w:tc>
      </w:tr>
      <w:tr w:rsidR="00CE6F83" w:rsidRPr="00315C4C" w14:paraId="3EE22A5A" w14:textId="77777777" w:rsidTr="00146DE0">
        <w:trPr>
          <w:trHeight w:val="290"/>
        </w:trPr>
        <w:tc>
          <w:tcPr>
            <w:tcW w:w="1294" w:type="dxa"/>
            <w:noWrap/>
          </w:tcPr>
          <w:p w14:paraId="0E450F5D" w14:textId="77777777" w:rsidR="00CE6F83" w:rsidRPr="00315C4C" w:rsidRDefault="00CE6F83" w:rsidP="00146DE0">
            <w:pPr>
              <w:jc w:val="both"/>
            </w:pPr>
            <w:r w:rsidRPr="00DB15D0">
              <w:t>PANCAP</w:t>
            </w:r>
          </w:p>
        </w:tc>
        <w:tc>
          <w:tcPr>
            <w:tcW w:w="2250" w:type="dxa"/>
            <w:noWrap/>
          </w:tcPr>
          <w:p w14:paraId="0A6B246D" w14:textId="77777777" w:rsidR="00CE6F83" w:rsidRPr="00315C4C" w:rsidRDefault="00CE6F83" w:rsidP="00146DE0">
            <w:r w:rsidRPr="00DB15D0">
              <w:t>The Pan Caribbean Partnership Against HIV and AIDS</w:t>
            </w:r>
          </w:p>
        </w:tc>
        <w:tc>
          <w:tcPr>
            <w:tcW w:w="2126" w:type="dxa"/>
            <w:noWrap/>
          </w:tcPr>
          <w:p w14:paraId="4B612192" w14:textId="77777777" w:rsidR="00CE6F83" w:rsidRPr="00315C4C" w:rsidRDefault="00CE6F83" w:rsidP="00146DE0">
            <w:pPr>
              <w:jc w:val="center"/>
            </w:pPr>
            <w:r w:rsidRPr="00DB15D0">
              <w:t>@pancaporg</w:t>
            </w:r>
          </w:p>
        </w:tc>
        <w:tc>
          <w:tcPr>
            <w:tcW w:w="993" w:type="dxa"/>
            <w:noWrap/>
          </w:tcPr>
          <w:p w14:paraId="6851ABD0" w14:textId="77777777" w:rsidR="00CE6F83" w:rsidRPr="00315C4C" w:rsidRDefault="00CE6F83" w:rsidP="00146DE0">
            <w:pPr>
              <w:jc w:val="center"/>
            </w:pPr>
            <w:r w:rsidRPr="00DB15D0">
              <w:t>3436</w:t>
            </w:r>
          </w:p>
        </w:tc>
        <w:tc>
          <w:tcPr>
            <w:tcW w:w="1134" w:type="dxa"/>
            <w:noWrap/>
          </w:tcPr>
          <w:p w14:paraId="2039393C" w14:textId="77777777" w:rsidR="00CE6F83" w:rsidRPr="00315C4C" w:rsidRDefault="00CE6F83" w:rsidP="00146DE0">
            <w:pPr>
              <w:jc w:val="center"/>
            </w:pPr>
            <w:r w:rsidRPr="00DB15D0">
              <w:t>863</w:t>
            </w:r>
          </w:p>
        </w:tc>
        <w:tc>
          <w:tcPr>
            <w:tcW w:w="1275" w:type="dxa"/>
            <w:noWrap/>
          </w:tcPr>
          <w:p w14:paraId="4E557123" w14:textId="77777777" w:rsidR="00CE6F83" w:rsidRPr="00315C4C" w:rsidRDefault="00CE6F83" w:rsidP="00146DE0">
            <w:pPr>
              <w:jc w:val="center"/>
            </w:pPr>
            <w:r w:rsidRPr="00DB15D0">
              <w:t>12/12/2011 20:25</w:t>
            </w:r>
          </w:p>
        </w:tc>
      </w:tr>
      <w:tr w:rsidR="00CE6F83" w:rsidRPr="00315C4C" w14:paraId="14FF4F23" w14:textId="77777777" w:rsidTr="00146DE0">
        <w:trPr>
          <w:trHeight w:val="290"/>
        </w:trPr>
        <w:tc>
          <w:tcPr>
            <w:tcW w:w="1294" w:type="dxa"/>
            <w:noWrap/>
          </w:tcPr>
          <w:p w14:paraId="057F81FC" w14:textId="77777777" w:rsidR="00CE6F83" w:rsidRPr="00315C4C" w:rsidRDefault="00CE6F83" w:rsidP="00146DE0">
            <w:pPr>
              <w:jc w:val="both"/>
            </w:pPr>
            <w:r w:rsidRPr="00DB15D0">
              <w:t>Parlamento Andino</w:t>
            </w:r>
          </w:p>
        </w:tc>
        <w:tc>
          <w:tcPr>
            <w:tcW w:w="2250" w:type="dxa"/>
            <w:noWrap/>
          </w:tcPr>
          <w:p w14:paraId="07AA585F" w14:textId="77777777" w:rsidR="00CE6F83" w:rsidRPr="00315C4C" w:rsidRDefault="00CE6F83" w:rsidP="00146DE0">
            <w:r w:rsidRPr="00DB15D0">
              <w:t>Bienvenidos a la cuenta oficial del Parlamento Andino en Twitter. ¡Unidos por la integración de más de 120 millones de personas!</w:t>
            </w:r>
          </w:p>
        </w:tc>
        <w:tc>
          <w:tcPr>
            <w:tcW w:w="2126" w:type="dxa"/>
            <w:noWrap/>
          </w:tcPr>
          <w:p w14:paraId="2D0CF45A" w14:textId="77777777" w:rsidR="00CE6F83" w:rsidRPr="00315C4C" w:rsidRDefault="00CE6F83" w:rsidP="00146DE0">
            <w:pPr>
              <w:jc w:val="center"/>
            </w:pPr>
            <w:r w:rsidRPr="00DB15D0">
              <w:t>@Parlandino</w:t>
            </w:r>
          </w:p>
        </w:tc>
        <w:tc>
          <w:tcPr>
            <w:tcW w:w="993" w:type="dxa"/>
            <w:noWrap/>
          </w:tcPr>
          <w:p w14:paraId="6506F13E" w14:textId="77777777" w:rsidR="00CE6F83" w:rsidRPr="00315C4C" w:rsidRDefault="00CE6F83" w:rsidP="00146DE0">
            <w:pPr>
              <w:jc w:val="center"/>
            </w:pPr>
            <w:r w:rsidRPr="00DB15D0">
              <w:t>16871</w:t>
            </w:r>
          </w:p>
        </w:tc>
        <w:tc>
          <w:tcPr>
            <w:tcW w:w="1134" w:type="dxa"/>
            <w:noWrap/>
          </w:tcPr>
          <w:p w14:paraId="5661BB7A" w14:textId="77777777" w:rsidR="00CE6F83" w:rsidRPr="00315C4C" w:rsidRDefault="00CE6F83" w:rsidP="00146DE0">
            <w:pPr>
              <w:jc w:val="center"/>
            </w:pPr>
            <w:r w:rsidRPr="00DB15D0">
              <w:t>5907</w:t>
            </w:r>
          </w:p>
        </w:tc>
        <w:tc>
          <w:tcPr>
            <w:tcW w:w="1275" w:type="dxa"/>
            <w:noWrap/>
          </w:tcPr>
          <w:p w14:paraId="7E621CFF" w14:textId="77777777" w:rsidR="00CE6F83" w:rsidRPr="00315C4C" w:rsidRDefault="00CE6F83" w:rsidP="00146DE0">
            <w:pPr>
              <w:jc w:val="center"/>
            </w:pPr>
            <w:r w:rsidRPr="00DB15D0">
              <w:t>2/9/2010 18:14</w:t>
            </w:r>
          </w:p>
        </w:tc>
      </w:tr>
      <w:tr w:rsidR="00CE6F83" w:rsidRPr="00315C4C" w14:paraId="1FC8FB45" w14:textId="77777777" w:rsidTr="00146DE0">
        <w:trPr>
          <w:trHeight w:val="290"/>
        </w:trPr>
        <w:tc>
          <w:tcPr>
            <w:tcW w:w="1294" w:type="dxa"/>
            <w:noWrap/>
          </w:tcPr>
          <w:p w14:paraId="218BA5CB" w14:textId="77777777" w:rsidR="00CE6F83" w:rsidRPr="00315C4C" w:rsidRDefault="00CE6F83" w:rsidP="00146DE0">
            <w:pPr>
              <w:jc w:val="both"/>
            </w:pPr>
            <w:r w:rsidRPr="00DB15D0">
              <w:t>Universidad Andina</w:t>
            </w:r>
          </w:p>
        </w:tc>
        <w:tc>
          <w:tcPr>
            <w:tcW w:w="2250" w:type="dxa"/>
            <w:noWrap/>
          </w:tcPr>
          <w:p w14:paraId="05641971" w14:textId="77777777" w:rsidR="00CE6F83" w:rsidRPr="00315C4C" w:rsidRDefault="00CE6F83" w:rsidP="00146DE0">
            <w:r w:rsidRPr="00DB15D0">
              <w:t xml:space="preserve">Cuenta oficial de la Universidad Andina Simón Bolívar, Sede Ecuador. Órgano de Educación Superior de </w:t>
            </w:r>
            <w:r w:rsidRPr="00DB15D0">
              <w:lastRenderedPageBreak/>
              <w:t>la Comunidad Andina, CAN.</w:t>
            </w:r>
          </w:p>
        </w:tc>
        <w:tc>
          <w:tcPr>
            <w:tcW w:w="2126" w:type="dxa"/>
            <w:noWrap/>
          </w:tcPr>
          <w:p w14:paraId="6C30BC78" w14:textId="77777777" w:rsidR="00CE6F83" w:rsidRPr="00315C4C" w:rsidRDefault="00CE6F83" w:rsidP="00146DE0">
            <w:pPr>
              <w:jc w:val="center"/>
            </w:pPr>
            <w:r w:rsidRPr="00DB15D0">
              <w:lastRenderedPageBreak/>
              <w:t>@uasbecuador</w:t>
            </w:r>
          </w:p>
        </w:tc>
        <w:tc>
          <w:tcPr>
            <w:tcW w:w="993" w:type="dxa"/>
            <w:noWrap/>
          </w:tcPr>
          <w:p w14:paraId="24BB3F2E" w14:textId="77777777" w:rsidR="00CE6F83" w:rsidRPr="00315C4C" w:rsidRDefault="00CE6F83" w:rsidP="00146DE0">
            <w:pPr>
              <w:jc w:val="center"/>
            </w:pPr>
            <w:r w:rsidRPr="00DB15D0">
              <w:t>29238</w:t>
            </w:r>
          </w:p>
        </w:tc>
        <w:tc>
          <w:tcPr>
            <w:tcW w:w="1134" w:type="dxa"/>
            <w:noWrap/>
          </w:tcPr>
          <w:p w14:paraId="3E739DA7" w14:textId="77777777" w:rsidR="00CE6F83" w:rsidRPr="00315C4C" w:rsidRDefault="00CE6F83" w:rsidP="00146DE0">
            <w:pPr>
              <w:jc w:val="center"/>
            </w:pPr>
            <w:r w:rsidRPr="00DB15D0">
              <w:t>25934</w:t>
            </w:r>
          </w:p>
        </w:tc>
        <w:tc>
          <w:tcPr>
            <w:tcW w:w="1275" w:type="dxa"/>
            <w:noWrap/>
          </w:tcPr>
          <w:p w14:paraId="7473F69E" w14:textId="77777777" w:rsidR="00CE6F83" w:rsidRPr="00315C4C" w:rsidRDefault="00CE6F83" w:rsidP="00146DE0">
            <w:pPr>
              <w:jc w:val="center"/>
            </w:pPr>
            <w:r w:rsidRPr="00DB15D0">
              <w:t>8/23/2013 17:24</w:t>
            </w:r>
          </w:p>
        </w:tc>
      </w:tr>
    </w:tbl>
    <w:p w14:paraId="7C5C40E2" w14:textId="77777777" w:rsidR="00CE6F83" w:rsidRDefault="00CE6F83" w:rsidP="00CE6F83">
      <w:pPr>
        <w:rPr>
          <w:lang w:val="en-GB"/>
        </w:rPr>
      </w:pPr>
    </w:p>
    <w:p w14:paraId="7A320E7E" w14:textId="77777777" w:rsidR="00CE6F83" w:rsidRDefault="00CE6F83" w:rsidP="00CE6F83">
      <w:pPr>
        <w:rPr>
          <w:lang w:val="en-GB"/>
        </w:rPr>
      </w:pPr>
    </w:p>
    <w:p w14:paraId="6D62E34B" w14:textId="77777777" w:rsidR="00CE6F83" w:rsidRDefault="00CE6F83" w:rsidP="00CE6F83">
      <w:pPr>
        <w:rPr>
          <w:rFonts w:asciiTheme="majorHAnsi" w:eastAsiaTheme="majorEastAsia" w:hAnsiTheme="majorHAnsi" w:cstheme="majorBidi"/>
          <w:color w:val="2F5496" w:themeColor="accent1" w:themeShade="BF"/>
          <w:sz w:val="26"/>
          <w:szCs w:val="26"/>
          <w:lang w:val="en-GB"/>
        </w:rPr>
      </w:pPr>
      <w:bookmarkStart w:id="16" w:name="_Toc76501038"/>
      <w:r>
        <w:rPr>
          <w:lang w:val="en-GB"/>
        </w:rPr>
        <w:br w:type="page"/>
      </w:r>
    </w:p>
    <w:p w14:paraId="05B6A744" w14:textId="77777777" w:rsidR="00CE6F83" w:rsidRDefault="00CE6F83" w:rsidP="00CE6F83">
      <w:pPr>
        <w:pStyle w:val="berschrift2"/>
        <w:rPr>
          <w:lang w:val="en-GB"/>
        </w:rPr>
      </w:pPr>
      <w:r>
        <w:rPr>
          <w:lang w:val="en-GB"/>
        </w:rPr>
        <w:lastRenderedPageBreak/>
        <w:t>A4.</w:t>
      </w:r>
      <w:r w:rsidRPr="00A341E4">
        <w:rPr>
          <w:lang w:val="en-GB"/>
        </w:rPr>
        <w:t xml:space="preserve"> </w:t>
      </w:r>
      <w:r>
        <w:rPr>
          <w:lang w:val="en-GB"/>
        </w:rPr>
        <w:t>Multivariate perspective on user engagement</w:t>
      </w:r>
      <w:bookmarkEnd w:id="16"/>
    </w:p>
    <w:p w14:paraId="4B3B8849" w14:textId="77777777" w:rsidR="00CE6F83" w:rsidRDefault="00CE6F83" w:rsidP="00CE6F83">
      <w:pPr>
        <w:spacing w:before="120" w:after="0" w:line="240" w:lineRule="auto"/>
        <w:jc w:val="both"/>
        <w:rPr>
          <w:sz w:val="20"/>
          <w:szCs w:val="18"/>
          <w:lang w:val="en-GB"/>
        </w:rPr>
      </w:pPr>
      <w:r w:rsidRPr="000B3198">
        <w:rPr>
          <w:sz w:val="20"/>
          <w:szCs w:val="18"/>
          <w:lang w:val="en-GB"/>
        </w:rPr>
        <w:t xml:space="preserve">This appendix provides an initial </w:t>
      </w:r>
      <w:r>
        <w:rPr>
          <w:sz w:val="20"/>
          <w:szCs w:val="18"/>
          <w:lang w:val="en-GB"/>
        </w:rPr>
        <w:t xml:space="preserve">multivariate perspective </w:t>
      </w:r>
      <w:r w:rsidRPr="005547D7">
        <w:rPr>
          <w:sz w:val="20"/>
          <w:szCs w:val="18"/>
          <w:lang w:val="en-GB"/>
        </w:rPr>
        <w:t xml:space="preserve">on how these abstract message </w:t>
      </w:r>
      <w:r>
        <w:rPr>
          <w:sz w:val="20"/>
          <w:szCs w:val="18"/>
          <w:lang w:val="en-GB"/>
        </w:rPr>
        <w:t xml:space="preserve">and account </w:t>
      </w:r>
      <w:r w:rsidRPr="005547D7">
        <w:rPr>
          <w:sz w:val="20"/>
          <w:szCs w:val="18"/>
          <w:lang w:val="en-GB"/>
        </w:rPr>
        <w:t xml:space="preserve">characteristics are linked </w:t>
      </w:r>
      <w:r>
        <w:rPr>
          <w:sz w:val="20"/>
          <w:szCs w:val="18"/>
          <w:lang w:val="en-GB"/>
        </w:rPr>
        <w:t xml:space="preserve">with </w:t>
      </w:r>
      <w:r w:rsidRPr="005547D7">
        <w:rPr>
          <w:sz w:val="20"/>
          <w:szCs w:val="18"/>
          <w:lang w:val="en-GB"/>
        </w:rPr>
        <w:t>direct user engagement</w:t>
      </w:r>
      <w:r>
        <w:rPr>
          <w:sz w:val="20"/>
          <w:szCs w:val="18"/>
          <w:lang w:val="en-GB"/>
        </w:rPr>
        <w:t xml:space="preserve">. </w:t>
      </w:r>
      <w:r w:rsidRPr="005547D7">
        <w:rPr>
          <w:sz w:val="20"/>
          <w:szCs w:val="18"/>
          <w:lang w:val="en-GB"/>
        </w:rPr>
        <w:t xml:space="preserve">Figure XXX thus shows the standardized coefficients </w:t>
      </w:r>
      <w:r>
        <w:rPr>
          <w:sz w:val="20"/>
          <w:szCs w:val="18"/>
          <w:lang w:val="en-GB"/>
        </w:rPr>
        <w:t>from</w:t>
      </w:r>
      <w:r w:rsidRPr="005547D7">
        <w:rPr>
          <w:sz w:val="20"/>
          <w:szCs w:val="18"/>
          <w:lang w:val="en-GB"/>
        </w:rPr>
        <w:t xml:space="preserve"> a linear regression model of the overall engagement ratio covering all EU, </w:t>
      </w:r>
      <w:proofErr w:type="gramStart"/>
      <w:r w:rsidRPr="005547D7">
        <w:rPr>
          <w:sz w:val="20"/>
          <w:szCs w:val="18"/>
          <w:lang w:val="en-GB"/>
        </w:rPr>
        <w:t>UK</w:t>
      </w:r>
      <w:proofErr w:type="gramEnd"/>
      <w:r w:rsidRPr="005547D7">
        <w:rPr>
          <w:sz w:val="20"/>
          <w:szCs w:val="18"/>
          <w:lang w:val="en-GB"/>
        </w:rPr>
        <w:t xml:space="preserve"> and IO tweets for which we have English language content and reliable information on follower counts as discussed </w:t>
      </w:r>
      <w:r>
        <w:rPr>
          <w:sz w:val="20"/>
          <w:szCs w:val="18"/>
          <w:lang w:val="en-GB"/>
        </w:rPr>
        <w:t>in the main text</w:t>
      </w:r>
      <w:r w:rsidRPr="005547D7">
        <w:rPr>
          <w:sz w:val="20"/>
          <w:szCs w:val="18"/>
          <w:lang w:val="en-GB"/>
        </w:rPr>
        <w:t xml:space="preserve"> (341,777, 568,510, and 60,035 observations, respectively). </w:t>
      </w:r>
    </w:p>
    <w:p w14:paraId="45E83548" w14:textId="77777777" w:rsidR="00CE6F83" w:rsidRDefault="00CE6F83" w:rsidP="00CE6F83">
      <w:pPr>
        <w:spacing w:before="120" w:after="0" w:line="240" w:lineRule="auto"/>
        <w:jc w:val="both"/>
        <w:rPr>
          <w:sz w:val="20"/>
          <w:szCs w:val="18"/>
          <w:lang w:val="en-GB"/>
        </w:rPr>
      </w:pPr>
      <w:r w:rsidRPr="000B3198">
        <w:rPr>
          <w:sz w:val="20"/>
          <w:szCs w:val="18"/>
          <w:lang w:val="en-GB"/>
        </w:rPr>
        <w:t xml:space="preserve">To be very clear, this should not be mistaken for a fully adequate causal model of user engagement on Twitter. Three caveats </w:t>
      </w:r>
      <w:proofErr w:type="gramStart"/>
      <w:r w:rsidRPr="000B3198">
        <w:rPr>
          <w:sz w:val="20"/>
          <w:szCs w:val="18"/>
          <w:lang w:val="en-GB"/>
        </w:rPr>
        <w:t>apply</w:t>
      </w:r>
      <w:r>
        <w:rPr>
          <w:sz w:val="20"/>
          <w:szCs w:val="18"/>
          <w:lang w:val="en-GB"/>
        </w:rPr>
        <w:t>,</w:t>
      </w:r>
      <w:r w:rsidRPr="000B3198">
        <w:rPr>
          <w:sz w:val="20"/>
          <w:szCs w:val="18"/>
          <w:lang w:val="en-GB"/>
        </w:rPr>
        <w:t xml:space="preserve"> in particular</w:t>
      </w:r>
      <w:proofErr w:type="gramEnd"/>
      <w:r w:rsidRPr="000B3198">
        <w:rPr>
          <w:sz w:val="20"/>
          <w:szCs w:val="18"/>
          <w:lang w:val="en-GB"/>
        </w:rPr>
        <w:t xml:space="preserve">. First, we do not have sufficient knowledge on how many users </w:t>
      </w:r>
      <w:proofErr w:type="gramStart"/>
      <w:r w:rsidRPr="000B3198">
        <w:rPr>
          <w:sz w:val="20"/>
          <w:szCs w:val="18"/>
          <w:lang w:val="en-GB"/>
        </w:rPr>
        <w:t>actually saw</w:t>
      </w:r>
      <w:proofErr w:type="gramEnd"/>
      <w:r w:rsidRPr="000B3198">
        <w:rPr>
          <w:sz w:val="20"/>
          <w:szCs w:val="18"/>
          <w:lang w:val="en-GB"/>
        </w:rPr>
        <w:t xml:space="preserve"> each tweet. While our dependent variable controls for immediate follower counts, the Twitter algorithms most likely make a tweet also visible to other users if the tweet creates engagement (for example by showing the message also to followers of followers who have engaged with a supranational message in the first place). Second, our qualitative examples </w:t>
      </w:r>
      <w:r>
        <w:rPr>
          <w:sz w:val="20"/>
          <w:szCs w:val="18"/>
          <w:lang w:val="en-GB"/>
        </w:rPr>
        <w:t>in the main text</w:t>
      </w:r>
      <w:r w:rsidRPr="000B3198">
        <w:rPr>
          <w:sz w:val="20"/>
          <w:szCs w:val="18"/>
          <w:lang w:val="en-GB"/>
        </w:rPr>
        <w:t xml:space="preserve"> suggest that the topic of a tweet might account for how strongly users engage with the content. </w:t>
      </w:r>
      <w:r>
        <w:rPr>
          <w:sz w:val="20"/>
          <w:szCs w:val="18"/>
          <w:lang w:val="en-GB"/>
        </w:rPr>
        <w:t xml:space="preserve">However, explicitly modelling and contextualising the tweets’ topics goes beyond the scope of this article. </w:t>
      </w:r>
      <w:r w:rsidRPr="000B3198">
        <w:rPr>
          <w:sz w:val="20"/>
          <w:szCs w:val="18"/>
          <w:lang w:val="en-GB"/>
        </w:rPr>
        <w:t>Third, our initial analysis lumps the different forms of direct engagement on Twitter together. While like, retweet, quote and replay ratios are positively correlated</w:t>
      </w:r>
      <w:r>
        <w:rPr>
          <w:sz w:val="20"/>
          <w:szCs w:val="18"/>
          <w:lang w:val="en-GB"/>
        </w:rPr>
        <w:t>,</w:t>
      </w:r>
      <w:r w:rsidRPr="000B3198">
        <w:rPr>
          <w:sz w:val="20"/>
          <w:szCs w:val="18"/>
          <w:lang w:val="en-GB"/>
        </w:rPr>
        <w:t xml:space="preserve"> they </w:t>
      </w:r>
      <w:r>
        <w:rPr>
          <w:sz w:val="20"/>
          <w:szCs w:val="18"/>
          <w:lang w:val="en-GB"/>
        </w:rPr>
        <w:t xml:space="preserve">may capture very different audience responses and they </w:t>
      </w:r>
      <w:r w:rsidRPr="000B3198">
        <w:rPr>
          <w:sz w:val="20"/>
          <w:szCs w:val="18"/>
          <w:lang w:val="en-GB"/>
        </w:rPr>
        <w:t xml:space="preserve">demand different degrees of user </w:t>
      </w:r>
      <w:proofErr w:type="gramStart"/>
      <w:r>
        <w:rPr>
          <w:sz w:val="20"/>
          <w:szCs w:val="18"/>
          <w:lang w:val="en-GB"/>
        </w:rPr>
        <w:t xml:space="preserve">activity, </w:t>
      </w:r>
      <w:r w:rsidRPr="000B3198">
        <w:rPr>
          <w:sz w:val="20"/>
          <w:szCs w:val="18"/>
          <w:lang w:val="en-GB"/>
        </w:rPr>
        <w:t>and</w:t>
      </w:r>
      <w:proofErr w:type="gramEnd"/>
      <w:r w:rsidRPr="000B3198">
        <w:rPr>
          <w:sz w:val="20"/>
          <w:szCs w:val="18"/>
          <w:lang w:val="en-GB"/>
        </w:rPr>
        <w:t xml:space="preserve"> may be thus driven by </w:t>
      </w:r>
      <w:r>
        <w:rPr>
          <w:sz w:val="20"/>
          <w:szCs w:val="18"/>
          <w:lang w:val="en-GB"/>
        </w:rPr>
        <w:t xml:space="preserve">partially </w:t>
      </w:r>
      <w:r w:rsidRPr="000B3198">
        <w:rPr>
          <w:sz w:val="20"/>
          <w:szCs w:val="18"/>
          <w:lang w:val="en-GB"/>
        </w:rPr>
        <w:t>separate dynamics.</w:t>
      </w:r>
      <w:r>
        <w:rPr>
          <w:sz w:val="20"/>
          <w:szCs w:val="18"/>
          <w:lang w:val="en-GB"/>
        </w:rPr>
        <w:t xml:space="preserve"> </w:t>
      </w:r>
    </w:p>
    <w:p w14:paraId="7850E00C" w14:textId="77777777" w:rsidR="00CE6F83" w:rsidRPr="000B3198" w:rsidRDefault="00CE6F83" w:rsidP="00CE6F83">
      <w:pPr>
        <w:spacing w:before="120" w:after="0" w:line="240" w:lineRule="auto"/>
        <w:jc w:val="both"/>
        <w:rPr>
          <w:sz w:val="20"/>
          <w:szCs w:val="18"/>
          <w:lang w:val="en-GB"/>
        </w:rPr>
      </w:pPr>
      <w:r w:rsidRPr="005547D7">
        <w:rPr>
          <w:sz w:val="20"/>
          <w:szCs w:val="18"/>
          <w:lang w:val="en-GB"/>
        </w:rPr>
        <w:t>Yet and still, this multivariate perspective gives some valuable hints on the relative importance of message characteristics and on whether and where supranational EU accounts set themselves apart.</w:t>
      </w:r>
    </w:p>
    <w:p w14:paraId="51B024D8" w14:textId="77777777" w:rsidR="00CE6F83" w:rsidRPr="005547D7" w:rsidRDefault="00CE6F83" w:rsidP="00CE6F83">
      <w:pPr>
        <w:spacing w:before="120" w:after="0" w:line="240" w:lineRule="auto"/>
        <w:jc w:val="both"/>
        <w:rPr>
          <w:sz w:val="20"/>
          <w:szCs w:val="18"/>
          <w:lang w:val="en-GB"/>
        </w:rPr>
      </w:pPr>
    </w:p>
    <w:p w14:paraId="6D824F4D" w14:textId="77777777" w:rsidR="00CE6F83" w:rsidRPr="005547D7" w:rsidRDefault="00CE6F83" w:rsidP="00CE6F83">
      <w:pPr>
        <w:rPr>
          <w:lang w:val="en-GB"/>
        </w:rPr>
      </w:pPr>
    </w:p>
    <w:p w14:paraId="3B293F33" w14:textId="77777777" w:rsidR="00CE6F83" w:rsidRPr="005547D7" w:rsidRDefault="00CE6F83" w:rsidP="00CE6F83">
      <w:pPr>
        <w:rPr>
          <w:lang w:val="en-GB"/>
        </w:rPr>
      </w:pPr>
      <w:r w:rsidRPr="005547D7">
        <w:rPr>
          <w:noProof/>
        </w:rPr>
        <w:drawing>
          <wp:inline distT="0" distB="0" distL="0" distR="0" wp14:anchorId="1A83D255" wp14:editId="4E28CC1D">
            <wp:extent cx="5670550" cy="4250294"/>
            <wp:effectExtent l="19050" t="19050" r="25400" b="171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77403" cy="4255430"/>
                    </a:xfrm>
                    <a:prstGeom prst="rect">
                      <a:avLst/>
                    </a:prstGeom>
                    <a:noFill/>
                    <a:ln>
                      <a:solidFill>
                        <a:schemeClr val="tx1"/>
                      </a:solidFill>
                    </a:ln>
                  </pic:spPr>
                </pic:pic>
              </a:graphicData>
            </a:graphic>
          </wp:inline>
        </w:drawing>
      </w:r>
    </w:p>
    <w:p w14:paraId="386A55AE" w14:textId="77777777" w:rsidR="00CE6F83" w:rsidRDefault="00CE6F83" w:rsidP="00CE6F83">
      <w:pPr>
        <w:spacing w:before="120" w:after="0" w:line="240" w:lineRule="auto"/>
        <w:jc w:val="both"/>
        <w:rPr>
          <w:sz w:val="20"/>
          <w:szCs w:val="18"/>
          <w:lang w:val="en-GB"/>
        </w:rPr>
      </w:pPr>
    </w:p>
    <w:p w14:paraId="6265B8FE" w14:textId="77777777" w:rsidR="00CE6F83" w:rsidRPr="005547D7" w:rsidRDefault="00CE6F83" w:rsidP="00CE6F83">
      <w:pPr>
        <w:spacing w:before="120" w:after="0" w:line="240" w:lineRule="auto"/>
        <w:jc w:val="both"/>
        <w:rPr>
          <w:sz w:val="20"/>
          <w:szCs w:val="18"/>
          <w:lang w:val="en-GB"/>
        </w:rPr>
      </w:pPr>
      <w:r w:rsidRPr="000B3198">
        <w:rPr>
          <w:sz w:val="20"/>
          <w:szCs w:val="18"/>
          <w:lang w:val="en-GB"/>
        </w:rPr>
        <w:t xml:space="preserve">The upper panel indicates </w:t>
      </w:r>
      <w:r w:rsidRPr="005547D7">
        <w:rPr>
          <w:sz w:val="20"/>
          <w:szCs w:val="18"/>
          <w:lang w:val="en-GB"/>
        </w:rPr>
        <w:t xml:space="preserve">that the understandability of a tweet’s textual context is positively associated with user engagement, at least regarding verbal style and reading ease of the message. The standardized effect of the Flesch reading ease score, e.g., suggests that a 30-point change (roughly capturing the difference between high-school and college-level texts) is associated with a </w:t>
      </w:r>
      <w:r>
        <w:rPr>
          <w:sz w:val="20"/>
          <w:szCs w:val="18"/>
          <w:lang w:val="en-GB"/>
        </w:rPr>
        <w:t>.003</w:t>
      </w:r>
      <w:r w:rsidRPr="005547D7">
        <w:rPr>
          <w:sz w:val="20"/>
          <w:szCs w:val="18"/>
          <w:lang w:val="en-GB"/>
        </w:rPr>
        <w:t xml:space="preserve"> percentage point increase in overall user engagement. </w:t>
      </w:r>
      <w:r>
        <w:rPr>
          <w:sz w:val="20"/>
          <w:szCs w:val="18"/>
          <w:lang w:val="en-GB"/>
        </w:rPr>
        <w:t xml:space="preserve">This appears rather </w:t>
      </w:r>
      <w:r>
        <w:rPr>
          <w:sz w:val="20"/>
          <w:szCs w:val="18"/>
          <w:lang w:val="en-GB"/>
        </w:rPr>
        <w:lastRenderedPageBreak/>
        <w:t>modest in substantial terms but g</w:t>
      </w:r>
      <w:r w:rsidRPr="005547D7">
        <w:rPr>
          <w:sz w:val="20"/>
          <w:szCs w:val="18"/>
          <w:lang w:val="en-GB"/>
        </w:rPr>
        <w:t xml:space="preserve">iven an average user engagement ratio of .15% in the overall sample, </w:t>
      </w:r>
      <w:r>
        <w:rPr>
          <w:sz w:val="20"/>
          <w:szCs w:val="18"/>
          <w:lang w:val="en-GB"/>
        </w:rPr>
        <w:t>it is also not fully negligible.</w:t>
      </w:r>
      <w:r w:rsidRPr="005547D7">
        <w:rPr>
          <w:sz w:val="20"/>
          <w:szCs w:val="18"/>
          <w:lang w:val="en-GB"/>
        </w:rPr>
        <w:t xml:space="preserve"> </w:t>
      </w:r>
    </w:p>
    <w:p w14:paraId="7376DEBB" w14:textId="77777777" w:rsidR="00CE6F83" w:rsidRPr="005547D7" w:rsidRDefault="00CE6F83" w:rsidP="00CE6F83">
      <w:pPr>
        <w:spacing w:before="120" w:after="0" w:line="240" w:lineRule="auto"/>
        <w:jc w:val="both"/>
        <w:rPr>
          <w:sz w:val="20"/>
          <w:szCs w:val="18"/>
          <w:lang w:val="en-GB"/>
        </w:rPr>
      </w:pPr>
      <w:r>
        <w:rPr>
          <w:sz w:val="20"/>
          <w:szCs w:val="18"/>
          <w:lang w:val="en-GB"/>
        </w:rPr>
        <w:t>T</w:t>
      </w:r>
      <w:r w:rsidRPr="005547D7">
        <w:rPr>
          <w:sz w:val="20"/>
          <w:szCs w:val="18"/>
          <w:lang w:val="en-GB"/>
        </w:rPr>
        <w:t xml:space="preserve">he association between visual information and user engagement </w:t>
      </w:r>
      <w:r>
        <w:rPr>
          <w:sz w:val="20"/>
          <w:szCs w:val="18"/>
          <w:lang w:val="en-GB"/>
        </w:rPr>
        <w:t xml:space="preserve">is substantially much more important in our </w:t>
      </w:r>
      <w:r w:rsidRPr="005547D7">
        <w:rPr>
          <w:sz w:val="20"/>
          <w:szCs w:val="18"/>
          <w:lang w:val="en-GB"/>
        </w:rPr>
        <w:t>initial multivariate perspective</w:t>
      </w:r>
      <w:r>
        <w:rPr>
          <w:sz w:val="20"/>
          <w:szCs w:val="18"/>
          <w:lang w:val="en-GB"/>
        </w:rPr>
        <w:t>, however</w:t>
      </w:r>
      <w:r w:rsidRPr="005547D7">
        <w:rPr>
          <w:sz w:val="20"/>
          <w:szCs w:val="18"/>
          <w:lang w:val="en-GB"/>
        </w:rPr>
        <w:t xml:space="preserve">. In the sample of almost one million tweets, embedding a picture into a tweet from political actors comes with an average increase in the user engagement ratio of </w:t>
      </w:r>
      <w:r>
        <w:rPr>
          <w:sz w:val="20"/>
          <w:szCs w:val="18"/>
          <w:lang w:val="en-GB"/>
        </w:rPr>
        <w:t>.04</w:t>
      </w:r>
      <w:r w:rsidRPr="005547D7">
        <w:rPr>
          <w:sz w:val="20"/>
          <w:szCs w:val="18"/>
          <w:lang w:val="en-GB"/>
        </w:rPr>
        <w:t xml:space="preserve"> percentage points. Each additional emoji or special symbol is associated with an engagement ratio that is .</w:t>
      </w:r>
      <w:r>
        <w:rPr>
          <w:sz w:val="20"/>
          <w:szCs w:val="18"/>
          <w:lang w:val="en-GB"/>
        </w:rPr>
        <w:t>02</w:t>
      </w:r>
      <w:r w:rsidRPr="005547D7">
        <w:rPr>
          <w:sz w:val="20"/>
          <w:szCs w:val="18"/>
          <w:lang w:val="en-GB"/>
        </w:rPr>
        <w:t xml:space="preserve"> percentage points higher. Recall, that supranational EU actors favour these forms of visual communication</w:t>
      </w:r>
      <w:r>
        <w:rPr>
          <w:sz w:val="20"/>
          <w:szCs w:val="18"/>
          <w:lang w:val="en-GB"/>
        </w:rPr>
        <w:t xml:space="preserve"> – almost half of the supranational tweets contain a picture while there are .8 emojis in a supranational tweet on average</w:t>
      </w:r>
      <w:r w:rsidRPr="005547D7">
        <w:rPr>
          <w:sz w:val="20"/>
          <w:szCs w:val="18"/>
          <w:lang w:val="en-GB"/>
        </w:rPr>
        <w:t>. For videos, however, we find no robust association while the inclusion of other external links comes with lower user engagement on average</w:t>
      </w:r>
      <w:r>
        <w:rPr>
          <w:sz w:val="20"/>
          <w:szCs w:val="18"/>
          <w:lang w:val="en-GB"/>
        </w:rPr>
        <w:t xml:space="preserve"> (-.02 percentage points)</w:t>
      </w:r>
      <w:r w:rsidRPr="005547D7">
        <w:rPr>
          <w:sz w:val="20"/>
          <w:szCs w:val="18"/>
          <w:lang w:val="en-GB"/>
        </w:rPr>
        <w:t>.</w:t>
      </w:r>
    </w:p>
    <w:p w14:paraId="324BB2CE" w14:textId="77777777" w:rsidR="00CE6F83" w:rsidRPr="005547D7" w:rsidRDefault="00CE6F83" w:rsidP="00CE6F83">
      <w:pPr>
        <w:spacing w:before="120" w:after="0" w:line="240" w:lineRule="auto"/>
        <w:jc w:val="both"/>
        <w:rPr>
          <w:sz w:val="20"/>
          <w:szCs w:val="18"/>
          <w:lang w:val="en-GB"/>
        </w:rPr>
      </w:pPr>
      <w:r w:rsidRPr="005547D7">
        <w:rPr>
          <w:sz w:val="20"/>
          <w:szCs w:val="18"/>
          <w:lang w:val="en-GB"/>
        </w:rPr>
        <w:t xml:space="preserve">The third panel looks at the discursive features tweets from executive political actors employ. When such tweets directly address specific users, the engagement by other users is usually around </w:t>
      </w:r>
      <w:r>
        <w:rPr>
          <w:sz w:val="20"/>
          <w:szCs w:val="18"/>
          <w:lang w:val="en-GB"/>
        </w:rPr>
        <w:t>.01</w:t>
      </w:r>
      <w:r w:rsidRPr="005547D7">
        <w:rPr>
          <w:sz w:val="20"/>
          <w:szCs w:val="18"/>
          <w:lang w:val="en-GB"/>
        </w:rPr>
        <w:t xml:space="preserve"> percentage point</w:t>
      </w:r>
      <w:r>
        <w:rPr>
          <w:sz w:val="20"/>
          <w:szCs w:val="18"/>
          <w:lang w:val="en-GB"/>
        </w:rPr>
        <w:t>s</w:t>
      </w:r>
      <w:r w:rsidRPr="005547D7">
        <w:rPr>
          <w:sz w:val="20"/>
          <w:szCs w:val="18"/>
          <w:lang w:val="en-GB"/>
        </w:rPr>
        <w:t xml:space="preserve"> lower. Hashtags, another message feature that supranational actors like to use</w:t>
      </w:r>
      <w:r>
        <w:rPr>
          <w:sz w:val="20"/>
          <w:szCs w:val="18"/>
          <w:lang w:val="en-GB"/>
        </w:rPr>
        <w:t xml:space="preserve"> (almost two per tweet on average)</w:t>
      </w:r>
      <w:r w:rsidRPr="005547D7">
        <w:rPr>
          <w:sz w:val="20"/>
          <w:szCs w:val="18"/>
          <w:lang w:val="en-GB"/>
        </w:rPr>
        <w:t xml:space="preserve">, in contrast, seem to be associated with more user engagement: each additional one comes with an engagement rate that is around </w:t>
      </w:r>
      <w:r>
        <w:rPr>
          <w:sz w:val="20"/>
          <w:szCs w:val="18"/>
          <w:lang w:val="en-GB"/>
        </w:rPr>
        <w:t xml:space="preserve">.007 </w:t>
      </w:r>
      <w:r w:rsidRPr="005547D7">
        <w:rPr>
          <w:sz w:val="20"/>
          <w:szCs w:val="18"/>
          <w:lang w:val="en-GB"/>
        </w:rPr>
        <w:t>percentage point</w:t>
      </w:r>
      <w:r>
        <w:rPr>
          <w:sz w:val="20"/>
          <w:szCs w:val="18"/>
          <w:lang w:val="en-GB"/>
        </w:rPr>
        <w:t>s</w:t>
      </w:r>
      <w:r w:rsidRPr="005547D7">
        <w:rPr>
          <w:sz w:val="20"/>
          <w:szCs w:val="18"/>
          <w:lang w:val="en-GB"/>
        </w:rPr>
        <w:t xml:space="preserve"> higher than the mean. </w:t>
      </w:r>
    </w:p>
    <w:p w14:paraId="1D1760E1" w14:textId="77777777" w:rsidR="00CE6F83" w:rsidRDefault="00CE6F83" w:rsidP="00CE6F83">
      <w:pPr>
        <w:spacing w:before="120" w:after="0" w:line="240" w:lineRule="auto"/>
        <w:jc w:val="both"/>
        <w:rPr>
          <w:sz w:val="20"/>
          <w:szCs w:val="18"/>
          <w:lang w:val="en-GB"/>
        </w:rPr>
      </w:pPr>
      <w:r>
        <w:rPr>
          <w:sz w:val="20"/>
          <w:szCs w:val="18"/>
          <w:lang w:val="en-GB"/>
        </w:rPr>
        <w:t>Strikingly, the dummy for accounts in personal capacity shows the strongest positive relation with user engagement. Even when controlling for all other characteristics, tweets from personal accounts have an engagement ratio that is around .14 percentage points higher on average.</w:t>
      </w:r>
    </w:p>
    <w:p w14:paraId="24EC5BA0" w14:textId="77777777" w:rsidR="00CE6F83" w:rsidRPr="005547D7" w:rsidRDefault="00CE6F83" w:rsidP="00CE6F83">
      <w:pPr>
        <w:spacing w:before="120" w:after="0" w:line="240" w:lineRule="auto"/>
        <w:jc w:val="both"/>
        <w:rPr>
          <w:sz w:val="20"/>
          <w:szCs w:val="18"/>
          <w:lang w:val="en-GB"/>
        </w:rPr>
      </w:pPr>
      <w:r>
        <w:rPr>
          <w:sz w:val="20"/>
          <w:szCs w:val="18"/>
          <w:lang w:val="en-GB"/>
        </w:rPr>
        <w:t xml:space="preserve">Lastly the dummies for UK and IO tweets highlight that the engagement rates on supranational tweets are not systematically different from that on tweets from national political actors in the UK after having controlled for a broad set of message characteristics. Tweets from international organizations, in contrast, have an engagement ratio that is around .03 percentage points higher than that of supranational tweets when all other differences in message characteristics are </w:t>
      </w:r>
      <w:proofErr w:type="gramStart"/>
      <w:r>
        <w:rPr>
          <w:sz w:val="20"/>
          <w:szCs w:val="18"/>
          <w:lang w:val="en-GB"/>
        </w:rPr>
        <w:t>taken into account</w:t>
      </w:r>
      <w:proofErr w:type="gramEnd"/>
      <w:r>
        <w:rPr>
          <w:sz w:val="20"/>
          <w:szCs w:val="18"/>
          <w:lang w:val="en-GB"/>
        </w:rPr>
        <w:t>.</w:t>
      </w:r>
    </w:p>
    <w:p w14:paraId="7B07D91E" w14:textId="77777777" w:rsidR="00CE6F83" w:rsidRDefault="00CE6F83" w:rsidP="0076658E">
      <w:pPr>
        <w:spacing w:before="120" w:after="0" w:line="240" w:lineRule="auto"/>
        <w:jc w:val="both"/>
        <w:rPr>
          <w:sz w:val="20"/>
          <w:szCs w:val="20"/>
          <w:lang w:val="en-GB"/>
        </w:rPr>
      </w:pPr>
    </w:p>
    <w:sectPr w:rsidR="00CE6F83" w:rsidSect="00CB0566">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36AA5" w14:textId="77777777" w:rsidR="006024AF" w:rsidRDefault="006024AF" w:rsidP="00675AF9">
      <w:pPr>
        <w:spacing w:after="0" w:line="240" w:lineRule="auto"/>
      </w:pPr>
      <w:r>
        <w:separator/>
      </w:r>
    </w:p>
  </w:endnote>
  <w:endnote w:type="continuationSeparator" w:id="0">
    <w:p w14:paraId="6E1B79C1" w14:textId="77777777" w:rsidR="006024AF" w:rsidRDefault="006024AF"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FD9CA" w14:textId="77777777" w:rsidR="006024AF" w:rsidRDefault="006024AF" w:rsidP="00675AF9">
      <w:pPr>
        <w:spacing w:after="0" w:line="240" w:lineRule="auto"/>
      </w:pPr>
      <w:r>
        <w:separator/>
      </w:r>
    </w:p>
  </w:footnote>
  <w:footnote w:type="continuationSeparator" w:id="0">
    <w:p w14:paraId="51D5B3E4" w14:textId="77777777" w:rsidR="006024AF" w:rsidRDefault="006024AF" w:rsidP="00675AF9">
      <w:pPr>
        <w:spacing w:after="0" w:line="240" w:lineRule="auto"/>
      </w:pPr>
      <w:r>
        <w:continuationSeparator/>
      </w:r>
    </w:p>
  </w:footnote>
  <w:footnote w:id="1">
    <w:p w14:paraId="180C7A8A" w14:textId="7588F3E9" w:rsidR="00554E27" w:rsidRPr="00554E27" w:rsidRDefault="00554E27">
      <w:pPr>
        <w:pStyle w:val="Funotentext"/>
        <w:rPr>
          <w:lang w:val="tr-TR"/>
        </w:rPr>
      </w:pPr>
      <w:r>
        <w:rPr>
          <w:rStyle w:val="Funotenzeichen"/>
        </w:rPr>
        <w:footnoteRef/>
      </w:r>
      <w:r>
        <w:t xml:space="preserve"> </w:t>
      </w:r>
      <w:hyperlink r:id="rId1" w:history="1">
        <w:r w:rsidR="00E23A6A" w:rsidRPr="00B71DA3">
          <w:rPr>
            <w:rStyle w:val="Hyperlink"/>
          </w:rPr>
          <w:t>https://europa.eu/european-union/contact/social-networks_en</w:t>
        </w:r>
      </w:hyperlink>
      <w:r w:rsidR="00E23A6A">
        <w:t xml:space="preserve"> </w:t>
      </w:r>
    </w:p>
  </w:footnote>
  <w:footnote w:id="2">
    <w:p w14:paraId="36DD1559" w14:textId="5FFF76DD" w:rsidR="004579E5" w:rsidRPr="007D1662" w:rsidRDefault="004579E5" w:rsidP="004579E5">
      <w:pPr>
        <w:pStyle w:val="Funotentext"/>
        <w:rPr>
          <w:lang w:val="tr-TR"/>
        </w:rPr>
      </w:pPr>
      <w:r>
        <w:rPr>
          <w:rStyle w:val="Funotenzeichen"/>
        </w:rPr>
        <w:footnoteRef/>
      </w:r>
      <w:r>
        <w:t xml:space="preserve"> </w:t>
      </w:r>
      <w:hyperlink r:id="rId2" w:history="1">
        <w:r w:rsidR="00E23A6A" w:rsidRPr="00B71DA3">
          <w:rPr>
            <w:rStyle w:val="Hyperlink"/>
          </w:rPr>
          <w:t>https://www.gov.uk/government/organisations</w:t>
        </w:r>
      </w:hyperlink>
      <w:r w:rsidR="00E23A6A">
        <w:t xml:space="preserve"> </w:t>
      </w:r>
    </w:p>
  </w:footnote>
  <w:footnote w:id="3">
    <w:p w14:paraId="11F4486E" w14:textId="46B7291A" w:rsidR="00261E97" w:rsidRPr="008801A7" w:rsidRDefault="00261E97">
      <w:pPr>
        <w:pStyle w:val="Funotentext"/>
        <w:rPr>
          <w:lang w:val="tr-TR"/>
        </w:rPr>
      </w:pPr>
      <w:r>
        <w:rPr>
          <w:rStyle w:val="Funotenzeichen"/>
        </w:rPr>
        <w:footnoteRef/>
      </w:r>
      <w:r>
        <w:t xml:space="preserve"> </w:t>
      </w:r>
      <w:r>
        <w:rPr>
          <w:szCs w:val="18"/>
          <w:lang w:val="en-GB"/>
        </w:rPr>
        <w:t xml:space="preserve">available at </w:t>
      </w:r>
      <w:hyperlink r:id="rId3" w:history="1">
        <w:r w:rsidRPr="00373035">
          <w:rPr>
            <w:rStyle w:val="Hyperlink"/>
            <w:szCs w:val="18"/>
            <w:u w:val="none"/>
            <w:lang w:val="en-GB"/>
          </w:rPr>
          <w:t>https://github.com/ChRauh/PastTwitter</w:t>
        </w:r>
      </w:hyperlink>
      <w:r w:rsidR="000448F6">
        <w:rPr>
          <w:rStyle w:val="Hyperlink"/>
          <w:szCs w:val="18"/>
          <w:u w:val="none"/>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3"/>
  </w:num>
  <w:num w:numId="12">
    <w:abstractNumId w:val="12"/>
  </w:num>
  <w:num w:numId="13">
    <w:abstractNumId w:val="10"/>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F16"/>
    <w:rsid w:val="00037F9A"/>
    <w:rsid w:val="00042904"/>
    <w:rsid w:val="000448F6"/>
    <w:rsid w:val="000449BB"/>
    <w:rsid w:val="000518BF"/>
    <w:rsid w:val="00051A1B"/>
    <w:rsid w:val="00057E4D"/>
    <w:rsid w:val="00062E48"/>
    <w:rsid w:val="00067DE1"/>
    <w:rsid w:val="000743EF"/>
    <w:rsid w:val="000756C9"/>
    <w:rsid w:val="00087902"/>
    <w:rsid w:val="00091508"/>
    <w:rsid w:val="00091B45"/>
    <w:rsid w:val="00091E38"/>
    <w:rsid w:val="000A07F3"/>
    <w:rsid w:val="000A0D2D"/>
    <w:rsid w:val="000A1A9E"/>
    <w:rsid w:val="000A37EE"/>
    <w:rsid w:val="000A6F49"/>
    <w:rsid w:val="000B3E98"/>
    <w:rsid w:val="000C4998"/>
    <w:rsid w:val="000C6BB4"/>
    <w:rsid w:val="000C73E0"/>
    <w:rsid w:val="000D2A4F"/>
    <w:rsid w:val="000D31D6"/>
    <w:rsid w:val="000D33C2"/>
    <w:rsid w:val="000D4F85"/>
    <w:rsid w:val="000E12A3"/>
    <w:rsid w:val="000E1CB6"/>
    <w:rsid w:val="000F68C2"/>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781E"/>
    <w:rsid w:val="00193E2A"/>
    <w:rsid w:val="00193FA2"/>
    <w:rsid w:val="00194DC3"/>
    <w:rsid w:val="0019666F"/>
    <w:rsid w:val="001A0796"/>
    <w:rsid w:val="001A0BC1"/>
    <w:rsid w:val="001B065D"/>
    <w:rsid w:val="001B1E72"/>
    <w:rsid w:val="001B53FB"/>
    <w:rsid w:val="001C2021"/>
    <w:rsid w:val="001C20F8"/>
    <w:rsid w:val="001C490E"/>
    <w:rsid w:val="001C51F8"/>
    <w:rsid w:val="001D7C47"/>
    <w:rsid w:val="001E08A5"/>
    <w:rsid w:val="001E4A3A"/>
    <w:rsid w:val="001F014E"/>
    <w:rsid w:val="001F0999"/>
    <w:rsid w:val="00202163"/>
    <w:rsid w:val="0021323F"/>
    <w:rsid w:val="0021355D"/>
    <w:rsid w:val="00213604"/>
    <w:rsid w:val="002136F4"/>
    <w:rsid w:val="002140DD"/>
    <w:rsid w:val="00214D89"/>
    <w:rsid w:val="00216716"/>
    <w:rsid w:val="00217A3A"/>
    <w:rsid w:val="002212F7"/>
    <w:rsid w:val="002255C6"/>
    <w:rsid w:val="00227A93"/>
    <w:rsid w:val="00231C69"/>
    <w:rsid w:val="002354AA"/>
    <w:rsid w:val="00235F4B"/>
    <w:rsid w:val="002447F1"/>
    <w:rsid w:val="00246675"/>
    <w:rsid w:val="002509E5"/>
    <w:rsid w:val="00252B3F"/>
    <w:rsid w:val="00261290"/>
    <w:rsid w:val="00261C76"/>
    <w:rsid w:val="00261DD5"/>
    <w:rsid w:val="00261E97"/>
    <w:rsid w:val="00273E50"/>
    <w:rsid w:val="002762DB"/>
    <w:rsid w:val="00290453"/>
    <w:rsid w:val="00290D3B"/>
    <w:rsid w:val="002A4982"/>
    <w:rsid w:val="002A76D3"/>
    <w:rsid w:val="002B045F"/>
    <w:rsid w:val="002B24F8"/>
    <w:rsid w:val="002B2795"/>
    <w:rsid w:val="002B481C"/>
    <w:rsid w:val="002C1B7F"/>
    <w:rsid w:val="002C2BA1"/>
    <w:rsid w:val="002C5D54"/>
    <w:rsid w:val="002C7827"/>
    <w:rsid w:val="002D2AC3"/>
    <w:rsid w:val="002D4867"/>
    <w:rsid w:val="002D6AE3"/>
    <w:rsid w:val="002D7F75"/>
    <w:rsid w:val="002E5018"/>
    <w:rsid w:val="002E534C"/>
    <w:rsid w:val="002E7307"/>
    <w:rsid w:val="002F0A2C"/>
    <w:rsid w:val="002F32B5"/>
    <w:rsid w:val="002F380D"/>
    <w:rsid w:val="002F3D47"/>
    <w:rsid w:val="002F5BBE"/>
    <w:rsid w:val="003047D1"/>
    <w:rsid w:val="00306893"/>
    <w:rsid w:val="00316DAC"/>
    <w:rsid w:val="00317A71"/>
    <w:rsid w:val="00321E96"/>
    <w:rsid w:val="00322DEE"/>
    <w:rsid w:val="0032361F"/>
    <w:rsid w:val="00323B59"/>
    <w:rsid w:val="0032673F"/>
    <w:rsid w:val="003275B8"/>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50"/>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F19E3"/>
    <w:rsid w:val="003F758C"/>
    <w:rsid w:val="003F7897"/>
    <w:rsid w:val="00404FC8"/>
    <w:rsid w:val="00407414"/>
    <w:rsid w:val="004100E3"/>
    <w:rsid w:val="004154F4"/>
    <w:rsid w:val="00416555"/>
    <w:rsid w:val="00421067"/>
    <w:rsid w:val="00421BED"/>
    <w:rsid w:val="00424129"/>
    <w:rsid w:val="0043153D"/>
    <w:rsid w:val="00431C33"/>
    <w:rsid w:val="00440CA8"/>
    <w:rsid w:val="00441C3A"/>
    <w:rsid w:val="00450389"/>
    <w:rsid w:val="004514FD"/>
    <w:rsid w:val="00451F95"/>
    <w:rsid w:val="00457108"/>
    <w:rsid w:val="004579E5"/>
    <w:rsid w:val="00460218"/>
    <w:rsid w:val="00464155"/>
    <w:rsid w:val="004709BE"/>
    <w:rsid w:val="00470FA9"/>
    <w:rsid w:val="00476700"/>
    <w:rsid w:val="00481B0D"/>
    <w:rsid w:val="00482C41"/>
    <w:rsid w:val="004836FE"/>
    <w:rsid w:val="00486527"/>
    <w:rsid w:val="00486D55"/>
    <w:rsid w:val="00490F14"/>
    <w:rsid w:val="00491C74"/>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3FC8"/>
    <w:rsid w:val="004F022B"/>
    <w:rsid w:val="004F1D57"/>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7EC7"/>
    <w:rsid w:val="005C1430"/>
    <w:rsid w:val="005C5854"/>
    <w:rsid w:val="005C7B9B"/>
    <w:rsid w:val="005D43D0"/>
    <w:rsid w:val="005D4A7B"/>
    <w:rsid w:val="005D4DA5"/>
    <w:rsid w:val="005D593A"/>
    <w:rsid w:val="005E3248"/>
    <w:rsid w:val="005E5C2B"/>
    <w:rsid w:val="005F0AB9"/>
    <w:rsid w:val="005F7FE3"/>
    <w:rsid w:val="00601A09"/>
    <w:rsid w:val="006024AF"/>
    <w:rsid w:val="00603552"/>
    <w:rsid w:val="0060553C"/>
    <w:rsid w:val="00607330"/>
    <w:rsid w:val="006076B2"/>
    <w:rsid w:val="00610C6E"/>
    <w:rsid w:val="00615977"/>
    <w:rsid w:val="0061795C"/>
    <w:rsid w:val="0062037D"/>
    <w:rsid w:val="0062107F"/>
    <w:rsid w:val="0062357B"/>
    <w:rsid w:val="00625CE8"/>
    <w:rsid w:val="00630732"/>
    <w:rsid w:val="00632089"/>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961DA"/>
    <w:rsid w:val="00697553"/>
    <w:rsid w:val="006A1C16"/>
    <w:rsid w:val="006A3F90"/>
    <w:rsid w:val="006A4731"/>
    <w:rsid w:val="006B3083"/>
    <w:rsid w:val="006B4A79"/>
    <w:rsid w:val="006B4C5B"/>
    <w:rsid w:val="006B7B55"/>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658E"/>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74D3"/>
    <w:rsid w:val="00831005"/>
    <w:rsid w:val="00832CA1"/>
    <w:rsid w:val="00837500"/>
    <w:rsid w:val="00840DDB"/>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31D7"/>
    <w:rsid w:val="008E5FF2"/>
    <w:rsid w:val="008E6D7B"/>
    <w:rsid w:val="008E75D4"/>
    <w:rsid w:val="008F5906"/>
    <w:rsid w:val="00900B9E"/>
    <w:rsid w:val="00900F1C"/>
    <w:rsid w:val="009018DD"/>
    <w:rsid w:val="009019A4"/>
    <w:rsid w:val="00904B74"/>
    <w:rsid w:val="009067AC"/>
    <w:rsid w:val="00910D21"/>
    <w:rsid w:val="00912142"/>
    <w:rsid w:val="0091230B"/>
    <w:rsid w:val="00914968"/>
    <w:rsid w:val="00917CBB"/>
    <w:rsid w:val="00917E73"/>
    <w:rsid w:val="00924167"/>
    <w:rsid w:val="00924BC5"/>
    <w:rsid w:val="00926A1D"/>
    <w:rsid w:val="00927CA5"/>
    <w:rsid w:val="009315E0"/>
    <w:rsid w:val="00933399"/>
    <w:rsid w:val="00936944"/>
    <w:rsid w:val="0093719C"/>
    <w:rsid w:val="00941197"/>
    <w:rsid w:val="00942E8A"/>
    <w:rsid w:val="00954DDD"/>
    <w:rsid w:val="00957ED1"/>
    <w:rsid w:val="00960792"/>
    <w:rsid w:val="0096361F"/>
    <w:rsid w:val="00965014"/>
    <w:rsid w:val="00971C69"/>
    <w:rsid w:val="009734C4"/>
    <w:rsid w:val="009762A1"/>
    <w:rsid w:val="0098053B"/>
    <w:rsid w:val="0098229F"/>
    <w:rsid w:val="00982672"/>
    <w:rsid w:val="00983E7C"/>
    <w:rsid w:val="009840DC"/>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6D4B"/>
    <w:rsid w:val="009E0855"/>
    <w:rsid w:val="009E1560"/>
    <w:rsid w:val="009F5680"/>
    <w:rsid w:val="00A02D15"/>
    <w:rsid w:val="00A118CE"/>
    <w:rsid w:val="00A233EF"/>
    <w:rsid w:val="00A2429B"/>
    <w:rsid w:val="00A2458C"/>
    <w:rsid w:val="00A247B4"/>
    <w:rsid w:val="00A2504A"/>
    <w:rsid w:val="00A27792"/>
    <w:rsid w:val="00A30420"/>
    <w:rsid w:val="00A31E7D"/>
    <w:rsid w:val="00A341E4"/>
    <w:rsid w:val="00A35DBA"/>
    <w:rsid w:val="00A37406"/>
    <w:rsid w:val="00A41C59"/>
    <w:rsid w:val="00A47577"/>
    <w:rsid w:val="00A52755"/>
    <w:rsid w:val="00A53CA7"/>
    <w:rsid w:val="00A543D0"/>
    <w:rsid w:val="00A5718E"/>
    <w:rsid w:val="00A60668"/>
    <w:rsid w:val="00A6502E"/>
    <w:rsid w:val="00A71F03"/>
    <w:rsid w:val="00A73EDD"/>
    <w:rsid w:val="00A74E6B"/>
    <w:rsid w:val="00A76940"/>
    <w:rsid w:val="00A76AE3"/>
    <w:rsid w:val="00A8792E"/>
    <w:rsid w:val="00A9067A"/>
    <w:rsid w:val="00A908E8"/>
    <w:rsid w:val="00A9231D"/>
    <w:rsid w:val="00A92F17"/>
    <w:rsid w:val="00A94267"/>
    <w:rsid w:val="00AA1213"/>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D75"/>
    <w:rsid w:val="00B3438C"/>
    <w:rsid w:val="00B41D37"/>
    <w:rsid w:val="00B54B30"/>
    <w:rsid w:val="00B5650B"/>
    <w:rsid w:val="00B57D9A"/>
    <w:rsid w:val="00B61A09"/>
    <w:rsid w:val="00B70896"/>
    <w:rsid w:val="00B71BB5"/>
    <w:rsid w:val="00B765FC"/>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7DA"/>
    <w:rsid w:val="00C559FE"/>
    <w:rsid w:val="00C567A1"/>
    <w:rsid w:val="00C6346E"/>
    <w:rsid w:val="00C72046"/>
    <w:rsid w:val="00C73765"/>
    <w:rsid w:val="00C742A4"/>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D2A0C"/>
    <w:rsid w:val="00CD307E"/>
    <w:rsid w:val="00CD4486"/>
    <w:rsid w:val="00CD5567"/>
    <w:rsid w:val="00CD5DB4"/>
    <w:rsid w:val="00CD6A32"/>
    <w:rsid w:val="00CD769B"/>
    <w:rsid w:val="00CE01FD"/>
    <w:rsid w:val="00CE1033"/>
    <w:rsid w:val="00CE24DD"/>
    <w:rsid w:val="00CE4F88"/>
    <w:rsid w:val="00CE6F83"/>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4EC1"/>
    <w:rsid w:val="00D51654"/>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23A6A"/>
    <w:rsid w:val="00E259CD"/>
    <w:rsid w:val="00E352E9"/>
    <w:rsid w:val="00E37477"/>
    <w:rsid w:val="00E41576"/>
    <w:rsid w:val="00E44135"/>
    <w:rsid w:val="00E45B74"/>
    <w:rsid w:val="00E53635"/>
    <w:rsid w:val="00E60970"/>
    <w:rsid w:val="00E60F6A"/>
    <w:rsid w:val="00E65354"/>
    <w:rsid w:val="00E665B7"/>
    <w:rsid w:val="00E82204"/>
    <w:rsid w:val="00E83E0A"/>
    <w:rsid w:val="00E85D84"/>
    <w:rsid w:val="00E871A8"/>
    <w:rsid w:val="00E9564E"/>
    <w:rsid w:val="00E9663F"/>
    <w:rsid w:val="00EA22FB"/>
    <w:rsid w:val="00EB00F7"/>
    <w:rsid w:val="00EC7F81"/>
    <w:rsid w:val="00ED341A"/>
    <w:rsid w:val="00ED5AAF"/>
    <w:rsid w:val="00EE1501"/>
    <w:rsid w:val="00EE54E7"/>
    <w:rsid w:val="00EF7097"/>
    <w:rsid w:val="00F02D97"/>
    <w:rsid w:val="00F068BB"/>
    <w:rsid w:val="00F12A8E"/>
    <w:rsid w:val="00F15B93"/>
    <w:rsid w:val="00F263B5"/>
    <w:rsid w:val="00F3179C"/>
    <w:rsid w:val="00F3462D"/>
    <w:rsid w:val="00F37122"/>
    <w:rsid w:val="00F41471"/>
    <w:rsid w:val="00F479CA"/>
    <w:rsid w:val="00F503E4"/>
    <w:rsid w:val="00F516C6"/>
    <w:rsid w:val="00F53338"/>
    <w:rsid w:val="00F56448"/>
    <w:rsid w:val="00F60C5E"/>
    <w:rsid w:val="00F61ADB"/>
    <w:rsid w:val="00F61FFB"/>
    <w:rsid w:val="00F649F3"/>
    <w:rsid w:val="00F64F1D"/>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F44"/>
    <w:rsid w:val="00FE3F92"/>
    <w:rsid w:val="00FE5DDD"/>
    <w:rsid w:val="00FF0698"/>
    <w:rsid w:val="00FF26F1"/>
    <w:rsid w:val="00FF339A"/>
    <w:rsid w:val="00FF40FC"/>
    <w:rsid w:val="00FF54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uiPriority w:val="99"/>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 w:type="paragraph" w:styleId="Literaturverzeichnis">
    <w:name w:val="Bibliography"/>
    <w:basedOn w:val="Standard"/>
    <w:next w:val="Standard"/>
    <w:uiPriority w:val="37"/>
    <w:unhideWhenUsed/>
    <w:rsid w:val="00CF6326"/>
    <w:pPr>
      <w:spacing w:after="240" w:line="240" w:lineRule="auto"/>
      <w:ind w:left="720" w:hanging="720"/>
    </w:pPr>
  </w:style>
  <w:style w:type="character" w:customStyle="1" w:styleId="berschrift2Zchn">
    <w:name w:val="Überschrift 2 Zchn"/>
    <w:basedOn w:val="Absatz-Standardschriftart"/>
    <w:link w:val="berschrift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BesuchterLink">
    <w:name w:val="FollowedHyperlink"/>
    <w:basedOn w:val="Absatz-Standardschriftart"/>
    <w:uiPriority w:val="99"/>
    <w:semiHidden/>
    <w:unhideWhenUsed/>
    <w:rsid w:val="00670E53"/>
    <w:rPr>
      <w:color w:val="954F72"/>
      <w:u w:val="single"/>
    </w:rPr>
  </w:style>
  <w:style w:type="paragraph" w:customStyle="1" w:styleId="msonormal0">
    <w:name w:val="msonormal"/>
    <w:basedOn w:val="Standard"/>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ellemithellemGitternetz">
    <w:name w:val="Grid Table Light"/>
    <w:basedOn w:val="NormaleTabelle"/>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Verzeichnis1">
    <w:name w:val="toc 1"/>
    <w:basedOn w:val="Standard"/>
    <w:next w:val="Standard"/>
    <w:autoRedefine/>
    <w:uiPriority w:val="39"/>
    <w:unhideWhenUsed/>
    <w:rsid w:val="00670E53"/>
    <w:pPr>
      <w:spacing w:after="100"/>
    </w:pPr>
  </w:style>
  <w:style w:type="paragraph" w:styleId="Verzeichnis2">
    <w:name w:val="toc 2"/>
    <w:basedOn w:val="Standard"/>
    <w:next w:val="Standard"/>
    <w:autoRedefine/>
    <w:uiPriority w:val="39"/>
    <w:unhideWhenUsed/>
    <w:rsid w:val="00670E53"/>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christian-rauh.eu"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ChRauh/PastTwitter" TargetMode="External"/><Relationship Id="rId2" Type="http://schemas.openxmlformats.org/officeDocument/2006/relationships/hyperlink" Target="https://www.gov.uk/government/organisations" TargetMode="External"/><Relationship Id="rId1" Type="http://schemas.openxmlformats.org/officeDocument/2006/relationships/hyperlink" Target="https://europa.eu/european-union/contact/social-networks_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1298</Words>
  <Characters>197184</Characters>
  <Application>Microsoft Office Word</Application>
  <DocSecurity>0</DocSecurity>
  <Lines>1643</Lines>
  <Paragraphs>45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2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6</cp:revision>
  <cp:lastPrinted>2021-08-04T08:59:00Z</cp:lastPrinted>
  <dcterms:created xsi:type="dcterms:W3CDTF">2021-08-04T08:55:00Z</dcterms:created>
  <dcterms:modified xsi:type="dcterms:W3CDTF">2021-08-04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NJkfG2x"/&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